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F84DD" w14:textId="1D36FD1D" w:rsidR="00D71B70" w:rsidRDefault="00E823C5" w:rsidP="00324766">
      <w:pPr>
        <w:pStyle w:val="Ttulo"/>
        <w:rPr>
          <w:sz w:val="80"/>
          <w:szCs w:val="80"/>
        </w:rPr>
      </w:pPr>
      <w:bookmarkStart w:id="0" w:name="_Hlk33116321"/>
      <w:r>
        <w:rPr>
          <w:color w:val="C45911" w:themeColor="accent2" w:themeShade="BF"/>
          <w:sz w:val="80"/>
          <w:szCs w:val="80"/>
        </w:rPr>
        <w:t>Desarrollo de una a</w:t>
      </w:r>
      <w:r w:rsidR="0031716B">
        <w:rPr>
          <w:color w:val="C45911" w:themeColor="accent2" w:themeShade="BF"/>
          <w:sz w:val="80"/>
          <w:szCs w:val="80"/>
        </w:rPr>
        <w:t>plicación móvil para la implementación de pausas activas en trabajadores</w:t>
      </w:r>
      <w:r w:rsidR="00094A1B">
        <w:rPr>
          <w:color w:val="C45911" w:themeColor="accent2" w:themeShade="BF"/>
          <w:sz w:val="80"/>
          <w:szCs w:val="80"/>
        </w:rPr>
        <w:t xml:space="preserve"> usando la gamificación</w:t>
      </w:r>
    </w:p>
    <w:p w14:paraId="63CA0341" w14:textId="77777777" w:rsidR="00D71B70" w:rsidRPr="00E54A73" w:rsidRDefault="00D71B70" w:rsidP="00D71B70">
      <w:pPr>
        <w:spacing w:line="240" w:lineRule="auto"/>
        <w:jc w:val="center"/>
      </w:pPr>
      <w:r w:rsidRPr="00A001E6">
        <w:rPr>
          <w:b/>
          <w:noProof/>
          <w:sz w:val="20"/>
          <w:szCs w:val="20"/>
          <w:lang w:val="en-US"/>
        </w:rPr>
        <w:drawing>
          <wp:inline distT="0" distB="0" distL="0" distR="0" wp14:anchorId="4CB0D494" wp14:editId="36D80935">
            <wp:extent cx="2035969" cy="2714625"/>
            <wp:effectExtent l="0" t="0" r="0" b="0"/>
            <wp:docPr id="5" name="Imagen 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3928" cy="2738571"/>
                    </a:xfrm>
                    <a:prstGeom prst="rect">
                      <a:avLst/>
                    </a:prstGeom>
                    <a:noFill/>
                    <a:ln>
                      <a:noFill/>
                    </a:ln>
                  </pic:spPr>
                </pic:pic>
              </a:graphicData>
            </a:graphic>
          </wp:inline>
        </w:drawing>
      </w:r>
    </w:p>
    <w:p w14:paraId="57EBB87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Integrantes:</w:t>
      </w:r>
    </w:p>
    <w:p w14:paraId="0911987D" w14:textId="77777777" w:rsidR="00D71B70" w:rsidRPr="003F1965" w:rsidRDefault="00D71B70" w:rsidP="00315857">
      <w:pPr>
        <w:spacing w:after="0" w:line="240" w:lineRule="auto"/>
        <w:rPr>
          <w:color w:val="833C0B" w:themeColor="accent2" w:themeShade="80"/>
        </w:rPr>
      </w:pPr>
      <w:r>
        <w:rPr>
          <w:color w:val="833C0B" w:themeColor="accent2" w:themeShade="80"/>
        </w:rPr>
        <w:t>Luis Felipe Velasco Tao</w:t>
      </w:r>
      <w:r w:rsidRPr="003F1965">
        <w:rPr>
          <w:color w:val="833C0B" w:themeColor="accent2" w:themeShade="80"/>
        </w:rPr>
        <w:t xml:space="preserve"> - </w:t>
      </w:r>
      <w:r>
        <w:rPr>
          <w:color w:val="833C0B" w:themeColor="accent2" w:themeShade="80"/>
        </w:rPr>
        <w:t>30000050832</w:t>
      </w:r>
    </w:p>
    <w:p w14:paraId="7D2AC07F" w14:textId="5DE2E76B" w:rsidR="0031716B" w:rsidRDefault="00D71B70" w:rsidP="00315857">
      <w:pPr>
        <w:spacing w:after="0" w:line="240" w:lineRule="auto"/>
        <w:rPr>
          <w:color w:val="833C0B" w:themeColor="accent2" w:themeShade="80"/>
        </w:rPr>
      </w:pPr>
      <w:r>
        <w:rPr>
          <w:color w:val="833C0B" w:themeColor="accent2" w:themeShade="80"/>
        </w:rPr>
        <w:t xml:space="preserve">Juan David </w:t>
      </w:r>
      <w:r w:rsidR="00315857">
        <w:rPr>
          <w:color w:val="833C0B" w:themeColor="accent2" w:themeShade="80"/>
        </w:rPr>
        <w:t>González</w:t>
      </w:r>
      <w:r>
        <w:rPr>
          <w:color w:val="833C0B" w:themeColor="accent2" w:themeShade="80"/>
        </w:rPr>
        <w:t xml:space="preserve"> Dimaté</w:t>
      </w:r>
      <w:r w:rsidR="00315857">
        <w:rPr>
          <w:color w:val="833C0B" w:themeColor="accent2" w:themeShade="80"/>
        </w:rPr>
        <w:t xml:space="preserve"> </w:t>
      </w:r>
      <w:r w:rsidRPr="003F1965">
        <w:rPr>
          <w:color w:val="833C0B" w:themeColor="accent2" w:themeShade="80"/>
        </w:rPr>
        <w:t xml:space="preserve">- </w:t>
      </w:r>
      <w:r w:rsidR="007538FE">
        <w:rPr>
          <w:color w:val="833C0B" w:themeColor="accent2" w:themeShade="80"/>
        </w:rPr>
        <w:t>30000050344</w:t>
      </w:r>
    </w:p>
    <w:p w14:paraId="4308C2DD" w14:textId="409DB4B8"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esentado a:</w:t>
      </w:r>
    </w:p>
    <w:p w14:paraId="42285E91"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Ingeniero </w:t>
      </w:r>
      <w:r>
        <w:rPr>
          <w:color w:val="833C0B" w:themeColor="accent2" w:themeShade="80"/>
          <w:sz w:val="24"/>
        </w:rPr>
        <w:t>Andrés Armando Sánchez Martín</w:t>
      </w:r>
    </w:p>
    <w:p w14:paraId="21C0C90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Universidad </w:t>
      </w:r>
      <w:r>
        <w:rPr>
          <w:color w:val="833C0B" w:themeColor="accent2" w:themeShade="80"/>
          <w:sz w:val="24"/>
        </w:rPr>
        <w:t>de San Buenaventura</w:t>
      </w:r>
    </w:p>
    <w:p w14:paraId="7BEDD288"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Facultad de Ingeniería</w:t>
      </w:r>
    </w:p>
    <w:p w14:paraId="6DB2B14D"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ograma de Ingeniería de Sistemas</w:t>
      </w:r>
    </w:p>
    <w:p w14:paraId="7B48C796" w14:textId="77777777" w:rsidR="00D71B70" w:rsidRPr="003F1965" w:rsidRDefault="00D71B70" w:rsidP="00315857">
      <w:pPr>
        <w:spacing w:after="0" w:line="240" w:lineRule="auto"/>
        <w:rPr>
          <w:color w:val="833C0B" w:themeColor="accent2" w:themeShade="80"/>
          <w:sz w:val="24"/>
        </w:rPr>
      </w:pPr>
      <w:r>
        <w:rPr>
          <w:color w:val="833C0B" w:themeColor="accent2" w:themeShade="80"/>
          <w:sz w:val="24"/>
        </w:rPr>
        <w:t>Proyecto integrador I - Proyecto integrador II</w:t>
      </w:r>
    </w:p>
    <w:p w14:paraId="321DC5FF"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Bogotá D.C.</w:t>
      </w:r>
    </w:p>
    <w:p w14:paraId="3B418EE5" w14:textId="412C2E91" w:rsidR="00D71B70" w:rsidRDefault="00D71B70" w:rsidP="00315857">
      <w:pPr>
        <w:spacing w:after="0" w:line="240" w:lineRule="auto"/>
        <w:rPr>
          <w:color w:val="833C0B" w:themeColor="accent2" w:themeShade="80"/>
          <w:sz w:val="24"/>
        </w:rPr>
      </w:pPr>
      <w:r>
        <w:rPr>
          <w:color w:val="833C0B" w:themeColor="accent2" w:themeShade="80"/>
          <w:sz w:val="24"/>
        </w:rPr>
        <w:t>2020</w:t>
      </w:r>
      <w:r w:rsidRPr="003F1965">
        <w:rPr>
          <w:color w:val="833C0B" w:themeColor="accent2" w:themeShade="80"/>
          <w:sz w:val="24"/>
        </w:rPr>
        <w:t xml:space="preserve"> –</w:t>
      </w:r>
      <w:r>
        <w:rPr>
          <w:color w:val="833C0B" w:themeColor="accent2" w:themeShade="80"/>
          <w:sz w:val="24"/>
        </w:rPr>
        <w:t xml:space="preserve"> </w:t>
      </w:r>
      <w:bookmarkStart w:id="1" w:name="_Hlk33116368"/>
      <w:r w:rsidR="00EE785A">
        <w:rPr>
          <w:color w:val="833C0B" w:themeColor="accent2" w:themeShade="80"/>
          <w:sz w:val="24"/>
        </w:rPr>
        <w:t>2</w:t>
      </w:r>
    </w:p>
    <w:bookmarkEnd w:id="0"/>
    <w:p w14:paraId="5D13B710" w14:textId="64D4E23D" w:rsidR="00D71B70" w:rsidRDefault="00D71B70" w:rsidP="00D71B70">
      <w:pPr>
        <w:spacing w:line="240" w:lineRule="auto"/>
        <w:rPr>
          <w:lang w:val="es-ES"/>
        </w:rPr>
      </w:pPr>
    </w:p>
    <w:p w14:paraId="5862D2C7" w14:textId="12D50B84" w:rsidR="00D71B70" w:rsidRDefault="00D71B70" w:rsidP="00D71B70">
      <w:pPr>
        <w:spacing w:line="240" w:lineRule="auto"/>
        <w:rPr>
          <w:lang w:val="es-ES"/>
        </w:rPr>
      </w:pPr>
    </w:p>
    <w:sdt>
      <w:sdtPr>
        <w:rPr>
          <w:rFonts w:asciiTheme="minorHAnsi" w:eastAsiaTheme="minorHAnsi" w:hAnsiTheme="minorHAnsi" w:cstheme="minorBidi"/>
          <w:color w:val="auto"/>
          <w:sz w:val="22"/>
          <w:szCs w:val="22"/>
          <w:lang w:val="es-ES" w:eastAsia="en-US"/>
        </w:rPr>
        <w:id w:val="1946726940"/>
        <w:docPartObj>
          <w:docPartGallery w:val="Table of Contents"/>
          <w:docPartUnique/>
        </w:docPartObj>
      </w:sdtPr>
      <w:sdtEndPr>
        <w:rPr>
          <w:rFonts w:ascii="Arial" w:hAnsi="Arial" w:cs="Arial"/>
          <w:b/>
          <w:bCs/>
        </w:rPr>
      </w:sdtEndPr>
      <w:sdtContent>
        <w:p w14:paraId="623D00B2" w14:textId="77777777" w:rsidR="004D0ED9" w:rsidRPr="00D71B70" w:rsidRDefault="004D0ED9" w:rsidP="00D71B70">
          <w:pPr>
            <w:pStyle w:val="TtuloTDC"/>
            <w:spacing w:line="240" w:lineRule="auto"/>
            <w:rPr>
              <w:rFonts w:cs="Arial"/>
            </w:rPr>
          </w:pPr>
          <w:r w:rsidRPr="00D71B70">
            <w:rPr>
              <w:rFonts w:cs="Arial"/>
              <w:lang w:val="es-ES"/>
            </w:rPr>
            <w:t>Contenido</w:t>
          </w:r>
        </w:p>
        <w:p w14:paraId="558B0FF8" w14:textId="09057DA0" w:rsidR="00E20A2E" w:rsidRDefault="00D311FF">
          <w:pPr>
            <w:pStyle w:val="TDC1"/>
            <w:tabs>
              <w:tab w:val="right" w:leader="dot" w:pos="9350"/>
            </w:tabs>
            <w:rPr>
              <w:rFonts w:asciiTheme="minorHAnsi" w:eastAsiaTheme="minorEastAsia" w:hAnsiTheme="minorHAnsi"/>
              <w:noProof/>
              <w:lang w:eastAsia="es-CO"/>
            </w:rPr>
          </w:pPr>
          <w:r>
            <w:rPr>
              <w:rFonts w:cs="Arial"/>
            </w:rPr>
            <w:fldChar w:fldCharType="begin"/>
          </w:r>
          <w:r>
            <w:rPr>
              <w:rFonts w:cs="Arial"/>
            </w:rPr>
            <w:instrText xml:space="preserve"> TOC \o "1-5" \h \z \u </w:instrText>
          </w:r>
          <w:r>
            <w:rPr>
              <w:rFonts w:cs="Arial"/>
            </w:rPr>
            <w:fldChar w:fldCharType="separate"/>
          </w:r>
          <w:hyperlink w:anchor="_Toc56802302" w:history="1">
            <w:r w:rsidR="00E20A2E" w:rsidRPr="002B05E3">
              <w:rPr>
                <w:rStyle w:val="Hipervnculo"/>
                <w:noProof/>
              </w:rPr>
              <w:t>RESUMEN</w:t>
            </w:r>
            <w:r w:rsidR="00E20A2E">
              <w:rPr>
                <w:noProof/>
                <w:webHidden/>
              </w:rPr>
              <w:tab/>
            </w:r>
            <w:r w:rsidR="00E20A2E">
              <w:rPr>
                <w:noProof/>
                <w:webHidden/>
              </w:rPr>
              <w:fldChar w:fldCharType="begin"/>
            </w:r>
            <w:r w:rsidR="00E20A2E">
              <w:rPr>
                <w:noProof/>
                <w:webHidden/>
              </w:rPr>
              <w:instrText xml:space="preserve"> PAGEREF _Toc56802302 \h </w:instrText>
            </w:r>
            <w:r w:rsidR="00E20A2E">
              <w:rPr>
                <w:noProof/>
                <w:webHidden/>
              </w:rPr>
            </w:r>
            <w:r w:rsidR="00E20A2E">
              <w:rPr>
                <w:noProof/>
                <w:webHidden/>
              </w:rPr>
              <w:fldChar w:fldCharType="separate"/>
            </w:r>
            <w:r w:rsidR="00E20A2E">
              <w:rPr>
                <w:noProof/>
                <w:webHidden/>
              </w:rPr>
              <w:t>9</w:t>
            </w:r>
            <w:r w:rsidR="00E20A2E">
              <w:rPr>
                <w:noProof/>
                <w:webHidden/>
              </w:rPr>
              <w:fldChar w:fldCharType="end"/>
            </w:r>
          </w:hyperlink>
        </w:p>
        <w:p w14:paraId="52F09115" w14:textId="7CC7F23E" w:rsidR="00E20A2E" w:rsidRDefault="00E20A2E">
          <w:pPr>
            <w:pStyle w:val="TDC1"/>
            <w:tabs>
              <w:tab w:val="right" w:leader="dot" w:pos="9350"/>
            </w:tabs>
            <w:rPr>
              <w:rFonts w:asciiTheme="minorHAnsi" w:eastAsiaTheme="minorEastAsia" w:hAnsiTheme="minorHAnsi"/>
              <w:noProof/>
              <w:lang w:eastAsia="es-CO"/>
            </w:rPr>
          </w:pPr>
          <w:hyperlink w:anchor="_Toc56802303" w:history="1">
            <w:r w:rsidRPr="002B05E3">
              <w:rPr>
                <w:rStyle w:val="Hipervnculo"/>
                <w:noProof/>
              </w:rPr>
              <w:t>INTRODUCCIÓN</w:t>
            </w:r>
            <w:r>
              <w:rPr>
                <w:noProof/>
                <w:webHidden/>
              </w:rPr>
              <w:tab/>
            </w:r>
            <w:r>
              <w:rPr>
                <w:noProof/>
                <w:webHidden/>
              </w:rPr>
              <w:fldChar w:fldCharType="begin"/>
            </w:r>
            <w:r>
              <w:rPr>
                <w:noProof/>
                <w:webHidden/>
              </w:rPr>
              <w:instrText xml:space="preserve"> PAGEREF _Toc56802303 \h </w:instrText>
            </w:r>
            <w:r>
              <w:rPr>
                <w:noProof/>
                <w:webHidden/>
              </w:rPr>
            </w:r>
            <w:r>
              <w:rPr>
                <w:noProof/>
                <w:webHidden/>
              </w:rPr>
              <w:fldChar w:fldCharType="separate"/>
            </w:r>
            <w:r>
              <w:rPr>
                <w:noProof/>
                <w:webHidden/>
              </w:rPr>
              <w:t>9</w:t>
            </w:r>
            <w:r>
              <w:rPr>
                <w:noProof/>
                <w:webHidden/>
              </w:rPr>
              <w:fldChar w:fldCharType="end"/>
            </w:r>
          </w:hyperlink>
        </w:p>
        <w:p w14:paraId="71FAB35C" w14:textId="2077E705" w:rsidR="00E20A2E" w:rsidRDefault="00E20A2E">
          <w:pPr>
            <w:pStyle w:val="TDC1"/>
            <w:tabs>
              <w:tab w:val="right" w:leader="dot" w:pos="9350"/>
            </w:tabs>
            <w:rPr>
              <w:rFonts w:asciiTheme="minorHAnsi" w:eastAsiaTheme="minorEastAsia" w:hAnsiTheme="minorHAnsi"/>
              <w:noProof/>
              <w:lang w:eastAsia="es-CO"/>
            </w:rPr>
          </w:pPr>
          <w:hyperlink w:anchor="_Toc56802304" w:history="1">
            <w:r w:rsidRPr="002B05E3">
              <w:rPr>
                <w:rStyle w:val="Hipervnculo"/>
                <w:noProof/>
              </w:rPr>
              <w:t>JUSTIFICACIÓN</w:t>
            </w:r>
            <w:r>
              <w:rPr>
                <w:noProof/>
                <w:webHidden/>
              </w:rPr>
              <w:tab/>
            </w:r>
            <w:r>
              <w:rPr>
                <w:noProof/>
                <w:webHidden/>
              </w:rPr>
              <w:fldChar w:fldCharType="begin"/>
            </w:r>
            <w:r>
              <w:rPr>
                <w:noProof/>
                <w:webHidden/>
              </w:rPr>
              <w:instrText xml:space="preserve"> PAGEREF _Toc56802304 \h </w:instrText>
            </w:r>
            <w:r>
              <w:rPr>
                <w:noProof/>
                <w:webHidden/>
              </w:rPr>
            </w:r>
            <w:r>
              <w:rPr>
                <w:noProof/>
                <w:webHidden/>
              </w:rPr>
              <w:fldChar w:fldCharType="separate"/>
            </w:r>
            <w:r>
              <w:rPr>
                <w:noProof/>
                <w:webHidden/>
              </w:rPr>
              <w:t>9</w:t>
            </w:r>
            <w:r>
              <w:rPr>
                <w:noProof/>
                <w:webHidden/>
              </w:rPr>
              <w:fldChar w:fldCharType="end"/>
            </w:r>
          </w:hyperlink>
        </w:p>
        <w:p w14:paraId="39BFBD5E" w14:textId="1A95706F" w:rsidR="00E20A2E" w:rsidRDefault="00E20A2E">
          <w:pPr>
            <w:pStyle w:val="TDC2"/>
            <w:tabs>
              <w:tab w:val="right" w:leader="dot" w:pos="9350"/>
            </w:tabs>
            <w:rPr>
              <w:rFonts w:asciiTheme="minorHAnsi" w:eastAsiaTheme="minorEastAsia" w:hAnsiTheme="minorHAnsi"/>
              <w:noProof/>
              <w:lang w:eastAsia="es-CO"/>
            </w:rPr>
          </w:pPr>
          <w:hyperlink w:anchor="_Toc56802305" w:history="1">
            <w:r w:rsidRPr="002B05E3">
              <w:rPr>
                <w:rStyle w:val="Hipervnculo"/>
                <w:rFonts w:ascii="Arial" w:hAnsi="Arial" w:cs="Arial"/>
                <w:noProof/>
              </w:rPr>
              <w:t>Contexto</w:t>
            </w:r>
            <w:r>
              <w:rPr>
                <w:noProof/>
                <w:webHidden/>
              </w:rPr>
              <w:tab/>
            </w:r>
            <w:r>
              <w:rPr>
                <w:noProof/>
                <w:webHidden/>
              </w:rPr>
              <w:fldChar w:fldCharType="begin"/>
            </w:r>
            <w:r>
              <w:rPr>
                <w:noProof/>
                <w:webHidden/>
              </w:rPr>
              <w:instrText xml:space="preserve"> PAGEREF _Toc56802305 \h </w:instrText>
            </w:r>
            <w:r>
              <w:rPr>
                <w:noProof/>
                <w:webHidden/>
              </w:rPr>
            </w:r>
            <w:r>
              <w:rPr>
                <w:noProof/>
                <w:webHidden/>
              </w:rPr>
              <w:fldChar w:fldCharType="separate"/>
            </w:r>
            <w:r>
              <w:rPr>
                <w:noProof/>
                <w:webHidden/>
              </w:rPr>
              <w:t>9</w:t>
            </w:r>
            <w:r>
              <w:rPr>
                <w:noProof/>
                <w:webHidden/>
              </w:rPr>
              <w:fldChar w:fldCharType="end"/>
            </w:r>
          </w:hyperlink>
        </w:p>
        <w:p w14:paraId="0BD09D30" w14:textId="7C8296F4" w:rsidR="00E20A2E" w:rsidRDefault="00E20A2E">
          <w:pPr>
            <w:pStyle w:val="TDC3"/>
            <w:tabs>
              <w:tab w:val="right" w:leader="dot" w:pos="9350"/>
            </w:tabs>
            <w:rPr>
              <w:rFonts w:asciiTheme="minorHAnsi" w:eastAsiaTheme="minorEastAsia" w:hAnsiTheme="minorHAnsi"/>
              <w:noProof/>
              <w:lang w:eastAsia="es-CO"/>
            </w:rPr>
          </w:pPr>
          <w:hyperlink w:anchor="_Toc56802306" w:history="1">
            <w:r w:rsidRPr="002B05E3">
              <w:rPr>
                <w:rStyle w:val="Hipervnculo"/>
                <w:rFonts w:ascii="Arial" w:hAnsi="Arial" w:cs="Arial"/>
                <w:noProof/>
              </w:rPr>
              <w:t>Involucrados</w:t>
            </w:r>
            <w:r>
              <w:rPr>
                <w:noProof/>
                <w:webHidden/>
              </w:rPr>
              <w:tab/>
            </w:r>
            <w:r>
              <w:rPr>
                <w:noProof/>
                <w:webHidden/>
              </w:rPr>
              <w:fldChar w:fldCharType="begin"/>
            </w:r>
            <w:r>
              <w:rPr>
                <w:noProof/>
                <w:webHidden/>
              </w:rPr>
              <w:instrText xml:space="preserve"> PAGEREF _Toc56802306 \h </w:instrText>
            </w:r>
            <w:r>
              <w:rPr>
                <w:noProof/>
                <w:webHidden/>
              </w:rPr>
            </w:r>
            <w:r>
              <w:rPr>
                <w:noProof/>
                <w:webHidden/>
              </w:rPr>
              <w:fldChar w:fldCharType="separate"/>
            </w:r>
            <w:r>
              <w:rPr>
                <w:noProof/>
                <w:webHidden/>
              </w:rPr>
              <w:t>10</w:t>
            </w:r>
            <w:r>
              <w:rPr>
                <w:noProof/>
                <w:webHidden/>
              </w:rPr>
              <w:fldChar w:fldCharType="end"/>
            </w:r>
          </w:hyperlink>
        </w:p>
        <w:p w14:paraId="5D2AEC57" w14:textId="04AA33D1" w:rsidR="00E20A2E" w:rsidRDefault="00E20A2E">
          <w:pPr>
            <w:pStyle w:val="TDC4"/>
            <w:tabs>
              <w:tab w:val="right" w:leader="dot" w:pos="9350"/>
            </w:tabs>
            <w:rPr>
              <w:rFonts w:asciiTheme="minorHAnsi" w:eastAsiaTheme="minorEastAsia" w:hAnsiTheme="minorHAnsi"/>
              <w:noProof/>
              <w:lang w:eastAsia="es-CO"/>
            </w:rPr>
          </w:pPr>
          <w:hyperlink w:anchor="_Toc56802307" w:history="1">
            <w:r w:rsidRPr="002B05E3">
              <w:rPr>
                <w:rStyle w:val="Hipervnculo"/>
                <w:noProof/>
              </w:rPr>
              <w:t>Ministerio del trabajo y ministerio de salud y protección social</w:t>
            </w:r>
            <w:r>
              <w:rPr>
                <w:noProof/>
                <w:webHidden/>
              </w:rPr>
              <w:tab/>
            </w:r>
            <w:r>
              <w:rPr>
                <w:noProof/>
                <w:webHidden/>
              </w:rPr>
              <w:fldChar w:fldCharType="begin"/>
            </w:r>
            <w:r>
              <w:rPr>
                <w:noProof/>
                <w:webHidden/>
              </w:rPr>
              <w:instrText xml:space="preserve"> PAGEREF _Toc56802307 \h </w:instrText>
            </w:r>
            <w:r>
              <w:rPr>
                <w:noProof/>
                <w:webHidden/>
              </w:rPr>
            </w:r>
            <w:r>
              <w:rPr>
                <w:noProof/>
                <w:webHidden/>
              </w:rPr>
              <w:fldChar w:fldCharType="separate"/>
            </w:r>
            <w:r>
              <w:rPr>
                <w:noProof/>
                <w:webHidden/>
              </w:rPr>
              <w:t>10</w:t>
            </w:r>
            <w:r>
              <w:rPr>
                <w:noProof/>
                <w:webHidden/>
              </w:rPr>
              <w:fldChar w:fldCharType="end"/>
            </w:r>
          </w:hyperlink>
        </w:p>
        <w:p w14:paraId="52B99E65" w14:textId="77D18371" w:rsidR="00E20A2E" w:rsidRDefault="00E20A2E">
          <w:pPr>
            <w:pStyle w:val="TDC4"/>
            <w:tabs>
              <w:tab w:val="right" w:leader="dot" w:pos="9350"/>
            </w:tabs>
            <w:rPr>
              <w:rFonts w:asciiTheme="minorHAnsi" w:eastAsiaTheme="minorEastAsia" w:hAnsiTheme="minorHAnsi"/>
              <w:noProof/>
              <w:lang w:eastAsia="es-CO"/>
            </w:rPr>
          </w:pPr>
          <w:hyperlink w:anchor="_Toc56802308" w:history="1">
            <w:r w:rsidRPr="002B05E3">
              <w:rPr>
                <w:rStyle w:val="Hipervnculo"/>
                <w:noProof/>
              </w:rPr>
              <w:t>Empresas</w:t>
            </w:r>
            <w:r>
              <w:rPr>
                <w:noProof/>
                <w:webHidden/>
              </w:rPr>
              <w:tab/>
            </w:r>
            <w:r>
              <w:rPr>
                <w:noProof/>
                <w:webHidden/>
              </w:rPr>
              <w:fldChar w:fldCharType="begin"/>
            </w:r>
            <w:r>
              <w:rPr>
                <w:noProof/>
                <w:webHidden/>
              </w:rPr>
              <w:instrText xml:space="preserve"> PAGEREF _Toc56802308 \h </w:instrText>
            </w:r>
            <w:r>
              <w:rPr>
                <w:noProof/>
                <w:webHidden/>
              </w:rPr>
            </w:r>
            <w:r>
              <w:rPr>
                <w:noProof/>
                <w:webHidden/>
              </w:rPr>
              <w:fldChar w:fldCharType="separate"/>
            </w:r>
            <w:r>
              <w:rPr>
                <w:noProof/>
                <w:webHidden/>
              </w:rPr>
              <w:t>11</w:t>
            </w:r>
            <w:r>
              <w:rPr>
                <w:noProof/>
                <w:webHidden/>
              </w:rPr>
              <w:fldChar w:fldCharType="end"/>
            </w:r>
          </w:hyperlink>
        </w:p>
        <w:p w14:paraId="35FE6BE6" w14:textId="3CFCBA35" w:rsidR="00E20A2E" w:rsidRDefault="00E20A2E">
          <w:pPr>
            <w:pStyle w:val="TDC4"/>
            <w:tabs>
              <w:tab w:val="right" w:leader="dot" w:pos="9350"/>
            </w:tabs>
            <w:rPr>
              <w:rFonts w:asciiTheme="minorHAnsi" w:eastAsiaTheme="minorEastAsia" w:hAnsiTheme="minorHAnsi"/>
              <w:noProof/>
              <w:lang w:eastAsia="es-CO"/>
            </w:rPr>
          </w:pPr>
          <w:hyperlink w:anchor="_Toc56802309" w:history="1">
            <w:r w:rsidRPr="002B05E3">
              <w:rPr>
                <w:rStyle w:val="Hipervnculo"/>
                <w:noProof/>
              </w:rPr>
              <w:t>Trabajadores</w:t>
            </w:r>
            <w:r>
              <w:rPr>
                <w:noProof/>
                <w:webHidden/>
              </w:rPr>
              <w:tab/>
            </w:r>
            <w:r>
              <w:rPr>
                <w:noProof/>
                <w:webHidden/>
              </w:rPr>
              <w:fldChar w:fldCharType="begin"/>
            </w:r>
            <w:r>
              <w:rPr>
                <w:noProof/>
                <w:webHidden/>
              </w:rPr>
              <w:instrText xml:space="preserve"> PAGEREF _Toc56802309 \h </w:instrText>
            </w:r>
            <w:r>
              <w:rPr>
                <w:noProof/>
                <w:webHidden/>
              </w:rPr>
            </w:r>
            <w:r>
              <w:rPr>
                <w:noProof/>
                <w:webHidden/>
              </w:rPr>
              <w:fldChar w:fldCharType="separate"/>
            </w:r>
            <w:r>
              <w:rPr>
                <w:noProof/>
                <w:webHidden/>
              </w:rPr>
              <w:t>12</w:t>
            </w:r>
            <w:r>
              <w:rPr>
                <w:noProof/>
                <w:webHidden/>
              </w:rPr>
              <w:fldChar w:fldCharType="end"/>
            </w:r>
          </w:hyperlink>
        </w:p>
        <w:p w14:paraId="7C7E1CE9" w14:textId="2DA26D32" w:rsidR="00E20A2E" w:rsidRDefault="00E20A2E">
          <w:pPr>
            <w:pStyle w:val="TDC4"/>
            <w:tabs>
              <w:tab w:val="right" w:leader="dot" w:pos="9350"/>
            </w:tabs>
            <w:rPr>
              <w:rFonts w:asciiTheme="minorHAnsi" w:eastAsiaTheme="minorEastAsia" w:hAnsiTheme="minorHAnsi"/>
              <w:noProof/>
              <w:lang w:eastAsia="es-CO"/>
            </w:rPr>
          </w:pPr>
          <w:hyperlink w:anchor="_Toc56802310" w:history="1">
            <w:r w:rsidRPr="002B05E3">
              <w:rPr>
                <w:rStyle w:val="Hipervnculo"/>
                <w:noProof/>
              </w:rPr>
              <w:t>ARL</w:t>
            </w:r>
            <w:r>
              <w:rPr>
                <w:noProof/>
                <w:webHidden/>
              </w:rPr>
              <w:tab/>
            </w:r>
            <w:r>
              <w:rPr>
                <w:noProof/>
                <w:webHidden/>
              </w:rPr>
              <w:fldChar w:fldCharType="begin"/>
            </w:r>
            <w:r>
              <w:rPr>
                <w:noProof/>
                <w:webHidden/>
              </w:rPr>
              <w:instrText xml:space="preserve"> PAGEREF _Toc56802310 \h </w:instrText>
            </w:r>
            <w:r>
              <w:rPr>
                <w:noProof/>
                <w:webHidden/>
              </w:rPr>
            </w:r>
            <w:r>
              <w:rPr>
                <w:noProof/>
                <w:webHidden/>
              </w:rPr>
              <w:fldChar w:fldCharType="separate"/>
            </w:r>
            <w:r>
              <w:rPr>
                <w:noProof/>
                <w:webHidden/>
              </w:rPr>
              <w:t>12</w:t>
            </w:r>
            <w:r>
              <w:rPr>
                <w:noProof/>
                <w:webHidden/>
              </w:rPr>
              <w:fldChar w:fldCharType="end"/>
            </w:r>
          </w:hyperlink>
        </w:p>
        <w:p w14:paraId="0D2805FE" w14:textId="39D6D100" w:rsidR="00E20A2E" w:rsidRDefault="00E20A2E">
          <w:pPr>
            <w:pStyle w:val="TDC2"/>
            <w:tabs>
              <w:tab w:val="right" w:leader="dot" w:pos="9350"/>
            </w:tabs>
            <w:rPr>
              <w:rFonts w:asciiTheme="minorHAnsi" w:eastAsiaTheme="minorEastAsia" w:hAnsiTheme="minorHAnsi"/>
              <w:noProof/>
              <w:lang w:eastAsia="es-CO"/>
            </w:rPr>
          </w:pPr>
          <w:hyperlink w:anchor="_Toc56802311" w:history="1">
            <w:r w:rsidRPr="002B05E3">
              <w:rPr>
                <w:rStyle w:val="Hipervnculo"/>
                <w:rFonts w:ascii="Arial" w:hAnsi="Arial" w:cs="Arial"/>
                <w:noProof/>
              </w:rPr>
              <w:t>Planteamiento del problema</w:t>
            </w:r>
            <w:r>
              <w:rPr>
                <w:noProof/>
                <w:webHidden/>
              </w:rPr>
              <w:tab/>
            </w:r>
            <w:r>
              <w:rPr>
                <w:noProof/>
                <w:webHidden/>
              </w:rPr>
              <w:fldChar w:fldCharType="begin"/>
            </w:r>
            <w:r>
              <w:rPr>
                <w:noProof/>
                <w:webHidden/>
              </w:rPr>
              <w:instrText xml:space="preserve"> PAGEREF _Toc56802311 \h </w:instrText>
            </w:r>
            <w:r>
              <w:rPr>
                <w:noProof/>
                <w:webHidden/>
              </w:rPr>
            </w:r>
            <w:r>
              <w:rPr>
                <w:noProof/>
                <w:webHidden/>
              </w:rPr>
              <w:fldChar w:fldCharType="separate"/>
            </w:r>
            <w:r>
              <w:rPr>
                <w:noProof/>
                <w:webHidden/>
              </w:rPr>
              <w:t>12</w:t>
            </w:r>
            <w:r>
              <w:rPr>
                <w:noProof/>
                <w:webHidden/>
              </w:rPr>
              <w:fldChar w:fldCharType="end"/>
            </w:r>
          </w:hyperlink>
        </w:p>
        <w:p w14:paraId="537A91C0" w14:textId="54A5C550" w:rsidR="00E20A2E" w:rsidRDefault="00E20A2E">
          <w:pPr>
            <w:pStyle w:val="TDC3"/>
            <w:tabs>
              <w:tab w:val="right" w:leader="dot" w:pos="9350"/>
            </w:tabs>
            <w:rPr>
              <w:rFonts w:asciiTheme="minorHAnsi" w:eastAsiaTheme="minorEastAsia" w:hAnsiTheme="minorHAnsi"/>
              <w:noProof/>
              <w:lang w:eastAsia="es-CO"/>
            </w:rPr>
          </w:pPr>
          <w:hyperlink w:anchor="_Toc56802312" w:history="1">
            <w:r w:rsidRPr="002B05E3">
              <w:rPr>
                <w:rStyle w:val="Hipervnculo"/>
                <w:rFonts w:ascii="Arial" w:hAnsi="Arial" w:cs="Arial"/>
                <w:noProof/>
              </w:rPr>
              <w:t>Causas</w:t>
            </w:r>
            <w:r>
              <w:rPr>
                <w:noProof/>
                <w:webHidden/>
              </w:rPr>
              <w:tab/>
            </w:r>
            <w:r>
              <w:rPr>
                <w:noProof/>
                <w:webHidden/>
              </w:rPr>
              <w:fldChar w:fldCharType="begin"/>
            </w:r>
            <w:r>
              <w:rPr>
                <w:noProof/>
                <w:webHidden/>
              </w:rPr>
              <w:instrText xml:space="preserve"> PAGEREF _Toc56802312 \h </w:instrText>
            </w:r>
            <w:r>
              <w:rPr>
                <w:noProof/>
                <w:webHidden/>
              </w:rPr>
            </w:r>
            <w:r>
              <w:rPr>
                <w:noProof/>
                <w:webHidden/>
              </w:rPr>
              <w:fldChar w:fldCharType="separate"/>
            </w:r>
            <w:r>
              <w:rPr>
                <w:noProof/>
                <w:webHidden/>
              </w:rPr>
              <w:t>12</w:t>
            </w:r>
            <w:r>
              <w:rPr>
                <w:noProof/>
                <w:webHidden/>
              </w:rPr>
              <w:fldChar w:fldCharType="end"/>
            </w:r>
          </w:hyperlink>
        </w:p>
        <w:p w14:paraId="20366099" w14:textId="5D7C68A4" w:rsidR="00E20A2E" w:rsidRDefault="00E20A2E">
          <w:pPr>
            <w:pStyle w:val="TDC3"/>
            <w:tabs>
              <w:tab w:val="right" w:leader="dot" w:pos="9350"/>
            </w:tabs>
            <w:rPr>
              <w:rFonts w:asciiTheme="minorHAnsi" w:eastAsiaTheme="minorEastAsia" w:hAnsiTheme="minorHAnsi"/>
              <w:noProof/>
              <w:lang w:eastAsia="es-CO"/>
            </w:rPr>
          </w:pPr>
          <w:hyperlink w:anchor="_Toc56802313" w:history="1">
            <w:r w:rsidRPr="002B05E3">
              <w:rPr>
                <w:rStyle w:val="Hipervnculo"/>
                <w:rFonts w:ascii="Arial" w:hAnsi="Arial" w:cs="Arial"/>
                <w:noProof/>
              </w:rPr>
              <w:t>Efectos</w:t>
            </w:r>
            <w:r>
              <w:rPr>
                <w:noProof/>
                <w:webHidden/>
              </w:rPr>
              <w:tab/>
            </w:r>
            <w:r>
              <w:rPr>
                <w:noProof/>
                <w:webHidden/>
              </w:rPr>
              <w:fldChar w:fldCharType="begin"/>
            </w:r>
            <w:r>
              <w:rPr>
                <w:noProof/>
                <w:webHidden/>
              </w:rPr>
              <w:instrText xml:space="preserve"> PAGEREF _Toc56802313 \h </w:instrText>
            </w:r>
            <w:r>
              <w:rPr>
                <w:noProof/>
                <w:webHidden/>
              </w:rPr>
            </w:r>
            <w:r>
              <w:rPr>
                <w:noProof/>
                <w:webHidden/>
              </w:rPr>
              <w:fldChar w:fldCharType="separate"/>
            </w:r>
            <w:r>
              <w:rPr>
                <w:noProof/>
                <w:webHidden/>
              </w:rPr>
              <w:t>12</w:t>
            </w:r>
            <w:r>
              <w:rPr>
                <w:noProof/>
                <w:webHidden/>
              </w:rPr>
              <w:fldChar w:fldCharType="end"/>
            </w:r>
          </w:hyperlink>
        </w:p>
        <w:p w14:paraId="61248BFF" w14:textId="660B5F3C" w:rsidR="00E20A2E" w:rsidRDefault="00E20A2E">
          <w:pPr>
            <w:pStyle w:val="TDC2"/>
            <w:tabs>
              <w:tab w:val="right" w:leader="dot" w:pos="9350"/>
            </w:tabs>
            <w:rPr>
              <w:rFonts w:asciiTheme="minorHAnsi" w:eastAsiaTheme="minorEastAsia" w:hAnsiTheme="minorHAnsi"/>
              <w:noProof/>
              <w:lang w:eastAsia="es-CO"/>
            </w:rPr>
          </w:pPr>
          <w:hyperlink w:anchor="_Toc56802314" w:history="1">
            <w:r w:rsidRPr="002B05E3">
              <w:rPr>
                <w:rStyle w:val="Hipervnculo"/>
                <w:noProof/>
              </w:rPr>
              <w:t>Antecedentes</w:t>
            </w:r>
            <w:r>
              <w:rPr>
                <w:noProof/>
                <w:webHidden/>
              </w:rPr>
              <w:tab/>
            </w:r>
            <w:r>
              <w:rPr>
                <w:noProof/>
                <w:webHidden/>
              </w:rPr>
              <w:fldChar w:fldCharType="begin"/>
            </w:r>
            <w:r>
              <w:rPr>
                <w:noProof/>
                <w:webHidden/>
              </w:rPr>
              <w:instrText xml:space="preserve"> PAGEREF _Toc56802314 \h </w:instrText>
            </w:r>
            <w:r>
              <w:rPr>
                <w:noProof/>
                <w:webHidden/>
              </w:rPr>
            </w:r>
            <w:r>
              <w:rPr>
                <w:noProof/>
                <w:webHidden/>
              </w:rPr>
              <w:fldChar w:fldCharType="separate"/>
            </w:r>
            <w:r>
              <w:rPr>
                <w:noProof/>
                <w:webHidden/>
              </w:rPr>
              <w:t>13</w:t>
            </w:r>
            <w:r>
              <w:rPr>
                <w:noProof/>
                <w:webHidden/>
              </w:rPr>
              <w:fldChar w:fldCharType="end"/>
            </w:r>
          </w:hyperlink>
        </w:p>
        <w:p w14:paraId="521B9B3D" w14:textId="7DA7B626" w:rsidR="00E20A2E" w:rsidRDefault="00E20A2E">
          <w:pPr>
            <w:pStyle w:val="TDC3"/>
            <w:tabs>
              <w:tab w:val="right" w:leader="dot" w:pos="9350"/>
            </w:tabs>
            <w:rPr>
              <w:rFonts w:asciiTheme="minorHAnsi" w:eastAsiaTheme="minorEastAsia" w:hAnsiTheme="minorHAnsi"/>
              <w:noProof/>
              <w:lang w:eastAsia="es-CO"/>
            </w:rPr>
          </w:pPr>
          <w:hyperlink w:anchor="_Toc56802315" w:history="1">
            <w:r w:rsidRPr="002B05E3">
              <w:rPr>
                <w:rStyle w:val="Hipervnculo"/>
                <w:noProof/>
              </w:rPr>
              <w:t>Empresas, empleadores y contratantes con diez (10) o menos trabajadores, clasificadas con riesgo I, II ó III</w:t>
            </w:r>
            <w:r>
              <w:rPr>
                <w:noProof/>
                <w:webHidden/>
              </w:rPr>
              <w:tab/>
            </w:r>
            <w:r>
              <w:rPr>
                <w:noProof/>
                <w:webHidden/>
              </w:rPr>
              <w:fldChar w:fldCharType="begin"/>
            </w:r>
            <w:r>
              <w:rPr>
                <w:noProof/>
                <w:webHidden/>
              </w:rPr>
              <w:instrText xml:space="preserve"> PAGEREF _Toc56802315 \h </w:instrText>
            </w:r>
            <w:r>
              <w:rPr>
                <w:noProof/>
                <w:webHidden/>
              </w:rPr>
            </w:r>
            <w:r>
              <w:rPr>
                <w:noProof/>
                <w:webHidden/>
              </w:rPr>
              <w:fldChar w:fldCharType="separate"/>
            </w:r>
            <w:r>
              <w:rPr>
                <w:noProof/>
                <w:webHidden/>
              </w:rPr>
              <w:t>13</w:t>
            </w:r>
            <w:r>
              <w:rPr>
                <w:noProof/>
                <w:webHidden/>
              </w:rPr>
              <w:fldChar w:fldCharType="end"/>
            </w:r>
          </w:hyperlink>
        </w:p>
        <w:p w14:paraId="081F58B1" w14:textId="0AB3B7ED" w:rsidR="00E20A2E" w:rsidRDefault="00E20A2E">
          <w:pPr>
            <w:pStyle w:val="TDC3"/>
            <w:tabs>
              <w:tab w:val="right" w:leader="dot" w:pos="9350"/>
            </w:tabs>
            <w:rPr>
              <w:rFonts w:asciiTheme="minorHAnsi" w:eastAsiaTheme="minorEastAsia" w:hAnsiTheme="minorHAnsi"/>
              <w:noProof/>
              <w:lang w:eastAsia="es-CO"/>
            </w:rPr>
          </w:pPr>
          <w:hyperlink w:anchor="_Toc56802316" w:history="1">
            <w:r w:rsidRPr="002B05E3">
              <w:rPr>
                <w:rStyle w:val="Hipervnculo"/>
                <w:noProof/>
              </w:rPr>
              <w:t>Empresas de once (11) a cincuenta (50) trabajadores clasificadas con riesgo I, II ó III</w:t>
            </w:r>
            <w:r>
              <w:rPr>
                <w:noProof/>
                <w:webHidden/>
              </w:rPr>
              <w:tab/>
            </w:r>
            <w:r>
              <w:rPr>
                <w:noProof/>
                <w:webHidden/>
              </w:rPr>
              <w:fldChar w:fldCharType="begin"/>
            </w:r>
            <w:r>
              <w:rPr>
                <w:noProof/>
                <w:webHidden/>
              </w:rPr>
              <w:instrText xml:space="preserve"> PAGEREF _Toc56802316 \h </w:instrText>
            </w:r>
            <w:r>
              <w:rPr>
                <w:noProof/>
                <w:webHidden/>
              </w:rPr>
            </w:r>
            <w:r>
              <w:rPr>
                <w:noProof/>
                <w:webHidden/>
              </w:rPr>
              <w:fldChar w:fldCharType="separate"/>
            </w:r>
            <w:r>
              <w:rPr>
                <w:noProof/>
                <w:webHidden/>
              </w:rPr>
              <w:t>13</w:t>
            </w:r>
            <w:r>
              <w:rPr>
                <w:noProof/>
                <w:webHidden/>
              </w:rPr>
              <w:fldChar w:fldCharType="end"/>
            </w:r>
          </w:hyperlink>
        </w:p>
        <w:p w14:paraId="359A367F" w14:textId="1F740C83" w:rsidR="00E20A2E" w:rsidRDefault="00E20A2E">
          <w:pPr>
            <w:pStyle w:val="TDC3"/>
            <w:tabs>
              <w:tab w:val="right" w:leader="dot" w:pos="9350"/>
            </w:tabs>
            <w:rPr>
              <w:rFonts w:asciiTheme="minorHAnsi" w:eastAsiaTheme="minorEastAsia" w:hAnsiTheme="minorHAnsi"/>
              <w:noProof/>
              <w:lang w:eastAsia="es-CO"/>
            </w:rPr>
          </w:pPr>
          <w:hyperlink w:anchor="_Toc56802317" w:history="1">
            <w:r w:rsidRPr="002B05E3">
              <w:rPr>
                <w:rStyle w:val="Hipervnculo"/>
                <w:noProof/>
              </w:rPr>
              <w:t>Empresas de más de cincuenta (50) trabajadores clasificadas con riesgo I, II, III, IV ó v y de cincuenta (50) ó menos trabajadores con riesgo IV ó V</w:t>
            </w:r>
            <w:r>
              <w:rPr>
                <w:noProof/>
                <w:webHidden/>
              </w:rPr>
              <w:tab/>
            </w:r>
            <w:r>
              <w:rPr>
                <w:noProof/>
                <w:webHidden/>
              </w:rPr>
              <w:fldChar w:fldCharType="begin"/>
            </w:r>
            <w:r>
              <w:rPr>
                <w:noProof/>
                <w:webHidden/>
              </w:rPr>
              <w:instrText xml:space="preserve"> PAGEREF _Toc56802317 \h </w:instrText>
            </w:r>
            <w:r>
              <w:rPr>
                <w:noProof/>
                <w:webHidden/>
              </w:rPr>
            </w:r>
            <w:r>
              <w:rPr>
                <w:noProof/>
                <w:webHidden/>
              </w:rPr>
              <w:fldChar w:fldCharType="separate"/>
            </w:r>
            <w:r>
              <w:rPr>
                <w:noProof/>
                <w:webHidden/>
              </w:rPr>
              <w:t>14</w:t>
            </w:r>
            <w:r>
              <w:rPr>
                <w:noProof/>
                <w:webHidden/>
              </w:rPr>
              <w:fldChar w:fldCharType="end"/>
            </w:r>
          </w:hyperlink>
        </w:p>
        <w:p w14:paraId="782988D0" w14:textId="12A784F5" w:rsidR="00E20A2E" w:rsidRDefault="00E20A2E">
          <w:pPr>
            <w:pStyle w:val="TDC2"/>
            <w:tabs>
              <w:tab w:val="right" w:leader="dot" w:pos="9350"/>
            </w:tabs>
            <w:rPr>
              <w:rFonts w:asciiTheme="minorHAnsi" w:eastAsiaTheme="minorEastAsia" w:hAnsiTheme="minorHAnsi"/>
              <w:noProof/>
              <w:lang w:eastAsia="es-CO"/>
            </w:rPr>
          </w:pPr>
          <w:hyperlink w:anchor="_Toc56802318" w:history="1">
            <w:r w:rsidRPr="002B05E3">
              <w:rPr>
                <w:rStyle w:val="Hipervnculo"/>
                <w:noProof/>
              </w:rPr>
              <w:t>Aplicación de pausas activas en la Universidad de Antioquia.</w:t>
            </w:r>
            <w:r>
              <w:rPr>
                <w:noProof/>
                <w:webHidden/>
              </w:rPr>
              <w:tab/>
            </w:r>
            <w:r>
              <w:rPr>
                <w:noProof/>
                <w:webHidden/>
              </w:rPr>
              <w:fldChar w:fldCharType="begin"/>
            </w:r>
            <w:r>
              <w:rPr>
                <w:noProof/>
                <w:webHidden/>
              </w:rPr>
              <w:instrText xml:space="preserve"> PAGEREF _Toc56802318 \h </w:instrText>
            </w:r>
            <w:r>
              <w:rPr>
                <w:noProof/>
                <w:webHidden/>
              </w:rPr>
            </w:r>
            <w:r>
              <w:rPr>
                <w:noProof/>
                <w:webHidden/>
              </w:rPr>
              <w:fldChar w:fldCharType="separate"/>
            </w:r>
            <w:r>
              <w:rPr>
                <w:noProof/>
                <w:webHidden/>
              </w:rPr>
              <w:t>17</w:t>
            </w:r>
            <w:r>
              <w:rPr>
                <w:noProof/>
                <w:webHidden/>
              </w:rPr>
              <w:fldChar w:fldCharType="end"/>
            </w:r>
          </w:hyperlink>
        </w:p>
        <w:p w14:paraId="6C729C3B" w14:textId="4DBB5052" w:rsidR="00E20A2E" w:rsidRDefault="00E20A2E">
          <w:pPr>
            <w:pStyle w:val="TDC2"/>
            <w:tabs>
              <w:tab w:val="right" w:leader="dot" w:pos="9350"/>
            </w:tabs>
            <w:rPr>
              <w:rFonts w:asciiTheme="minorHAnsi" w:eastAsiaTheme="minorEastAsia" w:hAnsiTheme="minorHAnsi"/>
              <w:noProof/>
              <w:lang w:eastAsia="es-CO"/>
            </w:rPr>
          </w:pPr>
          <w:hyperlink w:anchor="_Toc56802319" w:history="1">
            <w:r w:rsidRPr="002B05E3">
              <w:rPr>
                <w:rStyle w:val="Hipervnculo"/>
                <w:noProof/>
              </w:rPr>
              <w:t>Impacto</w:t>
            </w:r>
            <w:r>
              <w:rPr>
                <w:noProof/>
                <w:webHidden/>
              </w:rPr>
              <w:tab/>
            </w:r>
            <w:r>
              <w:rPr>
                <w:noProof/>
                <w:webHidden/>
              </w:rPr>
              <w:fldChar w:fldCharType="begin"/>
            </w:r>
            <w:r>
              <w:rPr>
                <w:noProof/>
                <w:webHidden/>
              </w:rPr>
              <w:instrText xml:space="preserve"> PAGEREF _Toc56802319 \h </w:instrText>
            </w:r>
            <w:r>
              <w:rPr>
                <w:noProof/>
                <w:webHidden/>
              </w:rPr>
            </w:r>
            <w:r>
              <w:rPr>
                <w:noProof/>
                <w:webHidden/>
              </w:rPr>
              <w:fldChar w:fldCharType="separate"/>
            </w:r>
            <w:r>
              <w:rPr>
                <w:noProof/>
                <w:webHidden/>
              </w:rPr>
              <w:t>17</w:t>
            </w:r>
            <w:r>
              <w:rPr>
                <w:noProof/>
                <w:webHidden/>
              </w:rPr>
              <w:fldChar w:fldCharType="end"/>
            </w:r>
          </w:hyperlink>
        </w:p>
        <w:p w14:paraId="03E06944" w14:textId="00090062" w:rsidR="00E20A2E" w:rsidRDefault="00E20A2E">
          <w:pPr>
            <w:pStyle w:val="TDC1"/>
            <w:tabs>
              <w:tab w:val="right" w:leader="dot" w:pos="9350"/>
            </w:tabs>
            <w:rPr>
              <w:rFonts w:asciiTheme="minorHAnsi" w:eastAsiaTheme="minorEastAsia" w:hAnsiTheme="minorHAnsi"/>
              <w:noProof/>
              <w:lang w:eastAsia="es-CO"/>
            </w:rPr>
          </w:pPr>
          <w:hyperlink w:anchor="_Toc56802320" w:history="1">
            <w:r w:rsidRPr="002B05E3">
              <w:rPr>
                <w:rStyle w:val="Hipervnculo"/>
                <w:noProof/>
              </w:rPr>
              <w:t>BASE DE CONOCIMIENTO</w:t>
            </w:r>
            <w:r>
              <w:rPr>
                <w:noProof/>
                <w:webHidden/>
              </w:rPr>
              <w:tab/>
            </w:r>
            <w:r>
              <w:rPr>
                <w:noProof/>
                <w:webHidden/>
              </w:rPr>
              <w:fldChar w:fldCharType="begin"/>
            </w:r>
            <w:r>
              <w:rPr>
                <w:noProof/>
                <w:webHidden/>
              </w:rPr>
              <w:instrText xml:space="preserve"> PAGEREF _Toc56802320 \h </w:instrText>
            </w:r>
            <w:r>
              <w:rPr>
                <w:noProof/>
                <w:webHidden/>
              </w:rPr>
            </w:r>
            <w:r>
              <w:rPr>
                <w:noProof/>
                <w:webHidden/>
              </w:rPr>
              <w:fldChar w:fldCharType="separate"/>
            </w:r>
            <w:r>
              <w:rPr>
                <w:noProof/>
                <w:webHidden/>
              </w:rPr>
              <w:t>18</w:t>
            </w:r>
            <w:r>
              <w:rPr>
                <w:noProof/>
                <w:webHidden/>
              </w:rPr>
              <w:fldChar w:fldCharType="end"/>
            </w:r>
          </w:hyperlink>
        </w:p>
        <w:p w14:paraId="5333037C" w14:textId="2769BAAE" w:rsidR="00E20A2E" w:rsidRDefault="00E20A2E">
          <w:pPr>
            <w:pStyle w:val="TDC2"/>
            <w:tabs>
              <w:tab w:val="right" w:leader="dot" w:pos="9350"/>
            </w:tabs>
            <w:rPr>
              <w:rFonts w:asciiTheme="minorHAnsi" w:eastAsiaTheme="minorEastAsia" w:hAnsiTheme="minorHAnsi"/>
              <w:noProof/>
              <w:lang w:eastAsia="es-CO"/>
            </w:rPr>
          </w:pPr>
          <w:hyperlink w:anchor="_Toc56802321" w:history="1">
            <w:r w:rsidRPr="002B05E3">
              <w:rPr>
                <w:rStyle w:val="Hipervnculo"/>
                <w:noProof/>
              </w:rPr>
              <w:t>Seguridad y salud en el trabajo</w:t>
            </w:r>
            <w:r>
              <w:rPr>
                <w:noProof/>
                <w:webHidden/>
              </w:rPr>
              <w:tab/>
            </w:r>
            <w:r>
              <w:rPr>
                <w:noProof/>
                <w:webHidden/>
              </w:rPr>
              <w:fldChar w:fldCharType="begin"/>
            </w:r>
            <w:r>
              <w:rPr>
                <w:noProof/>
                <w:webHidden/>
              </w:rPr>
              <w:instrText xml:space="preserve"> PAGEREF _Toc56802321 \h </w:instrText>
            </w:r>
            <w:r>
              <w:rPr>
                <w:noProof/>
                <w:webHidden/>
              </w:rPr>
            </w:r>
            <w:r>
              <w:rPr>
                <w:noProof/>
                <w:webHidden/>
              </w:rPr>
              <w:fldChar w:fldCharType="separate"/>
            </w:r>
            <w:r>
              <w:rPr>
                <w:noProof/>
                <w:webHidden/>
              </w:rPr>
              <w:t>18</w:t>
            </w:r>
            <w:r>
              <w:rPr>
                <w:noProof/>
                <w:webHidden/>
              </w:rPr>
              <w:fldChar w:fldCharType="end"/>
            </w:r>
          </w:hyperlink>
        </w:p>
        <w:p w14:paraId="67198536" w14:textId="0F999018" w:rsidR="00E20A2E" w:rsidRDefault="00E20A2E">
          <w:pPr>
            <w:pStyle w:val="TDC2"/>
            <w:tabs>
              <w:tab w:val="right" w:leader="dot" w:pos="9350"/>
            </w:tabs>
            <w:rPr>
              <w:rFonts w:asciiTheme="minorHAnsi" w:eastAsiaTheme="minorEastAsia" w:hAnsiTheme="minorHAnsi"/>
              <w:noProof/>
              <w:lang w:eastAsia="es-CO"/>
            </w:rPr>
          </w:pPr>
          <w:hyperlink w:anchor="_Toc56802322" w:history="1">
            <w:r w:rsidRPr="002B05E3">
              <w:rPr>
                <w:rStyle w:val="Hipervnculo"/>
                <w:noProof/>
              </w:rPr>
              <w:t>Estructura de SG-SST</w:t>
            </w:r>
            <w:r>
              <w:rPr>
                <w:noProof/>
                <w:webHidden/>
              </w:rPr>
              <w:tab/>
            </w:r>
            <w:r>
              <w:rPr>
                <w:noProof/>
                <w:webHidden/>
              </w:rPr>
              <w:fldChar w:fldCharType="begin"/>
            </w:r>
            <w:r>
              <w:rPr>
                <w:noProof/>
                <w:webHidden/>
              </w:rPr>
              <w:instrText xml:space="preserve"> PAGEREF _Toc56802322 \h </w:instrText>
            </w:r>
            <w:r>
              <w:rPr>
                <w:noProof/>
                <w:webHidden/>
              </w:rPr>
            </w:r>
            <w:r>
              <w:rPr>
                <w:noProof/>
                <w:webHidden/>
              </w:rPr>
              <w:fldChar w:fldCharType="separate"/>
            </w:r>
            <w:r>
              <w:rPr>
                <w:noProof/>
                <w:webHidden/>
              </w:rPr>
              <w:t>18</w:t>
            </w:r>
            <w:r>
              <w:rPr>
                <w:noProof/>
                <w:webHidden/>
              </w:rPr>
              <w:fldChar w:fldCharType="end"/>
            </w:r>
          </w:hyperlink>
        </w:p>
        <w:p w14:paraId="5918484D" w14:textId="1C86E614" w:rsidR="00E20A2E" w:rsidRDefault="00E20A2E">
          <w:pPr>
            <w:pStyle w:val="TDC2"/>
            <w:tabs>
              <w:tab w:val="right" w:leader="dot" w:pos="9350"/>
            </w:tabs>
            <w:rPr>
              <w:rFonts w:asciiTheme="minorHAnsi" w:eastAsiaTheme="minorEastAsia" w:hAnsiTheme="minorHAnsi"/>
              <w:noProof/>
              <w:lang w:eastAsia="es-CO"/>
            </w:rPr>
          </w:pPr>
          <w:hyperlink w:anchor="_Toc56802323" w:history="1">
            <w:r w:rsidRPr="002B05E3">
              <w:rPr>
                <w:rStyle w:val="Hipervnculo"/>
                <w:noProof/>
              </w:rPr>
              <w:t>Actores y entidades</w:t>
            </w:r>
            <w:r>
              <w:rPr>
                <w:noProof/>
                <w:webHidden/>
              </w:rPr>
              <w:tab/>
            </w:r>
            <w:r>
              <w:rPr>
                <w:noProof/>
                <w:webHidden/>
              </w:rPr>
              <w:fldChar w:fldCharType="begin"/>
            </w:r>
            <w:r>
              <w:rPr>
                <w:noProof/>
                <w:webHidden/>
              </w:rPr>
              <w:instrText xml:space="preserve"> PAGEREF _Toc56802323 \h </w:instrText>
            </w:r>
            <w:r>
              <w:rPr>
                <w:noProof/>
                <w:webHidden/>
              </w:rPr>
            </w:r>
            <w:r>
              <w:rPr>
                <w:noProof/>
                <w:webHidden/>
              </w:rPr>
              <w:fldChar w:fldCharType="separate"/>
            </w:r>
            <w:r>
              <w:rPr>
                <w:noProof/>
                <w:webHidden/>
              </w:rPr>
              <w:t>20</w:t>
            </w:r>
            <w:r>
              <w:rPr>
                <w:noProof/>
                <w:webHidden/>
              </w:rPr>
              <w:fldChar w:fldCharType="end"/>
            </w:r>
          </w:hyperlink>
        </w:p>
        <w:p w14:paraId="139A8A17" w14:textId="593BA073" w:rsidR="00E20A2E" w:rsidRDefault="00E20A2E">
          <w:pPr>
            <w:pStyle w:val="TDC3"/>
            <w:tabs>
              <w:tab w:val="right" w:leader="dot" w:pos="9350"/>
            </w:tabs>
            <w:rPr>
              <w:rFonts w:asciiTheme="minorHAnsi" w:eastAsiaTheme="minorEastAsia" w:hAnsiTheme="minorHAnsi"/>
              <w:noProof/>
              <w:lang w:eastAsia="es-CO"/>
            </w:rPr>
          </w:pPr>
          <w:hyperlink w:anchor="_Toc56802324" w:history="1">
            <w:r w:rsidRPr="002B05E3">
              <w:rPr>
                <w:rStyle w:val="Hipervnculo"/>
                <w:noProof/>
                <w:lang w:val="es-ES"/>
              </w:rPr>
              <w:t>Entidades gubernamentales</w:t>
            </w:r>
            <w:r>
              <w:rPr>
                <w:noProof/>
                <w:webHidden/>
              </w:rPr>
              <w:tab/>
            </w:r>
            <w:r>
              <w:rPr>
                <w:noProof/>
                <w:webHidden/>
              </w:rPr>
              <w:fldChar w:fldCharType="begin"/>
            </w:r>
            <w:r>
              <w:rPr>
                <w:noProof/>
                <w:webHidden/>
              </w:rPr>
              <w:instrText xml:space="preserve"> PAGEREF _Toc56802324 \h </w:instrText>
            </w:r>
            <w:r>
              <w:rPr>
                <w:noProof/>
                <w:webHidden/>
              </w:rPr>
            </w:r>
            <w:r>
              <w:rPr>
                <w:noProof/>
                <w:webHidden/>
              </w:rPr>
              <w:fldChar w:fldCharType="separate"/>
            </w:r>
            <w:r>
              <w:rPr>
                <w:noProof/>
                <w:webHidden/>
              </w:rPr>
              <w:t>20</w:t>
            </w:r>
            <w:r>
              <w:rPr>
                <w:noProof/>
                <w:webHidden/>
              </w:rPr>
              <w:fldChar w:fldCharType="end"/>
            </w:r>
          </w:hyperlink>
        </w:p>
        <w:p w14:paraId="2AB05F36" w14:textId="0A951E3A" w:rsidR="00E20A2E" w:rsidRDefault="00E20A2E">
          <w:pPr>
            <w:pStyle w:val="TDC4"/>
            <w:tabs>
              <w:tab w:val="right" w:leader="dot" w:pos="9350"/>
            </w:tabs>
            <w:rPr>
              <w:rFonts w:asciiTheme="minorHAnsi" w:eastAsiaTheme="minorEastAsia" w:hAnsiTheme="minorHAnsi"/>
              <w:noProof/>
              <w:lang w:eastAsia="es-CO"/>
            </w:rPr>
          </w:pPr>
          <w:hyperlink w:anchor="_Toc56802325" w:history="1">
            <w:r w:rsidRPr="002B05E3">
              <w:rPr>
                <w:rStyle w:val="Hipervnculo"/>
                <w:noProof/>
                <w:lang w:val="es-ES"/>
              </w:rPr>
              <w:t>Ministerio Nacional del Trabajo</w:t>
            </w:r>
            <w:r>
              <w:rPr>
                <w:noProof/>
                <w:webHidden/>
              </w:rPr>
              <w:tab/>
            </w:r>
            <w:r>
              <w:rPr>
                <w:noProof/>
                <w:webHidden/>
              </w:rPr>
              <w:fldChar w:fldCharType="begin"/>
            </w:r>
            <w:r>
              <w:rPr>
                <w:noProof/>
                <w:webHidden/>
              </w:rPr>
              <w:instrText xml:space="preserve"> PAGEREF _Toc56802325 \h </w:instrText>
            </w:r>
            <w:r>
              <w:rPr>
                <w:noProof/>
                <w:webHidden/>
              </w:rPr>
            </w:r>
            <w:r>
              <w:rPr>
                <w:noProof/>
                <w:webHidden/>
              </w:rPr>
              <w:fldChar w:fldCharType="separate"/>
            </w:r>
            <w:r>
              <w:rPr>
                <w:noProof/>
                <w:webHidden/>
              </w:rPr>
              <w:t>20</w:t>
            </w:r>
            <w:r>
              <w:rPr>
                <w:noProof/>
                <w:webHidden/>
              </w:rPr>
              <w:fldChar w:fldCharType="end"/>
            </w:r>
          </w:hyperlink>
        </w:p>
        <w:p w14:paraId="4B415FB3" w14:textId="403A8D79" w:rsidR="00E20A2E" w:rsidRDefault="00E20A2E">
          <w:pPr>
            <w:pStyle w:val="TDC4"/>
            <w:tabs>
              <w:tab w:val="right" w:leader="dot" w:pos="9350"/>
            </w:tabs>
            <w:rPr>
              <w:rFonts w:asciiTheme="minorHAnsi" w:eastAsiaTheme="minorEastAsia" w:hAnsiTheme="minorHAnsi"/>
              <w:noProof/>
              <w:lang w:eastAsia="es-CO"/>
            </w:rPr>
          </w:pPr>
          <w:hyperlink w:anchor="_Toc56802326" w:history="1">
            <w:r w:rsidRPr="002B05E3">
              <w:rPr>
                <w:rStyle w:val="Hipervnculo"/>
                <w:noProof/>
                <w:lang w:val="es-ES"/>
              </w:rPr>
              <w:t>Ministerio Nacional de la Salud</w:t>
            </w:r>
            <w:r>
              <w:rPr>
                <w:noProof/>
                <w:webHidden/>
              </w:rPr>
              <w:tab/>
            </w:r>
            <w:r>
              <w:rPr>
                <w:noProof/>
                <w:webHidden/>
              </w:rPr>
              <w:fldChar w:fldCharType="begin"/>
            </w:r>
            <w:r>
              <w:rPr>
                <w:noProof/>
                <w:webHidden/>
              </w:rPr>
              <w:instrText xml:space="preserve"> PAGEREF _Toc56802326 \h </w:instrText>
            </w:r>
            <w:r>
              <w:rPr>
                <w:noProof/>
                <w:webHidden/>
              </w:rPr>
            </w:r>
            <w:r>
              <w:rPr>
                <w:noProof/>
                <w:webHidden/>
              </w:rPr>
              <w:fldChar w:fldCharType="separate"/>
            </w:r>
            <w:r>
              <w:rPr>
                <w:noProof/>
                <w:webHidden/>
              </w:rPr>
              <w:t>21</w:t>
            </w:r>
            <w:r>
              <w:rPr>
                <w:noProof/>
                <w:webHidden/>
              </w:rPr>
              <w:fldChar w:fldCharType="end"/>
            </w:r>
          </w:hyperlink>
        </w:p>
        <w:p w14:paraId="26014200" w14:textId="558B287C" w:rsidR="00E20A2E" w:rsidRDefault="00E20A2E">
          <w:pPr>
            <w:pStyle w:val="TDC3"/>
            <w:tabs>
              <w:tab w:val="right" w:leader="dot" w:pos="9350"/>
            </w:tabs>
            <w:rPr>
              <w:rFonts w:asciiTheme="minorHAnsi" w:eastAsiaTheme="minorEastAsia" w:hAnsiTheme="minorHAnsi"/>
              <w:noProof/>
              <w:lang w:eastAsia="es-CO"/>
            </w:rPr>
          </w:pPr>
          <w:hyperlink w:anchor="_Toc56802327" w:history="1">
            <w:r w:rsidRPr="002B05E3">
              <w:rPr>
                <w:rStyle w:val="Hipervnculo"/>
                <w:noProof/>
                <w:lang w:val="es-ES"/>
              </w:rPr>
              <w:t>ARL</w:t>
            </w:r>
            <w:r>
              <w:rPr>
                <w:noProof/>
                <w:webHidden/>
              </w:rPr>
              <w:tab/>
            </w:r>
            <w:r>
              <w:rPr>
                <w:noProof/>
                <w:webHidden/>
              </w:rPr>
              <w:fldChar w:fldCharType="begin"/>
            </w:r>
            <w:r>
              <w:rPr>
                <w:noProof/>
                <w:webHidden/>
              </w:rPr>
              <w:instrText xml:space="preserve"> PAGEREF _Toc56802327 \h </w:instrText>
            </w:r>
            <w:r>
              <w:rPr>
                <w:noProof/>
                <w:webHidden/>
              </w:rPr>
            </w:r>
            <w:r>
              <w:rPr>
                <w:noProof/>
                <w:webHidden/>
              </w:rPr>
              <w:fldChar w:fldCharType="separate"/>
            </w:r>
            <w:r>
              <w:rPr>
                <w:noProof/>
                <w:webHidden/>
              </w:rPr>
              <w:t>22</w:t>
            </w:r>
            <w:r>
              <w:rPr>
                <w:noProof/>
                <w:webHidden/>
              </w:rPr>
              <w:fldChar w:fldCharType="end"/>
            </w:r>
          </w:hyperlink>
        </w:p>
        <w:p w14:paraId="194DCA07" w14:textId="2395A62C" w:rsidR="00E20A2E" w:rsidRDefault="00E20A2E">
          <w:pPr>
            <w:pStyle w:val="TDC3"/>
            <w:tabs>
              <w:tab w:val="right" w:leader="dot" w:pos="9350"/>
            </w:tabs>
            <w:rPr>
              <w:rFonts w:asciiTheme="minorHAnsi" w:eastAsiaTheme="minorEastAsia" w:hAnsiTheme="minorHAnsi"/>
              <w:noProof/>
              <w:lang w:eastAsia="es-CO"/>
            </w:rPr>
          </w:pPr>
          <w:hyperlink w:anchor="_Toc56802328" w:history="1">
            <w:r w:rsidRPr="002B05E3">
              <w:rPr>
                <w:rStyle w:val="Hipervnculo"/>
                <w:noProof/>
                <w:lang w:val="es-ES"/>
              </w:rPr>
              <w:t>EPS</w:t>
            </w:r>
            <w:r>
              <w:rPr>
                <w:noProof/>
                <w:webHidden/>
              </w:rPr>
              <w:tab/>
            </w:r>
            <w:r>
              <w:rPr>
                <w:noProof/>
                <w:webHidden/>
              </w:rPr>
              <w:fldChar w:fldCharType="begin"/>
            </w:r>
            <w:r>
              <w:rPr>
                <w:noProof/>
                <w:webHidden/>
              </w:rPr>
              <w:instrText xml:space="preserve"> PAGEREF _Toc56802328 \h </w:instrText>
            </w:r>
            <w:r>
              <w:rPr>
                <w:noProof/>
                <w:webHidden/>
              </w:rPr>
            </w:r>
            <w:r>
              <w:rPr>
                <w:noProof/>
                <w:webHidden/>
              </w:rPr>
              <w:fldChar w:fldCharType="separate"/>
            </w:r>
            <w:r>
              <w:rPr>
                <w:noProof/>
                <w:webHidden/>
              </w:rPr>
              <w:t>22</w:t>
            </w:r>
            <w:r>
              <w:rPr>
                <w:noProof/>
                <w:webHidden/>
              </w:rPr>
              <w:fldChar w:fldCharType="end"/>
            </w:r>
          </w:hyperlink>
        </w:p>
        <w:p w14:paraId="584C21B8" w14:textId="02DC37EA" w:rsidR="00E20A2E" w:rsidRDefault="00E20A2E">
          <w:pPr>
            <w:pStyle w:val="TDC3"/>
            <w:tabs>
              <w:tab w:val="right" w:leader="dot" w:pos="9350"/>
            </w:tabs>
            <w:rPr>
              <w:rFonts w:asciiTheme="minorHAnsi" w:eastAsiaTheme="minorEastAsia" w:hAnsiTheme="minorHAnsi"/>
              <w:noProof/>
              <w:lang w:eastAsia="es-CO"/>
            </w:rPr>
          </w:pPr>
          <w:hyperlink w:anchor="_Toc56802329" w:history="1">
            <w:r w:rsidRPr="002B05E3">
              <w:rPr>
                <w:rStyle w:val="Hipervnculo"/>
                <w:noProof/>
                <w:lang w:val="es-ES"/>
              </w:rPr>
              <w:t>Empleador</w:t>
            </w:r>
            <w:r>
              <w:rPr>
                <w:noProof/>
                <w:webHidden/>
              </w:rPr>
              <w:tab/>
            </w:r>
            <w:r>
              <w:rPr>
                <w:noProof/>
                <w:webHidden/>
              </w:rPr>
              <w:fldChar w:fldCharType="begin"/>
            </w:r>
            <w:r>
              <w:rPr>
                <w:noProof/>
                <w:webHidden/>
              </w:rPr>
              <w:instrText xml:space="preserve"> PAGEREF _Toc56802329 \h </w:instrText>
            </w:r>
            <w:r>
              <w:rPr>
                <w:noProof/>
                <w:webHidden/>
              </w:rPr>
            </w:r>
            <w:r>
              <w:rPr>
                <w:noProof/>
                <w:webHidden/>
              </w:rPr>
              <w:fldChar w:fldCharType="separate"/>
            </w:r>
            <w:r>
              <w:rPr>
                <w:noProof/>
                <w:webHidden/>
              </w:rPr>
              <w:t>23</w:t>
            </w:r>
            <w:r>
              <w:rPr>
                <w:noProof/>
                <w:webHidden/>
              </w:rPr>
              <w:fldChar w:fldCharType="end"/>
            </w:r>
          </w:hyperlink>
        </w:p>
        <w:p w14:paraId="7BB66C01" w14:textId="10374A0B" w:rsidR="00E20A2E" w:rsidRDefault="00E20A2E">
          <w:pPr>
            <w:pStyle w:val="TDC3"/>
            <w:tabs>
              <w:tab w:val="right" w:leader="dot" w:pos="9350"/>
            </w:tabs>
            <w:rPr>
              <w:rFonts w:asciiTheme="minorHAnsi" w:eastAsiaTheme="minorEastAsia" w:hAnsiTheme="minorHAnsi"/>
              <w:noProof/>
              <w:lang w:eastAsia="es-CO"/>
            </w:rPr>
          </w:pPr>
          <w:hyperlink w:anchor="_Toc56802330" w:history="1">
            <w:r w:rsidRPr="002B05E3">
              <w:rPr>
                <w:rStyle w:val="Hipervnculo"/>
                <w:noProof/>
                <w:lang w:val="es-ES"/>
              </w:rPr>
              <w:t>Empleado</w:t>
            </w:r>
            <w:r>
              <w:rPr>
                <w:noProof/>
                <w:webHidden/>
              </w:rPr>
              <w:tab/>
            </w:r>
            <w:r>
              <w:rPr>
                <w:noProof/>
                <w:webHidden/>
              </w:rPr>
              <w:fldChar w:fldCharType="begin"/>
            </w:r>
            <w:r>
              <w:rPr>
                <w:noProof/>
                <w:webHidden/>
              </w:rPr>
              <w:instrText xml:space="preserve"> PAGEREF _Toc56802330 \h </w:instrText>
            </w:r>
            <w:r>
              <w:rPr>
                <w:noProof/>
                <w:webHidden/>
              </w:rPr>
            </w:r>
            <w:r>
              <w:rPr>
                <w:noProof/>
                <w:webHidden/>
              </w:rPr>
              <w:fldChar w:fldCharType="separate"/>
            </w:r>
            <w:r>
              <w:rPr>
                <w:noProof/>
                <w:webHidden/>
              </w:rPr>
              <w:t>23</w:t>
            </w:r>
            <w:r>
              <w:rPr>
                <w:noProof/>
                <w:webHidden/>
              </w:rPr>
              <w:fldChar w:fldCharType="end"/>
            </w:r>
          </w:hyperlink>
        </w:p>
        <w:p w14:paraId="205A4C3D" w14:textId="6B995E5E" w:rsidR="00E20A2E" w:rsidRDefault="00E20A2E">
          <w:pPr>
            <w:pStyle w:val="TDC2"/>
            <w:tabs>
              <w:tab w:val="right" w:leader="dot" w:pos="9350"/>
            </w:tabs>
            <w:rPr>
              <w:rFonts w:asciiTheme="minorHAnsi" w:eastAsiaTheme="minorEastAsia" w:hAnsiTheme="minorHAnsi"/>
              <w:noProof/>
              <w:lang w:eastAsia="es-CO"/>
            </w:rPr>
          </w:pPr>
          <w:hyperlink w:anchor="_Toc56802331" w:history="1">
            <w:r w:rsidRPr="002B05E3">
              <w:rPr>
                <w:rStyle w:val="Hipervnculo"/>
                <w:noProof/>
              </w:rPr>
              <w:t>Pausas activas</w:t>
            </w:r>
            <w:r>
              <w:rPr>
                <w:noProof/>
                <w:webHidden/>
              </w:rPr>
              <w:tab/>
            </w:r>
            <w:r>
              <w:rPr>
                <w:noProof/>
                <w:webHidden/>
              </w:rPr>
              <w:fldChar w:fldCharType="begin"/>
            </w:r>
            <w:r>
              <w:rPr>
                <w:noProof/>
                <w:webHidden/>
              </w:rPr>
              <w:instrText xml:space="preserve"> PAGEREF _Toc56802331 \h </w:instrText>
            </w:r>
            <w:r>
              <w:rPr>
                <w:noProof/>
                <w:webHidden/>
              </w:rPr>
            </w:r>
            <w:r>
              <w:rPr>
                <w:noProof/>
                <w:webHidden/>
              </w:rPr>
              <w:fldChar w:fldCharType="separate"/>
            </w:r>
            <w:r>
              <w:rPr>
                <w:noProof/>
                <w:webHidden/>
              </w:rPr>
              <w:t>24</w:t>
            </w:r>
            <w:r>
              <w:rPr>
                <w:noProof/>
                <w:webHidden/>
              </w:rPr>
              <w:fldChar w:fldCharType="end"/>
            </w:r>
          </w:hyperlink>
        </w:p>
        <w:p w14:paraId="432B8CF6" w14:textId="7461F641" w:rsidR="00E20A2E" w:rsidRDefault="00E20A2E">
          <w:pPr>
            <w:pStyle w:val="TDC4"/>
            <w:tabs>
              <w:tab w:val="right" w:leader="dot" w:pos="9350"/>
            </w:tabs>
            <w:rPr>
              <w:rFonts w:asciiTheme="minorHAnsi" w:eastAsiaTheme="minorEastAsia" w:hAnsiTheme="minorHAnsi"/>
              <w:noProof/>
              <w:lang w:eastAsia="es-CO"/>
            </w:rPr>
          </w:pPr>
          <w:hyperlink w:anchor="_Toc56802332" w:history="1">
            <w:r w:rsidRPr="002B05E3">
              <w:rPr>
                <w:rStyle w:val="Hipervnculo"/>
                <w:noProof/>
                <w:lang w:val="es-ES"/>
              </w:rPr>
              <w:t>Actividades físicas en el trabajo</w:t>
            </w:r>
            <w:r>
              <w:rPr>
                <w:noProof/>
                <w:webHidden/>
              </w:rPr>
              <w:tab/>
            </w:r>
            <w:r>
              <w:rPr>
                <w:noProof/>
                <w:webHidden/>
              </w:rPr>
              <w:fldChar w:fldCharType="begin"/>
            </w:r>
            <w:r>
              <w:rPr>
                <w:noProof/>
                <w:webHidden/>
              </w:rPr>
              <w:instrText xml:space="preserve"> PAGEREF _Toc56802332 \h </w:instrText>
            </w:r>
            <w:r>
              <w:rPr>
                <w:noProof/>
                <w:webHidden/>
              </w:rPr>
            </w:r>
            <w:r>
              <w:rPr>
                <w:noProof/>
                <w:webHidden/>
              </w:rPr>
              <w:fldChar w:fldCharType="separate"/>
            </w:r>
            <w:r>
              <w:rPr>
                <w:noProof/>
                <w:webHidden/>
              </w:rPr>
              <w:t>24</w:t>
            </w:r>
            <w:r>
              <w:rPr>
                <w:noProof/>
                <w:webHidden/>
              </w:rPr>
              <w:fldChar w:fldCharType="end"/>
            </w:r>
          </w:hyperlink>
        </w:p>
        <w:p w14:paraId="78CB9A2C" w14:textId="556B6752" w:rsidR="00E20A2E" w:rsidRDefault="00E20A2E">
          <w:pPr>
            <w:pStyle w:val="TDC2"/>
            <w:tabs>
              <w:tab w:val="right" w:leader="dot" w:pos="9350"/>
            </w:tabs>
            <w:rPr>
              <w:rFonts w:asciiTheme="minorHAnsi" w:eastAsiaTheme="minorEastAsia" w:hAnsiTheme="minorHAnsi"/>
              <w:noProof/>
              <w:lang w:eastAsia="es-CO"/>
            </w:rPr>
          </w:pPr>
          <w:hyperlink w:anchor="_Toc56802333" w:history="1">
            <w:r w:rsidRPr="002B05E3">
              <w:rPr>
                <w:rStyle w:val="Hipervnculo"/>
                <w:noProof/>
              </w:rPr>
              <w:t>Normativas de la seguridad y salud ocupacional</w:t>
            </w:r>
            <w:r>
              <w:rPr>
                <w:noProof/>
                <w:webHidden/>
              </w:rPr>
              <w:tab/>
            </w:r>
            <w:r>
              <w:rPr>
                <w:noProof/>
                <w:webHidden/>
              </w:rPr>
              <w:fldChar w:fldCharType="begin"/>
            </w:r>
            <w:r>
              <w:rPr>
                <w:noProof/>
                <w:webHidden/>
              </w:rPr>
              <w:instrText xml:space="preserve"> PAGEREF _Toc56802333 \h </w:instrText>
            </w:r>
            <w:r>
              <w:rPr>
                <w:noProof/>
                <w:webHidden/>
              </w:rPr>
            </w:r>
            <w:r>
              <w:rPr>
                <w:noProof/>
                <w:webHidden/>
              </w:rPr>
              <w:fldChar w:fldCharType="separate"/>
            </w:r>
            <w:r>
              <w:rPr>
                <w:noProof/>
                <w:webHidden/>
              </w:rPr>
              <w:t>25</w:t>
            </w:r>
            <w:r>
              <w:rPr>
                <w:noProof/>
                <w:webHidden/>
              </w:rPr>
              <w:fldChar w:fldCharType="end"/>
            </w:r>
          </w:hyperlink>
        </w:p>
        <w:p w14:paraId="35E67DE6" w14:textId="12DE5A47" w:rsidR="00E20A2E" w:rsidRDefault="00E20A2E">
          <w:pPr>
            <w:pStyle w:val="TDC4"/>
            <w:tabs>
              <w:tab w:val="right" w:leader="dot" w:pos="9350"/>
            </w:tabs>
            <w:rPr>
              <w:rFonts w:asciiTheme="minorHAnsi" w:eastAsiaTheme="minorEastAsia" w:hAnsiTheme="minorHAnsi"/>
              <w:noProof/>
              <w:lang w:eastAsia="es-CO"/>
            </w:rPr>
          </w:pPr>
          <w:hyperlink w:anchor="_Toc56802334" w:history="1">
            <w:r w:rsidRPr="002B05E3">
              <w:rPr>
                <w:rStyle w:val="Hipervnculo"/>
                <w:noProof/>
                <w:lang w:val="es-ES"/>
              </w:rPr>
              <w:t>Resolución 0312 del 2019</w:t>
            </w:r>
            <w:r>
              <w:rPr>
                <w:noProof/>
                <w:webHidden/>
              </w:rPr>
              <w:tab/>
            </w:r>
            <w:r>
              <w:rPr>
                <w:noProof/>
                <w:webHidden/>
              </w:rPr>
              <w:fldChar w:fldCharType="begin"/>
            </w:r>
            <w:r>
              <w:rPr>
                <w:noProof/>
                <w:webHidden/>
              </w:rPr>
              <w:instrText xml:space="preserve"> PAGEREF _Toc56802334 \h </w:instrText>
            </w:r>
            <w:r>
              <w:rPr>
                <w:noProof/>
                <w:webHidden/>
              </w:rPr>
            </w:r>
            <w:r>
              <w:rPr>
                <w:noProof/>
                <w:webHidden/>
              </w:rPr>
              <w:fldChar w:fldCharType="separate"/>
            </w:r>
            <w:r>
              <w:rPr>
                <w:noProof/>
                <w:webHidden/>
              </w:rPr>
              <w:t>25</w:t>
            </w:r>
            <w:r>
              <w:rPr>
                <w:noProof/>
                <w:webHidden/>
              </w:rPr>
              <w:fldChar w:fldCharType="end"/>
            </w:r>
          </w:hyperlink>
        </w:p>
        <w:p w14:paraId="6678BA64" w14:textId="6AAB0CC6" w:rsidR="00E20A2E" w:rsidRDefault="00E20A2E">
          <w:pPr>
            <w:pStyle w:val="TDC4"/>
            <w:tabs>
              <w:tab w:val="right" w:leader="dot" w:pos="9350"/>
            </w:tabs>
            <w:rPr>
              <w:rFonts w:asciiTheme="minorHAnsi" w:eastAsiaTheme="minorEastAsia" w:hAnsiTheme="minorHAnsi"/>
              <w:noProof/>
              <w:lang w:eastAsia="es-CO"/>
            </w:rPr>
          </w:pPr>
          <w:hyperlink w:anchor="_Toc56802335" w:history="1">
            <w:r w:rsidRPr="002B05E3">
              <w:rPr>
                <w:rStyle w:val="Hipervnculo"/>
                <w:noProof/>
                <w:lang w:val="es-ES"/>
              </w:rPr>
              <w:t>Decreto 1072 de 2015</w:t>
            </w:r>
            <w:r>
              <w:rPr>
                <w:noProof/>
                <w:webHidden/>
              </w:rPr>
              <w:tab/>
            </w:r>
            <w:r>
              <w:rPr>
                <w:noProof/>
                <w:webHidden/>
              </w:rPr>
              <w:fldChar w:fldCharType="begin"/>
            </w:r>
            <w:r>
              <w:rPr>
                <w:noProof/>
                <w:webHidden/>
              </w:rPr>
              <w:instrText xml:space="preserve"> PAGEREF _Toc56802335 \h </w:instrText>
            </w:r>
            <w:r>
              <w:rPr>
                <w:noProof/>
                <w:webHidden/>
              </w:rPr>
            </w:r>
            <w:r>
              <w:rPr>
                <w:noProof/>
                <w:webHidden/>
              </w:rPr>
              <w:fldChar w:fldCharType="separate"/>
            </w:r>
            <w:r>
              <w:rPr>
                <w:noProof/>
                <w:webHidden/>
              </w:rPr>
              <w:t>26</w:t>
            </w:r>
            <w:r>
              <w:rPr>
                <w:noProof/>
                <w:webHidden/>
              </w:rPr>
              <w:fldChar w:fldCharType="end"/>
            </w:r>
          </w:hyperlink>
        </w:p>
        <w:p w14:paraId="4093865D" w14:textId="2BD41272" w:rsidR="00E20A2E" w:rsidRDefault="00E20A2E">
          <w:pPr>
            <w:pStyle w:val="TDC4"/>
            <w:tabs>
              <w:tab w:val="right" w:leader="dot" w:pos="9350"/>
            </w:tabs>
            <w:rPr>
              <w:rFonts w:asciiTheme="minorHAnsi" w:eastAsiaTheme="minorEastAsia" w:hAnsiTheme="minorHAnsi"/>
              <w:noProof/>
              <w:lang w:eastAsia="es-CO"/>
            </w:rPr>
          </w:pPr>
          <w:hyperlink w:anchor="_Toc56802336" w:history="1">
            <w:r w:rsidRPr="002B05E3">
              <w:rPr>
                <w:rStyle w:val="Hipervnculo"/>
                <w:noProof/>
                <w:lang w:val="es-ES"/>
              </w:rPr>
              <w:t>Ley 1474 de 2011</w:t>
            </w:r>
            <w:r>
              <w:rPr>
                <w:noProof/>
                <w:webHidden/>
              </w:rPr>
              <w:tab/>
            </w:r>
            <w:r>
              <w:rPr>
                <w:noProof/>
                <w:webHidden/>
              </w:rPr>
              <w:fldChar w:fldCharType="begin"/>
            </w:r>
            <w:r>
              <w:rPr>
                <w:noProof/>
                <w:webHidden/>
              </w:rPr>
              <w:instrText xml:space="preserve"> PAGEREF _Toc56802336 \h </w:instrText>
            </w:r>
            <w:r>
              <w:rPr>
                <w:noProof/>
                <w:webHidden/>
              </w:rPr>
            </w:r>
            <w:r>
              <w:rPr>
                <w:noProof/>
                <w:webHidden/>
              </w:rPr>
              <w:fldChar w:fldCharType="separate"/>
            </w:r>
            <w:r>
              <w:rPr>
                <w:noProof/>
                <w:webHidden/>
              </w:rPr>
              <w:t>26</w:t>
            </w:r>
            <w:r>
              <w:rPr>
                <w:noProof/>
                <w:webHidden/>
              </w:rPr>
              <w:fldChar w:fldCharType="end"/>
            </w:r>
          </w:hyperlink>
        </w:p>
        <w:p w14:paraId="7696772C" w14:textId="48902D1F" w:rsidR="00E20A2E" w:rsidRDefault="00E20A2E">
          <w:pPr>
            <w:pStyle w:val="TDC4"/>
            <w:tabs>
              <w:tab w:val="right" w:leader="dot" w:pos="9350"/>
            </w:tabs>
            <w:rPr>
              <w:rFonts w:asciiTheme="minorHAnsi" w:eastAsiaTheme="minorEastAsia" w:hAnsiTheme="minorHAnsi"/>
              <w:noProof/>
              <w:lang w:eastAsia="es-CO"/>
            </w:rPr>
          </w:pPr>
          <w:hyperlink w:anchor="_Toc56802337" w:history="1">
            <w:r w:rsidRPr="002B05E3">
              <w:rPr>
                <w:rStyle w:val="Hipervnculo"/>
                <w:noProof/>
                <w:lang w:val="es-ES"/>
              </w:rPr>
              <w:t>Resolución 2013 de 1986</w:t>
            </w:r>
            <w:r>
              <w:rPr>
                <w:noProof/>
                <w:webHidden/>
              </w:rPr>
              <w:tab/>
            </w:r>
            <w:r>
              <w:rPr>
                <w:noProof/>
                <w:webHidden/>
              </w:rPr>
              <w:fldChar w:fldCharType="begin"/>
            </w:r>
            <w:r>
              <w:rPr>
                <w:noProof/>
                <w:webHidden/>
              </w:rPr>
              <w:instrText xml:space="preserve"> PAGEREF _Toc56802337 \h </w:instrText>
            </w:r>
            <w:r>
              <w:rPr>
                <w:noProof/>
                <w:webHidden/>
              </w:rPr>
            </w:r>
            <w:r>
              <w:rPr>
                <w:noProof/>
                <w:webHidden/>
              </w:rPr>
              <w:fldChar w:fldCharType="separate"/>
            </w:r>
            <w:r>
              <w:rPr>
                <w:noProof/>
                <w:webHidden/>
              </w:rPr>
              <w:t>26</w:t>
            </w:r>
            <w:r>
              <w:rPr>
                <w:noProof/>
                <w:webHidden/>
              </w:rPr>
              <w:fldChar w:fldCharType="end"/>
            </w:r>
          </w:hyperlink>
        </w:p>
        <w:p w14:paraId="0566C794" w14:textId="055C316F" w:rsidR="00E20A2E" w:rsidRDefault="00E20A2E">
          <w:pPr>
            <w:pStyle w:val="TDC2"/>
            <w:tabs>
              <w:tab w:val="right" w:leader="dot" w:pos="9350"/>
            </w:tabs>
            <w:rPr>
              <w:rFonts w:asciiTheme="minorHAnsi" w:eastAsiaTheme="minorEastAsia" w:hAnsiTheme="minorHAnsi"/>
              <w:noProof/>
              <w:lang w:eastAsia="es-CO"/>
            </w:rPr>
          </w:pPr>
          <w:hyperlink w:anchor="_Toc56802338" w:history="1">
            <w:r w:rsidRPr="002B05E3">
              <w:rPr>
                <w:rStyle w:val="Hipervnculo"/>
                <w:noProof/>
              </w:rPr>
              <w:t>Gamificación</w:t>
            </w:r>
            <w:r>
              <w:rPr>
                <w:noProof/>
                <w:webHidden/>
              </w:rPr>
              <w:tab/>
            </w:r>
            <w:r>
              <w:rPr>
                <w:noProof/>
                <w:webHidden/>
              </w:rPr>
              <w:fldChar w:fldCharType="begin"/>
            </w:r>
            <w:r>
              <w:rPr>
                <w:noProof/>
                <w:webHidden/>
              </w:rPr>
              <w:instrText xml:space="preserve"> PAGEREF _Toc56802338 \h </w:instrText>
            </w:r>
            <w:r>
              <w:rPr>
                <w:noProof/>
                <w:webHidden/>
              </w:rPr>
            </w:r>
            <w:r>
              <w:rPr>
                <w:noProof/>
                <w:webHidden/>
              </w:rPr>
              <w:fldChar w:fldCharType="separate"/>
            </w:r>
            <w:r>
              <w:rPr>
                <w:noProof/>
                <w:webHidden/>
              </w:rPr>
              <w:t>27</w:t>
            </w:r>
            <w:r>
              <w:rPr>
                <w:noProof/>
                <w:webHidden/>
              </w:rPr>
              <w:fldChar w:fldCharType="end"/>
            </w:r>
          </w:hyperlink>
        </w:p>
        <w:p w14:paraId="53031E27" w14:textId="0C69A579" w:rsidR="00E20A2E" w:rsidRDefault="00E20A2E">
          <w:pPr>
            <w:pStyle w:val="TDC3"/>
            <w:tabs>
              <w:tab w:val="right" w:leader="dot" w:pos="9350"/>
            </w:tabs>
            <w:rPr>
              <w:rFonts w:asciiTheme="minorHAnsi" w:eastAsiaTheme="minorEastAsia" w:hAnsiTheme="minorHAnsi"/>
              <w:noProof/>
              <w:lang w:eastAsia="es-CO"/>
            </w:rPr>
          </w:pPr>
          <w:hyperlink w:anchor="_Toc56802339" w:history="1">
            <w:r w:rsidRPr="002B05E3">
              <w:rPr>
                <w:rStyle w:val="Hipervnculo"/>
                <w:noProof/>
                <w:lang w:val="es-ES"/>
              </w:rPr>
              <w:t>Teoría de decisión</w:t>
            </w:r>
            <w:r>
              <w:rPr>
                <w:noProof/>
                <w:webHidden/>
              </w:rPr>
              <w:tab/>
            </w:r>
            <w:r>
              <w:rPr>
                <w:noProof/>
                <w:webHidden/>
              </w:rPr>
              <w:fldChar w:fldCharType="begin"/>
            </w:r>
            <w:r>
              <w:rPr>
                <w:noProof/>
                <w:webHidden/>
              </w:rPr>
              <w:instrText xml:space="preserve"> PAGEREF _Toc56802339 \h </w:instrText>
            </w:r>
            <w:r>
              <w:rPr>
                <w:noProof/>
                <w:webHidden/>
              </w:rPr>
            </w:r>
            <w:r>
              <w:rPr>
                <w:noProof/>
                <w:webHidden/>
              </w:rPr>
              <w:fldChar w:fldCharType="separate"/>
            </w:r>
            <w:r>
              <w:rPr>
                <w:noProof/>
                <w:webHidden/>
              </w:rPr>
              <w:t>27</w:t>
            </w:r>
            <w:r>
              <w:rPr>
                <w:noProof/>
                <w:webHidden/>
              </w:rPr>
              <w:fldChar w:fldCharType="end"/>
            </w:r>
          </w:hyperlink>
        </w:p>
        <w:p w14:paraId="39A8B082" w14:textId="5F80A350" w:rsidR="00E20A2E" w:rsidRDefault="00E20A2E">
          <w:pPr>
            <w:pStyle w:val="TDC3"/>
            <w:tabs>
              <w:tab w:val="right" w:leader="dot" w:pos="9350"/>
            </w:tabs>
            <w:rPr>
              <w:rFonts w:asciiTheme="minorHAnsi" w:eastAsiaTheme="minorEastAsia" w:hAnsiTheme="minorHAnsi"/>
              <w:noProof/>
              <w:lang w:eastAsia="es-CO"/>
            </w:rPr>
          </w:pPr>
          <w:hyperlink w:anchor="_Toc56802340" w:history="1">
            <w:r w:rsidRPr="002B05E3">
              <w:rPr>
                <w:rStyle w:val="Hipervnculo"/>
                <w:noProof/>
                <w:lang w:val="es-ES"/>
              </w:rPr>
              <w:t>Sistema de recompensas</w:t>
            </w:r>
            <w:r>
              <w:rPr>
                <w:noProof/>
                <w:webHidden/>
              </w:rPr>
              <w:tab/>
            </w:r>
            <w:r>
              <w:rPr>
                <w:noProof/>
                <w:webHidden/>
              </w:rPr>
              <w:fldChar w:fldCharType="begin"/>
            </w:r>
            <w:r>
              <w:rPr>
                <w:noProof/>
                <w:webHidden/>
              </w:rPr>
              <w:instrText xml:space="preserve"> PAGEREF _Toc56802340 \h </w:instrText>
            </w:r>
            <w:r>
              <w:rPr>
                <w:noProof/>
                <w:webHidden/>
              </w:rPr>
            </w:r>
            <w:r>
              <w:rPr>
                <w:noProof/>
                <w:webHidden/>
              </w:rPr>
              <w:fldChar w:fldCharType="separate"/>
            </w:r>
            <w:r>
              <w:rPr>
                <w:noProof/>
                <w:webHidden/>
              </w:rPr>
              <w:t>27</w:t>
            </w:r>
            <w:r>
              <w:rPr>
                <w:noProof/>
                <w:webHidden/>
              </w:rPr>
              <w:fldChar w:fldCharType="end"/>
            </w:r>
          </w:hyperlink>
        </w:p>
        <w:p w14:paraId="17884C1D" w14:textId="529F102D" w:rsidR="00E20A2E" w:rsidRDefault="00E20A2E">
          <w:pPr>
            <w:pStyle w:val="TDC2"/>
            <w:tabs>
              <w:tab w:val="right" w:leader="dot" w:pos="9350"/>
            </w:tabs>
            <w:rPr>
              <w:rFonts w:asciiTheme="minorHAnsi" w:eastAsiaTheme="minorEastAsia" w:hAnsiTheme="minorHAnsi"/>
              <w:noProof/>
              <w:lang w:eastAsia="es-CO"/>
            </w:rPr>
          </w:pPr>
          <w:hyperlink w:anchor="_Toc56802341" w:history="1">
            <w:r w:rsidRPr="002B05E3">
              <w:rPr>
                <w:rStyle w:val="Hipervnculo"/>
                <w:noProof/>
              </w:rPr>
              <w:t>Desarrollo móvil</w:t>
            </w:r>
            <w:r>
              <w:rPr>
                <w:noProof/>
                <w:webHidden/>
              </w:rPr>
              <w:tab/>
            </w:r>
            <w:r>
              <w:rPr>
                <w:noProof/>
                <w:webHidden/>
              </w:rPr>
              <w:fldChar w:fldCharType="begin"/>
            </w:r>
            <w:r>
              <w:rPr>
                <w:noProof/>
                <w:webHidden/>
              </w:rPr>
              <w:instrText xml:space="preserve"> PAGEREF _Toc56802341 \h </w:instrText>
            </w:r>
            <w:r>
              <w:rPr>
                <w:noProof/>
                <w:webHidden/>
              </w:rPr>
            </w:r>
            <w:r>
              <w:rPr>
                <w:noProof/>
                <w:webHidden/>
              </w:rPr>
              <w:fldChar w:fldCharType="separate"/>
            </w:r>
            <w:r>
              <w:rPr>
                <w:noProof/>
                <w:webHidden/>
              </w:rPr>
              <w:t>28</w:t>
            </w:r>
            <w:r>
              <w:rPr>
                <w:noProof/>
                <w:webHidden/>
              </w:rPr>
              <w:fldChar w:fldCharType="end"/>
            </w:r>
          </w:hyperlink>
        </w:p>
        <w:p w14:paraId="62DCA2B0" w14:textId="199B55E2" w:rsidR="00E20A2E" w:rsidRDefault="00E20A2E">
          <w:pPr>
            <w:pStyle w:val="TDC3"/>
            <w:tabs>
              <w:tab w:val="right" w:leader="dot" w:pos="9350"/>
            </w:tabs>
            <w:rPr>
              <w:rFonts w:asciiTheme="minorHAnsi" w:eastAsiaTheme="minorEastAsia" w:hAnsiTheme="minorHAnsi"/>
              <w:noProof/>
              <w:lang w:eastAsia="es-CO"/>
            </w:rPr>
          </w:pPr>
          <w:hyperlink w:anchor="_Toc56802342" w:history="1">
            <w:r w:rsidRPr="002B05E3">
              <w:rPr>
                <w:rStyle w:val="Hipervnculo"/>
                <w:noProof/>
              </w:rPr>
              <w:t>Ciclo de vida para el desarrollo de aplicaciones móviles</w:t>
            </w:r>
            <w:r>
              <w:rPr>
                <w:noProof/>
                <w:webHidden/>
              </w:rPr>
              <w:tab/>
            </w:r>
            <w:r>
              <w:rPr>
                <w:noProof/>
                <w:webHidden/>
              </w:rPr>
              <w:fldChar w:fldCharType="begin"/>
            </w:r>
            <w:r>
              <w:rPr>
                <w:noProof/>
                <w:webHidden/>
              </w:rPr>
              <w:instrText xml:space="preserve"> PAGEREF _Toc56802342 \h </w:instrText>
            </w:r>
            <w:r>
              <w:rPr>
                <w:noProof/>
                <w:webHidden/>
              </w:rPr>
            </w:r>
            <w:r>
              <w:rPr>
                <w:noProof/>
                <w:webHidden/>
              </w:rPr>
              <w:fldChar w:fldCharType="separate"/>
            </w:r>
            <w:r>
              <w:rPr>
                <w:noProof/>
                <w:webHidden/>
              </w:rPr>
              <w:t>28</w:t>
            </w:r>
            <w:r>
              <w:rPr>
                <w:noProof/>
                <w:webHidden/>
              </w:rPr>
              <w:fldChar w:fldCharType="end"/>
            </w:r>
          </w:hyperlink>
        </w:p>
        <w:p w14:paraId="455A35F2" w14:textId="005640E3" w:rsidR="00E20A2E" w:rsidRDefault="00E20A2E">
          <w:pPr>
            <w:pStyle w:val="TDC3"/>
            <w:tabs>
              <w:tab w:val="left" w:pos="1100"/>
              <w:tab w:val="right" w:leader="dot" w:pos="9350"/>
            </w:tabs>
            <w:rPr>
              <w:rFonts w:asciiTheme="minorHAnsi" w:eastAsiaTheme="minorEastAsia" w:hAnsiTheme="minorHAnsi"/>
              <w:noProof/>
              <w:lang w:eastAsia="es-CO"/>
            </w:rPr>
          </w:pPr>
          <w:hyperlink w:anchor="_Toc56802343" w:history="1">
            <w:r w:rsidRPr="002B05E3">
              <w:rPr>
                <w:rStyle w:val="Hipervnculo"/>
                <w:noProof/>
              </w:rPr>
              <w:t>(1)</w:t>
            </w:r>
            <w:r>
              <w:rPr>
                <w:rFonts w:asciiTheme="minorHAnsi" w:eastAsiaTheme="minorEastAsia" w:hAnsiTheme="minorHAnsi"/>
                <w:noProof/>
                <w:lang w:eastAsia="es-CO"/>
              </w:rPr>
              <w:tab/>
            </w:r>
            <w:r w:rsidRPr="002B05E3">
              <w:rPr>
                <w:rStyle w:val="Hipervnculo"/>
                <w:b/>
                <w:bCs/>
                <w:noProof/>
              </w:rPr>
              <w:t>Prototipo:</w:t>
            </w:r>
            <w:r>
              <w:rPr>
                <w:noProof/>
                <w:webHidden/>
              </w:rPr>
              <w:tab/>
            </w:r>
            <w:r>
              <w:rPr>
                <w:noProof/>
                <w:webHidden/>
              </w:rPr>
              <w:fldChar w:fldCharType="begin"/>
            </w:r>
            <w:r>
              <w:rPr>
                <w:noProof/>
                <w:webHidden/>
              </w:rPr>
              <w:instrText xml:space="preserve"> PAGEREF _Toc56802343 \h </w:instrText>
            </w:r>
            <w:r>
              <w:rPr>
                <w:noProof/>
                <w:webHidden/>
              </w:rPr>
            </w:r>
            <w:r>
              <w:rPr>
                <w:noProof/>
                <w:webHidden/>
              </w:rPr>
              <w:fldChar w:fldCharType="separate"/>
            </w:r>
            <w:r>
              <w:rPr>
                <w:noProof/>
                <w:webHidden/>
              </w:rPr>
              <w:t>29</w:t>
            </w:r>
            <w:r>
              <w:rPr>
                <w:noProof/>
                <w:webHidden/>
              </w:rPr>
              <w:fldChar w:fldCharType="end"/>
            </w:r>
          </w:hyperlink>
        </w:p>
        <w:p w14:paraId="30D44FFE" w14:textId="113F978C" w:rsidR="00E20A2E" w:rsidRDefault="00E20A2E">
          <w:pPr>
            <w:pStyle w:val="TDC3"/>
            <w:tabs>
              <w:tab w:val="left" w:pos="1100"/>
              <w:tab w:val="right" w:leader="dot" w:pos="9350"/>
            </w:tabs>
            <w:rPr>
              <w:rFonts w:asciiTheme="minorHAnsi" w:eastAsiaTheme="minorEastAsia" w:hAnsiTheme="minorHAnsi"/>
              <w:noProof/>
              <w:lang w:eastAsia="es-CO"/>
            </w:rPr>
          </w:pPr>
          <w:hyperlink w:anchor="_Toc56802344" w:history="1">
            <w:r w:rsidRPr="002B05E3">
              <w:rPr>
                <w:rStyle w:val="Hipervnculo"/>
                <w:noProof/>
              </w:rPr>
              <w:t>(2)</w:t>
            </w:r>
            <w:r>
              <w:rPr>
                <w:rFonts w:asciiTheme="minorHAnsi" w:eastAsiaTheme="minorEastAsia" w:hAnsiTheme="minorHAnsi"/>
                <w:noProof/>
                <w:lang w:eastAsia="es-CO"/>
              </w:rPr>
              <w:tab/>
            </w:r>
            <w:r w:rsidRPr="002B05E3">
              <w:rPr>
                <w:rStyle w:val="Hipervnculo"/>
                <w:b/>
                <w:bCs/>
                <w:noProof/>
              </w:rPr>
              <w:t>Alfa:</w:t>
            </w:r>
            <w:r>
              <w:rPr>
                <w:noProof/>
                <w:webHidden/>
              </w:rPr>
              <w:tab/>
            </w:r>
            <w:r>
              <w:rPr>
                <w:noProof/>
                <w:webHidden/>
              </w:rPr>
              <w:fldChar w:fldCharType="begin"/>
            </w:r>
            <w:r>
              <w:rPr>
                <w:noProof/>
                <w:webHidden/>
              </w:rPr>
              <w:instrText xml:space="preserve"> PAGEREF _Toc56802344 \h </w:instrText>
            </w:r>
            <w:r>
              <w:rPr>
                <w:noProof/>
                <w:webHidden/>
              </w:rPr>
            </w:r>
            <w:r>
              <w:rPr>
                <w:noProof/>
                <w:webHidden/>
              </w:rPr>
              <w:fldChar w:fldCharType="separate"/>
            </w:r>
            <w:r>
              <w:rPr>
                <w:noProof/>
                <w:webHidden/>
              </w:rPr>
              <w:t>29</w:t>
            </w:r>
            <w:r>
              <w:rPr>
                <w:noProof/>
                <w:webHidden/>
              </w:rPr>
              <w:fldChar w:fldCharType="end"/>
            </w:r>
          </w:hyperlink>
        </w:p>
        <w:p w14:paraId="5C0D9D43" w14:textId="1FFE2590" w:rsidR="00E20A2E" w:rsidRDefault="00E20A2E">
          <w:pPr>
            <w:pStyle w:val="TDC3"/>
            <w:tabs>
              <w:tab w:val="left" w:pos="1100"/>
              <w:tab w:val="right" w:leader="dot" w:pos="9350"/>
            </w:tabs>
            <w:rPr>
              <w:rFonts w:asciiTheme="minorHAnsi" w:eastAsiaTheme="minorEastAsia" w:hAnsiTheme="minorHAnsi"/>
              <w:noProof/>
              <w:lang w:eastAsia="es-CO"/>
            </w:rPr>
          </w:pPr>
          <w:hyperlink w:anchor="_Toc56802345" w:history="1">
            <w:r w:rsidRPr="002B05E3">
              <w:rPr>
                <w:rStyle w:val="Hipervnculo"/>
                <w:noProof/>
              </w:rPr>
              <w:t>(3)</w:t>
            </w:r>
            <w:r>
              <w:rPr>
                <w:rFonts w:asciiTheme="minorHAnsi" w:eastAsiaTheme="minorEastAsia" w:hAnsiTheme="minorHAnsi"/>
                <w:noProof/>
                <w:lang w:eastAsia="es-CO"/>
              </w:rPr>
              <w:tab/>
            </w:r>
            <w:r w:rsidRPr="002B05E3">
              <w:rPr>
                <w:rStyle w:val="Hipervnculo"/>
                <w:b/>
                <w:bCs/>
                <w:noProof/>
              </w:rPr>
              <w:t>Beta:</w:t>
            </w:r>
            <w:r>
              <w:rPr>
                <w:noProof/>
                <w:webHidden/>
              </w:rPr>
              <w:tab/>
            </w:r>
            <w:r>
              <w:rPr>
                <w:noProof/>
                <w:webHidden/>
              </w:rPr>
              <w:fldChar w:fldCharType="begin"/>
            </w:r>
            <w:r>
              <w:rPr>
                <w:noProof/>
                <w:webHidden/>
              </w:rPr>
              <w:instrText xml:space="preserve"> PAGEREF _Toc56802345 \h </w:instrText>
            </w:r>
            <w:r>
              <w:rPr>
                <w:noProof/>
                <w:webHidden/>
              </w:rPr>
            </w:r>
            <w:r>
              <w:rPr>
                <w:noProof/>
                <w:webHidden/>
              </w:rPr>
              <w:fldChar w:fldCharType="separate"/>
            </w:r>
            <w:r>
              <w:rPr>
                <w:noProof/>
                <w:webHidden/>
              </w:rPr>
              <w:t>29</w:t>
            </w:r>
            <w:r>
              <w:rPr>
                <w:noProof/>
                <w:webHidden/>
              </w:rPr>
              <w:fldChar w:fldCharType="end"/>
            </w:r>
          </w:hyperlink>
        </w:p>
        <w:p w14:paraId="1156F2F4" w14:textId="7B67DFFB" w:rsidR="00E20A2E" w:rsidRDefault="00E20A2E">
          <w:pPr>
            <w:pStyle w:val="TDC3"/>
            <w:tabs>
              <w:tab w:val="left" w:pos="1100"/>
              <w:tab w:val="right" w:leader="dot" w:pos="9350"/>
            </w:tabs>
            <w:rPr>
              <w:rFonts w:asciiTheme="minorHAnsi" w:eastAsiaTheme="minorEastAsia" w:hAnsiTheme="minorHAnsi"/>
              <w:noProof/>
              <w:lang w:eastAsia="es-CO"/>
            </w:rPr>
          </w:pPr>
          <w:hyperlink w:anchor="_Toc56802346" w:history="1">
            <w:r w:rsidRPr="002B05E3">
              <w:rPr>
                <w:rStyle w:val="Hipervnculo"/>
                <w:noProof/>
              </w:rPr>
              <w:t>(4)</w:t>
            </w:r>
            <w:r>
              <w:rPr>
                <w:rFonts w:asciiTheme="minorHAnsi" w:eastAsiaTheme="minorEastAsia" w:hAnsiTheme="minorHAnsi"/>
                <w:noProof/>
                <w:lang w:eastAsia="es-CO"/>
              </w:rPr>
              <w:tab/>
            </w:r>
            <w:r w:rsidRPr="002B05E3">
              <w:rPr>
                <w:rStyle w:val="Hipervnculo"/>
                <w:b/>
                <w:bCs/>
                <w:noProof/>
              </w:rPr>
              <w:t>Versión candidata para lanzamiento:</w:t>
            </w:r>
            <w:r>
              <w:rPr>
                <w:noProof/>
                <w:webHidden/>
              </w:rPr>
              <w:tab/>
            </w:r>
            <w:r>
              <w:rPr>
                <w:noProof/>
                <w:webHidden/>
              </w:rPr>
              <w:fldChar w:fldCharType="begin"/>
            </w:r>
            <w:r>
              <w:rPr>
                <w:noProof/>
                <w:webHidden/>
              </w:rPr>
              <w:instrText xml:space="preserve"> PAGEREF _Toc56802346 \h </w:instrText>
            </w:r>
            <w:r>
              <w:rPr>
                <w:noProof/>
                <w:webHidden/>
              </w:rPr>
            </w:r>
            <w:r>
              <w:rPr>
                <w:noProof/>
                <w:webHidden/>
              </w:rPr>
              <w:fldChar w:fldCharType="separate"/>
            </w:r>
            <w:r>
              <w:rPr>
                <w:noProof/>
                <w:webHidden/>
              </w:rPr>
              <w:t>29</w:t>
            </w:r>
            <w:r>
              <w:rPr>
                <w:noProof/>
                <w:webHidden/>
              </w:rPr>
              <w:fldChar w:fldCharType="end"/>
            </w:r>
          </w:hyperlink>
        </w:p>
        <w:p w14:paraId="4FB3256D" w14:textId="52920352" w:rsidR="00E20A2E" w:rsidRDefault="00E20A2E">
          <w:pPr>
            <w:pStyle w:val="TDC3"/>
            <w:tabs>
              <w:tab w:val="left" w:pos="880"/>
              <w:tab w:val="right" w:leader="dot" w:pos="9350"/>
            </w:tabs>
            <w:rPr>
              <w:rFonts w:asciiTheme="minorHAnsi" w:eastAsiaTheme="minorEastAsia" w:hAnsiTheme="minorHAnsi"/>
              <w:noProof/>
              <w:lang w:eastAsia="es-CO"/>
            </w:rPr>
          </w:pPr>
          <w:hyperlink w:anchor="_Toc56802347" w:history="1">
            <w:r w:rsidRPr="002B05E3">
              <w:rPr>
                <w:rStyle w:val="Hipervnculo"/>
                <w:noProof/>
              </w:rPr>
              <w:t>5.</w:t>
            </w:r>
            <w:r>
              <w:rPr>
                <w:rFonts w:asciiTheme="minorHAnsi" w:eastAsiaTheme="minorEastAsia" w:hAnsiTheme="minorHAnsi"/>
                <w:noProof/>
                <w:lang w:eastAsia="es-CO"/>
              </w:rPr>
              <w:tab/>
            </w:r>
            <w:r w:rsidRPr="002B05E3">
              <w:rPr>
                <w:rStyle w:val="Hipervnculo"/>
                <w:b/>
                <w:bCs/>
                <w:noProof/>
              </w:rPr>
              <w:t>Distribución:</w:t>
            </w:r>
            <w:r>
              <w:rPr>
                <w:noProof/>
                <w:webHidden/>
              </w:rPr>
              <w:tab/>
            </w:r>
            <w:r>
              <w:rPr>
                <w:noProof/>
                <w:webHidden/>
              </w:rPr>
              <w:fldChar w:fldCharType="begin"/>
            </w:r>
            <w:r>
              <w:rPr>
                <w:noProof/>
                <w:webHidden/>
              </w:rPr>
              <w:instrText xml:space="preserve"> PAGEREF _Toc56802347 \h </w:instrText>
            </w:r>
            <w:r>
              <w:rPr>
                <w:noProof/>
                <w:webHidden/>
              </w:rPr>
            </w:r>
            <w:r>
              <w:rPr>
                <w:noProof/>
                <w:webHidden/>
              </w:rPr>
              <w:fldChar w:fldCharType="separate"/>
            </w:r>
            <w:r>
              <w:rPr>
                <w:noProof/>
                <w:webHidden/>
              </w:rPr>
              <w:t>29</w:t>
            </w:r>
            <w:r>
              <w:rPr>
                <w:noProof/>
                <w:webHidden/>
              </w:rPr>
              <w:fldChar w:fldCharType="end"/>
            </w:r>
          </w:hyperlink>
        </w:p>
        <w:p w14:paraId="26AF9593" w14:textId="287BAB17" w:rsidR="00E20A2E" w:rsidRDefault="00E20A2E">
          <w:pPr>
            <w:pStyle w:val="TDC3"/>
            <w:tabs>
              <w:tab w:val="left" w:pos="1100"/>
              <w:tab w:val="right" w:leader="dot" w:pos="9350"/>
            </w:tabs>
            <w:rPr>
              <w:rFonts w:asciiTheme="minorHAnsi" w:eastAsiaTheme="minorEastAsia" w:hAnsiTheme="minorHAnsi"/>
              <w:noProof/>
              <w:lang w:eastAsia="es-CO"/>
            </w:rPr>
          </w:pPr>
          <w:hyperlink w:anchor="_Toc56802348" w:history="1">
            <w:r w:rsidRPr="002B05E3">
              <w:rPr>
                <w:rStyle w:val="Hipervnculo"/>
                <w:noProof/>
              </w:rPr>
              <w:t>(1)</w:t>
            </w:r>
            <w:r>
              <w:rPr>
                <w:rFonts w:asciiTheme="minorHAnsi" w:eastAsiaTheme="minorEastAsia" w:hAnsiTheme="minorHAnsi"/>
                <w:noProof/>
                <w:lang w:eastAsia="es-CO"/>
              </w:rPr>
              <w:tab/>
            </w:r>
            <w:r w:rsidRPr="002B05E3">
              <w:rPr>
                <w:rStyle w:val="Hipervnculo"/>
                <w:b/>
                <w:bCs/>
                <w:noProof/>
              </w:rPr>
              <w:t>IOS:</w:t>
            </w:r>
            <w:r>
              <w:rPr>
                <w:noProof/>
                <w:webHidden/>
              </w:rPr>
              <w:tab/>
            </w:r>
            <w:r>
              <w:rPr>
                <w:noProof/>
                <w:webHidden/>
              </w:rPr>
              <w:fldChar w:fldCharType="begin"/>
            </w:r>
            <w:r>
              <w:rPr>
                <w:noProof/>
                <w:webHidden/>
              </w:rPr>
              <w:instrText xml:space="preserve"> PAGEREF _Toc56802348 \h </w:instrText>
            </w:r>
            <w:r>
              <w:rPr>
                <w:noProof/>
                <w:webHidden/>
              </w:rPr>
            </w:r>
            <w:r>
              <w:rPr>
                <w:noProof/>
                <w:webHidden/>
              </w:rPr>
              <w:fldChar w:fldCharType="separate"/>
            </w:r>
            <w:r>
              <w:rPr>
                <w:noProof/>
                <w:webHidden/>
              </w:rPr>
              <w:t>29</w:t>
            </w:r>
            <w:r>
              <w:rPr>
                <w:noProof/>
                <w:webHidden/>
              </w:rPr>
              <w:fldChar w:fldCharType="end"/>
            </w:r>
          </w:hyperlink>
        </w:p>
        <w:p w14:paraId="3909ED1D" w14:textId="437F65EE" w:rsidR="00E20A2E" w:rsidRDefault="00E20A2E">
          <w:pPr>
            <w:pStyle w:val="TDC3"/>
            <w:tabs>
              <w:tab w:val="left" w:pos="1100"/>
              <w:tab w:val="right" w:leader="dot" w:pos="9350"/>
            </w:tabs>
            <w:rPr>
              <w:rFonts w:asciiTheme="minorHAnsi" w:eastAsiaTheme="minorEastAsia" w:hAnsiTheme="minorHAnsi"/>
              <w:noProof/>
              <w:lang w:eastAsia="es-CO"/>
            </w:rPr>
          </w:pPr>
          <w:hyperlink w:anchor="_Toc56802349" w:history="1">
            <w:r w:rsidRPr="002B05E3">
              <w:rPr>
                <w:rStyle w:val="Hipervnculo"/>
                <w:noProof/>
              </w:rPr>
              <w:t>(2)</w:t>
            </w:r>
            <w:r>
              <w:rPr>
                <w:rFonts w:asciiTheme="minorHAnsi" w:eastAsiaTheme="minorEastAsia" w:hAnsiTheme="minorHAnsi"/>
                <w:noProof/>
                <w:lang w:eastAsia="es-CO"/>
              </w:rPr>
              <w:tab/>
            </w:r>
            <w:r w:rsidRPr="002B05E3">
              <w:rPr>
                <w:rStyle w:val="Hipervnculo"/>
                <w:b/>
                <w:bCs/>
                <w:noProof/>
              </w:rPr>
              <w:t>Android:</w:t>
            </w:r>
            <w:r>
              <w:rPr>
                <w:noProof/>
                <w:webHidden/>
              </w:rPr>
              <w:tab/>
            </w:r>
            <w:r>
              <w:rPr>
                <w:noProof/>
                <w:webHidden/>
              </w:rPr>
              <w:fldChar w:fldCharType="begin"/>
            </w:r>
            <w:r>
              <w:rPr>
                <w:noProof/>
                <w:webHidden/>
              </w:rPr>
              <w:instrText xml:space="preserve"> PAGEREF _Toc56802349 \h </w:instrText>
            </w:r>
            <w:r>
              <w:rPr>
                <w:noProof/>
                <w:webHidden/>
              </w:rPr>
            </w:r>
            <w:r>
              <w:rPr>
                <w:noProof/>
                <w:webHidden/>
              </w:rPr>
              <w:fldChar w:fldCharType="separate"/>
            </w:r>
            <w:r>
              <w:rPr>
                <w:noProof/>
                <w:webHidden/>
              </w:rPr>
              <w:t>29</w:t>
            </w:r>
            <w:r>
              <w:rPr>
                <w:noProof/>
                <w:webHidden/>
              </w:rPr>
              <w:fldChar w:fldCharType="end"/>
            </w:r>
          </w:hyperlink>
        </w:p>
        <w:p w14:paraId="4CDA3AAA" w14:textId="3213AE0C" w:rsidR="00E20A2E" w:rsidRDefault="00E20A2E">
          <w:pPr>
            <w:pStyle w:val="TDC3"/>
            <w:tabs>
              <w:tab w:val="right" w:leader="dot" w:pos="9350"/>
            </w:tabs>
            <w:rPr>
              <w:rFonts w:asciiTheme="minorHAnsi" w:eastAsiaTheme="minorEastAsia" w:hAnsiTheme="minorHAnsi"/>
              <w:noProof/>
              <w:lang w:eastAsia="es-CO"/>
            </w:rPr>
          </w:pPr>
          <w:hyperlink w:anchor="_Toc56802350" w:history="1">
            <w:r w:rsidRPr="002B05E3">
              <w:rPr>
                <w:rStyle w:val="Hipervnculo"/>
                <w:noProof/>
              </w:rPr>
              <w:t>Wireframe (Mockup)</w:t>
            </w:r>
            <w:r>
              <w:rPr>
                <w:noProof/>
                <w:webHidden/>
              </w:rPr>
              <w:tab/>
            </w:r>
            <w:r>
              <w:rPr>
                <w:noProof/>
                <w:webHidden/>
              </w:rPr>
              <w:fldChar w:fldCharType="begin"/>
            </w:r>
            <w:r>
              <w:rPr>
                <w:noProof/>
                <w:webHidden/>
              </w:rPr>
              <w:instrText xml:space="preserve"> PAGEREF _Toc56802350 \h </w:instrText>
            </w:r>
            <w:r>
              <w:rPr>
                <w:noProof/>
                <w:webHidden/>
              </w:rPr>
            </w:r>
            <w:r>
              <w:rPr>
                <w:noProof/>
                <w:webHidden/>
              </w:rPr>
              <w:fldChar w:fldCharType="separate"/>
            </w:r>
            <w:r>
              <w:rPr>
                <w:noProof/>
                <w:webHidden/>
              </w:rPr>
              <w:t>29</w:t>
            </w:r>
            <w:r>
              <w:rPr>
                <w:noProof/>
                <w:webHidden/>
              </w:rPr>
              <w:fldChar w:fldCharType="end"/>
            </w:r>
          </w:hyperlink>
        </w:p>
        <w:p w14:paraId="6B097062" w14:textId="152B6F3A" w:rsidR="00E20A2E" w:rsidRDefault="00E20A2E">
          <w:pPr>
            <w:pStyle w:val="TDC3"/>
            <w:tabs>
              <w:tab w:val="right" w:leader="dot" w:pos="9350"/>
            </w:tabs>
            <w:rPr>
              <w:rFonts w:asciiTheme="minorHAnsi" w:eastAsiaTheme="minorEastAsia" w:hAnsiTheme="minorHAnsi"/>
              <w:noProof/>
              <w:lang w:eastAsia="es-CO"/>
            </w:rPr>
          </w:pPr>
          <w:hyperlink w:anchor="_Toc56802351" w:history="1">
            <w:r w:rsidRPr="002B05E3">
              <w:rPr>
                <w:rStyle w:val="Hipervnculo"/>
                <w:noProof/>
              </w:rPr>
              <w:t>Conectividad</w:t>
            </w:r>
            <w:r>
              <w:rPr>
                <w:noProof/>
                <w:webHidden/>
              </w:rPr>
              <w:tab/>
            </w:r>
            <w:r>
              <w:rPr>
                <w:noProof/>
                <w:webHidden/>
              </w:rPr>
              <w:fldChar w:fldCharType="begin"/>
            </w:r>
            <w:r>
              <w:rPr>
                <w:noProof/>
                <w:webHidden/>
              </w:rPr>
              <w:instrText xml:space="preserve"> PAGEREF _Toc56802351 \h </w:instrText>
            </w:r>
            <w:r>
              <w:rPr>
                <w:noProof/>
                <w:webHidden/>
              </w:rPr>
            </w:r>
            <w:r>
              <w:rPr>
                <w:noProof/>
                <w:webHidden/>
              </w:rPr>
              <w:fldChar w:fldCharType="separate"/>
            </w:r>
            <w:r>
              <w:rPr>
                <w:noProof/>
                <w:webHidden/>
              </w:rPr>
              <w:t>30</w:t>
            </w:r>
            <w:r>
              <w:rPr>
                <w:noProof/>
                <w:webHidden/>
              </w:rPr>
              <w:fldChar w:fldCharType="end"/>
            </w:r>
          </w:hyperlink>
        </w:p>
        <w:p w14:paraId="64295DA1" w14:textId="75F10258" w:rsidR="00E20A2E" w:rsidRDefault="00E20A2E">
          <w:pPr>
            <w:pStyle w:val="TDC2"/>
            <w:tabs>
              <w:tab w:val="right" w:leader="dot" w:pos="9350"/>
            </w:tabs>
            <w:rPr>
              <w:rFonts w:asciiTheme="minorHAnsi" w:eastAsiaTheme="minorEastAsia" w:hAnsiTheme="minorHAnsi"/>
              <w:noProof/>
              <w:lang w:eastAsia="es-CO"/>
            </w:rPr>
          </w:pPr>
          <w:hyperlink w:anchor="_Toc56802352" w:history="1">
            <w:r w:rsidRPr="002B05E3">
              <w:rPr>
                <w:rStyle w:val="Hipervnculo"/>
                <w:noProof/>
              </w:rPr>
              <w:t>Aplicaciones móviles</w:t>
            </w:r>
            <w:r>
              <w:rPr>
                <w:noProof/>
                <w:webHidden/>
              </w:rPr>
              <w:tab/>
            </w:r>
            <w:r>
              <w:rPr>
                <w:noProof/>
                <w:webHidden/>
              </w:rPr>
              <w:fldChar w:fldCharType="begin"/>
            </w:r>
            <w:r>
              <w:rPr>
                <w:noProof/>
                <w:webHidden/>
              </w:rPr>
              <w:instrText xml:space="preserve"> PAGEREF _Toc56802352 \h </w:instrText>
            </w:r>
            <w:r>
              <w:rPr>
                <w:noProof/>
                <w:webHidden/>
              </w:rPr>
            </w:r>
            <w:r>
              <w:rPr>
                <w:noProof/>
                <w:webHidden/>
              </w:rPr>
              <w:fldChar w:fldCharType="separate"/>
            </w:r>
            <w:r>
              <w:rPr>
                <w:noProof/>
                <w:webHidden/>
              </w:rPr>
              <w:t>30</w:t>
            </w:r>
            <w:r>
              <w:rPr>
                <w:noProof/>
                <w:webHidden/>
              </w:rPr>
              <w:fldChar w:fldCharType="end"/>
            </w:r>
          </w:hyperlink>
        </w:p>
        <w:p w14:paraId="21F9D769" w14:textId="1C0CF2FD" w:rsidR="00E20A2E" w:rsidRDefault="00E20A2E">
          <w:pPr>
            <w:pStyle w:val="TDC3"/>
            <w:tabs>
              <w:tab w:val="right" w:leader="dot" w:pos="9350"/>
            </w:tabs>
            <w:rPr>
              <w:rFonts w:asciiTheme="minorHAnsi" w:eastAsiaTheme="minorEastAsia" w:hAnsiTheme="minorHAnsi"/>
              <w:noProof/>
              <w:lang w:eastAsia="es-CO"/>
            </w:rPr>
          </w:pPr>
          <w:hyperlink w:anchor="_Toc56802353" w:history="1">
            <w:r w:rsidRPr="002B05E3">
              <w:rPr>
                <w:rStyle w:val="Hipervnculo"/>
                <w:noProof/>
              </w:rPr>
              <w:t>Apps nativas</w:t>
            </w:r>
            <w:r>
              <w:rPr>
                <w:noProof/>
                <w:webHidden/>
              </w:rPr>
              <w:tab/>
            </w:r>
            <w:r>
              <w:rPr>
                <w:noProof/>
                <w:webHidden/>
              </w:rPr>
              <w:fldChar w:fldCharType="begin"/>
            </w:r>
            <w:r>
              <w:rPr>
                <w:noProof/>
                <w:webHidden/>
              </w:rPr>
              <w:instrText xml:space="preserve"> PAGEREF _Toc56802353 \h </w:instrText>
            </w:r>
            <w:r>
              <w:rPr>
                <w:noProof/>
                <w:webHidden/>
              </w:rPr>
            </w:r>
            <w:r>
              <w:rPr>
                <w:noProof/>
                <w:webHidden/>
              </w:rPr>
              <w:fldChar w:fldCharType="separate"/>
            </w:r>
            <w:r>
              <w:rPr>
                <w:noProof/>
                <w:webHidden/>
              </w:rPr>
              <w:t>30</w:t>
            </w:r>
            <w:r>
              <w:rPr>
                <w:noProof/>
                <w:webHidden/>
              </w:rPr>
              <w:fldChar w:fldCharType="end"/>
            </w:r>
          </w:hyperlink>
        </w:p>
        <w:p w14:paraId="08C99C88" w14:textId="1CA6F88D" w:rsidR="00E20A2E" w:rsidRDefault="00E20A2E">
          <w:pPr>
            <w:pStyle w:val="TDC3"/>
            <w:tabs>
              <w:tab w:val="right" w:leader="dot" w:pos="9350"/>
            </w:tabs>
            <w:rPr>
              <w:rFonts w:asciiTheme="minorHAnsi" w:eastAsiaTheme="minorEastAsia" w:hAnsiTheme="minorHAnsi"/>
              <w:noProof/>
              <w:lang w:eastAsia="es-CO"/>
            </w:rPr>
          </w:pPr>
          <w:hyperlink w:anchor="_Toc56802354" w:history="1">
            <w:r w:rsidRPr="002B05E3">
              <w:rPr>
                <w:rStyle w:val="Hipervnculo"/>
                <w:noProof/>
              </w:rPr>
              <w:t>Apps hibridas</w:t>
            </w:r>
            <w:r>
              <w:rPr>
                <w:noProof/>
                <w:webHidden/>
              </w:rPr>
              <w:tab/>
            </w:r>
            <w:r>
              <w:rPr>
                <w:noProof/>
                <w:webHidden/>
              </w:rPr>
              <w:fldChar w:fldCharType="begin"/>
            </w:r>
            <w:r>
              <w:rPr>
                <w:noProof/>
                <w:webHidden/>
              </w:rPr>
              <w:instrText xml:space="preserve"> PAGEREF _Toc56802354 \h </w:instrText>
            </w:r>
            <w:r>
              <w:rPr>
                <w:noProof/>
                <w:webHidden/>
              </w:rPr>
            </w:r>
            <w:r>
              <w:rPr>
                <w:noProof/>
                <w:webHidden/>
              </w:rPr>
              <w:fldChar w:fldCharType="separate"/>
            </w:r>
            <w:r>
              <w:rPr>
                <w:noProof/>
                <w:webHidden/>
              </w:rPr>
              <w:t>30</w:t>
            </w:r>
            <w:r>
              <w:rPr>
                <w:noProof/>
                <w:webHidden/>
              </w:rPr>
              <w:fldChar w:fldCharType="end"/>
            </w:r>
          </w:hyperlink>
        </w:p>
        <w:p w14:paraId="3986C887" w14:textId="654F7A38" w:rsidR="00E20A2E" w:rsidRDefault="00E20A2E">
          <w:pPr>
            <w:pStyle w:val="TDC3"/>
            <w:tabs>
              <w:tab w:val="right" w:leader="dot" w:pos="9350"/>
            </w:tabs>
            <w:rPr>
              <w:rFonts w:asciiTheme="minorHAnsi" w:eastAsiaTheme="minorEastAsia" w:hAnsiTheme="minorHAnsi"/>
              <w:noProof/>
              <w:lang w:eastAsia="es-CO"/>
            </w:rPr>
          </w:pPr>
          <w:hyperlink w:anchor="_Toc56802355" w:history="1">
            <w:r w:rsidRPr="002B05E3">
              <w:rPr>
                <w:rStyle w:val="Hipervnculo"/>
                <w:noProof/>
              </w:rPr>
              <w:t>Web app</w:t>
            </w:r>
            <w:r>
              <w:rPr>
                <w:noProof/>
                <w:webHidden/>
              </w:rPr>
              <w:tab/>
            </w:r>
            <w:r>
              <w:rPr>
                <w:noProof/>
                <w:webHidden/>
              </w:rPr>
              <w:fldChar w:fldCharType="begin"/>
            </w:r>
            <w:r>
              <w:rPr>
                <w:noProof/>
                <w:webHidden/>
              </w:rPr>
              <w:instrText xml:space="preserve"> PAGEREF _Toc56802355 \h </w:instrText>
            </w:r>
            <w:r>
              <w:rPr>
                <w:noProof/>
                <w:webHidden/>
              </w:rPr>
            </w:r>
            <w:r>
              <w:rPr>
                <w:noProof/>
                <w:webHidden/>
              </w:rPr>
              <w:fldChar w:fldCharType="separate"/>
            </w:r>
            <w:r>
              <w:rPr>
                <w:noProof/>
                <w:webHidden/>
              </w:rPr>
              <w:t>31</w:t>
            </w:r>
            <w:r>
              <w:rPr>
                <w:noProof/>
                <w:webHidden/>
              </w:rPr>
              <w:fldChar w:fldCharType="end"/>
            </w:r>
          </w:hyperlink>
        </w:p>
        <w:p w14:paraId="02C7A296" w14:textId="1A20D323" w:rsidR="00E20A2E" w:rsidRDefault="00E20A2E">
          <w:pPr>
            <w:pStyle w:val="TDC4"/>
            <w:tabs>
              <w:tab w:val="right" w:leader="dot" w:pos="9350"/>
            </w:tabs>
            <w:rPr>
              <w:rFonts w:asciiTheme="minorHAnsi" w:eastAsiaTheme="minorEastAsia" w:hAnsiTheme="minorHAnsi"/>
              <w:noProof/>
              <w:lang w:eastAsia="es-CO"/>
            </w:rPr>
          </w:pPr>
          <w:hyperlink w:anchor="_Toc56802356" w:history="1">
            <w:r w:rsidRPr="002B05E3">
              <w:rPr>
                <w:rStyle w:val="Hipervnculo"/>
                <w:noProof/>
              </w:rPr>
              <w:t>Aplicaciones web móviles dedicadas.</w:t>
            </w:r>
            <w:r>
              <w:rPr>
                <w:noProof/>
                <w:webHidden/>
              </w:rPr>
              <w:tab/>
            </w:r>
            <w:r>
              <w:rPr>
                <w:noProof/>
                <w:webHidden/>
              </w:rPr>
              <w:fldChar w:fldCharType="begin"/>
            </w:r>
            <w:r>
              <w:rPr>
                <w:noProof/>
                <w:webHidden/>
              </w:rPr>
              <w:instrText xml:space="preserve"> PAGEREF _Toc56802356 \h </w:instrText>
            </w:r>
            <w:r>
              <w:rPr>
                <w:noProof/>
                <w:webHidden/>
              </w:rPr>
            </w:r>
            <w:r>
              <w:rPr>
                <w:noProof/>
                <w:webHidden/>
              </w:rPr>
              <w:fldChar w:fldCharType="separate"/>
            </w:r>
            <w:r>
              <w:rPr>
                <w:noProof/>
                <w:webHidden/>
              </w:rPr>
              <w:t>31</w:t>
            </w:r>
            <w:r>
              <w:rPr>
                <w:noProof/>
                <w:webHidden/>
              </w:rPr>
              <w:fldChar w:fldCharType="end"/>
            </w:r>
          </w:hyperlink>
        </w:p>
        <w:p w14:paraId="3FB5092B" w14:textId="0330FA72" w:rsidR="00E20A2E" w:rsidRDefault="00E20A2E">
          <w:pPr>
            <w:pStyle w:val="TDC4"/>
            <w:tabs>
              <w:tab w:val="right" w:leader="dot" w:pos="9350"/>
            </w:tabs>
            <w:rPr>
              <w:rFonts w:asciiTheme="minorHAnsi" w:eastAsiaTheme="minorEastAsia" w:hAnsiTheme="minorHAnsi"/>
              <w:noProof/>
              <w:lang w:eastAsia="es-CO"/>
            </w:rPr>
          </w:pPr>
          <w:hyperlink w:anchor="_Toc56802357" w:history="1">
            <w:r w:rsidRPr="002B05E3">
              <w:rPr>
                <w:rStyle w:val="Hipervnculo"/>
                <w:noProof/>
              </w:rPr>
              <w:t>Aplicaciones web móviles genéricas</w:t>
            </w:r>
            <w:r>
              <w:rPr>
                <w:noProof/>
                <w:webHidden/>
              </w:rPr>
              <w:tab/>
            </w:r>
            <w:r>
              <w:rPr>
                <w:noProof/>
                <w:webHidden/>
              </w:rPr>
              <w:fldChar w:fldCharType="begin"/>
            </w:r>
            <w:r>
              <w:rPr>
                <w:noProof/>
                <w:webHidden/>
              </w:rPr>
              <w:instrText xml:space="preserve"> PAGEREF _Toc56802357 \h </w:instrText>
            </w:r>
            <w:r>
              <w:rPr>
                <w:noProof/>
                <w:webHidden/>
              </w:rPr>
            </w:r>
            <w:r>
              <w:rPr>
                <w:noProof/>
                <w:webHidden/>
              </w:rPr>
              <w:fldChar w:fldCharType="separate"/>
            </w:r>
            <w:r>
              <w:rPr>
                <w:noProof/>
                <w:webHidden/>
              </w:rPr>
              <w:t>31</w:t>
            </w:r>
            <w:r>
              <w:rPr>
                <w:noProof/>
                <w:webHidden/>
              </w:rPr>
              <w:fldChar w:fldCharType="end"/>
            </w:r>
          </w:hyperlink>
        </w:p>
        <w:p w14:paraId="1F2D84B3" w14:textId="4CD06A89" w:rsidR="00E20A2E" w:rsidRDefault="00E20A2E">
          <w:pPr>
            <w:pStyle w:val="TDC2"/>
            <w:tabs>
              <w:tab w:val="right" w:leader="dot" w:pos="9350"/>
            </w:tabs>
            <w:rPr>
              <w:rFonts w:asciiTheme="minorHAnsi" w:eastAsiaTheme="minorEastAsia" w:hAnsiTheme="minorHAnsi"/>
              <w:noProof/>
              <w:lang w:eastAsia="es-CO"/>
            </w:rPr>
          </w:pPr>
          <w:hyperlink w:anchor="_Toc56802358" w:history="1">
            <w:r w:rsidRPr="002B05E3">
              <w:rPr>
                <w:rStyle w:val="Hipervnculo"/>
                <w:noProof/>
              </w:rPr>
              <w:t>Bases de datos</w:t>
            </w:r>
            <w:r>
              <w:rPr>
                <w:noProof/>
                <w:webHidden/>
              </w:rPr>
              <w:tab/>
            </w:r>
            <w:r>
              <w:rPr>
                <w:noProof/>
                <w:webHidden/>
              </w:rPr>
              <w:fldChar w:fldCharType="begin"/>
            </w:r>
            <w:r>
              <w:rPr>
                <w:noProof/>
                <w:webHidden/>
              </w:rPr>
              <w:instrText xml:space="preserve"> PAGEREF _Toc56802358 \h </w:instrText>
            </w:r>
            <w:r>
              <w:rPr>
                <w:noProof/>
                <w:webHidden/>
              </w:rPr>
            </w:r>
            <w:r>
              <w:rPr>
                <w:noProof/>
                <w:webHidden/>
              </w:rPr>
              <w:fldChar w:fldCharType="separate"/>
            </w:r>
            <w:r>
              <w:rPr>
                <w:noProof/>
                <w:webHidden/>
              </w:rPr>
              <w:t>31</w:t>
            </w:r>
            <w:r>
              <w:rPr>
                <w:noProof/>
                <w:webHidden/>
              </w:rPr>
              <w:fldChar w:fldCharType="end"/>
            </w:r>
          </w:hyperlink>
        </w:p>
        <w:p w14:paraId="30489BD9" w14:textId="7FE33677" w:rsidR="00E20A2E" w:rsidRDefault="00E20A2E">
          <w:pPr>
            <w:pStyle w:val="TDC3"/>
            <w:tabs>
              <w:tab w:val="right" w:leader="dot" w:pos="9350"/>
            </w:tabs>
            <w:rPr>
              <w:rFonts w:asciiTheme="minorHAnsi" w:eastAsiaTheme="minorEastAsia" w:hAnsiTheme="minorHAnsi"/>
              <w:noProof/>
              <w:lang w:eastAsia="es-CO"/>
            </w:rPr>
          </w:pPr>
          <w:hyperlink w:anchor="_Toc56802359" w:history="1">
            <w:r w:rsidRPr="002B05E3">
              <w:rPr>
                <w:rStyle w:val="Hipervnculo"/>
                <w:noProof/>
              </w:rPr>
              <w:t>Bases de datos relacionales</w:t>
            </w:r>
            <w:r>
              <w:rPr>
                <w:noProof/>
                <w:webHidden/>
              </w:rPr>
              <w:tab/>
            </w:r>
            <w:r>
              <w:rPr>
                <w:noProof/>
                <w:webHidden/>
              </w:rPr>
              <w:fldChar w:fldCharType="begin"/>
            </w:r>
            <w:r>
              <w:rPr>
                <w:noProof/>
                <w:webHidden/>
              </w:rPr>
              <w:instrText xml:space="preserve"> PAGEREF _Toc56802359 \h </w:instrText>
            </w:r>
            <w:r>
              <w:rPr>
                <w:noProof/>
                <w:webHidden/>
              </w:rPr>
            </w:r>
            <w:r>
              <w:rPr>
                <w:noProof/>
                <w:webHidden/>
              </w:rPr>
              <w:fldChar w:fldCharType="separate"/>
            </w:r>
            <w:r>
              <w:rPr>
                <w:noProof/>
                <w:webHidden/>
              </w:rPr>
              <w:t>31</w:t>
            </w:r>
            <w:r>
              <w:rPr>
                <w:noProof/>
                <w:webHidden/>
              </w:rPr>
              <w:fldChar w:fldCharType="end"/>
            </w:r>
          </w:hyperlink>
        </w:p>
        <w:p w14:paraId="6C8F9EFC" w14:textId="7B34EC05" w:rsidR="00E20A2E" w:rsidRDefault="00E20A2E">
          <w:pPr>
            <w:pStyle w:val="TDC4"/>
            <w:tabs>
              <w:tab w:val="right" w:leader="dot" w:pos="9350"/>
            </w:tabs>
            <w:rPr>
              <w:rFonts w:asciiTheme="minorHAnsi" w:eastAsiaTheme="minorEastAsia" w:hAnsiTheme="minorHAnsi"/>
              <w:noProof/>
              <w:lang w:eastAsia="es-CO"/>
            </w:rPr>
          </w:pPr>
          <w:hyperlink w:anchor="_Toc56802360" w:history="1">
            <w:r w:rsidRPr="002B05E3">
              <w:rPr>
                <w:rStyle w:val="Hipervnculo"/>
                <w:noProof/>
              </w:rPr>
              <w:t>Oracle</w:t>
            </w:r>
            <w:r>
              <w:rPr>
                <w:noProof/>
                <w:webHidden/>
              </w:rPr>
              <w:tab/>
            </w:r>
            <w:r>
              <w:rPr>
                <w:noProof/>
                <w:webHidden/>
              </w:rPr>
              <w:fldChar w:fldCharType="begin"/>
            </w:r>
            <w:r>
              <w:rPr>
                <w:noProof/>
                <w:webHidden/>
              </w:rPr>
              <w:instrText xml:space="preserve"> PAGEREF _Toc56802360 \h </w:instrText>
            </w:r>
            <w:r>
              <w:rPr>
                <w:noProof/>
                <w:webHidden/>
              </w:rPr>
            </w:r>
            <w:r>
              <w:rPr>
                <w:noProof/>
                <w:webHidden/>
              </w:rPr>
              <w:fldChar w:fldCharType="separate"/>
            </w:r>
            <w:r>
              <w:rPr>
                <w:noProof/>
                <w:webHidden/>
              </w:rPr>
              <w:t>32</w:t>
            </w:r>
            <w:r>
              <w:rPr>
                <w:noProof/>
                <w:webHidden/>
              </w:rPr>
              <w:fldChar w:fldCharType="end"/>
            </w:r>
          </w:hyperlink>
        </w:p>
        <w:p w14:paraId="5CD30A81" w14:textId="0D894334" w:rsidR="00E20A2E" w:rsidRDefault="00E20A2E">
          <w:pPr>
            <w:pStyle w:val="TDC4"/>
            <w:tabs>
              <w:tab w:val="right" w:leader="dot" w:pos="9350"/>
            </w:tabs>
            <w:rPr>
              <w:rFonts w:asciiTheme="minorHAnsi" w:eastAsiaTheme="minorEastAsia" w:hAnsiTheme="minorHAnsi"/>
              <w:noProof/>
              <w:lang w:eastAsia="es-CO"/>
            </w:rPr>
          </w:pPr>
          <w:hyperlink w:anchor="_Toc56802361" w:history="1">
            <w:r w:rsidRPr="002B05E3">
              <w:rPr>
                <w:rStyle w:val="Hipervnculo"/>
                <w:noProof/>
              </w:rPr>
              <w:t>Microsoft SQL Server</w:t>
            </w:r>
            <w:r>
              <w:rPr>
                <w:noProof/>
                <w:webHidden/>
              </w:rPr>
              <w:tab/>
            </w:r>
            <w:r>
              <w:rPr>
                <w:noProof/>
                <w:webHidden/>
              </w:rPr>
              <w:fldChar w:fldCharType="begin"/>
            </w:r>
            <w:r>
              <w:rPr>
                <w:noProof/>
                <w:webHidden/>
              </w:rPr>
              <w:instrText xml:space="preserve"> PAGEREF _Toc56802361 \h </w:instrText>
            </w:r>
            <w:r>
              <w:rPr>
                <w:noProof/>
                <w:webHidden/>
              </w:rPr>
            </w:r>
            <w:r>
              <w:rPr>
                <w:noProof/>
                <w:webHidden/>
              </w:rPr>
              <w:fldChar w:fldCharType="separate"/>
            </w:r>
            <w:r>
              <w:rPr>
                <w:noProof/>
                <w:webHidden/>
              </w:rPr>
              <w:t>32</w:t>
            </w:r>
            <w:r>
              <w:rPr>
                <w:noProof/>
                <w:webHidden/>
              </w:rPr>
              <w:fldChar w:fldCharType="end"/>
            </w:r>
          </w:hyperlink>
        </w:p>
        <w:p w14:paraId="2746D281" w14:textId="7EEF53C6" w:rsidR="00E20A2E" w:rsidRDefault="00E20A2E">
          <w:pPr>
            <w:pStyle w:val="TDC4"/>
            <w:tabs>
              <w:tab w:val="right" w:leader="dot" w:pos="9350"/>
            </w:tabs>
            <w:rPr>
              <w:rFonts w:asciiTheme="minorHAnsi" w:eastAsiaTheme="minorEastAsia" w:hAnsiTheme="minorHAnsi"/>
              <w:noProof/>
              <w:lang w:eastAsia="es-CO"/>
            </w:rPr>
          </w:pPr>
          <w:hyperlink w:anchor="_Toc56802362" w:history="1">
            <w:r w:rsidRPr="002B05E3">
              <w:rPr>
                <w:rStyle w:val="Hipervnculo"/>
                <w:noProof/>
              </w:rPr>
              <w:t>MySQL</w:t>
            </w:r>
            <w:r>
              <w:rPr>
                <w:noProof/>
                <w:webHidden/>
              </w:rPr>
              <w:tab/>
            </w:r>
            <w:r>
              <w:rPr>
                <w:noProof/>
                <w:webHidden/>
              </w:rPr>
              <w:fldChar w:fldCharType="begin"/>
            </w:r>
            <w:r>
              <w:rPr>
                <w:noProof/>
                <w:webHidden/>
              </w:rPr>
              <w:instrText xml:space="preserve"> PAGEREF _Toc56802362 \h </w:instrText>
            </w:r>
            <w:r>
              <w:rPr>
                <w:noProof/>
                <w:webHidden/>
              </w:rPr>
            </w:r>
            <w:r>
              <w:rPr>
                <w:noProof/>
                <w:webHidden/>
              </w:rPr>
              <w:fldChar w:fldCharType="separate"/>
            </w:r>
            <w:r>
              <w:rPr>
                <w:noProof/>
                <w:webHidden/>
              </w:rPr>
              <w:t>32</w:t>
            </w:r>
            <w:r>
              <w:rPr>
                <w:noProof/>
                <w:webHidden/>
              </w:rPr>
              <w:fldChar w:fldCharType="end"/>
            </w:r>
          </w:hyperlink>
        </w:p>
        <w:p w14:paraId="630657F5" w14:textId="39590103" w:rsidR="00E20A2E" w:rsidRDefault="00E20A2E">
          <w:pPr>
            <w:pStyle w:val="TDC4"/>
            <w:tabs>
              <w:tab w:val="right" w:leader="dot" w:pos="9350"/>
            </w:tabs>
            <w:rPr>
              <w:rFonts w:asciiTheme="minorHAnsi" w:eastAsiaTheme="minorEastAsia" w:hAnsiTheme="minorHAnsi"/>
              <w:noProof/>
              <w:lang w:eastAsia="es-CO"/>
            </w:rPr>
          </w:pPr>
          <w:hyperlink w:anchor="_Toc56802363" w:history="1">
            <w:r w:rsidRPr="002B05E3">
              <w:rPr>
                <w:rStyle w:val="Hipervnculo"/>
                <w:noProof/>
              </w:rPr>
              <w:t>PostgreSQL</w:t>
            </w:r>
            <w:r>
              <w:rPr>
                <w:noProof/>
                <w:webHidden/>
              </w:rPr>
              <w:tab/>
            </w:r>
            <w:r>
              <w:rPr>
                <w:noProof/>
                <w:webHidden/>
              </w:rPr>
              <w:fldChar w:fldCharType="begin"/>
            </w:r>
            <w:r>
              <w:rPr>
                <w:noProof/>
                <w:webHidden/>
              </w:rPr>
              <w:instrText xml:space="preserve"> PAGEREF _Toc56802363 \h </w:instrText>
            </w:r>
            <w:r>
              <w:rPr>
                <w:noProof/>
                <w:webHidden/>
              </w:rPr>
            </w:r>
            <w:r>
              <w:rPr>
                <w:noProof/>
                <w:webHidden/>
              </w:rPr>
              <w:fldChar w:fldCharType="separate"/>
            </w:r>
            <w:r>
              <w:rPr>
                <w:noProof/>
                <w:webHidden/>
              </w:rPr>
              <w:t>33</w:t>
            </w:r>
            <w:r>
              <w:rPr>
                <w:noProof/>
                <w:webHidden/>
              </w:rPr>
              <w:fldChar w:fldCharType="end"/>
            </w:r>
          </w:hyperlink>
        </w:p>
        <w:p w14:paraId="05693B95" w14:textId="071F58DC" w:rsidR="00E20A2E" w:rsidRDefault="00E20A2E">
          <w:pPr>
            <w:pStyle w:val="TDC4"/>
            <w:tabs>
              <w:tab w:val="right" w:leader="dot" w:pos="9350"/>
            </w:tabs>
            <w:rPr>
              <w:rFonts w:asciiTheme="minorHAnsi" w:eastAsiaTheme="minorEastAsia" w:hAnsiTheme="minorHAnsi"/>
              <w:noProof/>
              <w:lang w:eastAsia="es-CO"/>
            </w:rPr>
          </w:pPr>
          <w:hyperlink w:anchor="_Toc56802364" w:history="1">
            <w:r w:rsidRPr="002B05E3">
              <w:rPr>
                <w:rStyle w:val="Hipervnculo"/>
                <w:noProof/>
              </w:rPr>
              <w:t>MariaDB</w:t>
            </w:r>
            <w:r>
              <w:rPr>
                <w:noProof/>
                <w:webHidden/>
              </w:rPr>
              <w:tab/>
            </w:r>
            <w:r>
              <w:rPr>
                <w:noProof/>
                <w:webHidden/>
              </w:rPr>
              <w:fldChar w:fldCharType="begin"/>
            </w:r>
            <w:r>
              <w:rPr>
                <w:noProof/>
                <w:webHidden/>
              </w:rPr>
              <w:instrText xml:space="preserve"> PAGEREF _Toc56802364 \h </w:instrText>
            </w:r>
            <w:r>
              <w:rPr>
                <w:noProof/>
                <w:webHidden/>
              </w:rPr>
            </w:r>
            <w:r>
              <w:rPr>
                <w:noProof/>
                <w:webHidden/>
              </w:rPr>
              <w:fldChar w:fldCharType="separate"/>
            </w:r>
            <w:r>
              <w:rPr>
                <w:noProof/>
                <w:webHidden/>
              </w:rPr>
              <w:t>33</w:t>
            </w:r>
            <w:r>
              <w:rPr>
                <w:noProof/>
                <w:webHidden/>
              </w:rPr>
              <w:fldChar w:fldCharType="end"/>
            </w:r>
          </w:hyperlink>
        </w:p>
        <w:p w14:paraId="311F73FC" w14:textId="5AF70F7E" w:rsidR="00E20A2E" w:rsidRDefault="00E20A2E">
          <w:pPr>
            <w:pStyle w:val="TDC3"/>
            <w:tabs>
              <w:tab w:val="right" w:leader="dot" w:pos="9350"/>
            </w:tabs>
            <w:rPr>
              <w:rFonts w:asciiTheme="minorHAnsi" w:eastAsiaTheme="minorEastAsia" w:hAnsiTheme="minorHAnsi"/>
              <w:noProof/>
              <w:lang w:eastAsia="es-CO"/>
            </w:rPr>
          </w:pPr>
          <w:hyperlink w:anchor="_Toc56802365" w:history="1">
            <w:r w:rsidRPr="002B05E3">
              <w:rPr>
                <w:rStyle w:val="Hipervnculo"/>
                <w:noProof/>
              </w:rPr>
              <w:t>Bases de datos no relacionales</w:t>
            </w:r>
            <w:r>
              <w:rPr>
                <w:noProof/>
                <w:webHidden/>
              </w:rPr>
              <w:tab/>
            </w:r>
            <w:r>
              <w:rPr>
                <w:noProof/>
                <w:webHidden/>
              </w:rPr>
              <w:fldChar w:fldCharType="begin"/>
            </w:r>
            <w:r>
              <w:rPr>
                <w:noProof/>
                <w:webHidden/>
              </w:rPr>
              <w:instrText xml:space="preserve"> PAGEREF _Toc56802365 \h </w:instrText>
            </w:r>
            <w:r>
              <w:rPr>
                <w:noProof/>
                <w:webHidden/>
              </w:rPr>
            </w:r>
            <w:r>
              <w:rPr>
                <w:noProof/>
                <w:webHidden/>
              </w:rPr>
              <w:fldChar w:fldCharType="separate"/>
            </w:r>
            <w:r>
              <w:rPr>
                <w:noProof/>
                <w:webHidden/>
              </w:rPr>
              <w:t>33</w:t>
            </w:r>
            <w:r>
              <w:rPr>
                <w:noProof/>
                <w:webHidden/>
              </w:rPr>
              <w:fldChar w:fldCharType="end"/>
            </w:r>
          </w:hyperlink>
        </w:p>
        <w:p w14:paraId="1EB14E82" w14:textId="5C771EAD" w:rsidR="00E20A2E" w:rsidRDefault="00E20A2E">
          <w:pPr>
            <w:pStyle w:val="TDC2"/>
            <w:tabs>
              <w:tab w:val="right" w:leader="dot" w:pos="9350"/>
            </w:tabs>
            <w:rPr>
              <w:rFonts w:asciiTheme="minorHAnsi" w:eastAsiaTheme="minorEastAsia" w:hAnsiTheme="minorHAnsi"/>
              <w:noProof/>
              <w:lang w:eastAsia="es-CO"/>
            </w:rPr>
          </w:pPr>
          <w:hyperlink w:anchor="_Toc56802366" w:history="1">
            <w:r w:rsidRPr="002B05E3">
              <w:rPr>
                <w:rStyle w:val="Hipervnculo"/>
                <w:noProof/>
              </w:rPr>
              <w:t>Servidor de bases de datos</w:t>
            </w:r>
            <w:r>
              <w:rPr>
                <w:noProof/>
                <w:webHidden/>
              </w:rPr>
              <w:tab/>
            </w:r>
            <w:r>
              <w:rPr>
                <w:noProof/>
                <w:webHidden/>
              </w:rPr>
              <w:fldChar w:fldCharType="begin"/>
            </w:r>
            <w:r>
              <w:rPr>
                <w:noProof/>
                <w:webHidden/>
              </w:rPr>
              <w:instrText xml:space="preserve"> PAGEREF _Toc56802366 \h </w:instrText>
            </w:r>
            <w:r>
              <w:rPr>
                <w:noProof/>
                <w:webHidden/>
              </w:rPr>
            </w:r>
            <w:r>
              <w:rPr>
                <w:noProof/>
                <w:webHidden/>
              </w:rPr>
              <w:fldChar w:fldCharType="separate"/>
            </w:r>
            <w:r>
              <w:rPr>
                <w:noProof/>
                <w:webHidden/>
              </w:rPr>
              <w:t>35</w:t>
            </w:r>
            <w:r>
              <w:rPr>
                <w:noProof/>
                <w:webHidden/>
              </w:rPr>
              <w:fldChar w:fldCharType="end"/>
            </w:r>
          </w:hyperlink>
        </w:p>
        <w:p w14:paraId="131DA167" w14:textId="78ABF67B" w:rsidR="00E20A2E" w:rsidRDefault="00E20A2E">
          <w:pPr>
            <w:pStyle w:val="TDC3"/>
            <w:tabs>
              <w:tab w:val="right" w:leader="dot" w:pos="9350"/>
            </w:tabs>
            <w:rPr>
              <w:rFonts w:asciiTheme="minorHAnsi" w:eastAsiaTheme="minorEastAsia" w:hAnsiTheme="minorHAnsi"/>
              <w:noProof/>
              <w:lang w:eastAsia="es-CO"/>
            </w:rPr>
          </w:pPr>
          <w:hyperlink w:anchor="_Toc56802367" w:history="1">
            <w:r w:rsidRPr="002B05E3">
              <w:rPr>
                <w:rStyle w:val="Hipervnculo"/>
                <w:noProof/>
              </w:rPr>
              <w:t>Seguridad e integridad de los datos</w:t>
            </w:r>
            <w:r>
              <w:rPr>
                <w:noProof/>
                <w:webHidden/>
              </w:rPr>
              <w:tab/>
            </w:r>
            <w:r>
              <w:rPr>
                <w:noProof/>
                <w:webHidden/>
              </w:rPr>
              <w:fldChar w:fldCharType="begin"/>
            </w:r>
            <w:r>
              <w:rPr>
                <w:noProof/>
                <w:webHidden/>
              </w:rPr>
              <w:instrText xml:space="preserve"> PAGEREF _Toc56802367 \h </w:instrText>
            </w:r>
            <w:r>
              <w:rPr>
                <w:noProof/>
                <w:webHidden/>
              </w:rPr>
            </w:r>
            <w:r>
              <w:rPr>
                <w:noProof/>
                <w:webHidden/>
              </w:rPr>
              <w:fldChar w:fldCharType="separate"/>
            </w:r>
            <w:r>
              <w:rPr>
                <w:noProof/>
                <w:webHidden/>
              </w:rPr>
              <w:t>36</w:t>
            </w:r>
            <w:r>
              <w:rPr>
                <w:noProof/>
                <w:webHidden/>
              </w:rPr>
              <w:fldChar w:fldCharType="end"/>
            </w:r>
          </w:hyperlink>
        </w:p>
        <w:p w14:paraId="72C5AD87" w14:textId="674F7600" w:rsidR="00E20A2E" w:rsidRDefault="00E20A2E">
          <w:pPr>
            <w:pStyle w:val="TDC1"/>
            <w:tabs>
              <w:tab w:val="right" w:leader="dot" w:pos="9350"/>
            </w:tabs>
            <w:rPr>
              <w:rFonts w:asciiTheme="minorHAnsi" w:eastAsiaTheme="minorEastAsia" w:hAnsiTheme="minorHAnsi"/>
              <w:noProof/>
              <w:lang w:eastAsia="es-CO"/>
            </w:rPr>
          </w:pPr>
          <w:hyperlink w:anchor="_Toc56802368" w:history="1">
            <w:r w:rsidRPr="002B05E3">
              <w:rPr>
                <w:rStyle w:val="Hipervnculo"/>
                <w:rFonts w:eastAsia="Times New Roman"/>
                <w:noProof/>
                <w:lang w:eastAsia="es-CO"/>
              </w:rPr>
              <w:t>ESTADO DEL ARTE</w:t>
            </w:r>
            <w:r>
              <w:rPr>
                <w:noProof/>
                <w:webHidden/>
              </w:rPr>
              <w:tab/>
            </w:r>
            <w:r>
              <w:rPr>
                <w:noProof/>
                <w:webHidden/>
              </w:rPr>
              <w:fldChar w:fldCharType="begin"/>
            </w:r>
            <w:r>
              <w:rPr>
                <w:noProof/>
                <w:webHidden/>
              </w:rPr>
              <w:instrText xml:space="preserve"> PAGEREF _Toc56802368 \h </w:instrText>
            </w:r>
            <w:r>
              <w:rPr>
                <w:noProof/>
                <w:webHidden/>
              </w:rPr>
            </w:r>
            <w:r>
              <w:rPr>
                <w:noProof/>
                <w:webHidden/>
              </w:rPr>
              <w:fldChar w:fldCharType="separate"/>
            </w:r>
            <w:r>
              <w:rPr>
                <w:noProof/>
                <w:webHidden/>
              </w:rPr>
              <w:t>38</w:t>
            </w:r>
            <w:r>
              <w:rPr>
                <w:noProof/>
                <w:webHidden/>
              </w:rPr>
              <w:fldChar w:fldCharType="end"/>
            </w:r>
          </w:hyperlink>
        </w:p>
        <w:p w14:paraId="249F0E54" w14:textId="45F0BAFE" w:rsidR="00E20A2E" w:rsidRDefault="00E20A2E">
          <w:pPr>
            <w:pStyle w:val="TDC2"/>
            <w:tabs>
              <w:tab w:val="right" w:leader="dot" w:pos="9350"/>
            </w:tabs>
            <w:rPr>
              <w:rFonts w:asciiTheme="minorHAnsi" w:eastAsiaTheme="minorEastAsia" w:hAnsiTheme="minorHAnsi"/>
              <w:noProof/>
              <w:lang w:eastAsia="es-CO"/>
            </w:rPr>
          </w:pPr>
          <w:hyperlink w:anchor="_Toc56802369" w:history="1">
            <w:r w:rsidRPr="002B05E3">
              <w:rPr>
                <w:rStyle w:val="Hipervnculo"/>
                <w:noProof/>
                <w:lang w:eastAsia="es-CO"/>
              </w:rPr>
              <w:t>Descripción de los trabajos</w:t>
            </w:r>
            <w:r>
              <w:rPr>
                <w:noProof/>
                <w:webHidden/>
              </w:rPr>
              <w:tab/>
            </w:r>
            <w:r>
              <w:rPr>
                <w:noProof/>
                <w:webHidden/>
              </w:rPr>
              <w:fldChar w:fldCharType="begin"/>
            </w:r>
            <w:r>
              <w:rPr>
                <w:noProof/>
                <w:webHidden/>
              </w:rPr>
              <w:instrText xml:space="preserve"> PAGEREF _Toc56802369 \h </w:instrText>
            </w:r>
            <w:r>
              <w:rPr>
                <w:noProof/>
                <w:webHidden/>
              </w:rPr>
            </w:r>
            <w:r>
              <w:rPr>
                <w:noProof/>
                <w:webHidden/>
              </w:rPr>
              <w:fldChar w:fldCharType="separate"/>
            </w:r>
            <w:r>
              <w:rPr>
                <w:noProof/>
                <w:webHidden/>
              </w:rPr>
              <w:t>38</w:t>
            </w:r>
            <w:r>
              <w:rPr>
                <w:noProof/>
                <w:webHidden/>
              </w:rPr>
              <w:fldChar w:fldCharType="end"/>
            </w:r>
          </w:hyperlink>
        </w:p>
        <w:p w14:paraId="04F570C7" w14:textId="6055220C" w:rsidR="00E20A2E" w:rsidRDefault="00E20A2E">
          <w:pPr>
            <w:pStyle w:val="TDC3"/>
            <w:tabs>
              <w:tab w:val="right" w:leader="dot" w:pos="9350"/>
            </w:tabs>
            <w:rPr>
              <w:rFonts w:asciiTheme="minorHAnsi" w:eastAsiaTheme="minorEastAsia" w:hAnsiTheme="minorHAnsi"/>
              <w:noProof/>
              <w:lang w:eastAsia="es-CO"/>
            </w:rPr>
          </w:pPr>
          <w:hyperlink w:anchor="_Toc56802370" w:history="1">
            <w:r w:rsidRPr="002B05E3">
              <w:rPr>
                <w:rStyle w:val="Hipervnculo"/>
                <w:noProof/>
                <w:lang w:eastAsia="es-CO"/>
              </w:rPr>
              <w:t>Pausa activa como factor de cambio en actividad física en funcionarios públicos</w:t>
            </w:r>
            <w:r>
              <w:rPr>
                <w:noProof/>
                <w:webHidden/>
              </w:rPr>
              <w:tab/>
            </w:r>
            <w:r>
              <w:rPr>
                <w:noProof/>
                <w:webHidden/>
              </w:rPr>
              <w:fldChar w:fldCharType="begin"/>
            </w:r>
            <w:r>
              <w:rPr>
                <w:noProof/>
                <w:webHidden/>
              </w:rPr>
              <w:instrText xml:space="preserve"> PAGEREF _Toc56802370 \h </w:instrText>
            </w:r>
            <w:r>
              <w:rPr>
                <w:noProof/>
                <w:webHidden/>
              </w:rPr>
            </w:r>
            <w:r>
              <w:rPr>
                <w:noProof/>
                <w:webHidden/>
              </w:rPr>
              <w:fldChar w:fldCharType="separate"/>
            </w:r>
            <w:r>
              <w:rPr>
                <w:noProof/>
                <w:webHidden/>
              </w:rPr>
              <w:t>38</w:t>
            </w:r>
            <w:r>
              <w:rPr>
                <w:noProof/>
                <w:webHidden/>
              </w:rPr>
              <w:fldChar w:fldCharType="end"/>
            </w:r>
          </w:hyperlink>
        </w:p>
        <w:p w14:paraId="56F447FA" w14:textId="5F3DEDA7" w:rsidR="00E20A2E" w:rsidRDefault="00E20A2E">
          <w:pPr>
            <w:pStyle w:val="TDC3"/>
            <w:tabs>
              <w:tab w:val="right" w:leader="dot" w:pos="9350"/>
            </w:tabs>
            <w:rPr>
              <w:rFonts w:asciiTheme="minorHAnsi" w:eastAsiaTheme="minorEastAsia" w:hAnsiTheme="minorHAnsi"/>
              <w:noProof/>
              <w:lang w:eastAsia="es-CO"/>
            </w:rPr>
          </w:pPr>
          <w:hyperlink w:anchor="_Toc56802371" w:history="1">
            <w:r w:rsidRPr="002B05E3">
              <w:rPr>
                <w:rStyle w:val="Hipervnculo"/>
                <w:noProof/>
                <w:lang w:eastAsia="es-CO"/>
              </w:rPr>
              <w:t>Pausas activas</w:t>
            </w:r>
            <w:r>
              <w:rPr>
                <w:noProof/>
                <w:webHidden/>
              </w:rPr>
              <w:tab/>
            </w:r>
            <w:r>
              <w:rPr>
                <w:noProof/>
                <w:webHidden/>
              </w:rPr>
              <w:fldChar w:fldCharType="begin"/>
            </w:r>
            <w:r>
              <w:rPr>
                <w:noProof/>
                <w:webHidden/>
              </w:rPr>
              <w:instrText xml:space="preserve"> PAGEREF _Toc56802371 \h </w:instrText>
            </w:r>
            <w:r>
              <w:rPr>
                <w:noProof/>
                <w:webHidden/>
              </w:rPr>
            </w:r>
            <w:r>
              <w:rPr>
                <w:noProof/>
                <w:webHidden/>
              </w:rPr>
              <w:fldChar w:fldCharType="separate"/>
            </w:r>
            <w:r>
              <w:rPr>
                <w:noProof/>
                <w:webHidden/>
              </w:rPr>
              <w:t>39</w:t>
            </w:r>
            <w:r>
              <w:rPr>
                <w:noProof/>
                <w:webHidden/>
              </w:rPr>
              <w:fldChar w:fldCharType="end"/>
            </w:r>
          </w:hyperlink>
        </w:p>
        <w:p w14:paraId="747A18CF" w14:textId="47DCF41D" w:rsidR="00E20A2E" w:rsidRDefault="00E20A2E">
          <w:pPr>
            <w:pStyle w:val="TDC3"/>
            <w:tabs>
              <w:tab w:val="right" w:leader="dot" w:pos="9350"/>
            </w:tabs>
            <w:rPr>
              <w:rFonts w:asciiTheme="minorHAnsi" w:eastAsiaTheme="minorEastAsia" w:hAnsiTheme="minorHAnsi"/>
              <w:noProof/>
              <w:lang w:eastAsia="es-CO"/>
            </w:rPr>
          </w:pPr>
          <w:hyperlink w:anchor="_Toc56802372" w:history="1">
            <w:r w:rsidRPr="002B05E3">
              <w:rPr>
                <w:rStyle w:val="Hipervnculo"/>
                <w:noProof/>
                <w:lang w:eastAsia="es-CO"/>
              </w:rPr>
              <w:t>Futura Activa 4.0</w:t>
            </w:r>
            <w:r>
              <w:rPr>
                <w:noProof/>
                <w:webHidden/>
              </w:rPr>
              <w:tab/>
            </w:r>
            <w:r>
              <w:rPr>
                <w:noProof/>
                <w:webHidden/>
              </w:rPr>
              <w:fldChar w:fldCharType="begin"/>
            </w:r>
            <w:r>
              <w:rPr>
                <w:noProof/>
                <w:webHidden/>
              </w:rPr>
              <w:instrText xml:space="preserve"> PAGEREF _Toc56802372 \h </w:instrText>
            </w:r>
            <w:r>
              <w:rPr>
                <w:noProof/>
                <w:webHidden/>
              </w:rPr>
            </w:r>
            <w:r>
              <w:rPr>
                <w:noProof/>
                <w:webHidden/>
              </w:rPr>
              <w:fldChar w:fldCharType="separate"/>
            </w:r>
            <w:r>
              <w:rPr>
                <w:noProof/>
                <w:webHidden/>
              </w:rPr>
              <w:t>39</w:t>
            </w:r>
            <w:r>
              <w:rPr>
                <w:noProof/>
                <w:webHidden/>
              </w:rPr>
              <w:fldChar w:fldCharType="end"/>
            </w:r>
          </w:hyperlink>
        </w:p>
        <w:p w14:paraId="0B16B8FC" w14:textId="33AE871F" w:rsidR="00E20A2E" w:rsidRDefault="00E20A2E">
          <w:pPr>
            <w:pStyle w:val="TDC3"/>
            <w:tabs>
              <w:tab w:val="right" w:leader="dot" w:pos="9350"/>
            </w:tabs>
            <w:rPr>
              <w:rFonts w:asciiTheme="minorHAnsi" w:eastAsiaTheme="minorEastAsia" w:hAnsiTheme="minorHAnsi"/>
              <w:noProof/>
              <w:lang w:eastAsia="es-CO"/>
            </w:rPr>
          </w:pPr>
          <w:hyperlink w:anchor="_Toc56802373" w:history="1">
            <w:r w:rsidRPr="002B05E3">
              <w:rPr>
                <w:rStyle w:val="Hipervnculo"/>
                <w:noProof/>
                <w:lang w:eastAsia="es-CO"/>
              </w:rPr>
              <w:t>Pausapp</w:t>
            </w:r>
            <w:r>
              <w:rPr>
                <w:noProof/>
                <w:webHidden/>
              </w:rPr>
              <w:tab/>
            </w:r>
            <w:r>
              <w:rPr>
                <w:noProof/>
                <w:webHidden/>
              </w:rPr>
              <w:fldChar w:fldCharType="begin"/>
            </w:r>
            <w:r>
              <w:rPr>
                <w:noProof/>
                <w:webHidden/>
              </w:rPr>
              <w:instrText xml:space="preserve"> PAGEREF _Toc56802373 \h </w:instrText>
            </w:r>
            <w:r>
              <w:rPr>
                <w:noProof/>
                <w:webHidden/>
              </w:rPr>
            </w:r>
            <w:r>
              <w:rPr>
                <w:noProof/>
                <w:webHidden/>
              </w:rPr>
              <w:fldChar w:fldCharType="separate"/>
            </w:r>
            <w:r>
              <w:rPr>
                <w:noProof/>
                <w:webHidden/>
              </w:rPr>
              <w:t>40</w:t>
            </w:r>
            <w:r>
              <w:rPr>
                <w:noProof/>
                <w:webHidden/>
              </w:rPr>
              <w:fldChar w:fldCharType="end"/>
            </w:r>
          </w:hyperlink>
        </w:p>
        <w:p w14:paraId="01C351B9" w14:textId="70C926B1" w:rsidR="00E20A2E" w:rsidRDefault="00E20A2E">
          <w:pPr>
            <w:pStyle w:val="TDC2"/>
            <w:tabs>
              <w:tab w:val="right" w:leader="dot" w:pos="9350"/>
            </w:tabs>
            <w:rPr>
              <w:rFonts w:asciiTheme="minorHAnsi" w:eastAsiaTheme="minorEastAsia" w:hAnsiTheme="minorHAnsi"/>
              <w:noProof/>
              <w:lang w:eastAsia="es-CO"/>
            </w:rPr>
          </w:pPr>
          <w:hyperlink w:anchor="_Toc56802374" w:history="1">
            <w:r w:rsidRPr="002B05E3">
              <w:rPr>
                <w:rStyle w:val="Hipervnculo"/>
                <w:noProof/>
                <w:lang w:eastAsia="es-CO"/>
              </w:rPr>
              <w:t>Conclusión</w:t>
            </w:r>
            <w:r>
              <w:rPr>
                <w:noProof/>
                <w:webHidden/>
              </w:rPr>
              <w:tab/>
            </w:r>
            <w:r>
              <w:rPr>
                <w:noProof/>
                <w:webHidden/>
              </w:rPr>
              <w:fldChar w:fldCharType="begin"/>
            </w:r>
            <w:r>
              <w:rPr>
                <w:noProof/>
                <w:webHidden/>
              </w:rPr>
              <w:instrText xml:space="preserve"> PAGEREF _Toc56802374 \h </w:instrText>
            </w:r>
            <w:r>
              <w:rPr>
                <w:noProof/>
                <w:webHidden/>
              </w:rPr>
            </w:r>
            <w:r>
              <w:rPr>
                <w:noProof/>
                <w:webHidden/>
              </w:rPr>
              <w:fldChar w:fldCharType="separate"/>
            </w:r>
            <w:r>
              <w:rPr>
                <w:noProof/>
                <w:webHidden/>
              </w:rPr>
              <w:t>44</w:t>
            </w:r>
            <w:r>
              <w:rPr>
                <w:noProof/>
                <w:webHidden/>
              </w:rPr>
              <w:fldChar w:fldCharType="end"/>
            </w:r>
          </w:hyperlink>
        </w:p>
        <w:p w14:paraId="3D22E632" w14:textId="16B40D84" w:rsidR="00E20A2E" w:rsidRDefault="00E20A2E">
          <w:pPr>
            <w:pStyle w:val="TDC1"/>
            <w:tabs>
              <w:tab w:val="right" w:leader="dot" w:pos="9350"/>
            </w:tabs>
            <w:rPr>
              <w:rFonts w:asciiTheme="minorHAnsi" w:eastAsiaTheme="minorEastAsia" w:hAnsiTheme="minorHAnsi"/>
              <w:noProof/>
              <w:lang w:eastAsia="es-CO"/>
            </w:rPr>
          </w:pPr>
          <w:hyperlink w:anchor="_Toc56802375" w:history="1">
            <w:r w:rsidRPr="002B05E3">
              <w:rPr>
                <w:rStyle w:val="Hipervnculo"/>
                <w:noProof/>
              </w:rPr>
              <w:t>PREGUNTA GENERADORA</w:t>
            </w:r>
            <w:r>
              <w:rPr>
                <w:noProof/>
                <w:webHidden/>
              </w:rPr>
              <w:tab/>
            </w:r>
            <w:r>
              <w:rPr>
                <w:noProof/>
                <w:webHidden/>
              </w:rPr>
              <w:fldChar w:fldCharType="begin"/>
            </w:r>
            <w:r>
              <w:rPr>
                <w:noProof/>
                <w:webHidden/>
              </w:rPr>
              <w:instrText xml:space="preserve"> PAGEREF _Toc56802375 \h </w:instrText>
            </w:r>
            <w:r>
              <w:rPr>
                <w:noProof/>
                <w:webHidden/>
              </w:rPr>
            </w:r>
            <w:r>
              <w:rPr>
                <w:noProof/>
                <w:webHidden/>
              </w:rPr>
              <w:fldChar w:fldCharType="separate"/>
            </w:r>
            <w:r>
              <w:rPr>
                <w:noProof/>
                <w:webHidden/>
              </w:rPr>
              <w:t>45</w:t>
            </w:r>
            <w:r>
              <w:rPr>
                <w:noProof/>
                <w:webHidden/>
              </w:rPr>
              <w:fldChar w:fldCharType="end"/>
            </w:r>
          </w:hyperlink>
        </w:p>
        <w:p w14:paraId="7EE5EAA6" w14:textId="3EC32C46" w:rsidR="00E20A2E" w:rsidRDefault="00E20A2E">
          <w:pPr>
            <w:pStyle w:val="TDC1"/>
            <w:tabs>
              <w:tab w:val="right" w:leader="dot" w:pos="9350"/>
            </w:tabs>
            <w:rPr>
              <w:rFonts w:asciiTheme="minorHAnsi" w:eastAsiaTheme="minorEastAsia" w:hAnsiTheme="minorHAnsi"/>
              <w:noProof/>
              <w:lang w:eastAsia="es-CO"/>
            </w:rPr>
          </w:pPr>
          <w:hyperlink w:anchor="_Toc56802376" w:history="1">
            <w:r w:rsidRPr="002B05E3">
              <w:rPr>
                <w:rStyle w:val="Hipervnculo"/>
                <w:noProof/>
              </w:rPr>
              <w:t>OBJETIVOS</w:t>
            </w:r>
            <w:r>
              <w:rPr>
                <w:noProof/>
                <w:webHidden/>
              </w:rPr>
              <w:tab/>
            </w:r>
            <w:r>
              <w:rPr>
                <w:noProof/>
                <w:webHidden/>
              </w:rPr>
              <w:fldChar w:fldCharType="begin"/>
            </w:r>
            <w:r>
              <w:rPr>
                <w:noProof/>
                <w:webHidden/>
              </w:rPr>
              <w:instrText xml:space="preserve"> PAGEREF _Toc56802376 \h </w:instrText>
            </w:r>
            <w:r>
              <w:rPr>
                <w:noProof/>
                <w:webHidden/>
              </w:rPr>
            </w:r>
            <w:r>
              <w:rPr>
                <w:noProof/>
                <w:webHidden/>
              </w:rPr>
              <w:fldChar w:fldCharType="separate"/>
            </w:r>
            <w:r>
              <w:rPr>
                <w:noProof/>
                <w:webHidden/>
              </w:rPr>
              <w:t>45</w:t>
            </w:r>
            <w:r>
              <w:rPr>
                <w:noProof/>
                <w:webHidden/>
              </w:rPr>
              <w:fldChar w:fldCharType="end"/>
            </w:r>
          </w:hyperlink>
        </w:p>
        <w:p w14:paraId="5567D505" w14:textId="28F4ECC6" w:rsidR="00E20A2E" w:rsidRDefault="00E20A2E">
          <w:pPr>
            <w:pStyle w:val="TDC2"/>
            <w:tabs>
              <w:tab w:val="right" w:leader="dot" w:pos="9350"/>
            </w:tabs>
            <w:rPr>
              <w:rFonts w:asciiTheme="minorHAnsi" w:eastAsiaTheme="minorEastAsia" w:hAnsiTheme="minorHAnsi"/>
              <w:noProof/>
              <w:lang w:eastAsia="es-CO"/>
            </w:rPr>
          </w:pPr>
          <w:hyperlink w:anchor="_Toc56802377" w:history="1">
            <w:r w:rsidRPr="002B05E3">
              <w:rPr>
                <w:rStyle w:val="Hipervnculo"/>
                <w:noProof/>
              </w:rPr>
              <w:t>Objetivo general</w:t>
            </w:r>
            <w:r>
              <w:rPr>
                <w:noProof/>
                <w:webHidden/>
              </w:rPr>
              <w:tab/>
            </w:r>
            <w:r>
              <w:rPr>
                <w:noProof/>
                <w:webHidden/>
              </w:rPr>
              <w:fldChar w:fldCharType="begin"/>
            </w:r>
            <w:r>
              <w:rPr>
                <w:noProof/>
                <w:webHidden/>
              </w:rPr>
              <w:instrText xml:space="preserve"> PAGEREF _Toc56802377 \h </w:instrText>
            </w:r>
            <w:r>
              <w:rPr>
                <w:noProof/>
                <w:webHidden/>
              </w:rPr>
            </w:r>
            <w:r>
              <w:rPr>
                <w:noProof/>
                <w:webHidden/>
              </w:rPr>
              <w:fldChar w:fldCharType="separate"/>
            </w:r>
            <w:r>
              <w:rPr>
                <w:noProof/>
                <w:webHidden/>
              </w:rPr>
              <w:t>45</w:t>
            </w:r>
            <w:r>
              <w:rPr>
                <w:noProof/>
                <w:webHidden/>
              </w:rPr>
              <w:fldChar w:fldCharType="end"/>
            </w:r>
          </w:hyperlink>
        </w:p>
        <w:p w14:paraId="0B63FE41" w14:textId="2AFC3F8B" w:rsidR="00E20A2E" w:rsidRDefault="00E20A2E">
          <w:pPr>
            <w:pStyle w:val="TDC2"/>
            <w:tabs>
              <w:tab w:val="right" w:leader="dot" w:pos="9350"/>
            </w:tabs>
            <w:rPr>
              <w:rFonts w:asciiTheme="minorHAnsi" w:eastAsiaTheme="minorEastAsia" w:hAnsiTheme="minorHAnsi"/>
              <w:noProof/>
              <w:lang w:eastAsia="es-CO"/>
            </w:rPr>
          </w:pPr>
          <w:hyperlink w:anchor="_Toc56802378" w:history="1">
            <w:r w:rsidRPr="002B05E3">
              <w:rPr>
                <w:rStyle w:val="Hipervnculo"/>
                <w:noProof/>
              </w:rPr>
              <w:t>Desarrollar una aplicación que contribuya con la correcta implementación de las pausas activas de los trabajadores en las empresas colombianas por medio de la gamificación</w:t>
            </w:r>
            <w:r>
              <w:rPr>
                <w:noProof/>
                <w:webHidden/>
              </w:rPr>
              <w:tab/>
            </w:r>
            <w:r>
              <w:rPr>
                <w:noProof/>
                <w:webHidden/>
              </w:rPr>
              <w:fldChar w:fldCharType="begin"/>
            </w:r>
            <w:r>
              <w:rPr>
                <w:noProof/>
                <w:webHidden/>
              </w:rPr>
              <w:instrText xml:space="preserve"> PAGEREF _Toc56802378 \h </w:instrText>
            </w:r>
            <w:r>
              <w:rPr>
                <w:noProof/>
                <w:webHidden/>
              </w:rPr>
            </w:r>
            <w:r>
              <w:rPr>
                <w:noProof/>
                <w:webHidden/>
              </w:rPr>
              <w:fldChar w:fldCharType="separate"/>
            </w:r>
            <w:r>
              <w:rPr>
                <w:noProof/>
                <w:webHidden/>
              </w:rPr>
              <w:t>45</w:t>
            </w:r>
            <w:r>
              <w:rPr>
                <w:noProof/>
                <w:webHidden/>
              </w:rPr>
              <w:fldChar w:fldCharType="end"/>
            </w:r>
          </w:hyperlink>
        </w:p>
        <w:p w14:paraId="161DCA80" w14:textId="335176C6" w:rsidR="00E20A2E" w:rsidRDefault="00E20A2E">
          <w:pPr>
            <w:pStyle w:val="TDC2"/>
            <w:tabs>
              <w:tab w:val="right" w:leader="dot" w:pos="9350"/>
            </w:tabs>
            <w:rPr>
              <w:rFonts w:asciiTheme="minorHAnsi" w:eastAsiaTheme="minorEastAsia" w:hAnsiTheme="minorHAnsi"/>
              <w:noProof/>
              <w:lang w:eastAsia="es-CO"/>
            </w:rPr>
          </w:pPr>
          <w:hyperlink w:anchor="_Toc56802379" w:history="1">
            <w:r w:rsidRPr="002B05E3">
              <w:rPr>
                <w:rStyle w:val="Hipervnculo"/>
                <w:noProof/>
              </w:rPr>
              <w:t>Objetivos específicos</w:t>
            </w:r>
            <w:r>
              <w:rPr>
                <w:noProof/>
                <w:webHidden/>
              </w:rPr>
              <w:tab/>
            </w:r>
            <w:r>
              <w:rPr>
                <w:noProof/>
                <w:webHidden/>
              </w:rPr>
              <w:fldChar w:fldCharType="begin"/>
            </w:r>
            <w:r>
              <w:rPr>
                <w:noProof/>
                <w:webHidden/>
              </w:rPr>
              <w:instrText xml:space="preserve"> PAGEREF _Toc56802379 \h </w:instrText>
            </w:r>
            <w:r>
              <w:rPr>
                <w:noProof/>
                <w:webHidden/>
              </w:rPr>
            </w:r>
            <w:r>
              <w:rPr>
                <w:noProof/>
                <w:webHidden/>
              </w:rPr>
              <w:fldChar w:fldCharType="separate"/>
            </w:r>
            <w:r>
              <w:rPr>
                <w:noProof/>
                <w:webHidden/>
              </w:rPr>
              <w:t>45</w:t>
            </w:r>
            <w:r>
              <w:rPr>
                <w:noProof/>
                <w:webHidden/>
              </w:rPr>
              <w:fldChar w:fldCharType="end"/>
            </w:r>
          </w:hyperlink>
        </w:p>
        <w:p w14:paraId="0FEE3D89" w14:textId="269F79F5" w:rsidR="00E20A2E" w:rsidRDefault="00E20A2E">
          <w:pPr>
            <w:pStyle w:val="TDC1"/>
            <w:tabs>
              <w:tab w:val="right" w:leader="dot" w:pos="9350"/>
            </w:tabs>
            <w:rPr>
              <w:rFonts w:asciiTheme="minorHAnsi" w:eastAsiaTheme="minorEastAsia" w:hAnsiTheme="minorHAnsi"/>
              <w:noProof/>
              <w:lang w:eastAsia="es-CO"/>
            </w:rPr>
          </w:pPr>
          <w:hyperlink w:anchor="_Toc56802380" w:history="1">
            <w:r w:rsidRPr="002B05E3">
              <w:rPr>
                <w:rStyle w:val="Hipervnculo"/>
                <w:noProof/>
              </w:rPr>
              <w:t>LIMITACIONES</w:t>
            </w:r>
            <w:r>
              <w:rPr>
                <w:noProof/>
                <w:webHidden/>
              </w:rPr>
              <w:tab/>
            </w:r>
            <w:r>
              <w:rPr>
                <w:noProof/>
                <w:webHidden/>
              </w:rPr>
              <w:fldChar w:fldCharType="begin"/>
            </w:r>
            <w:r>
              <w:rPr>
                <w:noProof/>
                <w:webHidden/>
              </w:rPr>
              <w:instrText xml:space="preserve"> PAGEREF _Toc56802380 \h </w:instrText>
            </w:r>
            <w:r>
              <w:rPr>
                <w:noProof/>
                <w:webHidden/>
              </w:rPr>
            </w:r>
            <w:r>
              <w:rPr>
                <w:noProof/>
                <w:webHidden/>
              </w:rPr>
              <w:fldChar w:fldCharType="separate"/>
            </w:r>
            <w:r>
              <w:rPr>
                <w:noProof/>
                <w:webHidden/>
              </w:rPr>
              <w:t>45</w:t>
            </w:r>
            <w:r>
              <w:rPr>
                <w:noProof/>
                <w:webHidden/>
              </w:rPr>
              <w:fldChar w:fldCharType="end"/>
            </w:r>
          </w:hyperlink>
        </w:p>
        <w:p w14:paraId="41BB6A9D" w14:textId="5C21DFC4" w:rsidR="00E20A2E" w:rsidRDefault="00E20A2E">
          <w:pPr>
            <w:pStyle w:val="TDC1"/>
            <w:tabs>
              <w:tab w:val="right" w:leader="dot" w:pos="9350"/>
            </w:tabs>
            <w:rPr>
              <w:rFonts w:asciiTheme="minorHAnsi" w:eastAsiaTheme="minorEastAsia" w:hAnsiTheme="minorHAnsi"/>
              <w:noProof/>
              <w:lang w:eastAsia="es-CO"/>
            </w:rPr>
          </w:pPr>
          <w:hyperlink w:anchor="_Toc56802381" w:history="1">
            <w:r w:rsidRPr="002B05E3">
              <w:rPr>
                <w:rStyle w:val="Hipervnculo"/>
                <w:noProof/>
              </w:rPr>
              <w:t>ALCANCES</w:t>
            </w:r>
            <w:r>
              <w:rPr>
                <w:noProof/>
                <w:webHidden/>
              </w:rPr>
              <w:tab/>
            </w:r>
            <w:r>
              <w:rPr>
                <w:noProof/>
                <w:webHidden/>
              </w:rPr>
              <w:fldChar w:fldCharType="begin"/>
            </w:r>
            <w:r>
              <w:rPr>
                <w:noProof/>
                <w:webHidden/>
              </w:rPr>
              <w:instrText xml:space="preserve"> PAGEREF _Toc56802381 \h </w:instrText>
            </w:r>
            <w:r>
              <w:rPr>
                <w:noProof/>
                <w:webHidden/>
              </w:rPr>
            </w:r>
            <w:r>
              <w:rPr>
                <w:noProof/>
                <w:webHidden/>
              </w:rPr>
              <w:fldChar w:fldCharType="separate"/>
            </w:r>
            <w:r>
              <w:rPr>
                <w:noProof/>
                <w:webHidden/>
              </w:rPr>
              <w:t>45</w:t>
            </w:r>
            <w:r>
              <w:rPr>
                <w:noProof/>
                <w:webHidden/>
              </w:rPr>
              <w:fldChar w:fldCharType="end"/>
            </w:r>
          </w:hyperlink>
        </w:p>
        <w:p w14:paraId="4DF5EB91" w14:textId="5D0C6932" w:rsidR="00E20A2E" w:rsidRDefault="00E20A2E">
          <w:pPr>
            <w:pStyle w:val="TDC1"/>
            <w:tabs>
              <w:tab w:val="right" w:leader="dot" w:pos="9350"/>
            </w:tabs>
            <w:rPr>
              <w:rFonts w:asciiTheme="minorHAnsi" w:eastAsiaTheme="minorEastAsia" w:hAnsiTheme="minorHAnsi"/>
              <w:noProof/>
              <w:lang w:eastAsia="es-CO"/>
            </w:rPr>
          </w:pPr>
          <w:hyperlink w:anchor="_Toc56802382" w:history="1">
            <w:r w:rsidRPr="002B05E3">
              <w:rPr>
                <w:rStyle w:val="Hipervnculo"/>
                <w:rFonts w:eastAsia="Times New Roman"/>
                <w:noProof/>
                <w:lang w:eastAsia="es-CO"/>
              </w:rPr>
              <w:t>METODOLOGIA</w:t>
            </w:r>
            <w:r>
              <w:rPr>
                <w:noProof/>
                <w:webHidden/>
              </w:rPr>
              <w:tab/>
            </w:r>
            <w:r>
              <w:rPr>
                <w:noProof/>
                <w:webHidden/>
              </w:rPr>
              <w:fldChar w:fldCharType="begin"/>
            </w:r>
            <w:r>
              <w:rPr>
                <w:noProof/>
                <w:webHidden/>
              </w:rPr>
              <w:instrText xml:space="preserve"> PAGEREF _Toc56802382 \h </w:instrText>
            </w:r>
            <w:r>
              <w:rPr>
                <w:noProof/>
                <w:webHidden/>
              </w:rPr>
            </w:r>
            <w:r>
              <w:rPr>
                <w:noProof/>
                <w:webHidden/>
              </w:rPr>
              <w:fldChar w:fldCharType="separate"/>
            </w:r>
            <w:r>
              <w:rPr>
                <w:noProof/>
                <w:webHidden/>
              </w:rPr>
              <w:t>47</w:t>
            </w:r>
            <w:r>
              <w:rPr>
                <w:noProof/>
                <w:webHidden/>
              </w:rPr>
              <w:fldChar w:fldCharType="end"/>
            </w:r>
          </w:hyperlink>
        </w:p>
        <w:p w14:paraId="6E5AEE0B" w14:textId="6E8B088F" w:rsidR="00E20A2E" w:rsidRDefault="00E20A2E">
          <w:pPr>
            <w:pStyle w:val="TDC2"/>
            <w:tabs>
              <w:tab w:val="right" w:leader="dot" w:pos="9350"/>
            </w:tabs>
            <w:rPr>
              <w:rFonts w:asciiTheme="minorHAnsi" w:eastAsiaTheme="minorEastAsia" w:hAnsiTheme="minorHAnsi"/>
              <w:noProof/>
              <w:lang w:eastAsia="es-CO"/>
            </w:rPr>
          </w:pPr>
          <w:hyperlink w:anchor="_Toc56802383" w:history="1">
            <w:r w:rsidRPr="002B05E3">
              <w:rPr>
                <w:rStyle w:val="Hipervnculo"/>
                <w:rFonts w:eastAsia="Times New Roman"/>
                <w:noProof/>
                <w:lang w:eastAsia="es-CO"/>
              </w:rPr>
              <w:t>CRONOGRAMA</w:t>
            </w:r>
            <w:r>
              <w:rPr>
                <w:noProof/>
                <w:webHidden/>
              </w:rPr>
              <w:tab/>
            </w:r>
            <w:r>
              <w:rPr>
                <w:noProof/>
                <w:webHidden/>
              </w:rPr>
              <w:fldChar w:fldCharType="begin"/>
            </w:r>
            <w:r>
              <w:rPr>
                <w:noProof/>
                <w:webHidden/>
              </w:rPr>
              <w:instrText xml:space="preserve"> PAGEREF _Toc56802383 \h </w:instrText>
            </w:r>
            <w:r>
              <w:rPr>
                <w:noProof/>
                <w:webHidden/>
              </w:rPr>
            </w:r>
            <w:r>
              <w:rPr>
                <w:noProof/>
                <w:webHidden/>
              </w:rPr>
              <w:fldChar w:fldCharType="separate"/>
            </w:r>
            <w:r>
              <w:rPr>
                <w:noProof/>
                <w:webHidden/>
              </w:rPr>
              <w:t>48</w:t>
            </w:r>
            <w:r>
              <w:rPr>
                <w:noProof/>
                <w:webHidden/>
              </w:rPr>
              <w:fldChar w:fldCharType="end"/>
            </w:r>
          </w:hyperlink>
        </w:p>
        <w:p w14:paraId="316B0A11" w14:textId="2E9AF282" w:rsidR="00E20A2E" w:rsidRDefault="00E20A2E">
          <w:pPr>
            <w:pStyle w:val="TDC1"/>
            <w:tabs>
              <w:tab w:val="right" w:leader="dot" w:pos="9350"/>
            </w:tabs>
            <w:rPr>
              <w:rFonts w:asciiTheme="minorHAnsi" w:eastAsiaTheme="minorEastAsia" w:hAnsiTheme="minorHAnsi"/>
              <w:noProof/>
              <w:lang w:eastAsia="es-CO"/>
            </w:rPr>
          </w:pPr>
          <w:hyperlink w:anchor="_Toc56802384" w:history="1">
            <w:r w:rsidRPr="002B05E3">
              <w:rPr>
                <w:rStyle w:val="Hipervnculo"/>
                <w:noProof/>
                <w:lang w:eastAsia="es-CO"/>
              </w:rPr>
              <w:t>DESARROLLO</w:t>
            </w:r>
            <w:r>
              <w:rPr>
                <w:noProof/>
                <w:webHidden/>
              </w:rPr>
              <w:tab/>
            </w:r>
            <w:r>
              <w:rPr>
                <w:noProof/>
                <w:webHidden/>
              </w:rPr>
              <w:fldChar w:fldCharType="begin"/>
            </w:r>
            <w:r>
              <w:rPr>
                <w:noProof/>
                <w:webHidden/>
              </w:rPr>
              <w:instrText xml:space="preserve"> PAGEREF _Toc56802384 \h </w:instrText>
            </w:r>
            <w:r>
              <w:rPr>
                <w:noProof/>
                <w:webHidden/>
              </w:rPr>
            </w:r>
            <w:r>
              <w:rPr>
                <w:noProof/>
                <w:webHidden/>
              </w:rPr>
              <w:fldChar w:fldCharType="separate"/>
            </w:r>
            <w:r>
              <w:rPr>
                <w:noProof/>
                <w:webHidden/>
              </w:rPr>
              <w:t>49</w:t>
            </w:r>
            <w:r>
              <w:rPr>
                <w:noProof/>
                <w:webHidden/>
              </w:rPr>
              <w:fldChar w:fldCharType="end"/>
            </w:r>
          </w:hyperlink>
        </w:p>
        <w:p w14:paraId="726E0191" w14:textId="38B204FF" w:rsidR="00E20A2E" w:rsidRDefault="00E20A2E">
          <w:pPr>
            <w:pStyle w:val="TDC2"/>
            <w:tabs>
              <w:tab w:val="right" w:leader="dot" w:pos="9350"/>
            </w:tabs>
            <w:rPr>
              <w:rFonts w:asciiTheme="minorHAnsi" w:eastAsiaTheme="minorEastAsia" w:hAnsiTheme="minorHAnsi"/>
              <w:noProof/>
              <w:lang w:eastAsia="es-CO"/>
            </w:rPr>
          </w:pPr>
          <w:hyperlink w:anchor="_Toc56802385" w:history="1">
            <w:r w:rsidRPr="002B05E3">
              <w:rPr>
                <w:rStyle w:val="Hipervnculo"/>
                <w:noProof/>
                <w:lang w:eastAsia="es-CO"/>
              </w:rPr>
              <w:t>Arquitectura del proyecto</w:t>
            </w:r>
            <w:r>
              <w:rPr>
                <w:noProof/>
                <w:webHidden/>
              </w:rPr>
              <w:tab/>
            </w:r>
            <w:r>
              <w:rPr>
                <w:noProof/>
                <w:webHidden/>
              </w:rPr>
              <w:fldChar w:fldCharType="begin"/>
            </w:r>
            <w:r>
              <w:rPr>
                <w:noProof/>
                <w:webHidden/>
              </w:rPr>
              <w:instrText xml:space="preserve"> PAGEREF _Toc56802385 \h </w:instrText>
            </w:r>
            <w:r>
              <w:rPr>
                <w:noProof/>
                <w:webHidden/>
              </w:rPr>
            </w:r>
            <w:r>
              <w:rPr>
                <w:noProof/>
                <w:webHidden/>
              </w:rPr>
              <w:fldChar w:fldCharType="separate"/>
            </w:r>
            <w:r>
              <w:rPr>
                <w:noProof/>
                <w:webHidden/>
              </w:rPr>
              <w:t>49</w:t>
            </w:r>
            <w:r>
              <w:rPr>
                <w:noProof/>
                <w:webHidden/>
              </w:rPr>
              <w:fldChar w:fldCharType="end"/>
            </w:r>
          </w:hyperlink>
        </w:p>
        <w:p w14:paraId="013F1E40" w14:textId="11F20177" w:rsidR="00E20A2E" w:rsidRDefault="00E20A2E">
          <w:pPr>
            <w:pStyle w:val="TDC2"/>
            <w:tabs>
              <w:tab w:val="right" w:leader="dot" w:pos="9350"/>
            </w:tabs>
            <w:rPr>
              <w:rFonts w:asciiTheme="minorHAnsi" w:eastAsiaTheme="minorEastAsia" w:hAnsiTheme="minorHAnsi"/>
              <w:noProof/>
              <w:lang w:eastAsia="es-CO"/>
            </w:rPr>
          </w:pPr>
          <w:hyperlink w:anchor="_Toc56802386" w:history="1">
            <w:r w:rsidRPr="002B05E3">
              <w:rPr>
                <w:rStyle w:val="Hipervnculo"/>
                <w:noProof/>
                <w:lang w:eastAsia="es-CO"/>
              </w:rPr>
              <w:t>Diagrama de Despliegue</w:t>
            </w:r>
            <w:r>
              <w:rPr>
                <w:noProof/>
                <w:webHidden/>
              </w:rPr>
              <w:tab/>
            </w:r>
            <w:r>
              <w:rPr>
                <w:noProof/>
                <w:webHidden/>
              </w:rPr>
              <w:fldChar w:fldCharType="begin"/>
            </w:r>
            <w:r>
              <w:rPr>
                <w:noProof/>
                <w:webHidden/>
              </w:rPr>
              <w:instrText xml:space="preserve"> PAGEREF _Toc56802386 \h </w:instrText>
            </w:r>
            <w:r>
              <w:rPr>
                <w:noProof/>
                <w:webHidden/>
              </w:rPr>
            </w:r>
            <w:r>
              <w:rPr>
                <w:noProof/>
                <w:webHidden/>
              </w:rPr>
              <w:fldChar w:fldCharType="separate"/>
            </w:r>
            <w:r>
              <w:rPr>
                <w:noProof/>
                <w:webHidden/>
              </w:rPr>
              <w:t>50</w:t>
            </w:r>
            <w:r>
              <w:rPr>
                <w:noProof/>
                <w:webHidden/>
              </w:rPr>
              <w:fldChar w:fldCharType="end"/>
            </w:r>
          </w:hyperlink>
        </w:p>
        <w:p w14:paraId="6D78396A" w14:textId="61DA5180" w:rsidR="00E20A2E" w:rsidRDefault="00E20A2E">
          <w:pPr>
            <w:pStyle w:val="TDC2"/>
            <w:tabs>
              <w:tab w:val="right" w:leader="dot" w:pos="9350"/>
            </w:tabs>
            <w:rPr>
              <w:rFonts w:asciiTheme="minorHAnsi" w:eastAsiaTheme="minorEastAsia" w:hAnsiTheme="minorHAnsi"/>
              <w:noProof/>
              <w:lang w:eastAsia="es-CO"/>
            </w:rPr>
          </w:pPr>
          <w:hyperlink w:anchor="_Toc56802387" w:history="1">
            <w:r w:rsidRPr="002B05E3">
              <w:rPr>
                <w:rStyle w:val="Hipervnculo"/>
                <w:noProof/>
                <w:lang w:eastAsia="es-CO"/>
              </w:rPr>
              <w:t>Modelo Entidad Relación</w:t>
            </w:r>
            <w:r>
              <w:rPr>
                <w:noProof/>
                <w:webHidden/>
              </w:rPr>
              <w:tab/>
            </w:r>
            <w:r>
              <w:rPr>
                <w:noProof/>
                <w:webHidden/>
              </w:rPr>
              <w:fldChar w:fldCharType="begin"/>
            </w:r>
            <w:r>
              <w:rPr>
                <w:noProof/>
                <w:webHidden/>
              </w:rPr>
              <w:instrText xml:space="preserve"> PAGEREF _Toc56802387 \h </w:instrText>
            </w:r>
            <w:r>
              <w:rPr>
                <w:noProof/>
                <w:webHidden/>
              </w:rPr>
            </w:r>
            <w:r>
              <w:rPr>
                <w:noProof/>
                <w:webHidden/>
              </w:rPr>
              <w:fldChar w:fldCharType="separate"/>
            </w:r>
            <w:r>
              <w:rPr>
                <w:noProof/>
                <w:webHidden/>
              </w:rPr>
              <w:t>51</w:t>
            </w:r>
            <w:r>
              <w:rPr>
                <w:noProof/>
                <w:webHidden/>
              </w:rPr>
              <w:fldChar w:fldCharType="end"/>
            </w:r>
          </w:hyperlink>
        </w:p>
        <w:p w14:paraId="383F923E" w14:textId="691EEFEB" w:rsidR="00E20A2E" w:rsidRDefault="00E20A2E">
          <w:pPr>
            <w:pStyle w:val="TDC2"/>
            <w:tabs>
              <w:tab w:val="right" w:leader="dot" w:pos="9350"/>
            </w:tabs>
            <w:rPr>
              <w:rFonts w:asciiTheme="minorHAnsi" w:eastAsiaTheme="minorEastAsia" w:hAnsiTheme="minorHAnsi"/>
              <w:noProof/>
              <w:lang w:eastAsia="es-CO"/>
            </w:rPr>
          </w:pPr>
          <w:hyperlink w:anchor="_Toc56802388" w:history="1">
            <w:r w:rsidRPr="002B05E3">
              <w:rPr>
                <w:rStyle w:val="Hipervnculo"/>
                <w:noProof/>
                <w:lang w:eastAsia="es-CO"/>
              </w:rPr>
              <w:t>Diccionario de Datos</w:t>
            </w:r>
            <w:r>
              <w:rPr>
                <w:noProof/>
                <w:webHidden/>
              </w:rPr>
              <w:tab/>
            </w:r>
            <w:r>
              <w:rPr>
                <w:noProof/>
                <w:webHidden/>
              </w:rPr>
              <w:fldChar w:fldCharType="begin"/>
            </w:r>
            <w:r>
              <w:rPr>
                <w:noProof/>
                <w:webHidden/>
              </w:rPr>
              <w:instrText xml:space="preserve"> PAGEREF _Toc56802388 \h </w:instrText>
            </w:r>
            <w:r>
              <w:rPr>
                <w:noProof/>
                <w:webHidden/>
              </w:rPr>
            </w:r>
            <w:r>
              <w:rPr>
                <w:noProof/>
                <w:webHidden/>
              </w:rPr>
              <w:fldChar w:fldCharType="separate"/>
            </w:r>
            <w:r>
              <w:rPr>
                <w:noProof/>
                <w:webHidden/>
              </w:rPr>
              <w:t>52</w:t>
            </w:r>
            <w:r>
              <w:rPr>
                <w:noProof/>
                <w:webHidden/>
              </w:rPr>
              <w:fldChar w:fldCharType="end"/>
            </w:r>
          </w:hyperlink>
        </w:p>
        <w:p w14:paraId="79DA27C4" w14:textId="71F97A6C" w:rsidR="00E20A2E" w:rsidRDefault="00E20A2E">
          <w:pPr>
            <w:pStyle w:val="TDC3"/>
            <w:tabs>
              <w:tab w:val="right" w:leader="dot" w:pos="9350"/>
            </w:tabs>
            <w:rPr>
              <w:rFonts w:asciiTheme="minorHAnsi" w:eastAsiaTheme="minorEastAsia" w:hAnsiTheme="minorHAnsi"/>
              <w:noProof/>
              <w:lang w:eastAsia="es-CO"/>
            </w:rPr>
          </w:pPr>
          <w:hyperlink w:anchor="_Toc56802389" w:history="1">
            <w:r w:rsidRPr="002B05E3">
              <w:rPr>
                <w:rStyle w:val="Hipervnculo"/>
                <w:noProof/>
              </w:rPr>
              <w:t>Listado de Tablas</w:t>
            </w:r>
            <w:r>
              <w:rPr>
                <w:noProof/>
                <w:webHidden/>
              </w:rPr>
              <w:tab/>
            </w:r>
            <w:r>
              <w:rPr>
                <w:noProof/>
                <w:webHidden/>
              </w:rPr>
              <w:fldChar w:fldCharType="begin"/>
            </w:r>
            <w:r>
              <w:rPr>
                <w:noProof/>
                <w:webHidden/>
              </w:rPr>
              <w:instrText xml:space="preserve"> PAGEREF _Toc56802389 \h </w:instrText>
            </w:r>
            <w:r>
              <w:rPr>
                <w:noProof/>
                <w:webHidden/>
              </w:rPr>
            </w:r>
            <w:r>
              <w:rPr>
                <w:noProof/>
                <w:webHidden/>
              </w:rPr>
              <w:fldChar w:fldCharType="separate"/>
            </w:r>
            <w:r>
              <w:rPr>
                <w:noProof/>
                <w:webHidden/>
              </w:rPr>
              <w:t>52</w:t>
            </w:r>
            <w:r>
              <w:rPr>
                <w:noProof/>
                <w:webHidden/>
              </w:rPr>
              <w:fldChar w:fldCharType="end"/>
            </w:r>
          </w:hyperlink>
        </w:p>
        <w:p w14:paraId="413482D7" w14:textId="078437DF" w:rsidR="00E20A2E" w:rsidRDefault="00E20A2E">
          <w:pPr>
            <w:pStyle w:val="TDC3"/>
            <w:tabs>
              <w:tab w:val="right" w:leader="dot" w:pos="9350"/>
            </w:tabs>
            <w:rPr>
              <w:rFonts w:asciiTheme="minorHAnsi" w:eastAsiaTheme="minorEastAsia" w:hAnsiTheme="minorHAnsi"/>
              <w:noProof/>
              <w:lang w:eastAsia="es-CO"/>
            </w:rPr>
          </w:pPr>
          <w:hyperlink w:anchor="_Toc56802390" w:history="1">
            <w:r w:rsidRPr="002B05E3">
              <w:rPr>
                <w:rStyle w:val="Hipervnculo"/>
                <w:noProof/>
              </w:rPr>
              <w:t>afeccion_empleado</w:t>
            </w:r>
            <w:r>
              <w:rPr>
                <w:noProof/>
                <w:webHidden/>
              </w:rPr>
              <w:tab/>
            </w:r>
            <w:r>
              <w:rPr>
                <w:noProof/>
                <w:webHidden/>
              </w:rPr>
              <w:fldChar w:fldCharType="begin"/>
            </w:r>
            <w:r>
              <w:rPr>
                <w:noProof/>
                <w:webHidden/>
              </w:rPr>
              <w:instrText xml:space="preserve"> PAGEREF _Toc56802390 \h </w:instrText>
            </w:r>
            <w:r>
              <w:rPr>
                <w:noProof/>
                <w:webHidden/>
              </w:rPr>
            </w:r>
            <w:r>
              <w:rPr>
                <w:noProof/>
                <w:webHidden/>
              </w:rPr>
              <w:fldChar w:fldCharType="separate"/>
            </w:r>
            <w:r>
              <w:rPr>
                <w:noProof/>
                <w:webHidden/>
              </w:rPr>
              <w:t>53</w:t>
            </w:r>
            <w:r>
              <w:rPr>
                <w:noProof/>
                <w:webHidden/>
              </w:rPr>
              <w:fldChar w:fldCharType="end"/>
            </w:r>
          </w:hyperlink>
        </w:p>
        <w:p w14:paraId="168C36AB" w14:textId="06258C68" w:rsidR="00E20A2E" w:rsidRDefault="00E20A2E">
          <w:pPr>
            <w:pStyle w:val="TDC4"/>
            <w:tabs>
              <w:tab w:val="right" w:leader="dot" w:pos="9350"/>
            </w:tabs>
            <w:rPr>
              <w:rFonts w:asciiTheme="minorHAnsi" w:eastAsiaTheme="minorEastAsia" w:hAnsiTheme="minorHAnsi"/>
              <w:noProof/>
              <w:lang w:eastAsia="es-CO"/>
            </w:rPr>
          </w:pPr>
          <w:hyperlink w:anchor="_Toc56802391" w:history="1">
            <w:r w:rsidRPr="002B05E3">
              <w:rPr>
                <w:rStyle w:val="Hipervnculo"/>
                <w:noProof/>
              </w:rPr>
              <w:t>Índices</w:t>
            </w:r>
            <w:r>
              <w:rPr>
                <w:noProof/>
                <w:webHidden/>
              </w:rPr>
              <w:tab/>
            </w:r>
            <w:r>
              <w:rPr>
                <w:noProof/>
                <w:webHidden/>
              </w:rPr>
              <w:fldChar w:fldCharType="begin"/>
            </w:r>
            <w:r>
              <w:rPr>
                <w:noProof/>
                <w:webHidden/>
              </w:rPr>
              <w:instrText xml:space="preserve"> PAGEREF _Toc56802391 \h </w:instrText>
            </w:r>
            <w:r>
              <w:rPr>
                <w:noProof/>
                <w:webHidden/>
              </w:rPr>
            </w:r>
            <w:r>
              <w:rPr>
                <w:noProof/>
                <w:webHidden/>
              </w:rPr>
              <w:fldChar w:fldCharType="separate"/>
            </w:r>
            <w:r>
              <w:rPr>
                <w:noProof/>
                <w:webHidden/>
              </w:rPr>
              <w:t>54</w:t>
            </w:r>
            <w:r>
              <w:rPr>
                <w:noProof/>
                <w:webHidden/>
              </w:rPr>
              <w:fldChar w:fldCharType="end"/>
            </w:r>
          </w:hyperlink>
        </w:p>
        <w:p w14:paraId="1C19F951" w14:textId="4E631777" w:rsidR="00E20A2E" w:rsidRDefault="00E20A2E">
          <w:pPr>
            <w:pStyle w:val="TDC3"/>
            <w:tabs>
              <w:tab w:val="right" w:leader="dot" w:pos="9350"/>
            </w:tabs>
            <w:rPr>
              <w:rFonts w:asciiTheme="minorHAnsi" w:eastAsiaTheme="minorEastAsia" w:hAnsiTheme="minorHAnsi"/>
              <w:noProof/>
              <w:lang w:eastAsia="es-CO"/>
            </w:rPr>
          </w:pPr>
          <w:hyperlink w:anchor="_Toc56802392" w:history="1">
            <w:r w:rsidRPr="002B05E3">
              <w:rPr>
                <w:rStyle w:val="Hipervnculo"/>
                <w:noProof/>
              </w:rPr>
              <w:t>afeccion_medica</w:t>
            </w:r>
            <w:r>
              <w:rPr>
                <w:noProof/>
                <w:webHidden/>
              </w:rPr>
              <w:tab/>
            </w:r>
            <w:r>
              <w:rPr>
                <w:noProof/>
                <w:webHidden/>
              </w:rPr>
              <w:fldChar w:fldCharType="begin"/>
            </w:r>
            <w:r>
              <w:rPr>
                <w:noProof/>
                <w:webHidden/>
              </w:rPr>
              <w:instrText xml:space="preserve"> PAGEREF _Toc56802392 \h </w:instrText>
            </w:r>
            <w:r>
              <w:rPr>
                <w:noProof/>
                <w:webHidden/>
              </w:rPr>
            </w:r>
            <w:r>
              <w:rPr>
                <w:noProof/>
                <w:webHidden/>
              </w:rPr>
              <w:fldChar w:fldCharType="separate"/>
            </w:r>
            <w:r>
              <w:rPr>
                <w:noProof/>
                <w:webHidden/>
              </w:rPr>
              <w:t>54</w:t>
            </w:r>
            <w:r>
              <w:rPr>
                <w:noProof/>
                <w:webHidden/>
              </w:rPr>
              <w:fldChar w:fldCharType="end"/>
            </w:r>
          </w:hyperlink>
        </w:p>
        <w:p w14:paraId="2B7E5EEF" w14:textId="65B88058" w:rsidR="00E20A2E" w:rsidRDefault="00E20A2E">
          <w:pPr>
            <w:pStyle w:val="TDC4"/>
            <w:tabs>
              <w:tab w:val="right" w:leader="dot" w:pos="9350"/>
            </w:tabs>
            <w:rPr>
              <w:rFonts w:asciiTheme="minorHAnsi" w:eastAsiaTheme="minorEastAsia" w:hAnsiTheme="minorHAnsi"/>
              <w:noProof/>
              <w:lang w:eastAsia="es-CO"/>
            </w:rPr>
          </w:pPr>
          <w:hyperlink w:anchor="_Toc56802393" w:history="1">
            <w:r w:rsidRPr="002B05E3">
              <w:rPr>
                <w:rStyle w:val="Hipervnculo"/>
                <w:noProof/>
              </w:rPr>
              <w:t>Índices</w:t>
            </w:r>
            <w:r>
              <w:rPr>
                <w:noProof/>
                <w:webHidden/>
              </w:rPr>
              <w:tab/>
            </w:r>
            <w:r>
              <w:rPr>
                <w:noProof/>
                <w:webHidden/>
              </w:rPr>
              <w:fldChar w:fldCharType="begin"/>
            </w:r>
            <w:r>
              <w:rPr>
                <w:noProof/>
                <w:webHidden/>
              </w:rPr>
              <w:instrText xml:space="preserve"> PAGEREF _Toc56802393 \h </w:instrText>
            </w:r>
            <w:r>
              <w:rPr>
                <w:noProof/>
                <w:webHidden/>
              </w:rPr>
            </w:r>
            <w:r>
              <w:rPr>
                <w:noProof/>
                <w:webHidden/>
              </w:rPr>
              <w:fldChar w:fldCharType="separate"/>
            </w:r>
            <w:r>
              <w:rPr>
                <w:noProof/>
                <w:webHidden/>
              </w:rPr>
              <w:t>55</w:t>
            </w:r>
            <w:r>
              <w:rPr>
                <w:noProof/>
                <w:webHidden/>
              </w:rPr>
              <w:fldChar w:fldCharType="end"/>
            </w:r>
          </w:hyperlink>
        </w:p>
        <w:p w14:paraId="2A0CCDBE" w14:textId="63F0BD28" w:rsidR="00E20A2E" w:rsidRDefault="00E20A2E">
          <w:pPr>
            <w:pStyle w:val="TDC3"/>
            <w:tabs>
              <w:tab w:val="right" w:leader="dot" w:pos="9350"/>
            </w:tabs>
            <w:rPr>
              <w:rFonts w:asciiTheme="minorHAnsi" w:eastAsiaTheme="minorEastAsia" w:hAnsiTheme="minorHAnsi"/>
              <w:noProof/>
              <w:lang w:eastAsia="es-CO"/>
            </w:rPr>
          </w:pPr>
          <w:hyperlink w:anchor="_Toc56802394" w:history="1">
            <w:r w:rsidRPr="002B05E3">
              <w:rPr>
                <w:rStyle w:val="Hipervnculo"/>
                <w:noProof/>
              </w:rPr>
              <w:t>afiliacion_contrato</w:t>
            </w:r>
            <w:r>
              <w:rPr>
                <w:noProof/>
                <w:webHidden/>
              </w:rPr>
              <w:tab/>
            </w:r>
            <w:r>
              <w:rPr>
                <w:noProof/>
                <w:webHidden/>
              </w:rPr>
              <w:fldChar w:fldCharType="begin"/>
            </w:r>
            <w:r>
              <w:rPr>
                <w:noProof/>
                <w:webHidden/>
              </w:rPr>
              <w:instrText xml:space="preserve"> PAGEREF _Toc56802394 \h </w:instrText>
            </w:r>
            <w:r>
              <w:rPr>
                <w:noProof/>
                <w:webHidden/>
              </w:rPr>
            </w:r>
            <w:r>
              <w:rPr>
                <w:noProof/>
                <w:webHidden/>
              </w:rPr>
              <w:fldChar w:fldCharType="separate"/>
            </w:r>
            <w:r>
              <w:rPr>
                <w:noProof/>
                <w:webHidden/>
              </w:rPr>
              <w:t>55</w:t>
            </w:r>
            <w:r>
              <w:rPr>
                <w:noProof/>
                <w:webHidden/>
              </w:rPr>
              <w:fldChar w:fldCharType="end"/>
            </w:r>
          </w:hyperlink>
        </w:p>
        <w:p w14:paraId="483DC079" w14:textId="6649FADE" w:rsidR="00E20A2E" w:rsidRDefault="00E20A2E">
          <w:pPr>
            <w:pStyle w:val="TDC4"/>
            <w:tabs>
              <w:tab w:val="right" w:leader="dot" w:pos="9350"/>
            </w:tabs>
            <w:rPr>
              <w:rFonts w:asciiTheme="minorHAnsi" w:eastAsiaTheme="minorEastAsia" w:hAnsiTheme="minorHAnsi"/>
              <w:noProof/>
              <w:lang w:eastAsia="es-CO"/>
            </w:rPr>
          </w:pPr>
          <w:hyperlink w:anchor="_Toc56802395" w:history="1">
            <w:r w:rsidRPr="002B05E3">
              <w:rPr>
                <w:rStyle w:val="Hipervnculo"/>
                <w:noProof/>
              </w:rPr>
              <w:t>Índices</w:t>
            </w:r>
            <w:r>
              <w:rPr>
                <w:noProof/>
                <w:webHidden/>
              </w:rPr>
              <w:tab/>
            </w:r>
            <w:r>
              <w:rPr>
                <w:noProof/>
                <w:webHidden/>
              </w:rPr>
              <w:fldChar w:fldCharType="begin"/>
            </w:r>
            <w:r>
              <w:rPr>
                <w:noProof/>
                <w:webHidden/>
              </w:rPr>
              <w:instrText xml:space="preserve"> PAGEREF _Toc56802395 \h </w:instrText>
            </w:r>
            <w:r>
              <w:rPr>
                <w:noProof/>
                <w:webHidden/>
              </w:rPr>
            </w:r>
            <w:r>
              <w:rPr>
                <w:noProof/>
                <w:webHidden/>
              </w:rPr>
              <w:fldChar w:fldCharType="separate"/>
            </w:r>
            <w:r>
              <w:rPr>
                <w:noProof/>
                <w:webHidden/>
              </w:rPr>
              <w:t>55</w:t>
            </w:r>
            <w:r>
              <w:rPr>
                <w:noProof/>
                <w:webHidden/>
              </w:rPr>
              <w:fldChar w:fldCharType="end"/>
            </w:r>
          </w:hyperlink>
        </w:p>
        <w:p w14:paraId="040DC29E" w14:textId="76E47B52" w:rsidR="00E20A2E" w:rsidRDefault="00E20A2E">
          <w:pPr>
            <w:pStyle w:val="TDC3"/>
            <w:tabs>
              <w:tab w:val="right" w:leader="dot" w:pos="9350"/>
            </w:tabs>
            <w:rPr>
              <w:rFonts w:asciiTheme="minorHAnsi" w:eastAsiaTheme="minorEastAsia" w:hAnsiTheme="minorHAnsi"/>
              <w:noProof/>
              <w:lang w:eastAsia="es-CO"/>
            </w:rPr>
          </w:pPr>
          <w:hyperlink w:anchor="_Toc56802396" w:history="1">
            <w:r w:rsidRPr="002B05E3">
              <w:rPr>
                <w:rStyle w:val="Hipervnculo"/>
                <w:noProof/>
              </w:rPr>
              <w:t>afiliacion_empleado</w:t>
            </w:r>
            <w:r>
              <w:rPr>
                <w:noProof/>
                <w:webHidden/>
              </w:rPr>
              <w:tab/>
            </w:r>
            <w:r>
              <w:rPr>
                <w:noProof/>
                <w:webHidden/>
              </w:rPr>
              <w:fldChar w:fldCharType="begin"/>
            </w:r>
            <w:r>
              <w:rPr>
                <w:noProof/>
                <w:webHidden/>
              </w:rPr>
              <w:instrText xml:space="preserve"> PAGEREF _Toc56802396 \h </w:instrText>
            </w:r>
            <w:r>
              <w:rPr>
                <w:noProof/>
                <w:webHidden/>
              </w:rPr>
            </w:r>
            <w:r>
              <w:rPr>
                <w:noProof/>
                <w:webHidden/>
              </w:rPr>
              <w:fldChar w:fldCharType="separate"/>
            </w:r>
            <w:r>
              <w:rPr>
                <w:noProof/>
                <w:webHidden/>
              </w:rPr>
              <w:t>56</w:t>
            </w:r>
            <w:r>
              <w:rPr>
                <w:noProof/>
                <w:webHidden/>
              </w:rPr>
              <w:fldChar w:fldCharType="end"/>
            </w:r>
          </w:hyperlink>
        </w:p>
        <w:p w14:paraId="1EEFE704" w14:textId="295134D0" w:rsidR="00E20A2E" w:rsidRDefault="00E20A2E">
          <w:pPr>
            <w:pStyle w:val="TDC4"/>
            <w:tabs>
              <w:tab w:val="right" w:leader="dot" w:pos="9350"/>
            </w:tabs>
            <w:rPr>
              <w:rFonts w:asciiTheme="minorHAnsi" w:eastAsiaTheme="minorEastAsia" w:hAnsiTheme="minorHAnsi"/>
              <w:noProof/>
              <w:lang w:eastAsia="es-CO"/>
            </w:rPr>
          </w:pPr>
          <w:hyperlink w:anchor="_Toc56802397" w:history="1">
            <w:r w:rsidRPr="002B05E3">
              <w:rPr>
                <w:rStyle w:val="Hipervnculo"/>
                <w:noProof/>
              </w:rPr>
              <w:t>Índices</w:t>
            </w:r>
            <w:r>
              <w:rPr>
                <w:noProof/>
                <w:webHidden/>
              </w:rPr>
              <w:tab/>
            </w:r>
            <w:r>
              <w:rPr>
                <w:noProof/>
                <w:webHidden/>
              </w:rPr>
              <w:fldChar w:fldCharType="begin"/>
            </w:r>
            <w:r>
              <w:rPr>
                <w:noProof/>
                <w:webHidden/>
              </w:rPr>
              <w:instrText xml:space="preserve"> PAGEREF _Toc56802397 \h </w:instrText>
            </w:r>
            <w:r>
              <w:rPr>
                <w:noProof/>
                <w:webHidden/>
              </w:rPr>
            </w:r>
            <w:r>
              <w:rPr>
                <w:noProof/>
                <w:webHidden/>
              </w:rPr>
              <w:fldChar w:fldCharType="separate"/>
            </w:r>
            <w:r>
              <w:rPr>
                <w:noProof/>
                <w:webHidden/>
              </w:rPr>
              <w:t>56</w:t>
            </w:r>
            <w:r>
              <w:rPr>
                <w:noProof/>
                <w:webHidden/>
              </w:rPr>
              <w:fldChar w:fldCharType="end"/>
            </w:r>
          </w:hyperlink>
        </w:p>
        <w:p w14:paraId="747E4018" w14:textId="5C10D2E5" w:rsidR="00E20A2E" w:rsidRDefault="00E20A2E">
          <w:pPr>
            <w:pStyle w:val="TDC3"/>
            <w:tabs>
              <w:tab w:val="right" w:leader="dot" w:pos="9350"/>
            </w:tabs>
            <w:rPr>
              <w:rFonts w:asciiTheme="minorHAnsi" w:eastAsiaTheme="minorEastAsia" w:hAnsiTheme="minorHAnsi"/>
              <w:noProof/>
              <w:lang w:eastAsia="es-CO"/>
            </w:rPr>
          </w:pPr>
          <w:hyperlink w:anchor="_Toc56802398" w:history="1">
            <w:r w:rsidRPr="002B05E3">
              <w:rPr>
                <w:rStyle w:val="Hipervnculo"/>
                <w:noProof/>
              </w:rPr>
              <w:t>afiliacion_empresa</w:t>
            </w:r>
            <w:r>
              <w:rPr>
                <w:noProof/>
                <w:webHidden/>
              </w:rPr>
              <w:tab/>
            </w:r>
            <w:r>
              <w:rPr>
                <w:noProof/>
                <w:webHidden/>
              </w:rPr>
              <w:fldChar w:fldCharType="begin"/>
            </w:r>
            <w:r>
              <w:rPr>
                <w:noProof/>
                <w:webHidden/>
              </w:rPr>
              <w:instrText xml:space="preserve"> PAGEREF _Toc56802398 \h </w:instrText>
            </w:r>
            <w:r>
              <w:rPr>
                <w:noProof/>
                <w:webHidden/>
              </w:rPr>
            </w:r>
            <w:r>
              <w:rPr>
                <w:noProof/>
                <w:webHidden/>
              </w:rPr>
              <w:fldChar w:fldCharType="separate"/>
            </w:r>
            <w:r>
              <w:rPr>
                <w:noProof/>
                <w:webHidden/>
              </w:rPr>
              <w:t>56</w:t>
            </w:r>
            <w:r>
              <w:rPr>
                <w:noProof/>
                <w:webHidden/>
              </w:rPr>
              <w:fldChar w:fldCharType="end"/>
            </w:r>
          </w:hyperlink>
        </w:p>
        <w:p w14:paraId="2A6DC90A" w14:textId="2CFE8822" w:rsidR="00E20A2E" w:rsidRDefault="00E20A2E">
          <w:pPr>
            <w:pStyle w:val="TDC4"/>
            <w:tabs>
              <w:tab w:val="right" w:leader="dot" w:pos="9350"/>
            </w:tabs>
            <w:rPr>
              <w:rFonts w:asciiTheme="minorHAnsi" w:eastAsiaTheme="minorEastAsia" w:hAnsiTheme="minorHAnsi"/>
              <w:noProof/>
              <w:lang w:eastAsia="es-CO"/>
            </w:rPr>
          </w:pPr>
          <w:hyperlink w:anchor="_Toc56802399" w:history="1">
            <w:r w:rsidRPr="002B05E3">
              <w:rPr>
                <w:rStyle w:val="Hipervnculo"/>
                <w:noProof/>
              </w:rPr>
              <w:t>Índices</w:t>
            </w:r>
            <w:r>
              <w:rPr>
                <w:noProof/>
                <w:webHidden/>
              </w:rPr>
              <w:tab/>
            </w:r>
            <w:r>
              <w:rPr>
                <w:noProof/>
                <w:webHidden/>
              </w:rPr>
              <w:fldChar w:fldCharType="begin"/>
            </w:r>
            <w:r>
              <w:rPr>
                <w:noProof/>
                <w:webHidden/>
              </w:rPr>
              <w:instrText xml:space="preserve"> PAGEREF _Toc56802399 \h </w:instrText>
            </w:r>
            <w:r>
              <w:rPr>
                <w:noProof/>
                <w:webHidden/>
              </w:rPr>
            </w:r>
            <w:r>
              <w:rPr>
                <w:noProof/>
                <w:webHidden/>
              </w:rPr>
              <w:fldChar w:fldCharType="separate"/>
            </w:r>
            <w:r>
              <w:rPr>
                <w:noProof/>
                <w:webHidden/>
              </w:rPr>
              <w:t>57</w:t>
            </w:r>
            <w:r>
              <w:rPr>
                <w:noProof/>
                <w:webHidden/>
              </w:rPr>
              <w:fldChar w:fldCharType="end"/>
            </w:r>
          </w:hyperlink>
        </w:p>
        <w:p w14:paraId="50C642E6" w14:textId="0BA4D890" w:rsidR="00E20A2E" w:rsidRDefault="00E20A2E">
          <w:pPr>
            <w:pStyle w:val="TDC3"/>
            <w:tabs>
              <w:tab w:val="right" w:leader="dot" w:pos="9350"/>
            </w:tabs>
            <w:rPr>
              <w:rFonts w:asciiTheme="minorHAnsi" w:eastAsiaTheme="minorEastAsia" w:hAnsiTheme="minorHAnsi"/>
              <w:noProof/>
              <w:lang w:eastAsia="es-CO"/>
            </w:rPr>
          </w:pPr>
          <w:hyperlink w:anchor="_Toc56802400" w:history="1">
            <w:r w:rsidRPr="002B05E3">
              <w:rPr>
                <w:rStyle w:val="Hipervnculo"/>
                <w:noProof/>
              </w:rPr>
              <w:t>Comentario</w:t>
            </w:r>
            <w:r>
              <w:rPr>
                <w:noProof/>
                <w:webHidden/>
              </w:rPr>
              <w:tab/>
            </w:r>
            <w:r>
              <w:rPr>
                <w:noProof/>
                <w:webHidden/>
              </w:rPr>
              <w:fldChar w:fldCharType="begin"/>
            </w:r>
            <w:r>
              <w:rPr>
                <w:noProof/>
                <w:webHidden/>
              </w:rPr>
              <w:instrText xml:space="preserve"> PAGEREF _Toc56802400 \h </w:instrText>
            </w:r>
            <w:r>
              <w:rPr>
                <w:noProof/>
                <w:webHidden/>
              </w:rPr>
            </w:r>
            <w:r>
              <w:rPr>
                <w:noProof/>
                <w:webHidden/>
              </w:rPr>
              <w:fldChar w:fldCharType="separate"/>
            </w:r>
            <w:r>
              <w:rPr>
                <w:noProof/>
                <w:webHidden/>
              </w:rPr>
              <w:t>57</w:t>
            </w:r>
            <w:r>
              <w:rPr>
                <w:noProof/>
                <w:webHidden/>
              </w:rPr>
              <w:fldChar w:fldCharType="end"/>
            </w:r>
          </w:hyperlink>
        </w:p>
        <w:p w14:paraId="61014938" w14:textId="2FA2A216" w:rsidR="00E20A2E" w:rsidRDefault="00E20A2E">
          <w:pPr>
            <w:pStyle w:val="TDC4"/>
            <w:tabs>
              <w:tab w:val="right" w:leader="dot" w:pos="9350"/>
            </w:tabs>
            <w:rPr>
              <w:rFonts w:asciiTheme="minorHAnsi" w:eastAsiaTheme="minorEastAsia" w:hAnsiTheme="minorHAnsi"/>
              <w:noProof/>
              <w:lang w:eastAsia="es-CO"/>
            </w:rPr>
          </w:pPr>
          <w:hyperlink w:anchor="_Toc56802401" w:history="1">
            <w:r w:rsidRPr="002B05E3">
              <w:rPr>
                <w:rStyle w:val="Hipervnculo"/>
                <w:noProof/>
              </w:rPr>
              <w:t>Índices</w:t>
            </w:r>
            <w:r>
              <w:rPr>
                <w:noProof/>
                <w:webHidden/>
              </w:rPr>
              <w:tab/>
            </w:r>
            <w:r>
              <w:rPr>
                <w:noProof/>
                <w:webHidden/>
              </w:rPr>
              <w:fldChar w:fldCharType="begin"/>
            </w:r>
            <w:r>
              <w:rPr>
                <w:noProof/>
                <w:webHidden/>
              </w:rPr>
              <w:instrText xml:space="preserve"> PAGEREF _Toc56802401 \h </w:instrText>
            </w:r>
            <w:r>
              <w:rPr>
                <w:noProof/>
                <w:webHidden/>
              </w:rPr>
            </w:r>
            <w:r>
              <w:rPr>
                <w:noProof/>
                <w:webHidden/>
              </w:rPr>
              <w:fldChar w:fldCharType="separate"/>
            </w:r>
            <w:r>
              <w:rPr>
                <w:noProof/>
                <w:webHidden/>
              </w:rPr>
              <w:t>58</w:t>
            </w:r>
            <w:r>
              <w:rPr>
                <w:noProof/>
                <w:webHidden/>
              </w:rPr>
              <w:fldChar w:fldCharType="end"/>
            </w:r>
          </w:hyperlink>
        </w:p>
        <w:p w14:paraId="0962D71E" w14:textId="6C92FB41" w:rsidR="00E20A2E" w:rsidRDefault="00E20A2E">
          <w:pPr>
            <w:pStyle w:val="TDC3"/>
            <w:tabs>
              <w:tab w:val="right" w:leader="dot" w:pos="9350"/>
            </w:tabs>
            <w:rPr>
              <w:rFonts w:asciiTheme="minorHAnsi" w:eastAsiaTheme="minorEastAsia" w:hAnsiTheme="minorHAnsi"/>
              <w:noProof/>
              <w:lang w:eastAsia="es-CO"/>
            </w:rPr>
          </w:pPr>
          <w:hyperlink w:anchor="_Toc56802402" w:history="1">
            <w:r w:rsidRPr="002B05E3">
              <w:rPr>
                <w:rStyle w:val="Hipervnculo"/>
                <w:noProof/>
              </w:rPr>
              <w:t>consulta_medica</w:t>
            </w:r>
            <w:r>
              <w:rPr>
                <w:noProof/>
                <w:webHidden/>
              </w:rPr>
              <w:tab/>
            </w:r>
            <w:r>
              <w:rPr>
                <w:noProof/>
                <w:webHidden/>
              </w:rPr>
              <w:fldChar w:fldCharType="begin"/>
            </w:r>
            <w:r>
              <w:rPr>
                <w:noProof/>
                <w:webHidden/>
              </w:rPr>
              <w:instrText xml:space="preserve"> PAGEREF _Toc56802402 \h </w:instrText>
            </w:r>
            <w:r>
              <w:rPr>
                <w:noProof/>
                <w:webHidden/>
              </w:rPr>
            </w:r>
            <w:r>
              <w:rPr>
                <w:noProof/>
                <w:webHidden/>
              </w:rPr>
              <w:fldChar w:fldCharType="separate"/>
            </w:r>
            <w:r>
              <w:rPr>
                <w:noProof/>
                <w:webHidden/>
              </w:rPr>
              <w:t>58</w:t>
            </w:r>
            <w:r>
              <w:rPr>
                <w:noProof/>
                <w:webHidden/>
              </w:rPr>
              <w:fldChar w:fldCharType="end"/>
            </w:r>
          </w:hyperlink>
        </w:p>
        <w:p w14:paraId="2FE35159" w14:textId="63DA99F3" w:rsidR="00E20A2E" w:rsidRDefault="00E20A2E">
          <w:pPr>
            <w:pStyle w:val="TDC4"/>
            <w:tabs>
              <w:tab w:val="right" w:leader="dot" w:pos="9350"/>
            </w:tabs>
            <w:rPr>
              <w:rFonts w:asciiTheme="minorHAnsi" w:eastAsiaTheme="minorEastAsia" w:hAnsiTheme="minorHAnsi"/>
              <w:noProof/>
              <w:lang w:eastAsia="es-CO"/>
            </w:rPr>
          </w:pPr>
          <w:hyperlink w:anchor="_Toc56802403" w:history="1">
            <w:r w:rsidRPr="002B05E3">
              <w:rPr>
                <w:rStyle w:val="Hipervnculo"/>
                <w:noProof/>
              </w:rPr>
              <w:t>Índices</w:t>
            </w:r>
            <w:r>
              <w:rPr>
                <w:noProof/>
                <w:webHidden/>
              </w:rPr>
              <w:tab/>
            </w:r>
            <w:r>
              <w:rPr>
                <w:noProof/>
                <w:webHidden/>
              </w:rPr>
              <w:fldChar w:fldCharType="begin"/>
            </w:r>
            <w:r>
              <w:rPr>
                <w:noProof/>
                <w:webHidden/>
              </w:rPr>
              <w:instrText xml:space="preserve"> PAGEREF _Toc56802403 \h </w:instrText>
            </w:r>
            <w:r>
              <w:rPr>
                <w:noProof/>
                <w:webHidden/>
              </w:rPr>
            </w:r>
            <w:r>
              <w:rPr>
                <w:noProof/>
                <w:webHidden/>
              </w:rPr>
              <w:fldChar w:fldCharType="separate"/>
            </w:r>
            <w:r>
              <w:rPr>
                <w:noProof/>
                <w:webHidden/>
              </w:rPr>
              <w:t>58</w:t>
            </w:r>
            <w:r>
              <w:rPr>
                <w:noProof/>
                <w:webHidden/>
              </w:rPr>
              <w:fldChar w:fldCharType="end"/>
            </w:r>
          </w:hyperlink>
        </w:p>
        <w:p w14:paraId="3EB486B1" w14:textId="0BA24CF1" w:rsidR="00E20A2E" w:rsidRDefault="00E20A2E">
          <w:pPr>
            <w:pStyle w:val="TDC3"/>
            <w:tabs>
              <w:tab w:val="right" w:leader="dot" w:pos="9350"/>
            </w:tabs>
            <w:rPr>
              <w:rFonts w:asciiTheme="minorHAnsi" w:eastAsiaTheme="minorEastAsia" w:hAnsiTheme="minorHAnsi"/>
              <w:noProof/>
              <w:lang w:eastAsia="es-CO"/>
            </w:rPr>
          </w:pPr>
          <w:hyperlink w:anchor="_Toc56802404" w:history="1">
            <w:r w:rsidRPr="002B05E3">
              <w:rPr>
                <w:rStyle w:val="Hipervnculo"/>
                <w:noProof/>
              </w:rPr>
              <w:t>Contrato</w:t>
            </w:r>
            <w:r>
              <w:rPr>
                <w:noProof/>
                <w:webHidden/>
              </w:rPr>
              <w:tab/>
            </w:r>
            <w:r>
              <w:rPr>
                <w:noProof/>
                <w:webHidden/>
              </w:rPr>
              <w:fldChar w:fldCharType="begin"/>
            </w:r>
            <w:r>
              <w:rPr>
                <w:noProof/>
                <w:webHidden/>
              </w:rPr>
              <w:instrText xml:space="preserve"> PAGEREF _Toc56802404 \h </w:instrText>
            </w:r>
            <w:r>
              <w:rPr>
                <w:noProof/>
                <w:webHidden/>
              </w:rPr>
            </w:r>
            <w:r>
              <w:rPr>
                <w:noProof/>
                <w:webHidden/>
              </w:rPr>
              <w:fldChar w:fldCharType="separate"/>
            </w:r>
            <w:r>
              <w:rPr>
                <w:noProof/>
                <w:webHidden/>
              </w:rPr>
              <w:t>59</w:t>
            </w:r>
            <w:r>
              <w:rPr>
                <w:noProof/>
                <w:webHidden/>
              </w:rPr>
              <w:fldChar w:fldCharType="end"/>
            </w:r>
          </w:hyperlink>
        </w:p>
        <w:p w14:paraId="2EA01975" w14:textId="00E0C218" w:rsidR="00E20A2E" w:rsidRDefault="00E20A2E">
          <w:pPr>
            <w:pStyle w:val="TDC4"/>
            <w:tabs>
              <w:tab w:val="right" w:leader="dot" w:pos="9350"/>
            </w:tabs>
            <w:rPr>
              <w:rFonts w:asciiTheme="minorHAnsi" w:eastAsiaTheme="minorEastAsia" w:hAnsiTheme="minorHAnsi"/>
              <w:noProof/>
              <w:lang w:eastAsia="es-CO"/>
            </w:rPr>
          </w:pPr>
          <w:hyperlink w:anchor="_Toc56802405" w:history="1">
            <w:r w:rsidRPr="002B05E3">
              <w:rPr>
                <w:rStyle w:val="Hipervnculo"/>
                <w:noProof/>
              </w:rPr>
              <w:t>Índices</w:t>
            </w:r>
            <w:r>
              <w:rPr>
                <w:noProof/>
                <w:webHidden/>
              </w:rPr>
              <w:tab/>
            </w:r>
            <w:r>
              <w:rPr>
                <w:noProof/>
                <w:webHidden/>
              </w:rPr>
              <w:fldChar w:fldCharType="begin"/>
            </w:r>
            <w:r>
              <w:rPr>
                <w:noProof/>
                <w:webHidden/>
              </w:rPr>
              <w:instrText xml:space="preserve"> PAGEREF _Toc56802405 \h </w:instrText>
            </w:r>
            <w:r>
              <w:rPr>
                <w:noProof/>
                <w:webHidden/>
              </w:rPr>
            </w:r>
            <w:r>
              <w:rPr>
                <w:noProof/>
                <w:webHidden/>
              </w:rPr>
              <w:fldChar w:fldCharType="separate"/>
            </w:r>
            <w:r>
              <w:rPr>
                <w:noProof/>
                <w:webHidden/>
              </w:rPr>
              <w:t>60</w:t>
            </w:r>
            <w:r>
              <w:rPr>
                <w:noProof/>
                <w:webHidden/>
              </w:rPr>
              <w:fldChar w:fldCharType="end"/>
            </w:r>
          </w:hyperlink>
        </w:p>
        <w:p w14:paraId="4EFD5939" w14:textId="788253D5" w:rsidR="00E20A2E" w:rsidRDefault="00E20A2E">
          <w:pPr>
            <w:pStyle w:val="TDC3"/>
            <w:tabs>
              <w:tab w:val="right" w:leader="dot" w:pos="9350"/>
            </w:tabs>
            <w:rPr>
              <w:rFonts w:asciiTheme="minorHAnsi" w:eastAsiaTheme="minorEastAsia" w:hAnsiTheme="minorHAnsi"/>
              <w:noProof/>
              <w:lang w:eastAsia="es-CO"/>
            </w:rPr>
          </w:pPr>
          <w:hyperlink w:anchor="_Toc56802406" w:history="1">
            <w:r w:rsidRPr="002B05E3">
              <w:rPr>
                <w:rStyle w:val="Hipervnculo"/>
                <w:noProof/>
              </w:rPr>
              <w:t>contrato_licencia</w:t>
            </w:r>
            <w:r>
              <w:rPr>
                <w:noProof/>
                <w:webHidden/>
              </w:rPr>
              <w:tab/>
            </w:r>
            <w:r>
              <w:rPr>
                <w:noProof/>
                <w:webHidden/>
              </w:rPr>
              <w:fldChar w:fldCharType="begin"/>
            </w:r>
            <w:r>
              <w:rPr>
                <w:noProof/>
                <w:webHidden/>
              </w:rPr>
              <w:instrText xml:space="preserve"> PAGEREF _Toc56802406 \h </w:instrText>
            </w:r>
            <w:r>
              <w:rPr>
                <w:noProof/>
                <w:webHidden/>
              </w:rPr>
            </w:r>
            <w:r>
              <w:rPr>
                <w:noProof/>
                <w:webHidden/>
              </w:rPr>
              <w:fldChar w:fldCharType="separate"/>
            </w:r>
            <w:r>
              <w:rPr>
                <w:noProof/>
                <w:webHidden/>
              </w:rPr>
              <w:t>60</w:t>
            </w:r>
            <w:r>
              <w:rPr>
                <w:noProof/>
                <w:webHidden/>
              </w:rPr>
              <w:fldChar w:fldCharType="end"/>
            </w:r>
          </w:hyperlink>
        </w:p>
        <w:p w14:paraId="6854B0A1" w14:textId="485DCD2F" w:rsidR="00E20A2E" w:rsidRDefault="00E20A2E">
          <w:pPr>
            <w:pStyle w:val="TDC4"/>
            <w:tabs>
              <w:tab w:val="right" w:leader="dot" w:pos="9350"/>
            </w:tabs>
            <w:rPr>
              <w:rFonts w:asciiTheme="minorHAnsi" w:eastAsiaTheme="minorEastAsia" w:hAnsiTheme="minorHAnsi"/>
              <w:noProof/>
              <w:lang w:eastAsia="es-CO"/>
            </w:rPr>
          </w:pPr>
          <w:hyperlink w:anchor="_Toc56802407" w:history="1">
            <w:r w:rsidRPr="002B05E3">
              <w:rPr>
                <w:rStyle w:val="Hipervnculo"/>
                <w:noProof/>
              </w:rPr>
              <w:t>Índices</w:t>
            </w:r>
            <w:r>
              <w:rPr>
                <w:noProof/>
                <w:webHidden/>
              </w:rPr>
              <w:tab/>
            </w:r>
            <w:r>
              <w:rPr>
                <w:noProof/>
                <w:webHidden/>
              </w:rPr>
              <w:fldChar w:fldCharType="begin"/>
            </w:r>
            <w:r>
              <w:rPr>
                <w:noProof/>
                <w:webHidden/>
              </w:rPr>
              <w:instrText xml:space="preserve"> PAGEREF _Toc56802407 \h </w:instrText>
            </w:r>
            <w:r>
              <w:rPr>
                <w:noProof/>
                <w:webHidden/>
              </w:rPr>
            </w:r>
            <w:r>
              <w:rPr>
                <w:noProof/>
                <w:webHidden/>
              </w:rPr>
              <w:fldChar w:fldCharType="separate"/>
            </w:r>
            <w:r>
              <w:rPr>
                <w:noProof/>
                <w:webHidden/>
              </w:rPr>
              <w:t>61</w:t>
            </w:r>
            <w:r>
              <w:rPr>
                <w:noProof/>
                <w:webHidden/>
              </w:rPr>
              <w:fldChar w:fldCharType="end"/>
            </w:r>
          </w:hyperlink>
        </w:p>
        <w:p w14:paraId="1408F0ED" w14:textId="51C885B2" w:rsidR="00E20A2E" w:rsidRDefault="00E20A2E">
          <w:pPr>
            <w:pStyle w:val="TDC3"/>
            <w:tabs>
              <w:tab w:val="right" w:leader="dot" w:pos="9350"/>
            </w:tabs>
            <w:rPr>
              <w:rFonts w:asciiTheme="minorHAnsi" w:eastAsiaTheme="minorEastAsia" w:hAnsiTheme="minorHAnsi"/>
              <w:noProof/>
              <w:lang w:eastAsia="es-CO"/>
            </w:rPr>
          </w:pPr>
          <w:hyperlink w:anchor="_Toc56802408" w:history="1">
            <w:r w:rsidRPr="002B05E3">
              <w:rPr>
                <w:rStyle w:val="Hipervnculo"/>
                <w:noProof/>
              </w:rPr>
              <w:t>Cuenta</w:t>
            </w:r>
            <w:r>
              <w:rPr>
                <w:noProof/>
                <w:webHidden/>
              </w:rPr>
              <w:tab/>
            </w:r>
            <w:r>
              <w:rPr>
                <w:noProof/>
                <w:webHidden/>
              </w:rPr>
              <w:fldChar w:fldCharType="begin"/>
            </w:r>
            <w:r>
              <w:rPr>
                <w:noProof/>
                <w:webHidden/>
              </w:rPr>
              <w:instrText xml:space="preserve"> PAGEREF _Toc56802408 \h </w:instrText>
            </w:r>
            <w:r>
              <w:rPr>
                <w:noProof/>
                <w:webHidden/>
              </w:rPr>
            </w:r>
            <w:r>
              <w:rPr>
                <w:noProof/>
                <w:webHidden/>
              </w:rPr>
              <w:fldChar w:fldCharType="separate"/>
            </w:r>
            <w:r>
              <w:rPr>
                <w:noProof/>
                <w:webHidden/>
              </w:rPr>
              <w:t>61</w:t>
            </w:r>
            <w:r>
              <w:rPr>
                <w:noProof/>
                <w:webHidden/>
              </w:rPr>
              <w:fldChar w:fldCharType="end"/>
            </w:r>
          </w:hyperlink>
        </w:p>
        <w:p w14:paraId="360F5ECF" w14:textId="639F2B3C" w:rsidR="00E20A2E" w:rsidRDefault="00E20A2E">
          <w:pPr>
            <w:pStyle w:val="TDC4"/>
            <w:tabs>
              <w:tab w:val="right" w:leader="dot" w:pos="9350"/>
            </w:tabs>
            <w:rPr>
              <w:rFonts w:asciiTheme="minorHAnsi" w:eastAsiaTheme="minorEastAsia" w:hAnsiTheme="minorHAnsi"/>
              <w:noProof/>
              <w:lang w:eastAsia="es-CO"/>
            </w:rPr>
          </w:pPr>
          <w:hyperlink w:anchor="_Toc56802409" w:history="1">
            <w:r w:rsidRPr="002B05E3">
              <w:rPr>
                <w:rStyle w:val="Hipervnculo"/>
                <w:noProof/>
              </w:rPr>
              <w:t>Índices</w:t>
            </w:r>
            <w:r>
              <w:rPr>
                <w:noProof/>
                <w:webHidden/>
              </w:rPr>
              <w:tab/>
            </w:r>
            <w:r>
              <w:rPr>
                <w:noProof/>
                <w:webHidden/>
              </w:rPr>
              <w:fldChar w:fldCharType="begin"/>
            </w:r>
            <w:r>
              <w:rPr>
                <w:noProof/>
                <w:webHidden/>
              </w:rPr>
              <w:instrText xml:space="preserve"> PAGEREF _Toc56802409 \h </w:instrText>
            </w:r>
            <w:r>
              <w:rPr>
                <w:noProof/>
                <w:webHidden/>
              </w:rPr>
            </w:r>
            <w:r>
              <w:rPr>
                <w:noProof/>
                <w:webHidden/>
              </w:rPr>
              <w:fldChar w:fldCharType="separate"/>
            </w:r>
            <w:r>
              <w:rPr>
                <w:noProof/>
                <w:webHidden/>
              </w:rPr>
              <w:t>62</w:t>
            </w:r>
            <w:r>
              <w:rPr>
                <w:noProof/>
                <w:webHidden/>
              </w:rPr>
              <w:fldChar w:fldCharType="end"/>
            </w:r>
          </w:hyperlink>
        </w:p>
        <w:p w14:paraId="06B4F336" w14:textId="077AFD48" w:rsidR="00E20A2E" w:rsidRDefault="00E20A2E">
          <w:pPr>
            <w:pStyle w:val="TDC3"/>
            <w:tabs>
              <w:tab w:val="right" w:leader="dot" w:pos="9350"/>
            </w:tabs>
            <w:rPr>
              <w:rFonts w:asciiTheme="minorHAnsi" w:eastAsiaTheme="minorEastAsia" w:hAnsiTheme="minorHAnsi"/>
              <w:noProof/>
              <w:lang w:eastAsia="es-CO"/>
            </w:rPr>
          </w:pPr>
          <w:hyperlink w:anchor="_Toc56802410" w:history="1">
            <w:r w:rsidRPr="002B05E3">
              <w:rPr>
                <w:rStyle w:val="Hipervnculo"/>
                <w:noProof/>
              </w:rPr>
              <w:t>Empleado</w:t>
            </w:r>
            <w:r>
              <w:rPr>
                <w:noProof/>
                <w:webHidden/>
              </w:rPr>
              <w:tab/>
            </w:r>
            <w:r>
              <w:rPr>
                <w:noProof/>
                <w:webHidden/>
              </w:rPr>
              <w:fldChar w:fldCharType="begin"/>
            </w:r>
            <w:r>
              <w:rPr>
                <w:noProof/>
                <w:webHidden/>
              </w:rPr>
              <w:instrText xml:space="preserve"> PAGEREF _Toc56802410 \h </w:instrText>
            </w:r>
            <w:r>
              <w:rPr>
                <w:noProof/>
                <w:webHidden/>
              </w:rPr>
            </w:r>
            <w:r>
              <w:rPr>
                <w:noProof/>
                <w:webHidden/>
              </w:rPr>
              <w:fldChar w:fldCharType="separate"/>
            </w:r>
            <w:r>
              <w:rPr>
                <w:noProof/>
                <w:webHidden/>
              </w:rPr>
              <w:t>62</w:t>
            </w:r>
            <w:r>
              <w:rPr>
                <w:noProof/>
                <w:webHidden/>
              </w:rPr>
              <w:fldChar w:fldCharType="end"/>
            </w:r>
          </w:hyperlink>
        </w:p>
        <w:p w14:paraId="66E30115" w14:textId="5ADC4A73" w:rsidR="00E20A2E" w:rsidRDefault="00E20A2E">
          <w:pPr>
            <w:pStyle w:val="TDC4"/>
            <w:tabs>
              <w:tab w:val="right" w:leader="dot" w:pos="9350"/>
            </w:tabs>
            <w:rPr>
              <w:rFonts w:asciiTheme="minorHAnsi" w:eastAsiaTheme="minorEastAsia" w:hAnsiTheme="minorHAnsi"/>
              <w:noProof/>
              <w:lang w:eastAsia="es-CO"/>
            </w:rPr>
          </w:pPr>
          <w:hyperlink w:anchor="_Toc56802411" w:history="1">
            <w:r w:rsidRPr="002B05E3">
              <w:rPr>
                <w:rStyle w:val="Hipervnculo"/>
                <w:noProof/>
              </w:rPr>
              <w:t>Índices</w:t>
            </w:r>
            <w:r>
              <w:rPr>
                <w:noProof/>
                <w:webHidden/>
              </w:rPr>
              <w:tab/>
            </w:r>
            <w:r>
              <w:rPr>
                <w:noProof/>
                <w:webHidden/>
              </w:rPr>
              <w:fldChar w:fldCharType="begin"/>
            </w:r>
            <w:r>
              <w:rPr>
                <w:noProof/>
                <w:webHidden/>
              </w:rPr>
              <w:instrText xml:space="preserve"> PAGEREF _Toc56802411 \h </w:instrText>
            </w:r>
            <w:r>
              <w:rPr>
                <w:noProof/>
                <w:webHidden/>
              </w:rPr>
            </w:r>
            <w:r>
              <w:rPr>
                <w:noProof/>
                <w:webHidden/>
              </w:rPr>
              <w:fldChar w:fldCharType="separate"/>
            </w:r>
            <w:r>
              <w:rPr>
                <w:noProof/>
                <w:webHidden/>
              </w:rPr>
              <w:t>64</w:t>
            </w:r>
            <w:r>
              <w:rPr>
                <w:noProof/>
                <w:webHidden/>
              </w:rPr>
              <w:fldChar w:fldCharType="end"/>
            </w:r>
          </w:hyperlink>
        </w:p>
        <w:p w14:paraId="2DAD71C0" w14:textId="44BED0D8" w:rsidR="00E20A2E" w:rsidRDefault="00E20A2E">
          <w:pPr>
            <w:pStyle w:val="TDC3"/>
            <w:tabs>
              <w:tab w:val="right" w:leader="dot" w:pos="9350"/>
            </w:tabs>
            <w:rPr>
              <w:rFonts w:asciiTheme="minorHAnsi" w:eastAsiaTheme="minorEastAsia" w:hAnsiTheme="minorHAnsi"/>
              <w:noProof/>
              <w:lang w:eastAsia="es-CO"/>
            </w:rPr>
          </w:pPr>
          <w:hyperlink w:anchor="_Toc56802412" w:history="1">
            <w:r w:rsidRPr="002B05E3">
              <w:rPr>
                <w:rStyle w:val="Hipervnculo"/>
                <w:noProof/>
              </w:rPr>
              <w:t>Empresa</w:t>
            </w:r>
            <w:r>
              <w:rPr>
                <w:noProof/>
                <w:webHidden/>
              </w:rPr>
              <w:tab/>
            </w:r>
            <w:r>
              <w:rPr>
                <w:noProof/>
                <w:webHidden/>
              </w:rPr>
              <w:fldChar w:fldCharType="begin"/>
            </w:r>
            <w:r>
              <w:rPr>
                <w:noProof/>
                <w:webHidden/>
              </w:rPr>
              <w:instrText xml:space="preserve"> PAGEREF _Toc56802412 \h </w:instrText>
            </w:r>
            <w:r>
              <w:rPr>
                <w:noProof/>
                <w:webHidden/>
              </w:rPr>
            </w:r>
            <w:r>
              <w:rPr>
                <w:noProof/>
                <w:webHidden/>
              </w:rPr>
              <w:fldChar w:fldCharType="separate"/>
            </w:r>
            <w:r>
              <w:rPr>
                <w:noProof/>
                <w:webHidden/>
              </w:rPr>
              <w:t>64</w:t>
            </w:r>
            <w:r>
              <w:rPr>
                <w:noProof/>
                <w:webHidden/>
              </w:rPr>
              <w:fldChar w:fldCharType="end"/>
            </w:r>
          </w:hyperlink>
        </w:p>
        <w:p w14:paraId="71F19489" w14:textId="63B47E52" w:rsidR="00E20A2E" w:rsidRDefault="00E20A2E">
          <w:pPr>
            <w:pStyle w:val="TDC4"/>
            <w:tabs>
              <w:tab w:val="right" w:leader="dot" w:pos="9350"/>
            </w:tabs>
            <w:rPr>
              <w:rFonts w:asciiTheme="minorHAnsi" w:eastAsiaTheme="minorEastAsia" w:hAnsiTheme="minorHAnsi"/>
              <w:noProof/>
              <w:lang w:eastAsia="es-CO"/>
            </w:rPr>
          </w:pPr>
          <w:hyperlink w:anchor="_Toc56802413" w:history="1">
            <w:r w:rsidRPr="002B05E3">
              <w:rPr>
                <w:rStyle w:val="Hipervnculo"/>
                <w:noProof/>
              </w:rPr>
              <w:t>Índices</w:t>
            </w:r>
            <w:r>
              <w:rPr>
                <w:noProof/>
                <w:webHidden/>
              </w:rPr>
              <w:tab/>
            </w:r>
            <w:r>
              <w:rPr>
                <w:noProof/>
                <w:webHidden/>
              </w:rPr>
              <w:fldChar w:fldCharType="begin"/>
            </w:r>
            <w:r>
              <w:rPr>
                <w:noProof/>
                <w:webHidden/>
              </w:rPr>
              <w:instrText xml:space="preserve"> PAGEREF _Toc56802413 \h </w:instrText>
            </w:r>
            <w:r>
              <w:rPr>
                <w:noProof/>
                <w:webHidden/>
              </w:rPr>
            </w:r>
            <w:r>
              <w:rPr>
                <w:noProof/>
                <w:webHidden/>
              </w:rPr>
              <w:fldChar w:fldCharType="separate"/>
            </w:r>
            <w:r>
              <w:rPr>
                <w:noProof/>
                <w:webHidden/>
              </w:rPr>
              <w:t>65</w:t>
            </w:r>
            <w:r>
              <w:rPr>
                <w:noProof/>
                <w:webHidden/>
              </w:rPr>
              <w:fldChar w:fldCharType="end"/>
            </w:r>
          </w:hyperlink>
        </w:p>
        <w:p w14:paraId="5BDC380A" w14:textId="64EAA6C1" w:rsidR="00E20A2E" w:rsidRDefault="00E20A2E">
          <w:pPr>
            <w:pStyle w:val="TDC3"/>
            <w:tabs>
              <w:tab w:val="right" w:leader="dot" w:pos="9350"/>
            </w:tabs>
            <w:rPr>
              <w:rFonts w:asciiTheme="minorHAnsi" w:eastAsiaTheme="minorEastAsia" w:hAnsiTheme="minorHAnsi"/>
              <w:noProof/>
              <w:lang w:eastAsia="es-CO"/>
            </w:rPr>
          </w:pPr>
          <w:hyperlink w:anchor="_Toc56802414" w:history="1">
            <w:r w:rsidRPr="002B05E3">
              <w:rPr>
                <w:rStyle w:val="Hipervnculo"/>
                <w:noProof/>
              </w:rPr>
              <w:t>Entidad</w:t>
            </w:r>
            <w:r>
              <w:rPr>
                <w:noProof/>
                <w:webHidden/>
              </w:rPr>
              <w:tab/>
            </w:r>
            <w:r>
              <w:rPr>
                <w:noProof/>
                <w:webHidden/>
              </w:rPr>
              <w:fldChar w:fldCharType="begin"/>
            </w:r>
            <w:r>
              <w:rPr>
                <w:noProof/>
                <w:webHidden/>
              </w:rPr>
              <w:instrText xml:space="preserve"> PAGEREF _Toc56802414 \h </w:instrText>
            </w:r>
            <w:r>
              <w:rPr>
                <w:noProof/>
                <w:webHidden/>
              </w:rPr>
            </w:r>
            <w:r>
              <w:rPr>
                <w:noProof/>
                <w:webHidden/>
              </w:rPr>
              <w:fldChar w:fldCharType="separate"/>
            </w:r>
            <w:r>
              <w:rPr>
                <w:noProof/>
                <w:webHidden/>
              </w:rPr>
              <w:t>65</w:t>
            </w:r>
            <w:r>
              <w:rPr>
                <w:noProof/>
                <w:webHidden/>
              </w:rPr>
              <w:fldChar w:fldCharType="end"/>
            </w:r>
          </w:hyperlink>
        </w:p>
        <w:p w14:paraId="2A5EC39B" w14:textId="76B799CF" w:rsidR="00E20A2E" w:rsidRDefault="00E20A2E">
          <w:pPr>
            <w:pStyle w:val="TDC4"/>
            <w:tabs>
              <w:tab w:val="right" w:leader="dot" w:pos="9350"/>
            </w:tabs>
            <w:rPr>
              <w:rFonts w:asciiTheme="minorHAnsi" w:eastAsiaTheme="minorEastAsia" w:hAnsiTheme="minorHAnsi"/>
              <w:noProof/>
              <w:lang w:eastAsia="es-CO"/>
            </w:rPr>
          </w:pPr>
          <w:hyperlink w:anchor="_Toc56802415" w:history="1">
            <w:r w:rsidRPr="002B05E3">
              <w:rPr>
                <w:rStyle w:val="Hipervnculo"/>
                <w:noProof/>
              </w:rPr>
              <w:t>Índices</w:t>
            </w:r>
            <w:r>
              <w:rPr>
                <w:noProof/>
                <w:webHidden/>
              </w:rPr>
              <w:tab/>
            </w:r>
            <w:r>
              <w:rPr>
                <w:noProof/>
                <w:webHidden/>
              </w:rPr>
              <w:fldChar w:fldCharType="begin"/>
            </w:r>
            <w:r>
              <w:rPr>
                <w:noProof/>
                <w:webHidden/>
              </w:rPr>
              <w:instrText xml:space="preserve"> PAGEREF _Toc56802415 \h </w:instrText>
            </w:r>
            <w:r>
              <w:rPr>
                <w:noProof/>
                <w:webHidden/>
              </w:rPr>
            </w:r>
            <w:r>
              <w:rPr>
                <w:noProof/>
                <w:webHidden/>
              </w:rPr>
              <w:fldChar w:fldCharType="separate"/>
            </w:r>
            <w:r>
              <w:rPr>
                <w:noProof/>
                <w:webHidden/>
              </w:rPr>
              <w:t>66</w:t>
            </w:r>
            <w:r>
              <w:rPr>
                <w:noProof/>
                <w:webHidden/>
              </w:rPr>
              <w:fldChar w:fldCharType="end"/>
            </w:r>
          </w:hyperlink>
        </w:p>
        <w:p w14:paraId="1082E156" w14:textId="15BBAE1C" w:rsidR="00E20A2E" w:rsidRDefault="00E20A2E">
          <w:pPr>
            <w:pStyle w:val="TDC3"/>
            <w:tabs>
              <w:tab w:val="right" w:leader="dot" w:pos="9350"/>
            </w:tabs>
            <w:rPr>
              <w:rFonts w:asciiTheme="minorHAnsi" w:eastAsiaTheme="minorEastAsia" w:hAnsiTheme="minorHAnsi"/>
              <w:noProof/>
              <w:lang w:eastAsia="es-CO"/>
            </w:rPr>
          </w:pPr>
          <w:hyperlink w:anchor="_Toc56802416" w:history="1">
            <w:r w:rsidRPr="002B05E3">
              <w:rPr>
                <w:rStyle w:val="Hipervnculo"/>
                <w:noProof/>
              </w:rPr>
              <w:t>Incapacidad</w:t>
            </w:r>
            <w:r>
              <w:rPr>
                <w:noProof/>
                <w:webHidden/>
              </w:rPr>
              <w:tab/>
            </w:r>
            <w:r>
              <w:rPr>
                <w:noProof/>
                <w:webHidden/>
              </w:rPr>
              <w:fldChar w:fldCharType="begin"/>
            </w:r>
            <w:r>
              <w:rPr>
                <w:noProof/>
                <w:webHidden/>
              </w:rPr>
              <w:instrText xml:space="preserve"> PAGEREF _Toc56802416 \h </w:instrText>
            </w:r>
            <w:r>
              <w:rPr>
                <w:noProof/>
                <w:webHidden/>
              </w:rPr>
            </w:r>
            <w:r>
              <w:rPr>
                <w:noProof/>
                <w:webHidden/>
              </w:rPr>
              <w:fldChar w:fldCharType="separate"/>
            </w:r>
            <w:r>
              <w:rPr>
                <w:noProof/>
                <w:webHidden/>
              </w:rPr>
              <w:t>66</w:t>
            </w:r>
            <w:r>
              <w:rPr>
                <w:noProof/>
                <w:webHidden/>
              </w:rPr>
              <w:fldChar w:fldCharType="end"/>
            </w:r>
          </w:hyperlink>
        </w:p>
        <w:p w14:paraId="080B536C" w14:textId="4FADA364" w:rsidR="00E20A2E" w:rsidRDefault="00E20A2E">
          <w:pPr>
            <w:pStyle w:val="TDC4"/>
            <w:tabs>
              <w:tab w:val="right" w:leader="dot" w:pos="9350"/>
            </w:tabs>
            <w:rPr>
              <w:rFonts w:asciiTheme="minorHAnsi" w:eastAsiaTheme="minorEastAsia" w:hAnsiTheme="minorHAnsi"/>
              <w:noProof/>
              <w:lang w:eastAsia="es-CO"/>
            </w:rPr>
          </w:pPr>
          <w:hyperlink w:anchor="_Toc56802417" w:history="1">
            <w:r w:rsidRPr="002B05E3">
              <w:rPr>
                <w:rStyle w:val="Hipervnculo"/>
                <w:noProof/>
              </w:rPr>
              <w:t>Índices</w:t>
            </w:r>
            <w:r>
              <w:rPr>
                <w:noProof/>
                <w:webHidden/>
              </w:rPr>
              <w:tab/>
            </w:r>
            <w:r>
              <w:rPr>
                <w:noProof/>
                <w:webHidden/>
              </w:rPr>
              <w:fldChar w:fldCharType="begin"/>
            </w:r>
            <w:r>
              <w:rPr>
                <w:noProof/>
                <w:webHidden/>
              </w:rPr>
              <w:instrText xml:space="preserve"> PAGEREF _Toc56802417 \h </w:instrText>
            </w:r>
            <w:r>
              <w:rPr>
                <w:noProof/>
                <w:webHidden/>
              </w:rPr>
            </w:r>
            <w:r>
              <w:rPr>
                <w:noProof/>
                <w:webHidden/>
              </w:rPr>
              <w:fldChar w:fldCharType="separate"/>
            </w:r>
            <w:r>
              <w:rPr>
                <w:noProof/>
                <w:webHidden/>
              </w:rPr>
              <w:t>67</w:t>
            </w:r>
            <w:r>
              <w:rPr>
                <w:noProof/>
                <w:webHidden/>
              </w:rPr>
              <w:fldChar w:fldCharType="end"/>
            </w:r>
          </w:hyperlink>
        </w:p>
        <w:p w14:paraId="358C0C09" w14:textId="41EC449C" w:rsidR="00E20A2E" w:rsidRDefault="00E20A2E">
          <w:pPr>
            <w:pStyle w:val="TDC3"/>
            <w:tabs>
              <w:tab w:val="right" w:leader="dot" w:pos="9350"/>
            </w:tabs>
            <w:rPr>
              <w:rFonts w:asciiTheme="minorHAnsi" w:eastAsiaTheme="minorEastAsia" w:hAnsiTheme="minorHAnsi"/>
              <w:noProof/>
              <w:lang w:eastAsia="es-CO"/>
            </w:rPr>
          </w:pPr>
          <w:hyperlink w:anchor="_Toc56802418" w:history="1">
            <w:r w:rsidRPr="002B05E3">
              <w:rPr>
                <w:rStyle w:val="Hipervnculo"/>
                <w:noProof/>
              </w:rPr>
              <w:t>Juego</w:t>
            </w:r>
            <w:r>
              <w:rPr>
                <w:noProof/>
                <w:webHidden/>
              </w:rPr>
              <w:tab/>
            </w:r>
            <w:r>
              <w:rPr>
                <w:noProof/>
                <w:webHidden/>
              </w:rPr>
              <w:fldChar w:fldCharType="begin"/>
            </w:r>
            <w:r>
              <w:rPr>
                <w:noProof/>
                <w:webHidden/>
              </w:rPr>
              <w:instrText xml:space="preserve"> PAGEREF _Toc56802418 \h </w:instrText>
            </w:r>
            <w:r>
              <w:rPr>
                <w:noProof/>
                <w:webHidden/>
              </w:rPr>
            </w:r>
            <w:r>
              <w:rPr>
                <w:noProof/>
                <w:webHidden/>
              </w:rPr>
              <w:fldChar w:fldCharType="separate"/>
            </w:r>
            <w:r>
              <w:rPr>
                <w:noProof/>
                <w:webHidden/>
              </w:rPr>
              <w:t>68</w:t>
            </w:r>
            <w:r>
              <w:rPr>
                <w:noProof/>
                <w:webHidden/>
              </w:rPr>
              <w:fldChar w:fldCharType="end"/>
            </w:r>
          </w:hyperlink>
        </w:p>
        <w:p w14:paraId="58B678C7" w14:textId="12104EB9" w:rsidR="00E20A2E" w:rsidRDefault="00E20A2E">
          <w:pPr>
            <w:pStyle w:val="TDC4"/>
            <w:tabs>
              <w:tab w:val="right" w:leader="dot" w:pos="9350"/>
            </w:tabs>
            <w:rPr>
              <w:rFonts w:asciiTheme="minorHAnsi" w:eastAsiaTheme="minorEastAsia" w:hAnsiTheme="minorHAnsi"/>
              <w:noProof/>
              <w:lang w:eastAsia="es-CO"/>
            </w:rPr>
          </w:pPr>
          <w:hyperlink w:anchor="_Toc56802419" w:history="1">
            <w:r w:rsidRPr="002B05E3">
              <w:rPr>
                <w:rStyle w:val="Hipervnculo"/>
                <w:noProof/>
              </w:rPr>
              <w:t>Índices</w:t>
            </w:r>
            <w:r>
              <w:rPr>
                <w:noProof/>
                <w:webHidden/>
              </w:rPr>
              <w:tab/>
            </w:r>
            <w:r>
              <w:rPr>
                <w:noProof/>
                <w:webHidden/>
              </w:rPr>
              <w:fldChar w:fldCharType="begin"/>
            </w:r>
            <w:r>
              <w:rPr>
                <w:noProof/>
                <w:webHidden/>
              </w:rPr>
              <w:instrText xml:space="preserve"> PAGEREF _Toc56802419 \h </w:instrText>
            </w:r>
            <w:r>
              <w:rPr>
                <w:noProof/>
                <w:webHidden/>
              </w:rPr>
            </w:r>
            <w:r>
              <w:rPr>
                <w:noProof/>
                <w:webHidden/>
              </w:rPr>
              <w:fldChar w:fldCharType="separate"/>
            </w:r>
            <w:r>
              <w:rPr>
                <w:noProof/>
                <w:webHidden/>
              </w:rPr>
              <w:t>69</w:t>
            </w:r>
            <w:r>
              <w:rPr>
                <w:noProof/>
                <w:webHidden/>
              </w:rPr>
              <w:fldChar w:fldCharType="end"/>
            </w:r>
          </w:hyperlink>
        </w:p>
        <w:p w14:paraId="6B445D61" w14:textId="208470F9" w:rsidR="00E20A2E" w:rsidRDefault="00E20A2E">
          <w:pPr>
            <w:pStyle w:val="TDC3"/>
            <w:tabs>
              <w:tab w:val="right" w:leader="dot" w:pos="9350"/>
            </w:tabs>
            <w:rPr>
              <w:rFonts w:asciiTheme="minorHAnsi" w:eastAsiaTheme="minorEastAsia" w:hAnsiTheme="minorHAnsi"/>
              <w:noProof/>
              <w:lang w:eastAsia="es-CO"/>
            </w:rPr>
          </w:pPr>
          <w:hyperlink w:anchor="_Toc56802420" w:history="1">
            <w:r w:rsidRPr="002B05E3">
              <w:rPr>
                <w:rStyle w:val="Hipervnculo"/>
                <w:noProof/>
              </w:rPr>
              <w:t>Log</w:t>
            </w:r>
            <w:r>
              <w:rPr>
                <w:noProof/>
                <w:webHidden/>
              </w:rPr>
              <w:tab/>
            </w:r>
            <w:r>
              <w:rPr>
                <w:noProof/>
                <w:webHidden/>
              </w:rPr>
              <w:fldChar w:fldCharType="begin"/>
            </w:r>
            <w:r>
              <w:rPr>
                <w:noProof/>
                <w:webHidden/>
              </w:rPr>
              <w:instrText xml:space="preserve"> PAGEREF _Toc56802420 \h </w:instrText>
            </w:r>
            <w:r>
              <w:rPr>
                <w:noProof/>
                <w:webHidden/>
              </w:rPr>
            </w:r>
            <w:r>
              <w:rPr>
                <w:noProof/>
                <w:webHidden/>
              </w:rPr>
              <w:fldChar w:fldCharType="separate"/>
            </w:r>
            <w:r>
              <w:rPr>
                <w:noProof/>
                <w:webHidden/>
              </w:rPr>
              <w:t>70</w:t>
            </w:r>
            <w:r>
              <w:rPr>
                <w:noProof/>
                <w:webHidden/>
              </w:rPr>
              <w:fldChar w:fldCharType="end"/>
            </w:r>
          </w:hyperlink>
        </w:p>
        <w:p w14:paraId="38BF5271" w14:textId="5F5C1489" w:rsidR="00E20A2E" w:rsidRDefault="00E20A2E">
          <w:pPr>
            <w:pStyle w:val="TDC4"/>
            <w:tabs>
              <w:tab w:val="right" w:leader="dot" w:pos="9350"/>
            </w:tabs>
            <w:rPr>
              <w:rFonts w:asciiTheme="minorHAnsi" w:eastAsiaTheme="minorEastAsia" w:hAnsiTheme="minorHAnsi"/>
              <w:noProof/>
              <w:lang w:eastAsia="es-CO"/>
            </w:rPr>
          </w:pPr>
          <w:hyperlink w:anchor="_Toc56802421" w:history="1">
            <w:r w:rsidRPr="002B05E3">
              <w:rPr>
                <w:rStyle w:val="Hipervnculo"/>
                <w:noProof/>
              </w:rPr>
              <w:t>Índices</w:t>
            </w:r>
            <w:r>
              <w:rPr>
                <w:noProof/>
                <w:webHidden/>
              </w:rPr>
              <w:tab/>
            </w:r>
            <w:r>
              <w:rPr>
                <w:noProof/>
                <w:webHidden/>
              </w:rPr>
              <w:fldChar w:fldCharType="begin"/>
            </w:r>
            <w:r>
              <w:rPr>
                <w:noProof/>
                <w:webHidden/>
              </w:rPr>
              <w:instrText xml:space="preserve"> PAGEREF _Toc56802421 \h </w:instrText>
            </w:r>
            <w:r>
              <w:rPr>
                <w:noProof/>
                <w:webHidden/>
              </w:rPr>
            </w:r>
            <w:r>
              <w:rPr>
                <w:noProof/>
                <w:webHidden/>
              </w:rPr>
              <w:fldChar w:fldCharType="separate"/>
            </w:r>
            <w:r>
              <w:rPr>
                <w:noProof/>
                <w:webHidden/>
              </w:rPr>
              <w:t>71</w:t>
            </w:r>
            <w:r>
              <w:rPr>
                <w:noProof/>
                <w:webHidden/>
              </w:rPr>
              <w:fldChar w:fldCharType="end"/>
            </w:r>
          </w:hyperlink>
        </w:p>
        <w:p w14:paraId="1ECA8ACD" w14:textId="7F1E5742" w:rsidR="00E20A2E" w:rsidRDefault="00E20A2E">
          <w:pPr>
            <w:pStyle w:val="TDC3"/>
            <w:tabs>
              <w:tab w:val="right" w:leader="dot" w:pos="9350"/>
            </w:tabs>
            <w:rPr>
              <w:rFonts w:asciiTheme="minorHAnsi" w:eastAsiaTheme="minorEastAsia" w:hAnsiTheme="minorHAnsi"/>
              <w:noProof/>
              <w:lang w:eastAsia="es-CO"/>
            </w:rPr>
          </w:pPr>
          <w:hyperlink w:anchor="_Toc56802422" w:history="1">
            <w:r w:rsidRPr="002B05E3">
              <w:rPr>
                <w:rStyle w:val="Hipervnculo"/>
                <w:noProof/>
              </w:rPr>
              <w:t>nivel_riesgo</w:t>
            </w:r>
            <w:r>
              <w:rPr>
                <w:noProof/>
                <w:webHidden/>
              </w:rPr>
              <w:tab/>
            </w:r>
            <w:r>
              <w:rPr>
                <w:noProof/>
                <w:webHidden/>
              </w:rPr>
              <w:fldChar w:fldCharType="begin"/>
            </w:r>
            <w:r>
              <w:rPr>
                <w:noProof/>
                <w:webHidden/>
              </w:rPr>
              <w:instrText xml:space="preserve"> PAGEREF _Toc56802422 \h </w:instrText>
            </w:r>
            <w:r>
              <w:rPr>
                <w:noProof/>
                <w:webHidden/>
              </w:rPr>
            </w:r>
            <w:r>
              <w:rPr>
                <w:noProof/>
                <w:webHidden/>
              </w:rPr>
              <w:fldChar w:fldCharType="separate"/>
            </w:r>
            <w:r>
              <w:rPr>
                <w:noProof/>
                <w:webHidden/>
              </w:rPr>
              <w:t>72</w:t>
            </w:r>
            <w:r>
              <w:rPr>
                <w:noProof/>
                <w:webHidden/>
              </w:rPr>
              <w:fldChar w:fldCharType="end"/>
            </w:r>
          </w:hyperlink>
        </w:p>
        <w:p w14:paraId="5B3B9477" w14:textId="043E2E5A" w:rsidR="00E20A2E" w:rsidRDefault="00E20A2E">
          <w:pPr>
            <w:pStyle w:val="TDC4"/>
            <w:tabs>
              <w:tab w:val="right" w:leader="dot" w:pos="9350"/>
            </w:tabs>
            <w:rPr>
              <w:rFonts w:asciiTheme="minorHAnsi" w:eastAsiaTheme="minorEastAsia" w:hAnsiTheme="minorHAnsi"/>
              <w:noProof/>
              <w:lang w:eastAsia="es-CO"/>
            </w:rPr>
          </w:pPr>
          <w:hyperlink w:anchor="_Toc56802423" w:history="1">
            <w:r w:rsidRPr="002B05E3">
              <w:rPr>
                <w:rStyle w:val="Hipervnculo"/>
                <w:noProof/>
              </w:rPr>
              <w:t>Índices</w:t>
            </w:r>
            <w:r>
              <w:rPr>
                <w:noProof/>
                <w:webHidden/>
              </w:rPr>
              <w:tab/>
            </w:r>
            <w:r>
              <w:rPr>
                <w:noProof/>
                <w:webHidden/>
              </w:rPr>
              <w:fldChar w:fldCharType="begin"/>
            </w:r>
            <w:r>
              <w:rPr>
                <w:noProof/>
                <w:webHidden/>
              </w:rPr>
              <w:instrText xml:space="preserve"> PAGEREF _Toc56802423 \h </w:instrText>
            </w:r>
            <w:r>
              <w:rPr>
                <w:noProof/>
                <w:webHidden/>
              </w:rPr>
            </w:r>
            <w:r>
              <w:rPr>
                <w:noProof/>
                <w:webHidden/>
              </w:rPr>
              <w:fldChar w:fldCharType="separate"/>
            </w:r>
            <w:r>
              <w:rPr>
                <w:noProof/>
                <w:webHidden/>
              </w:rPr>
              <w:t>72</w:t>
            </w:r>
            <w:r>
              <w:rPr>
                <w:noProof/>
                <w:webHidden/>
              </w:rPr>
              <w:fldChar w:fldCharType="end"/>
            </w:r>
          </w:hyperlink>
        </w:p>
        <w:p w14:paraId="17BB89B3" w14:textId="6FF4C8F6" w:rsidR="00E20A2E" w:rsidRDefault="00E20A2E">
          <w:pPr>
            <w:pStyle w:val="TDC3"/>
            <w:tabs>
              <w:tab w:val="right" w:leader="dot" w:pos="9350"/>
            </w:tabs>
            <w:rPr>
              <w:rFonts w:asciiTheme="minorHAnsi" w:eastAsiaTheme="minorEastAsia" w:hAnsiTheme="minorHAnsi"/>
              <w:noProof/>
              <w:lang w:eastAsia="es-CO"/>
            </w:rPr>
          </w:pPr>
          <w:hyperlink w:anchor="_Toc56802424" w:history="1">
            <w:r w:rsidRPr="002B05E3">
              <w:rPr>
                <w:rStyle w:val="Hipervnculo"/>
                <w:noProof/>
              </w:rPr>
              <w:t>Partida</w:t>
            </w:r>
            <w:r>
              <w:rPr>
                <w:noProof/>
                <w:webHidden/>
              </w:rPr>
              <w:tab/>
            </w:r>
            <w:r>
              <w:rPr>
                <w:noProof/>
                <w:webHidden/>
              </w:rPr>
              <w:fldChar w:fldCharType="begin"/>
            </w:r>
            <w:r>
              <w:rPr>
                <w:noProof/>
                <w:webHidden/>
              </w:rPr>
              <w:instrText xml:space="preserve"> PAGEREF _Toc56802424 \h </w:instrText>
            </w:r>
            <w:r>
              <w:rPr>
                <w:noProof/>
                <w:webHidden/>
              </w:rPr>
            </w:r>
            <w:r>
              <w:rPr>
                <w:noProof/>
                <w:webHidden/>
              </w:rPr>
              <w:fldChar w:fldCharType="separate"/>
            </w:r>
            <w:r>
              <w:rPr>
                <w:noProof/>
                <w:webHidden/>
              </w:rPr>
              <w:t>72</w:t>
            </w:r>
            <w:r>
              <w:rPr>
                <w:noProof/>
                <w:webHidden/>
              </w:rPr>
              <w:fldChar w:fldCharType="end"/>
            </w:r>
          </w:hyperlink>
        </w:p>
        <w:p w14:paraId="109E6428" w14:textId="4F79BF68" w:rsidR="00E20A2E" w:rsidRDefault="00E20A2E">
          <w:pPr>
            <w:pStyle w:val="TDC4"/>
            <w:tabs>
              <w:tab w:val="right" w:leader="dot" w:pos="9350"/>
            </w:tabs>
            <w:rPr>
              <w:rFonts w:asciiTheme="minorHAnsi" w:eastAsiaTheme="minorEastAsia" w:hAnsiTheme="minorHAnsi"/>
              <w:noProof/>
              <w:lang w:eastAsia="es-CO"/>
            </w:rPr>
          </w:pPr>
          <w:hyperlink w:anchor="_Toc56802425" w:history="1">
            <w:r w:rsidRPr="002B05E3">
              <w:rPr>
                <w:rStyle w:val="Hipervnculo"/>
                <w:noProof/>
              </w:rPr>
              <w:t>Índices</w:t>
            </w:r>
            <w:r>
              <w:rPr>
                <w:noProof/>
                <w:webHidden/>
              </w:rPr>
              <w:tab/>
            </w:r>
            <w:r>
              <w:rPr>
                <w:noProof/>
                <w:webHidden/>
              </w:rPr>
              <w:fldChar w:fldCharType="begin"/>
            </w:r>
            <w:r>
              <w:rPr>
                <w:noProof/>
                <w:webHidden/>
              </w:rPr>
              <w:instrText xml:space="preserve"> PAGEREF _Toc56802425 \h </w:instrText>
            </w:r>
            <w:r>
              <w:rPr>
                <w:noProof/>
                <w:webHidden/>
              </w:rPr>
            </w:r>
            <w:r>
              <w:rPr>
                <w:noProof/>
                <w:webHidden/>
              </w:rPr>
              <w:fldChar w:fldCharType="separate"/>
            </w:r>
            <w:r>
              <w:rPr>
                <w:noProof/>
                <w:webHidden/>
              </w:rPr>
              <w:t>74</w:t>
            </w:r>
            <w:r>
              <w:rPr>
                <w:noProof/>
                <w:webHidden/>
              </w:rPr>
              <w:fldChar w:fldCharType="end"/>
            </w:r>
          </w:hyperlink>
        </w:p>
        <w:p w14:paraId="27751AFD" w14:textId="124DBDE7" w:rsidR="00E20A2E" w:rsidRDefault="00E20A2E">
          <w:pPr>
            <w:pStyle w:val="TDC3"/>
            <w:tabs>
              <w:tab w:val="right" w:leader="dot" w:pos="9350"/>
            </w:tabs>
            <w:rPr>
              <w:rFonts w:asciiTheme="minorHAnsi" w:eastAsiaTheme="minorEastAsia" w:hAnsiTheme="minorHAnsi"/>
              <w:noProof/>
              <w:lang w:eastAsia="es-CO"/>
            </w:rPr>
          </w:pPr>
          <w:hyperlink w:anchor="_Toc56802426" w:history="1">
            <w:r w:rsidRPr="002B05E3">
              <w:rPr>
                <w:rStyle w:val="Hipervnculo"/>
                <w:noProof/>
              </w:rPr>
              <w:t>Rol</w:t>
            </w:r>
            <w:r>
              <w:rPr>
                <w:noProof/>
                <w:webHidden/>
              </w:rPr>
              <w:tab/>
            </w:r>
            <w:r>
              <w:rPr>
                <w:noProof/>
                <w:webHidden/>
              </w:rPr>
              <w:fldChar w:fldCharType="begin"/>
            </w:r>
            <w:r>
              <w:rPr>
                <w:noProof/>
                <w:webHidden/>
              </w:rPr>
              <w:instrText xml:space="preserve"> PAGEREF _Toc56802426 \h </w:instrText>
            </w:r>
            <w:r>
              <w:rPr>
                <w:noProof/>
                <w:webHidden/>
              </w:rPr>
            </w:r>
            <w:r>
              <w:rPr>
                <w:noProof/>
                <w:webHidden/>
              </w:rPr>
              <w:fldChar w:fldCharType="separate"/>
            </w:r>
            <w:r>
              <w:rPr>
                <w:noProof/>
                <w:webHidden/>
              </w:rPr>
              <w:t>74</w:t>
            </w:r>
            <w:r>
              <w:rPr>
                <w:noProof/>
                <w:webHidden/>
              </w:rPr>
              <w:fldChar w:fldCharType="end"/>
            </w:r>
          </w:hyperlink>
        </w:p>
        <w:p w14:paraId="52992830" w14:textId="343E2291" w:rsidR="00E20A2E" w:rsidRDefault="00E20A2E">
          <w:pPr>
            <w:pStyle w:val="TDC4"/>
            <w:tabs>
              <w:tab w:val="right" w:leader="dot" w:pos="9350"/>
            </w:tabs>
            <w:rPr>
              <w:rFonts w:asciiTheme="minorHAnsi" w:eastAsiaTheme="minorEastAsia" w:hAnsiTheme="minorHAnsi"/>
              <w:noProof/>
              <w:lang w:eastAsia="es-CO"/>
            </w:rPr>
          </w:pPr>
          <w:hyperlink w:anchor="_Toc56802427" w:history="1">
            <w:r w:rsidRPr="002B05E3">
              <w:rPr>
                <w:rStyle w:val="Hipervnculo"/>
                <w:noProof/>
              </w:rPr>
              <w:t>Índices</w:t>
            </w:r>
            <w:r>
              <w:rPr>
                <w:noProof/>
                <w:webHidden/>
              </w:rPr>
              <w:tab/>
            </w:r>
            <w:r>
              <w:rPr>
                <w:noProof/>
                <w:webHidden/>
              </w:rPr>
              <w:fldChar w:fldCharType="begin"/>
            </w:r>
            <w:r>
              <w:rPr>
                <w:noProof/>
                <w:webHidden/>
              </w:rPr>
              <w:instrText xml:space="preserve"> PAGEREF _Toc56802427 \h </w:instrText>
            </w:r>
            <w:r>
              <w:rPr>
                <w:noProof/>
                <w:webHidden/>
              </w:rPr>
            </w:r>
            <w:r>
              <w:rPr>
                <w:noProof/>
                <w:webHidden/>
              </w:rPr>
              <w:fldChar w:fldCharType="separate"/>
            </w:r>
            <w:r>
              <w:rPr>
                <w:noProof/>
                <w:webHidden/>
              </w:rPr>
              <w:t>74</w:t>
            </w:r>
            <w:r>
              <w:rPr>
                <w:noProof/>
                <w:webHidden/>
              </w:rPr>
              <w:fldChar w:fldCharType="end"/>
            </w:r>
          </w:hyperlink>
        </w:p>
        <w:p w14:paraId="58A78FD4" w14:textId="5E585CCD" w:rsidR="00E20A2E" w:rsidRDefault="00E20A2E">
          <w:pPr>
            <w:pStyle w:val="TDC3"/>
            <w:tabs>
              <w:tab w:val="right" w:leader="dot" w:pos="9350"/>
            </w:tabs>
            <w:rPr>
              <w:rFonts w:asciiTheme="minorHAnsi" w:eastAsiaTheme="minorEastAsia" w:hAnsiTheme="minorHAnsi"/>
              <w:noProof/>
              <w:lang w:eastAsia="es-CO"/>
            </w:rPr>
          </w:pPr>
          <w:hyperlink w:anchor="_Toc56802428" w:history="1">
            <w:r w:rsidRPr="002B05E3">
              <w:rPr>
                <w:rStyle w:val="Hipervnculo"/>
                <w:noProof/>
              </w:rPr>
              <w:t>rol_cuenta</w:t>
            </w:r>
            <w:r>
              <w:rPr>
                <w:noProof/>
                <w:webHidden/>
              </w:rPr>
              <w:tab/>
            </w:r>
            <w:r>
              <w:rPr>
                <w:noProof/>
                <w:webHidden/>
              </w:rPr>
              <w:fldChar w:fldCharType="begin"/>
            </w:r>
            <w:r>
              <w:rPr>
                <w:noProof/>
                <w:webHidden/>
              </w:rPr>
              <w:instrText xml:space="preserve"> PAGEREF _Toc56802428 \h </w:instrText>
            </w:r>
            <w:r>
              <w:rPr>
                <w:noProof/>
                <w:webHidden/>
              </w:rPr>
            </w:r>
            <w:r>
              <w:rPr>
                <w:noProof/>
                <w:webHidden/>
              </w:rPr>
              <w:fldChar w:fldCharType="separate"/>
            </w:r>
            <w:r>
              <w:rPr>
                <w:noProof/>
                <w:webHidden/>
              </w:rPr>
              <w:t>75</w:t>
            </w:r>
            <w:r>
              <w:rPr>
                <w:noProof/>
                <w:webHidden/>
              </w:rPr>
              <w:fldChar w:fldCharType="end"/>
            </w:r>
          </w:hyperlink>
        </w:p>
        <w:p w14:paraId="2F45A26A" w14:textId="08AFC277" w:rsidR="00E20A2E" w:rsidRDefault="00E20A2E">
          <w:pPr>
            <w:pStyle w:val="TDC4"/>
            <w:tabs>
              <w:tab w:val="right" w:leader="dot" w:pos="9350"/>
            </w:tabs>
            <w:rPr>
              <w:rFonts w:asciiTheme="minorHAnsi" w:eastAsiaTheme="minorEastAsia" w:hAnsiTheme="minorHAnsi"/>
              <w:noProof/>
              <w:lang w:eastAsia="es-CO"/>
            </w:rPr>
          </w:pPr>
          <w:hyperlink w:anchor="_Toc56802429" w:history="1">
            <w:r w:rsidRPr="002B05E3">
              <w:rPr>
                <w:rStyle w:val="Hipervnculo"/>
                <w:noProof/>
              </w:rPr>
              <w:t>Índices</w:t>
            </w:r>
            <w:r>
              <w:rPr>
                <w:noProof/>
                <w:webHidden/>
              </w:rPr>
              <w:tab/>
            </w:r>
            <w:r>
              <w:rPr>
                <w:noProof/>
                <w:webHidden/>
              </w:rPr>
              <w:fldChar w:fldCharType="begin"/>
            </w:r>
            <w:r>
              <w:rPr>
                <w:noProof/>
                <w:webHidden/>
              </w:rPr>
              <w:instrText xml:space="preserve"> PAGEREF _Toc56802429 \h </w:instrText>
            </w:r>
            <w:r>
              <w:rPr>
                <w:noProof/>
                <w:webHidden/>
              </w:rPr>
            </w:r>
            <w:r>
              <w:rPr>
                <w:noProof/>
                <w:webHidden/>
              </w:rPr>
              <w:fldChar w:fldCharType="separate"/>
            </w:r>
            <w:r>
              <w:rPr>
                <w:noProof/>
                <w:webHidden/>
              </w:rPr>
              <w:t>75</w:t>
            </w:r>
            <w:r>
              <w:rPr>
                <w:noProof/>
                <w:webHidden/>
              </w:rPr>
              <w:fldChar w:fldCharType="end"/>
            </w:r>
          </w:hyperlink>
        </w:p>
        <w:p w14:paraId="1D7493A7" w14:textId="72F3BDA9" w:rsidR="00E20A2E" w:rsidRDefault="00E20A2E">
          <w:pPr>
            <w:pStyle w:val="TDC3"/>
            <w:tabs>
              <w:tab w:val="right" w:leader="dot" w:pos="9350"/>
            </w:tabs>
            <w:rPr>
              <w:rFonts w:asciiTheme="minorHAnsi" w:eastAsiaTheme="minorEastAsia" w:hAnsiTheme="minorHAnsi"/>
              <w:noProof/>
              <w:lang w:eastAsia="es-CO"/>
            </w:rPr>
          </w:pPr>
          <w:hyperlink w:anchor="_Toc56802430" w:history="1">
            <w:r w:rsidRPr="002B05E3">
              <w:rPr>
                <w:rStyle w:val="Hipervnculo"/>
                <w:noProof/>
              </w:rPr>
              <w:t>tipo_afeccion</w:t>
            </w:r>
            <w:r>
              <w:rPr>
                <w:noProof/>
                <w:webHidden/>
              </w:rPr>
              <w:tab/>
            </w:r>
            <w:r>
              <w:rPr>
                <w:noProof/>
                <w:webHidden/>
              </w:rPr>
              <w:fldChar w:fldCharType="begin"/>
            </w:r>
            <w:r>
              <w:rPr>
                <w:noProof/>
                <w:webHidden/>
              </w:rPr>
              <w:instrText xml:space="preserve"> PAGEREF _Toc56802430 \h </w:instrText>
            </w:r>
            <w:r>
              <w:rPr>
                <w:noProof/>
                <w:webHidden/>
              </w:rPr>
            </w:r>
            <w:r>
              <w:rPr>
                <w:noProof/>
                <w:webHidden/>
              </w:rPr>
              <w:fldChar w:fldCharType="separate"/>
            </w:r>
            <w:r>
              <w:rPr>
                <w:noProof/>
                <w:webHidden/>
              </w:rPr>
              <w:t>76</w:t>
            </w:r>
            <w:r>
              <w:rPr>
                <w:noProof/>
                <w:webHidden/>
              </w:rPr>
              <w:fldChar w:fldCharType="end"/>
            </w:r>
          </w:hyperlink>
        </w:p>
        <w:p w14:paraId="1C512AA9" w14:textId="1D98EBB0" w:rsidR="00E20A2E" w:rsidRDefault="00E20A2E">
          <w:pPr>
            <w:pStyle w:val="TDC4"/>
            <w:tabs>
              <w:tab w:val="right" w:leader="dot" w:pos="9350"/>
            </w:tabs>
            <w:rPr>
              <w:rFonts w:asciiTheme="minorHAnsi" w:eastAsiaTheme="minorEastAsia" w:hAnsiTheme="minorHAnsi"/>
              <w:noProof/>
              <w:lang w:eastAsia="es-CO"/>
            </w:rPr>
          </w:pPr>
          <w:hyperlink w:anchor="_Toc56802431" w:history="1">
            <w:r w:rsidRPr="002B05E3">
              <w:rPr>
                <w:rStyle w:val="Hipervnculo"/>
                <w:noProof/>
              </w:rPr>
              <w:t>Índices</w:t>
            </w:r>
            <w:r>
              <w:rPr>
                <w:noProof/>
                <w:webHidden/>
              </w:rPr>
              <w:tab/>
            </w:r>
            <w:r>
              <w:rPr>
                <w:noProof/>
                <w:webHidden/>
              </w:rPr>
              <w:fldChar w:fldCharType="begin"/>
            </w:r>
            <w:r>
              <w:rPr>
                <w:noProof/>
                <w:webHidden/>
              </w:rPr>
              <w:instrText xml:space="preserve"> PAGEREF _Toc56802431 \h </w:instrText>
            </w:r>
            <w:r>
              <w:rPr>
                <w:noProof/>
                <w:webHidden/>
              </w:rPr>
            </w:r>
            <w:r>
              <w:rPr>
                <w:noProof/>
                <w:webHidden/>
              </w:rPr>
              <w:fldChar w:fldCharType="separate"/>
            </w:r>
            <w:r>
              <w:rPr>
                <w:noProof/>
                <w:webHidden/>
              </w:rPr>
              <w:t>76</w:t>
            </w:r>
            <w:r>
              <w:rPr>
                <w:noProof/>
                <w:webHidden/>
              </w:rPr>
              <w:fldChar w:fldCharType="end"/>
            </w:r>
          </w:hyperlink>
        </w:p>
        <w:p w14:paraId="70DE69B0" w14:textId="2BA634DB" w:rsidR="00E20A2E" w:rsidRDefault="00E20A2E">
          <w:pPr>
            <w:pStyle w:val="TDC3"/>
            <w:tabs>
              <w:tab w:val="right" w:leader="dot" w:pos="9350"/>
            </w:tabs>
            <w:rPr>
              <w:rFonts w:asciiTheme="minorHAnsi" w:eastAsiaTheme="minorEastAsia" w:hAnsiTheme="minorHAnsi"/>
              <w:noProof/>
              <w:lang w:eastAsia="es-CO"/>
            </w:rPr>
          </w:pPr>
          <w:hyperlink w:anchor="_Toc56802432" w:history="1">
            <w:r w:rsidRPr="002B05E3">
              <w:rPr>
                <w:rStyle w:val="Hipervnculo"/>
                <w:noProof/>
              </w:rPr>
              <w:t>tipo_contrato</w:t>
            </w:r>
            <w:r>
              <w:rPr>
                <w:noProof/>
                <w:webHidden/>
              </w:rPr>
              <w:tab/>
            </w:r>
            <w:r>
              <w:rPr>
                <w:noProof/>
                <w:webHidden/>
              </w:rPr>
              <w:fldChar w:fldCharType="begin"/>
            </w:r>
            <w:r>
              <w:rPr>
                <w:noProof/>
                <w:webHidden/>
              </w:rPr>
              <w:instrText xml:space="preserve"> PAGEREF _Toc56802432 \h </w:instrText>
            </w:r>
            <w:r>
              <w:rPr>
                <w:noProof/>
                <w:webHidden/>
              </w:rPr>
            </w:r>
            <w:r>
              <w:rPr>
                <w:noProof/>
                <w:webHidden/>
              </w:rPr>
              <w:fldChar w:fldCharType="separate"/>
            </w:r>
            <w:r>
              <w:rPr>
                <w:noProof/>
                <w:webHidden/>
              </w:rPr>
              <w:t>76</w:t>
            </w:r>
            <w:r>
              <w:rPr>
                <w:noProof/>
                <w:webHidden/>
              </w:rPr>
              <w:fldChar w:fldCharType="end"/>
            </w:r>
          </w:hyperlink>
        </w:p>
        <w:p w14:paraId="1F896C0B" w14:textId="6C8440EF" w:rsidR="00E20A2E" w:rsidRDefault="00E20A2E">
          <w:pPr>
            <w:pStyle w:val="TDC4"/>
            <w:tabs>
              <w:tab w:val="right" w:leader="dot" w:pos="9350"/>
            </w:tabs>
            <w:rPr>
              <w:rFonts w:asciiTheme="minorHAnsi" w:eastAsiaTheme="minorEastAsia" w:hAnsiTheme="minorHAnsi"/>
              <w:noProof/>
              <w:lang w:eastAsia="es-CO"/>
            </w:rPr>
          </w:pPr>
          <w:hyperlink w:anchor="_Toc56802433" w:history="1">
            <w:r w:rsidRPr="002B05E3">
              <w:rPr>
                <w:rStyle w:val="Hipervnculo"/>
                <w:noProof/>
              </w:rPr>
              <w:t>Índices</w:t>
            </w:r>
            <w:r>
              <w:rPr>
                <w:noProof/>
                <w:webHidden/>
              </w:rPr>
              <w:tab/>
            </w:r>
            <w:r>
              <w:rPr>
                <w:noProof/>
                <w:webHidden/>
              </w:rPr>
              <w:fldChar w:fldCharType="begin"/>
            </w:r>
            <w:r>
              <w:rPr>
                <w:noProof/>
                <w:webHidden/>
              </w:rPr>
              <w:instrText xml:space="preserve"> PAGEREF _Toc56802433 \h </w:instrText>
            </w:r>
            <w:r>
              <w:rPr>
                <w:noProof/>
                <w:webHidden/>
              </w:rPr>
            </w:r>
            <w:r>
              <w:rPr>
                <w:noProof/>
                <w:webHidden/>
              </w:rPr>
              <w:fldChar w:fldCharType="separate"/>
            </w:r>
            <w:r>
              <w:rPr>
                <w:noProof/>
                <w:webHidden/>
              </w:rPr>
              <w:t>77</w:t>
            </w:r>
            <w:r>
              <w:rPr>
                <w:noProof/>
                <w:webHidden/>
              </w:rPr>
              <w:fldChar w:fldCharType="end"/>
            </w:r>
          </w:hyperlink>
        </w:p>
        <w:p w14:paraId="76029312" w14:textId="3BE7ADA3" w:rsidR="00E20A2E" w:rsidRDefault="00E20A2E">
          <w:pPr>
            <w:pStyle w:val="TDC3"/>
            <w:tabs>
              <w:tab w:val="right" w:leader="dot" w:pos="9350"/>
            </w:tabs>
            <w:rPr>
              <w:rFonts w:asciiTheme="minorHAnsi" w:eastAsiaTheme="minorEastAsia" w:hAnsiTheme="minorHAnsi"/>
              <w:noProof/>
              <w:lang w:eastAsia="es-CO"/>
            </w:rPr>
          </w:pPr>
          <w:hyperlink w:anchor="_Toc56802434" w:history="1">
            <w:r w:rsidRPr="002B05E3">
              <w:rPr>
                <w:rStyle w:val="Hipervnculo"/>
                <w:noProof/>
              </w:rPr>
              <w:t>tipo_evento</w:t>
            </w:r>
            <w:r>
              <w:rPr>
                <w:noProof/>
                <w:webHidden/>
              </w:rPr>
              <w:tab/>
            </w:r>
            <w:r>
              <w:rPr>
                <w:noProof/>
                <w:webHidden/>
              </w:rPr>
              <w:fldChar w:fldCharType="begin"/>
            </w:r>
            <w:r>
              <w:rPr>
                <w:noProof/>
                <w:webHidden/>
              </w:rPr>
              <w:instrText xml:space="preserve"> PAGEREF _Toc56802434 \h </w:instrText>
            </w:r>
            <w:r>
              <w:rPr>
                <w:noProof/>
                <w:webHidden/>
              </w:rPr>
            </w:r>
            <w:r>
              <w:rPr>
                <w:noProof/>
                <w:webHidden/>
              </w:rPr>
              <w:fldChar w:fldCharType="separate"/>
            </w:r>
            <w:r>
              <w:rPr>
                <w:noProof/>
                <w:webHidden/>
              </w:rPr>
              <w:t>77</w:t>
            </w:r>
            <w:r>
              <w:rPr>
                <w:noProof/>
                <w:webHidden/>
              </w:rPr>
              <w:fldChar w:fldCharType="end"/>
            </w:r>
          </w:hyperlink>
        </w:p>
        <w:p w14:paraId="5BD118C4" w14:textId="52A6E7C6" w:rsidR="00E20A2E" w:rsidRDefault="00E20A2E">
          <w:pPr>
            <w:pStyle w:val="TDC4"/>
            <w:tabs>
              <w:tab w:val="right" w:leader="dot" w:pos="9350"/>
            </w:tabs>
            <w:rPr>
              <w:rFonts w:asciiTheme="minorHAnsi" w:eastAsiaTheme="minorEastAsia" w:hAnsiTheme="minorHAnsi"/>
              <w:noProof/>
              <w:lang w:eastAsia="es-CO"/>
            </w:rPr>
          </w:pPr>
          <w:hyperlink w:anchor="_Toc56802435" w:history="1">
            <w:r w:rsidRPr="002B05E3">
              <w:rPr>
                <w:rStyle w:val="Hipervnculo"/>
                <w:noProof/>
              </w:rPr>
              <w:t>Índices</w:t>
            </w:r>
            <w:r>
              <w:rPr>
                <w:noProof/>
                <w:webHidden/>
              </w:rPr>
              <w:tab/>
            </w:r>
            <w:r>
              <w:rPr>
                <w:noProof/>
                <w:webHidden/>
              </w:rPr>
              <w:fldChar w:fldCharType="begin"/>
            </w:r>
            <w:r>
              <w:rPr>
                <w:noProof/>
                <w:webHidden/>
              </w:rPr>
              <w:instrText xml:space="preserve"> PAGEREF _Toc56802435 \h </w:instrText>
            </w:r>
            <w:r>
              <w:rPr>
                <w:noProof/>
                <w:webHidden/>
              </w:rPr>
            </w:r>
            <w:r>
              <w:rPr>
                <w:noProof/>
                <w:webHidden/>
              </w:rPr>
              <w:fldChar w:fldCharType="separate"/>
            </w:r>
            <w:r>
              <w:rPr>
                <w:noProof/>
                <w:webHidden/>
              </w:rPr>
              <w:t>77</w:t>
            </w:r>
            <w:r>
              <w:rPr>
                <w:noProof/>
                <w:webHidden/>
              </w:rPr>
              <w:fldChar w:fldCharType="end"/>
            </w:r>
          </w:hyperlink>
        </w:p>
        <w:p w14:paraId="7FB00186" w14:textId="2DBCF10A" w:rsidR="00E20A2E" w:rsidRDefault="00E20A2E">
          <w:pPr>
            <w:pStyle w:val="TDC3"/>
            <w:tabs>
              <w:tab w:val="right" w:leader="dot" w:pos="9350"/>
            </w:tabs>
            <w:rPr>
              <w:rFonts w:asciiTheme="minorHAnsi" w:eastAsiaTheme="minorEastAsia" w:hAnsiTheme="minorHAnsi"/>
              <w:noProof/>
              <w:lang w:eastAsia="es-CO"/>
            </w:rPr>
          </w:pPr>
          <w:hyperlink w:anchor="_Toc56802436" w:history="1">
            <w:r w:rsidRPr="002B05E3">
              <w:rPr>
                <w:rStyle w:val="Hipervnculo"/>
                <w:noProof/>
              </w:rPr>
              <w:t>tipo_incapacidad</w:t>
            </w:r>
            <w:r>
              <w:rPr>
                <w:noProof/>
                <w:webHidden/>
              </w:rPr>
              <w:tab/>
            </w:r>
            <w:r>
              <w:rPr>
                <w:noProof/>
                <w:webHidden/>
              </w:rPr>
              <w:fldChar w:fldCharType="begin"/>
            </w:r>
            <w:r>
              <w:rPr>
                <w:noProof/>
                <w:webHidden/>
              </w:rPr>
              <w:instrText xml:space="preserve"> PAGEREF _Toc56802436 \h </w:instrText>
            </w:r>
            <w:r>
              <w:rPr>
                <w:noProof/>
                <w:webHidden/>
              </w:rPr>
            </w:r>
            <w:r>
              <w:rPr>
                <w:noProof/>
                <w:webHidden/>
              </w:rPr>
              <w:fldChar w:fldCharType="separate"/>
            </w:r>
            <w:r>
              <w:rPr>
                <w:noProof/>
                <w:webHidden/>
              </w:rPr>
              <w:t>77</w:t>
            </w:r>
            <w:r>
              <w:rPr>
                <w:noProof/>
                <w:webHidden/>
              </w:rPr>
              <w:fldChar w:fldCharType="end"/>
            </w:r>
          </w:hyperlink>
        </w:p>
        <w:p w14:paraId="1E376838" w14:textId="1E4C8AB5" w:rsidR="00E20A2E" w:rsidRDefault="00E20A2E">
          <w:pPr>
            <w:pStyle w:val="TDC4"/>
            <w:tabs>
              <w:tab w:val="right" w:leader="dot" w:pos="9350"/>
            </w:tabs>
            <w:rPr>
              <w:rFonts w:asciiTheme="minorHAnsi" w:eastAsiaTheme="minorEastAsia" w:hAnsiTheme="minorHAnsi"/>
              <w:noProof/>
              <w:lang w:eastAsia="es-CO"/>
            </w:rPr>
          </w:pPr>
          <w:hyperlink w:anchor="_Toc56802437" w:history="1">
            <w:r w:rsidRPr="002B05E3">
              <w:rPr>
                <w:rStyle w:val="Hipervnculo"/>
                <w:noProof/>
              </w:rPr>
              <w:t>Índices</w:t>
            </w:r>
            <w:r>
              <w:rPr>
                <w:noProof/>
                <w:webHidden/>
              </w:rPr>
              <w:tab/>
            </w:r>
            <w:r>
              <w:rPr>
                <w:noProof/>
                <w:webHidden/>
              </w:rPr>
              <w:fldChar w:fldCharType="begin"/>
            </w:r>
            <w:r>
              <w:rPr>
                <w:noProof/>
                <w:webHidden/>
              </w:rPr>
              <w:instrText xml:space="preserve"> PAGEREF _Toc56802437 \h </w:instrText>
            </w:r>
            <w:r>
              <w:rPr>
                <w:noProof/>
                <w:webHidden/>
              </w:rPr>
            </w:r>
            <w:r>
              <w:rPr>
                <w:noProof/>
                <w:webHidden/>
              </w:rPr>
              <w:fldChar w:fldCharType="separate"/>
            </w:r>
            <w:r>
              <w:rPr>
                <w:noProof/>
                <w:webHidden/>
              </w:rPr>
              <w:t>78</w:t>
            </w:r>
            <w:r>
              <w:rPr>
                <w:noProof/>
                <w:webHidden/>
              </w:rPr>
              <w:fldChar w:fldCharType="end"/>
            </w:r>
          </w:hyperlink>
        </w:p>
        <w:p w14:paraId="4EA5ED9B" w14:textId="079D765D" w:rsidR="00E20A2E" w:rsidRDefault="00E20A2E">
          <w:pPr>
            <w:pStyle w:val="TDC3"/>
            <w:tabs>
              <w:tab w:val="right" w:leader="dot" w:pos="9350"/>
            </w:tabs>
            <w:rPr>
              <w:rFonts w:asciiTheme="minorHAnsi" w:eastAsiaTheme="minorEastAsia" w:hAnsiTheme="minorHAnsi"/>
              <w:noProof/>
              <w:lang w:eastAsia="es-CO"/>
            </w:rPr>
          </w:pPr>
          <w:hyperlink w:anchor="_Toc56802438" w:history="1">
            <w:r w:rsidRPr="002B05E3">
              <w:rPr>
                <w:rStyle w:val="Hipervnculo"/>
                <w:noProof/>
              </w:rPr>
              <w:t>tipo_juego</w:t>
            </w:r>
            <w:r>
              <w:rPr>
                <w:noProof/>
                <w:webHidden/>
              </w:rPr>
              <w:tab/>
            </w:r>
            <w:r>
              <w:rPr>
                <w:noProof/>
                <w:webHidden/>
              </w:rPr>
              <w:fldChar w:fldCharType="begin"/>
            </w:r>
            <w:r>
              <w:rPr>
                <w:noProof/>
                <w:webHidden/>
              </w:rPr>
              <w:instrText xml:space="preserve"> PAGEREF _Toc56802438 \h </w:instrText>
            </w:r>
            <w:r>
              <w:rPr>
                <w:noProof/>
                <w:webHidden/>
              </w:rPr>
            </w:r>
            <w:r>
              <w:rPr>
                <w:noProof/>
                <w:webHidden/>
              </w:rPr>
              <w:fldChar w:fldCharType="separate"/>
            </w:r>
            <w:r>
              <w:rPr>
                <w:noProof/>
                <w:webHidden/>
              </w:rPr>
              <w:t>78</w:t>
            </w:r>
            <w:r>
              <w:rPr>
                <w:noProof/>
                <w:webHidden/>
              </w:rPr>
              <w:fldChar w:fldCharType="end"/>
            </w:r>
          </w:hyperlink>
        </w:p>
        <w:p w14:paraId="4E99352A" w14:textId="0C7CCB27" w:rsidR="00E20A2E" w:rsidRDefault="00E20A2E">
          <w:pPr>
            <w:pStyle w:val="TDC4"/>
            <w:tabs>
              <w:tab w:val="right" w:leader="dot" w:pos="9350"/>
            </w:tabs>
            <w:rPr>
              <w:rFonts w:asciiTheme="minorHAnsi" w:eastAsiaTheme="minorEastAsia" w:hAnsiTheme="minorHAnsi"/>
              <w:noProof/>
              <w:lang w:eastAsia="es-CO"/>
            </w:rPr>
          </w:pPr>
          <w:hyperlink w:anchor="_Toc56802439" w:history="1">
            <w:r w:rsidRPr="002B05E3">
              <w:rPr>
                <w:rStyle w:val="Hipervnculo"/>
                <w:noProof/>
              </w:rPr>
              <w:t>Índices</w:t>
            </w:r>
            <w:r>
              <w:rPr>
                <w:noProof/>
                <w:webHidden/>
              </w:rPr>
              <w:tab/>
            </w:r>
            <w:r>
              <w:rPr>
                <w:noProof/>
                <w:webHidden/>
              </w:rPr>
              <w:fldChar w:fldCharType="begin"/>
            </w:r>
            <w:r>
              <w:rPr>
                <w:noProof/>
                <w:webHidden/>
              </w:rPr>
              <w:instrText xml:space="preserve"> PAGEREF _Toc56802439 \h </w:instrText>
            </w:r>
            <w:r>
              <w:rPr>
                <w:noProof/>
                <w:webHidden/>
              </w:rPr>
            </w:r>
            <w:r>
              <w:rPr>
                <w:noProof/>
                <w:webHidden/>
              </w:rPr>
              <w:fldChar w:fldCharType="separate"/>
            </w:r>
            <w:r>
              <w:rPr>
                <w:noProof/>
                <w:webHidden/>
              </w:rPr>
              <w:t>79</w:t>
            </w:r>
            <w:r>
              <w:rPr>
                <w:noProof/>
                <w:webHidden/>
              </w:rPr>
              <w:fldChar w:fldCharType="end"/>
            </w:r>
          </w:hyperlink>
        </w:p>
        <w:p w14:paraId="66996EA3" w14:textId="6FB0E870" w:rsidR="00E20A2E" w:rsidRDefault="00E20A2E">
          <w:pPr>
            <w:pStyle w:val="TDC3"/>
            <w:tabs>
              <w:tab w:val="right" w:leader="dot" w:pos="9350"/>
            </w:tabs>
            <w:rPr>
              <w:rFonts w:asciiTheme="minorHAnsi" w:eastAsiaTheme="minorEastAsia" w:hAnsiTheme="minorHAnsi"/>
              <w:noProof/>
              <w:lang w:eastAsia="es-CO"/>
            </w:rPr>
          </w:pPr>
          <w:hyperlink w:anchor="_Toc56802440" w:history="1">
            <w:r w:rsidRPr="002B05E3">
              <w:rPr>
                <w:rStyle w:val="Hipervnculo"/>
                <w:noProof/>
              </w:rPr>
              <w:t>tipo_licencia</w:t>
            </w:r>
            <w:r>
              <w:rPr>
                <w:noProof/>
                <w:webHidden/>
              </w:rPr>
              <w:tab/>
            </w:r>
            <w:r>
              <w:rPr>
                <w:noProof/>
                <w:webHidden/>
              </w:rPr>
              <w:fldChar w:fldCharType="begin"/>
            </w:r>
            <w:r>
              <w:rPr>
                <w:noProof/>
                <w:webHidden/>
              </w:rPr>
              <w:instrText xml:space="preserve"> PAGEREF _Toc56802440 \h </w:instrText>
            </w:r>
            <w:r>
              <w:rPr>
                <w:noProof/>
                <w:webHidden/>
              </w:rPr>
            </w:r>
            <w:r>
              <w:rPr>
                <w:noProof/>
                <w:webHidden/>
              </w:rPr>
              <w:fldChar w:fldCharType="separate"/>
            </w:r>
            <w:r>
              <w:rPr>
                <w:noProof/>
                <w:webHidden/>
              </w:rPr>
              <w:t>79</w:t>
            </w:r>
            <w:r>
              <w:rPr>
                <w:noProof/>
                <w:webHidden/>
              </w:rPr>
              <w:fldChar w:fldCharType="end"/>
            </w:r>
          </w:hyperlink>
        </w:p>
        <w:p w14:paraId="27365003" w14:textId="202BAD8A" w:rsidR="00E20A2E" w:rsidRDefault="00E20A2E">
          <w:pPr>
            <w:pStyle w:val="TDC4"/>
            <w:tabs>
              <w:tab w:val="right" w:leader="dot" w:pos="9350"/>
            </w:tabs>
            <w:rPr>
              <w:rFonts w:asciiTheme="minorHAnsi" w:eastAsiaTheme="minorEastAsia" w:hAnsiTheme="minorHAnsi"/>
              <w:noProof/>
              <w:lang w:eastAsia="es-CO"/>
            </w:rPr>
          </w:pPr>
          <w:hyperlink w:anchor="_Toc56802441" w:history="1">
            <w:r w:rsidRPr="002B05E3">
              <w:rPr>
                <w:rStyle w:val="Hipervnculo"/>
                <w:noProof/>
              </w:rPr>
              <w:t>Índices</w:t>
            </w:r>
            <w:r>
              <w:rPr>
                <w:noProof/>
                <w:webHidden/>
              </w:rPr>
              <w:tab/>
            </w:r>
            <w:r>
              <w:rPr>
                <w:noProof/>
                <w:webHidden/>
              </w:rPr>
              <w:fldChar w:fldCharType="begin"/>
            </w:r>
            <w:r>
              <w:rPr>
                <w:noProof/>
                <w:webHidden/>
              </w:rPr>
              <w:instrText xml:space="preserve"> PAGEREF _Toc56802441 \h </w:instrText>
            </w:r>
            <w:r>
              <w:rPr>
                <w:noProof/>
                <w:webHidden/>
              </w:rPr>
            </w:r>
            <w:r>
              <w:rPr>
                <w:noProof/>
                <w:webHidden/>
              </w:rPr>
              <w:fldChar w:fldCharType="separate"/>
            </w:r>
            <w:r>
              <w:rPr>
                <w:noProof/>
                <w:webHidden/>
              </w:rPr>
              <w:t>80</w:t>
            </w:r>
            <w:r>
              <w:rPr>
                <w:noProof/>
                <w:webHidden/>
              </w:rPr>
              <w:fldChar w:fldCharType="end"/>
            </w:r>
          </w:hyperlink>
        </w:p>
        <w:p w14:paraId="69A85309" w14:textId="4D6C4B43" w:rsidR="00E20A2E" w:rsidRDefault="00E20A2E">
          <w:pPr>
            <w:pStyle w:val="TDC2"/>
            <w:tabs>
              <w:tab w:val="right" w:leader="dot" w:pos="9350"/>
            </w:tabs>
            <w:rPr>
              <w:rFonts w:asciiTheme="minorHAnsi" w:eastAsiaTheme="minorEastAsia" w:hAnsiTheme="minorHAnsi"/>
              <w:noProof/>
              <w:lang w:eastAsia="es-CO"/>
            </w:rPr>
          </w:pPr>
          <w:hyperlink w:anchor="_Toc56802442" w:history="1">
            <w:r w:rsidRPr="002B05E3">
              <w:rPr>
                <w:rStyle w:val="Hipervnculo"/>
                <w:noProof/>
                <w:lang w:eastAsia="es-CO"/>
              </w:rPr>
              <w:t>Diagrama de Módulos</w:t>
            </w:r>
            <w:r>
              <w:rPr>
                <w:noProof/>
                <w:webHidden/>
              </w:rPr>
              <w:tab/>
            </w:r>
            <w:r>
              <w:rPr>
                <w:noProof/>
                <w:webHidden/>
              </w:rPr>
              <w:fldChar w:fldCharType="begin"/>
            </w:r>
            <w:r>
              <w:rPr>
                <w:noProof/>
                <w:webHidden/>
              </w:rPr>
              <w:instrText xml:space="preserve"> PAGEREF _Toc56802442 \h </w:instrText>
            </w:r>
            <w:r>
              <w:rPr>
                <w:noProof/>
                <w:webHidden/>
              </w:rPr>
            </w:r>
            <w:r>
              <w:rPr>
                <w:noProof/>
                <w:webHidden/>
              </w:rPr>
              <w:fldChar w:fldCharType="separate"/>
            </w:r>
            <w:r>
              <w:rPr>
                <w:noProof/>
                <w:webHidden/>
              </w:rPr>
              <w:t>80</w:t>
            </w:r>
            <w:r>
              <w:rPr>
                <w:noProof/>
                <w:webHidden/>
              </w:rPr>
              <w:fldChar w:fldCharType="end"/>
            </w:r>
          </w:hyperlink>
        </w:p>
        <w:p w14:paraId="79867933" w14:textId="16470269" w:rsidR="00E20A2E" w:rsidRDefault="00E20A2E">
          <w:pPr>
            <w:pStyle w:val="TDC2"/>
            <w:tabs>
              <w:tab w:val="right" w:leader="dot" w:pos="9350"/>
            </w:tabs>
            <w:rPr>
              <w:rFonts w:asciiTheme="minorHAnsi" w:eastAsiaTheme="minorEastAsia" w:hAnsiTheme="minorHAnsi"/>
              <w:noProof/>
              <w:lang w:eastAsia="es-CO"/>
            </w:rPr>
          </w:pPr>
          <w:hyperlink w:anchor="_Toc56802443" w:history="1">
            <w:r w:rsidRPr="002B05E3">
              <w:rPr>
                <w:rStyle w:val="Hipervnculo"/>
                <w:noProof/>
                <w:lang w:eastAsia="es-CO"/>
              </w:rPr>
              <w:t>Estructura del backend</w:t>
            </w:r>
            <w:r>
              <w:rPr>
                <w:noProof/>
                <w:webHidden/>
              </w:rPr>
              <w:tab/>
            </w:r>
            <w:r>
              <w:rPr>
                <w:noProof/>
                <w:webHidden/>
              </w:rPr>
              <w:fldChar w:fldCharType="begin"/>
            </w:r>
            <w:r>
              <w:rPr>
                <w:noProof/>
                <w:webHidden/>
              </w:rPr>
              <w:instrText xml:space="preserve"> PAGEREF _Toc56802443 \h </w:instrText>
            </w:r>
            <w:r>
              <w:rPr>
                <w:noProof/>
                <w:webHidden/>
              </w:rPr>
            </w:r>
            <w:r>
              <w:rPr>
                <w:noProof/>
                <w:webHidden/>
              </w:rPr>
              <w:fldChar w:fldCharType="separate"/>
            </w:r>
            <w:r>
              <w:rPr>
                <w:noProof/>
                <w:webHidden/>
              </w:rPr>
              <w:t>81</w:t>
            </w:r>
            <w:r>
              <w:rPr>
                <w:noProof/>
                <w:webHidden/>
              </w:rPr>
              <w:fldChar w:fldCharType="end"/>
            </w:r>
          </w:hyperlink>
        </w:p>
        <w:p w14:paraId="36E4A02D" w14:textId="5E0376EE" w:rsidR="00E20A2E" w:rsidRDefault="00E20A2E">
          <w:pPr>
            <w:pStyle w:val="TDC2"/>
            <w:tabs>
              <w:tab w:val="right" w:leader="dot" w:pos="9350"/>
            </w:tabs>
            <w:rPr>
              <w:rFonts w:asciiTheme="minorHAnsi" w:eastAsiaTheme="minorEastAsia" w:hAnsiTheme="minorHAnsi"/>
              <w:noProof/>
              <w:lang w:eastAsia="es-CO"/>
            </w:rPr>
          </w:pPr>
          <w:hyperlink w:anchor="_Toc56802444" w:history="1">
            <w:r w:rsidRPr="002B05E3">
              <w:rPr>
                <w:rStyle w:val="Hipervnculo"/>
                <w:noProof/>
              </w:rPr>
              <w:t>Actores del sistema</w:t>
            </w:r>
            <w:r>
              <w:rPr>
                <w:noProof/>
                <w:webHidden/>
              </w:rPr>
              <w:tab/>
            </w:r>
            <w:r>
              <w:rPr>
                <w:noProof/>
                <w:webHidden/>
              </w:rPr>
              <w:fldChar w:fldCharType="begin"/>
            </w:r>
            <w:r>
              <w:rPr>
                <w:noProof/>
                <w:webHidden/>
              </w:rPr>
              <w:instrText xml:space="preserve"> PAGEREF _Toc56802444 \h </w:instrText>
            </w:r>
            <w:r>
              <w:rPr>
                <w:noProof/>
                <w:webHidden/>
              </w:rPr>
            </w:r>
            <w:r>
              <w:rPr>
                <w:noProof/>
                <w:webHidden/>
              </w:rPr>
              <w:fldChar w:fldCharType="separate"/>
            </w:r>
            <w:r>
              <w:rPr>
                <w:noProof/>
                <w:webHidden/>
              </w:rPr>
              <w:t>82</w:t>
            </w:r>
            <w:r>
              <w:rPr>
                <w:noProof/>
                <w:webHidden/>
              </w:rPr>
              <w:fldChar w:fldCharType="end"/>
            </w:r>
          </w:hyperlink>
        </w:p>
        <w:p w14:paraId="7BE1A18E" w14:textId="4D858410" w:rsidR="00E20A2E" w:rsidRDefault="00E20A2E">
          <w:pPr>
            <w:pStyle w:val="TDC2"/>
            <w:tabs>
              <w:tab w:val="right" w:leader="dot" w:pos="9350"/>
            </w:tabs>
            <w:rPr>
              <w:rFonts w:asciiTheme="minorHAnsi" w:eastAsiaTheme="minorEastAsia" w:hAnsiTheme="minorHAnsi"/>
              <w:noProof/>
              <w:lang w:eastAsia="es-CO"/>
            </w:rPr>
          </w:pPr>
          <w:hyperlink w:anchor="_Toc56802445" w:history="1">
            <w:r w:rsidRPr="002B05E3">
              <w:rPr>
                <w:rStyle w:val="Hipervnculo"/>
                <w:noProof/>
              </w:rPr>
              <w:t>Conceptos</w:t>
            </w:r>
            <w:r>
              <w:rPr>
                <w:noProof/>
                <w:webHidden/>
              </w:rPr>
              <w:tab/>
            </w:r>
            <w:r>
              <w:rPr>
                <w:noProof/>
                <w:webHidden/>
              </w:rPr>
              <w:fldChar w:fldCharType="begin"/>
            </w:r>
            <w:r>
              <w:rPr>
                <w:noProof/>
                <w:webHidden/>
              </w:rPr>
              <w:instrText xml:space="preserve"> PAGEREF _Toc56802445 \h </w:instrText>
            </w:r>
            <w:r>
              <w:rPr>
                <w:noProof/>
                <w:webHidden/>
              </w:rPr>
            </w:r>
            <w:r>
              <w:rPr>
                <w:noProof/>
                <w:webHidden/>
              </w:rPr>
              <w:fldChar w:fldCharType="separate"/>
            </w:r>
            <w:r>
              <w:rPr>
                <w:noProof/>
                <w:webHidden/>
              </w:rPr>
              <w:t>83</w:t>
            </w:r>
            <w:r>
              <w:rPr>
                <w:noProof/>
                <w:webHidden/>
              </w:rPr>
              <w:fldChar w:fldCharType="end"/>
            </w:r>
          </w:hyperlink>
        </w:p>
        <w:p w14:paraId="19FFC22B" w14:textId="7F05520A" w:rsidR="00E20A2E" w:rsidRDefault="00E20A2E">
          <w:pPr>
            <w:pStyle w:val="TDC2"/>
            <w:tabs>
              <w:tab w:val="right" w:leader="dot" w:pos="9350"/>
            </w:tabs>
            <w:rPr>
              <w:rFonts w:asciiTheme="minorHAnsi" w:eastAsiaTheme="minorEastAsia" w:hAnsiTheme="minorHAnsi"/>
              <w:noProof/>
              <w:lang w:eastAsia="es-CO"/>
            </w:rPr>
          </w:pPr>
          <w:hyperlink w:anchor="_Toc56802446" w:history="1">
            <w:r w:rsidRPr="002B05E3">
              <w:rPr>
                <w:rStyle w:val="Hipervnculo"/>
                <w:noProof/>
              </w:rPr>
              <w:t>Casos de Uso</w:t>
            </w:r>
            <w:r>
              <w:rPr>
                <w:noProof/>
                <w:webHidden/>
              </w:rPr>
              <w:tab/>
            </w:r>
            <w:r>
              <w:rPr>
                <w:noProof/>
                <w:webHidden/>
              </w:rPr>
              <w:fldChar w:fldCharType="begin"/>
            </w:r>
            <w:r>
              <w:rPr>
                <w:noProof/>
                <w:webHidden/>
              </w:rPr>
              <w:instrText xml:space="preserve"> PAGEREF _Toc56802446 \h </w:instrText>
            </w:r>
            <w:r>
              <w:rPr>
                <w:noProof/>
                <w:webHidden/>
              </w:rPr>
            </w:r>
            <w:r>
              <w:rPr>
                <w:noProof/>
                <w:webHidden/>
              </w:rPr>
              <w:fldChar w:fldCharType="separate"/>
            </w:r>
            <w:r>
              <w:rPr>
                <w:noProof/>
                <w:webHidden/>
              </w:rPr>
              <w:t>84</w:t>
            </w:r>
            <w:r>
              <w:rPr>
                <w:noProof/>
                <w:webHidden/>
              </w:rPr>
              <w:fldChar w:fldCharType="end"/>
            </w:r>
          </w:hyperlink>
        </w:p>
        <w:p w14:paraId="03C8AF96" w14:textId="73934A63" w:rsidR="00E20A2E" w:rsidRDefault="00E20A2E">
          <w:pPr>
            <w:pStyle w:val="TDC2"/>
            <w:tabs>
              <w:tab w:val="right" w:leader="dot" w:pos="9350"/>
            </w:tabs>
            <w:rPr>
              <w:rFonts w:asciiTheme="minorHAnsi" w:eastAsiaTheme="minorEastAsia" w:hAnsiTheme="minorHAnsi"/>
              <w:noProof/>
              <w:lang w:eastAsia="es-CO"/>
            </w:rPr>
          </w:pPr>
          <w:hyperlink w:anchor="_Toc56802447" w:history="1">
            <w:r w:rsidRPr="002B05E3">
              <w:rPr>
                <w:rStyle w:val="Hipervnculo"/>
                <w:noProof/>
              </w:rPr>
              <w:t>Diagrama de casos de uso y módulos</w:t>
            </w:r>
            <w:r>
              <w:rPr>
                <w:noProof/>
                <w:webHidden/>
              </w:rPr>
              <w:tab/>
            </w:r>
            <w:r>
              <w:rPr>
                <w:noProof/>
                <w:webHidden/>
              </w:rPr>
              <w:fldChar w:fldCharType="begin"/>
            </w:r>
            <w:r>
              <w:rPr>
                <w:noProof/>
                <w:webHidden/>
              </w:rPr>
              <w:instrText xml:space="preserve"> PAGEREF _Toc56802447 \h </w:instrText>
            </w:r>
            <w:r>
              <w:rPr>
                <w:noProof/>
                <w:webHidden/>
              </w:rPr>
            </w:r>
            <w:r>
              <w:rPr>
                <w:noProof/>
                <w:webHidden/>
              </w:rPr>
              <w:fldChar w:fldCharType="separate"/>
            </w:r>
            <w:r>
              <w:rPr>
                <w:noProof/>
                <w:webHidden/>
              </w:rPr>
              <w:t>124</w:t>
            </w:r>
            <w:r>
              <w:rPr>
                <w:noProof/>
                <w:webHidden/>
              </w:rPr>
              <w:fldChar w:fldCharType="end"/>
            </w:r>
          </w:hyperlink>
        </w:p>
        <w:p w14:paraId="4504B74D" w14:textId="15D77714" w:rsidR="00E20A2E" w:rsidRDefault="00E20A2E">
          <w:pPr>
            <w:pStyle w:val="TDC2"/>
            <w:tabs>
              <w:tab w:val="right" w:leader="dot" w:pos="9350"/>
            </w:tabs>
            <w:rPr>
              <w:rFonts w:asciiTheme="minorHAnsi" w:eastAsiaTheme="minorEastAsia" w:hAnsiTheme="minorHAnsi"/>
              <w:noProof/>
              <w:lang w:eastAsia="es-CO"/>
            </w:rPr>
          </w:pPr>
          <w:hyperlink w:anchor="_Toc56802448" w:history="1">
            <w:r w:rsidRPr="002B05E3">
              <w:rPr>
                <w:rStyle w:val="Hipervnculo"/>
                <w:noProof/>
              </w:rPr>
              <w:t>Requerimientos</w:t>
            </w:r>
            <w:r>
              <w:rPr>
                <w:noProof/>
                <w:webHidden/>
              </w:rPr>
              <w:tab/>
            </w:r>
            <w:r>
              <w:rPr>
                <w:noProof/>
                <w:webHidden/>
              </w:rPr>
              <w:fldChar w:fldCharType="begin"/>
            </w:r>
            <w:r>
              <w:rPr>
                <w:noProof/>
                <w:webHidden/>
              </w:rPr>
              <w:instrText xml:space="preserve"> PAGEREF _Toc56802448 \h </w:instrText>
            </w:r>
            <w:r>
              <w:rPr>
                <w:noProof/>
                <w:webHidden/>
              </w:rPr>
            </w:r>
            <w:r>
              <w:rPr>
                <w:noProof/>
                <w:webHidden/>
              </w:rPr>
              <w:fldChar w:fldCharType="separate"/>
            </w:r>
            <w:r>
              <w:rPr>
                <w:noProof/>
                <w:webHidden/>
              </w:rPr>
              <w:t>125</w:t>
            </w:r>
            <w:r>
              <w:rPr>
                <w:noProof/>
                <w:webHidden/>
              </w:rPr>
              <w:fldChar w:fldCharType="end"/>
            </w:r>
          </w:hyperlink>
        </w:p>
        <w:p w14:paraId="60F8EC72" w14:textId="0CB44340" w:rsidR="00E20A2E" w:rsidRDefault="00E20A2E">
          <w:pPr>
            <w:pStyle w:val="TDC2"/>
            <w:tabs>
              <w:tab w:val="right" w:leader="dot" w:pos="9350"/>
            </w:tabs>
            <w:rPr>
              <w:rFonts w:asciiTheme="minorHAnsi" w:eastAsiaTheme="minorEastAsia" w:hAnsiTheme="minorHAnsi"/>
              <w:noProof/>
              <w:lang w:eastAsia="es-CO"/>
            </w:rPr>
          </w:pPr>
          <w:hyperlink w:anchor="_Toc56802449" w:history="1">
            <w:r w:rsidRPr="002B05E3">
              <w:rPr>
                <w:rStyle w:val="Hipervnculo"/>
                <w:noProof/>
              </w:rPr>
              <w:t>Arquitectura REST</w:t>
            </w:r>
            <w:r>
              <w:rPr>
                <w:noProof/>
                <w:webHidden/>
              </w:rPr>
              <w:tab/>
            </w:r>
            <w:r>
              <w:rPr>
                <w:noProof/>
                <w:webHidden/>
              </w:rPr>
              <w:fldChar w:fldCharType="begin"/>
            </w:r>
            <w:r>
              <w:rPr>
                <w:noProof/>
                <w:webHidden/>
              </w:rPr>
              <w:instrText xml:space="preserve"> PAGEREF _Toc56802449 \h </w:instrText>
            </w:r>
            <w:r>
              <w:rPr>
                <w:noProof/>
                <w:webHidden/>
              </w:rPr>
            </w:r>
            <w:r>
              <w:rPr>
                <w:noProof/>
                <w:webHidden/>
              </w:rPr>
              <w:fldChar w:fldCharType="separate"/>
            </w:r>
            <w:r>
              <w:rPr>
                <w:noProof/>
                <w:webHidden/>
              </w:rPr>
              <w:t>143</w:t>
            </w:r>
            <w:r>
              <w:rPr>
                <w:noProof/>
                <w:webHidden/>
              </w:rPr>
              <w:fldChar w:fldCharType="end"/>
            </w:r>
          </w:hyperlink>
        </w:p>
        <w:p w14:paraId="4893CBB2" w14:textId="44C42D35" w:rsidR="00E20A2E" w:rsidRDefault="00E20A2E">
          <w:pPr>
            <w:pStyle w:val="TDC2"/>
            <w:tabs>
              <w:tab w:val="right" w:leader="dot" w:pos="9350"/>
            </w:tabs>
            <w:rPr>
              <w:rFonts w:asciiTheme="minorHAnsi" w:eastAsiaTheme="minorEastAsia" w:hAnsiTheme="minorHAnsi"/>
              <w:noProof/>
              <w:lang w:eastAsia="es-CO"/>
            </w:rPr>
          </w:pPr>
          <w:hyperlink w:anchor="_Toc56802450" w:history="1">
            <w:r w:rsidRPr="002B05E3">
              <w:rPr>
                <w:rStyle w:val="Hipervnculo"/>
                <w:noProof/>
              </w:rPr>
              <w:t>Mockups</w:t>
            </w:r>
            <w:r>
              <w:rPr>
                <w:noProof/>
                <w:webHidden/>
              </w:rPr>
              <w:tab/>
            </w:r>
            <w:r>
              <w:rPr>
                <w:noProof/>
                <w:webHidden/>
              </w:rPr>
              <w:fldChar w:fldCharType="begin"/>
            </w:r>
            <w:r>
              <w:rPr>
                <w:noProof/>
                <w:webHidden/>
              </w:rPr>
              <w:instrText xml:space="preserve"> PAGEREF _Toc56802450 \h </w:instrText>
            </w:r>
            <w:r>
              <w:rPr>
                <w:noProof/>
                <w:webHidden/>
              </w:rPr>
            </w:r>
            <w:r>
              <w:rPr>
                <w:noProof/>
                <w:webHidden/>
              </w:rPr>
              <w:fldChar w:fldCharType="separate"/>
            </w:r>
            <w:r>
              <w:rPr>
                <w:noProof/>
                <w:webHidden/>
              </w:rPr>
              <w:t>147</w:t>
            </w:r>
            <w:r>
              <w:rPr>
                <w:noProof/>
                <w:webHidden/>
              </w:rPr>
              <w:fldChar w:fldCharType="end"/>
            </w:r>
          </w:hyperlink>
        </w:p>
        <w:p w14:paraId="68FA5649" w14:textId="54039E68" w:rsidR="00E20A2E" w:rsidRDefault="00E20A2E">
          <w:pPr>
            <w:pStyle w:val="TDC3"/>
            <w:tabs>
              <w:tab w:val="right" w:leader="dot" w:pos="9350"/>
            </w:tabs>
            <w:rPr>
              <w:rFonts w:asciiTheme="minorHAnsi" w:eastAsiaTheme="minorEastAsia" w:hAnsiTheme="minorHAnsi"/>
              <w:noProof/>
              <w:lang w:eastAsia="es-CO"/>
            </w:rPr>
          </w:pPr>
          <w:hyperlink w:anchor="_Toc56802451" w:history="1">
            <w:r w:rsidRPr="002B05E3">
              <w:rPr>
                <w:rStyle w:val="Hipervnculo"/>
                <w:noProof/>
              </w:rPr>
              <w:t>Mockups aplicación web</w:t>
            </w:r>
            <w:r>
              <w:rPr>
                <w:noProof/>
                <w:webHidden/>
              </w:rPr>
              <w:tab/>
            </w:r>
            <w:r>
              <w:rPr>
                <w:noProof/>
                <w:webHidden/>
              </w:rPr>
              <w:fldChar w:fldCharType="begin"/>
            </w:r>
            <w:r>
              <w:rPr>
                <w:noProof/>
                <w:webHidden/>
              </w:rPr>
              <w:instrText xml:space="preserve"> PAGEREF _Toc56802451 \h </w:instrText>
            </w:r>
            <w:r>
              <w:rPr>
                <w:noProof/>
                <w:webHidden/>
              </w:rPr>
            </w:r>
            <w:r>
              <w:rPr>
                <w:noProof/>
                <w:webHidden/>
              </w:rPr>
              <w:fldChar w:fldCharType="separate"/>
            </w:r>
            <w:r>
              <w:rPr>
                <w:noProof/>
                <w:webHidden/>
              </w:rPr>
              <w:t>147</w:t>
            </w:r>
            <w:r>
              <w:rPr>
                <w:noProof/>
                <w:webHidden/>
              </w:rPr>
              <w:fldChar w:fldCharType="end"/>
            </w:r>
          </w:hyperlink>
        </w:p>
        <w:p w14:paraId="66CD1A90" w14:textId="2A6669F4" w:rsidR="00E20A2E" w:rsidRDefault="00E20A2E">
          <w:pPr>
            <w:pStyle w:val="TDC4"/>
            <w:tabs>
              <w:tab w:val="right" w:leader="dot" w:pos="9350"/>
            </w:tabs>
            <w:rPr>
              <w:rFonts w:asciiTheme="minorHAnsi" w:eastAsiaTheme="minorEastAsia" w:hAnsiTheme="minorHAnsi"/>
              <w:noProof/>
              <w:lang w:eastAsia="es-CO"/>
            </w:rPr>
          </w:pPr>
          <w:hyperlink w:anchor="_Toc56802452" w:history="1">
            <w:r w:rsidRPr="002B05E3">
              <w:rPr>
                <w:rStyle w:val="Hipervnculo"/>
                <w:noProof/>
                <w:lang w:val="es-ES"/>
              </w:rPr>
              <w:t>Login:</w:t>
            </w:r>
            <w:r>
              <w:rPr>
                <w:noProof/>
                <w:webHidden/>
              </w:rPr>
              <w:tab/>
            </w:r>
            <w:r>
              <w:rPr>
                <w:noProof/>
                <w:webHidden/>
              </w:rPr>
              <w:fldChar w:fldCharType="begin"/>
            </w:r>
            <w:r>
              <w:rPr>
                <w:noProof/>
                <w:webHidden/>
              </w:rPr>
              <w:instrText xml:space="preserve"> PAGEREF _Toc56802452 \h </w:instrText>
            </w:r>
            <w:r>
              <w:rPr>
                <w:noProof/>
                <w:webHidden/>
              </w:rPr>
            </w:r>
            <w:r>
              <w:rPr>
                <w:noProof/>
                <w:webHidden/>
              </w:rPr>
              <w:fldChar w:fldCharType="separate"/>
            </w:r>
            <w:r>
              <w:rPr>
                <w:noProof/>
                <w:webHidden/>
              </w:rPr>
              <w:t>147</w:t>
            </w:r>
            <w:r>
              <w:rPr>
                <w:noProof/>
                <w:webHidden/>
              </w:rPr>
              <w:fldChar w:fldCharType="end"/>
            </w:r>
          </w:hyperlink>
        </w:p>
        <w:p w14:paraId="658103AA" w14:textId="30DF1305" w:rsidR="00E20A2E" w:rsidRDefault="00E20A2E">
          <w:pPr>
            <w:pStyle w:val="TDC4"/>
            <w:tabs>
              <w:tab w:val="right" w:leader="dot" w:pos="9350"/>
            </w:tabs>
            <w:rPr>
              <w:rFonts w:asciiTheme="minorHAnsi" w:eastAsiaTheme="minorEastAsia" w:hAnsiTheme="minorHAnsi"/>
              <w:noProof/>
              <w:lang w:eastAsia="es-CO"/>
            </w:rPr>
          </w:pPr>
          <w:hyperlink w:anchor="_Toc56802453" w:history="1">
            <w:r w:rsidRPr="002B05E3">
              <w:rPr>
                <w:rStyle w:val="Hipervnculo"/>
                <w:noProof/>
              </w:rPr>
              <w:t>Index Administrador</w:t>
            </w:r>
            <w:r>
              <w:rPr>
                <w:noProof/>
                <w:webHidden/>
              </w:rPr>
              <w:tab/>
            </w:r>
            <w:r>
              <w:rPr>
                <w:noProof/>
                <w:webHidden/>
              </w:rPr>
              <w:fldChar w:fldCharType="begin"/>
            </w:r>
            <w:r>
              <w:rPr>
                <w:noProof/>
                <w:webHidden/>
              </w:rPr>
              <w:instrText xml:space="preserve"> PAGEREF _Toc56802453 \h </w:instrText>
            </w:r>
            <w:r>
              <w:rPr>
                <w:noProof/>
                <w:webHidden/>
              </w:rPr>
            </w:r>
            <w:r>
              <w:rPr>
                <w:noProof/>
                <w:webHidden/>
              </w:rPr>
              <w:fldChar w:fldCharType="separate"/>
            </w:r>
            <w:r>
              <w:rPr>
                <w:noProof/>
                <w:webHidden/>
              </w:rPr>
              <w:t>147</w:t>
            </w:r>
            <w:r>
              <w:rPr>
                <w:noProof/>
                <w:webHidden/>
              </w:rPr>
              <w:fldChar w:fldCharType="end"/>
            </w:r>
          </w:hyperlink>
        </w:p>
        <w:p w14:paraId="21768C8B" w14:textId="7968AA38" w:rsidR="00E20A2E" w:rsidRDefault="00E20A2E">
          <w:pPr>
            <w:pStyle w:val="TDC4"/>
            <w:tabs>
              <w:tab w:val="right" w:leader="dot" w:pos="9350"/>
            </w:tabs>
            <w:rPr>
              <w:rFonts w:asciiTheme="minorHAnsi" w:eastAsiaTheme="minorEastAsia" w:hAnsiTheme="minorHAnsi"/>
              <w:noProof/>
              <w:lang w:eastAsia="es-CO"/>
            </w:rPr>
          </w:pPr>
          <w:hyperlink w:anchor="_Toc56802454" w:history="1">
            <w:r w:rsidRPr="002B05E3">
              <w:rPr>
                <w:rStyle w:val="Hipervnculo"/>
                <w:noProof/>
              </w:rPr>
              <w:t>Index Empresas</w:t>
            </w:r>
            <w:r>
              <w:rPr>
                <w:noProof/>
                <w:webHidden/>
              </w:rPr>
              <w:tab/>
            </w:r>
            <w:r>
              <w:rPr>
                <w:noProof/>
                <w:webHidden/>
              </w:rPr>
              <w:fldChar w:fldCharType="begin"/>
            </w:r>
            <w:r>
              <w:rPr>
                <w:noProof/>
                <w:webHidden/>
              </w:rPr>
              <w:instrText xml:space="preserve"> PAGEREF _Toc56802454 \h </w:instrText>
            </w:r>
            <w:r>
              <w:rPr>
                <w:noProof/>
                <w:webHidden/>
              </w:rPr>
            </w:r>
            <w:r>
              <w:rPr>
                <w:noProof/>
                <w:webHidden/>
              </w:rPr>
              <w:fldChar w:fldCharType="separate"/>
            </w:r>
            <w:r>
              <w:rPr>
                <w:noProof/>
                <w:webHidden/>
              </w:rPr>
              <w:t>148</w:t>
            </w:r>
            <w:r>
              <w:rPr>
                <w:noProof/>
                <w:webHidden/>
              </w:rPr>
              <w:fldChar w:fldCharType="end"/>
            </w:r>
          </w:hyperlink>
        </w:p>
        <w:p w14:paraId="5BFA66AB" w14:textId="6532630B" w:rsidR="00E20A2E" w:rsidRDefault="00E20A2E">
          <w:pPr>
            <w:pStyle w:val="TDC4"/>
            <w:tabs>
              <w:tab w:val="right" w:leader="dot" w:pos="9350"/>
            </w:tabs>
            <w:rPr>
              <w:rFonts w:asciiTheme="minorHAnsi" w:eastAsiaTheme="minorEastAsia" w:hAnsiTheme="minorHAnsi"/>
              <w:noProof/>
              <w:lang w:eastAsia="es-CO"/>
            </w:rPr>
          </w:pPr>
          <w:hyperlink w:anchor="_Toc56802455" w:history="1">
            <w:r w:rsidRPr="002B05E3">
              <w:rPr>
                <w:rStyle w:val="Hipervnculo"/>
                <w:noProof/>
              </w:rPr>
              <w:t>Añadir Usuario</w:t>
            </w:r>
            <w:r>
              <w:rPr>
                <w:noProof/>
                <w:webHidden/>
              </w:rPr>
              <w:tab/>
            </w:r>
            <w:r>
              <w:rPr>
                <w:noProof/>
                <w:webHidden/>
              </w:rPr>
              <w:fldChar w:fldCharType="begin"/>
            </w:r>
            <w:r>
              <w:rPr>
                <w:noProof/>
                <w:webHidden/>
              </w:rPr>
              <w:instrText xml:space="preserve"> PAGEREF _Toc56802455 \h </w:instrText>
            </w:r>
            <w:r>
              <w:rPr>
                <w:noProof/>
                <w:webHidden/>
              </w:rPr>
            </w:r>
            <w:r>
              <w:rPr>
                <w:noProof/>
                <w:webHidden/>
              </w:rPr>
              <w:fldChar w:fldCharType="separate"/>
            </w:r>
            <w:r>
              <w:rPr>
                <w:noProof/>
                <w:webHidden/>
              </w:rPr>
              <w:t>148</w:t>
            </w:r>
            <w:r>
              <w:rPr>
                <w:noProof/>
                <w:webHidden/>
              </w:rPr>
              <w:fldChar w:fldCharType="end"/>
            </w:r>
          </w:hyperlink>
        </w:p>
        <w:p w14:paraId="30419479" w14:textId="03076E66" w:rsidR="00E20A2E" w:rsidRDefault="00E20A2E">
          <w:pPr>
            <w:pStyle w:val="TDC4"/>
            <w:tabs>
              <w:tab w:val="right" w:leader="dot" w:pos="9350"/>
            </w:tabs>
            <w:rPr>
              <w:rFonts w:asciiTheme="minorHAnsi" w:eastAsiaTheme="minorEastAsia" w:hAnsiTheme="minorHAnsi"/>
              <w:noProof/>
              <w:lang w:eastAsia="es-CO"/>
            </w:rPr>
          </w:pPr>
          <w:hyperlink w:anchor="_Toc56802456" w:history="1">
            <w:r w:rsidRPr="002B05E3">
              <w:rPr>
                <w:rStyle w:val="Hipervnculo"/>
                <w:noProof/>
              </w:rPr>
              <w:t>Modificar Usuario</w:t>
            </w:r>
            <w:r>
              <w:rPr>
                <w:noProof/>
                <w:webHidden/>
              </w:rPr>
              <w:tab/>
            </w:r>
            <w:r>
              <w:rPr>
                <w:noProof/>
                <w:webHidden/>
              </w:rPr>
              <w:fldChar w:fldCharType="begin"/>
            </w:r>
            <w:r>
              <w:rPr>
                <w:noProof/>
                <w:webHidden/>
              </w:rPr>
              <w:instrText xml:space="preserve"> PAGEREF _Toc56802456 \h </w:instrText>
            </w:r>
            <w:r>
              <w:rPr>
                <w:noProof/>
                <w:webHidden/>
              </w:rPr>
            </w:r>
            <w:r>
              <w:rPr>
                <w:noProof/>
                <w:webHidden/>
              </w:rPr>
              <w:fldChar w:fldCharType="separate"/>
            </w:r>
            <w:r>
              <w:rPr>
                <w:noProof/>
                <w:webHidden/>
              </w:rPr>
              <w:t>149</w:t>
            </w:r>
            <w:r>
              <w:rPr>
                <w:noProof/>
                <w:webHidden/>
              </w:rPr>
              <w:fldChar w:fldCharType="end"/>
            </w:r>
          </w:hyperlink>
        </w:p>
        <w:p w14:paraId="5EE9C471" w14:textId="2D3DAF68" w:rsidR="00E20A2E" w:rsidRDefault="00E20A2E">
          <w:pPr>
            <w:pStyle w:val="TDC4"/>
            <w:tabs>
              <w:tab w:val="right" w:leader="dot" w:pos="9350"/>
            </w:tabs>
            <w:rPr>
              <w:rFonts w:asciiTheme="minorHAnsi" w:eastAsiaTheme="minorEastAsia" w:hAnsiTheme="minorHAnsi"/>
              <w:noProof/>
              <w:lang w:eastAsia="es-CO"/>
            </w:rPr>
          </w:pPr>
          <w:hyperlink w:anchor="_Toc56802457" w:history="1">
            <w:r w:rsidRPr="002B05E3">
              <w:rPr>
                <w:rStyle w:val="Hipervnculo"/>
                <w:noProof/>
              </w:rPr>
              <w:t>Modificar Usuario 1</w:t>
            </w:r>
            <w:r>
              <w:rPr>
                <w:noProof/>
                <w:webHidden/>
              </w:rPr>
              <w:tab/>
            </w:r>
            <w:r>
              <w:rPr>
                <w:noProof/>
                <w:webHidden/>
              </w:rPr>
              <w:fldChar w:fldCharType="begin"/>
            </w:r>
            <w:r>
              <w:rPr>
                <w:noProof/>
                <w:webHidden/>
              </w:rPr>
              <w:instrText xml:space="preserve"> PAGEREF _Toc56802457 \h </w:instrText>
            </w:r>
            <w:r>
              <w:rPr>
                <w:noProof/>
                <w:webHidden/>
              </w:rPr>
            </w:r>
            <w:r>
              <w:rPr>
                <w:noProof/>
                <w:webHidden/>
              </w:rPr>
              <w:fldChar w:fldCharType="separate"/>
            </w:r>
            <w:r>
              <w:rPr>
                <w:noProof/>
                <w:webHidden/>
              </w:rPr>
              <w:t>149</w:t>
            </w:r>
            <w:r>
              <w:rPr>
                <w:noProof/>
                <w:webHidden/>
              </w:rPr>
              <w:fldChar w:fldCharType="end"/>
            </w:r>
          </w:hyperlink>
        </w:p>
        <w:p w14:paraId="4921FEC3" w14:textId="470A4A5C" w:rsidR="00E20A2E" w:rsidRDefault="00E20A2E">
          <w:pPr>
            <w:pStyle w:val="TDC4"/>
            <w:tabs>
              <w:tab w:val="right" w:leader="dot" w:pos="9350"/>
            </w:tabs>
            <w:rPr>
              <w:rFonts w:asciiTheme="minorHAnsi" w:eastAsiaTheme="minorEastAsia" w:hAnsiTheme="minorHAnsi"/>
              <w:noProof/>
              <w:lang w:eastAsia="es-CO"/>
            </w:rPr>
          </w:pPr>
          <w:hyperlink w:anchor="_Toc56802458" w:history="1">
            <w:r w:rsidRPr="002B05E3">
              <w:rPr>
                <w:rStyle w:val="Hipervnculo"/>
                <w:noProof/>
              </w:rPr>
              <w:t>Buscar Usuario</w:t>
            </w:r>
            <w:r>
              <w:rPr>
                <w:noProof/>
                <w:webHidden/>
              </w:rPr>
              <w:tab/>
            </w:r>
            <w:r>
              <w:rPr>
                <w:noProof/>
                <w:webHidden/>
              </w:rPr>
              <w:fldChar w:fldCharType="begin"/>
            </w:r>
            <w:r>
              <w:rPr>
                <w:noProof/>
                <w:webHidden/>
              </w:rPr>
              <w:instrText xml:space="preserve"> PAGEREF _Toc56802458 \h </w:instrText>
            </w:r>
            <w:r>
              <w:rPr>
                <w:noProof/>
                <w:webHidden/>
              </w:rPr>
            </w:r>
            <w:r>
              <w:rPr>
                <w:noProof/>
                <w:webHidden/>
              </w:rPr>
              <w:fldChar w:fldCharType="separate"/>
            </w:r>
            <w:r>
              <w:rPr>
                <w:noProof/>
                <w:webHidden/>
              </w:rPr>
              <w:t>149</w:t>
            </w:r>
            <w:r>
              <w:rPr>
                <w:noProof/>
                <w:webHidden/>
              </w:rPr>
              <w:fldChar w:fldCharType="end"/>
            </w:r>
          </w:hyperlink>
        </w:p>
        <w:p w14:paraId="38376545" w14:textId="42628679" w:rsidR="00E20A2E" w:rsidRDefault="00E20A2E">
          <w:pPr>
            <w:pStyle w:val="TDC4"/>
            <w:tabs>
              <w:tab w:val="right" w:leader="dot" w:pos="9350"/>
            </w:tabs>
            <w:rPr>
              <w:rFonts w:asciiTheme="minorHAnsi" w:eastAsiaTheme="minorEastAsia" w:hAnsiTheme="minorHAnsi"/>
              <w:noProof/>
              <w:lang w:eastAsia="es-CO"/>
            </w:rPr>
          </w:pPr>
          <w:hyperlink w:anchor="_Toc56802459" w:history="1">
            <w:r w:rsidRPr="002B05E3">
              <w:rPr>
                <w:rStyle w:val="Hipervnculo"/>
                <w:noProof/>
              </w:rPr>
              <w:t>Eliminar Usuario</w:t>
            </w:r>
            <w:r>
              <w:rPr>
                <w:noProof/>
                <w:webHidden/>
              </w:rPr>
              <w:tab/>
            </w:r>
            <w:r>
              <w:rPr>
                <w:noProof/>
                <w:webHidden/>
              </w:rPr>
              <w:fldChar w:fldCharType="begin"/>
            </w:r>
            <w:r>
              <w:rPr>
                <w:noProof/>
                <w:webHidden/>
              </w:rPr>
              <w:instrText xml:space="preserve"> PAGEREF _Toc56802459 \h </w:instrText>
            </w:r>
            <w:r>
              <w:rPr>
                <w:noProof/>
                <w:webHidden/>
              </w:rPr>
            </w:r>
            <w:r>
              <w:rPr>
                <w:noProof/>
                <w:webHidden/>
              </w:rPr>
              <w:fldChar w:fldCharType="separate"/>
            </w:r>
            <w:r>
              <w:rPr>
                <w:noProof/>
                <w:webHidden/>
              </w:rPr>
              <w:t>150</w:t>
            </w:r>
            <w:r>
              <w:rPr>
                <w:noProof/>
                <w:webHidden/>
              </w:rPr>
              <w:fldChar w:fldCharType="end"/>
            </w:r>
          </w:hyperlink>
        </w:p>
        <w:p w14:paraId="4034C728" w14:textId="6FE3E520" w:rsidR="00E20A2E" w:rsidRDefault="00E20A2E">
          <w:pPr>
            <w:pStyle w:val="TDC4"/>
            <w:tabs>
              <w:tab w:val="right" w:leader="dot" w:pos="9350"/>
            </w:tabs>
            <w:rPr>
              <w:rFonts w:asciiTheme="minorHAnsi" w:eastAsiaTheme="minorEastAsia" w:hAnsiTheme="minorHAnsi"/>
              <w:noProof/>
              <w:lang w:eastAsia="es-CO"/>
            </w:rPr>
          </w:pPr>
          <w:hyperlink w:anchor="_Toc56802460" w:history="1">
            <w:r w:rsidRPr="002B05E3">
              <w:rPr>
                <w:rStyle w:val="Hipervnculo"/>
                <w:noProof/>
              </w:rPr>
              <w:t>Ver Todos los Usuarios</w:t>
            </w:r>
            <w:r>
              <w:rPr>
                <w:noProof/>
                <w:webHidden/>
              </w:rPr>
              <w:tab/>
            </w:r>
            <w:r>
              <w:rPr>
                <w:noProof/>
                <w:webHidden/>
              </w:rPr>
              <w:fldChar w:fldCharType="begin"/>
            </w:r>
            <w:r>
              <w:rPr>
                <w:noProof/>
                <w:webHidden/>
              </w:rPr>
              <w:instrText xml:space="preserve"> PAGEREF _Toc56802460 \h </w:instrText>
            </w:r>
            <w:r>
              <w:rPr>
                <w:noProof/>
                <w:webHidden/>
              </w:rPr>
            </w:r>
            <w:r>
              <w:rPr>
                <w:noProof/>
                <w:webHidden/>
              </w:rPr>
              <w:fldChar w:fldCharType="separate"/>
            </w:r>
            <w:r>
              <w:rPr>
                <w:noProof/>
                <w:webHidden/>
              </w:rPr>
              <w:t>150</w:t>
            </w:r>
            <w:r>
              <w:rPr>
                <w:noProof/>
                <w:webHidden/>
              </w:rPr>
              <w:fldChar w:fldCharType="end"/>
            </w:r>
          </w:hyperlink>
        </w:p>
        <w:p w14:paraId="43C9211F" w14:textId="3F7CCCE3" w:rsidR="00E20A2E" w:rsidRDefault="00E20A2E">
          <w:pPr>
            <w:pStyle w:val="TDC4"/>
            <w:tabs>
              <w:tab w:val="right" w:leader="dot" w:pos="9350"/>
            </w:tabs>
            <w:rPr>
              <w:rFonts w:asciiTheme="minorHAnsi" w:eastAsiaTheme="minorEastAsia" w:hAnsiTheme="minorHAnsi"/>
              <w:noProof/>
              <w:lang w:eastAsia="es-CO"/>
            </w:rPr>
          </w:pPr>
          <w:hyperlink w:anchor="_Toc56802461" w:history="1">
            <w:r w:rsidRPr="002B05E3">
              <w:rPr>
                <w:rStyle w:val="Hipervnculo"/>
                <w:noProof/>
              </w:rPr>
              <w:t>Añadir Contrato</w:t>
            </w:r>
            <w:r>
              <w:rPr>
                <w:noProof/>
                <w:webHidden/>
              </w:rPr>
              <w:tab/>
            </w:r>
            <w:r>
              <w:rPr>
                <w:noProof/>
                <w:webHidden/>
              </w:rPr>
              <w:fldChar w:fldCharType="begin"/>
            </w:r>
            <w:r>
              <w:rPr>
                <w:noProof/>
                <w:webHidden/>
              </w:rPr>
              <w:instrText xml:space="preserve"> PAGEREF _Toc56802461 \h </w:instrText>
            </w:r>
            <w:r>
              <w:rPr>
                <w:noProof/>
                <w:webHidden/>
              </w:rPr>
            </w:r>
            <w:r>
              <w:rPr>
                <w:noProof/>
                <w:webHidden/>
              </w:rPr>
              <w:fldChar w:fldCharType="separate"/>
            </w:r>
            <w:r>
              <w:rPr>
                <w:noProof/>
                <w:webHidden/>
              </w:rPr>
              <w:t>151</w:t>
            </w:r>
            <w:r>
              <w:rPr>
                <w:noProof/>
                <w:webHidden/>
              </w:rPr>
              <w:fldChar w:fldCharType="end"/>
            </w:r>
          </w:hyperlink>
        </w:p>
        <w:p w14:paraId="16088911" w14:textId="500CEA38" w:rsidR="00E20A2E" w:rsidRDefault="00E20A2E">
          <w:pPr>
            <w:pStyle w:val="TDC4"/>
            <w:tabs>
              <w:tab w:val="right" w:leader="dot" w:pos="9350"/>
            </w:tabs>
            <w:rPr>
              <w:rFonts w:asciiTheme="minorHAnsi" w:eastAsiaTheme="minorEastAsia" w:hAnsiTheme="minorHAnsi"/>
              <w:noProof/>
              <w:lang w:eastAsia="es-CO"/>
            </w:rPr>
          </w:pPr>
          <w:hyperlink w:anchor="_Toc56802462" w:history="1">
            <w:r w:rsidRPr="002B05E3">
              <w:rPr>
                <w:rStyle w:val="Hipervnculo"/>
                <w:noProof/>
              </w:rPr>
              <w:t>Buscar Contrato</w:t>
            </w:r>
            <w:r>
              <w:rPr>
                <w:noProof/>
                <w:webHidden/>
              </w:rPr>
              <w:tab/>
            </w:r>
            <w:r>
              <w:rPr>
                <w:noProof/>
                <w:webHidden/>
              </w:rPr>
              <w:fldChar w:fldCharType="begin"/>
            </w:r>
            <w:r>
              <w:rPr>
                <w:noProof/>
                <w:webHidden/>
              </w:rPr>
              <w:instrText xml:space="preserve"> PAGEREF _Toc56802462 \h </w:instrText>
            </w:r>
            <w:r>
              <w:rPr>
                <w:noProof/>
                <w:webHidden/>
              </w:rPr>
            </w:r>
            <w:r>
              <w:rPr>
                <w:noProof/>
                <w:webHidden/>
              </w:rPr>
              <w:fldChar w:fldCharType="separate"/>
            </w:r>
            <w:r>
              <w:rPr>
                <w:noProof/>
                <w:webHidden/>
              </w:rPr>
              <w:t>152</w:t>
            </w:r>
            <w:r>
              <w:rPr>
                <w:noProof/>
                <w:webHidden/>
              </w:rPr>
              <w:fldChar w:fldCharType="end"/>
            </w:r>
          </w:hyperlink>
        </w:p>
        <w:p w14:paraId="607F0CBE" w14:textId="0516F314" w:rsidR="00E20A2E" w:rsidRDefault="00E20A2E">
          <w:pPr>
            <w:pStyle w:val="TDC4"/>
            <w:tabs>
              <w:tab w:val="right" w:leader="dot" w:pos="9350"/>
            </w:tabs>
            <w:rPr>
              <w:rFonts w:asciiTheme="minorHAnsi" w:eastAsiaTheme="minorEastAsia" w:hAnsiTheme="minorHAnsi"/>
              <w:noProof/>
              <w:lang w:eastAsia="es-CO"/>
            </w:rPr>
          </w:pPr>
          <w:hyperlink w:anchor="_Toc56802463" w:history="1">
            <w:r w:rsidRPr="002B05E3">
              <w:rPr>
                <w:rStyle w:val="Hipervnculo"/>
                <w:noProof/>
              </w:rPr>
              <w:t>Buscar Contrato por Empresa</w:t>
            </w:r>
            <w:r>
              <w:rPr>
                <w:noProof/>
                <w:webHidden/>
              </w:rPr>
              <w:tab/>
            </w:r>
            <w:r>
              <w:rPr>
                <w:noProof/>
                <w:webHidden/>
              </w:rPr>
              <w:fldChar w:fldCharType="begin"/>
            </w:r>
            <w:r>
              <w:rPr>
                <w:noProof/>
                <w:webHidden/>
              </w:rPr>
              <w:instrText xml:space="preserve"> PAGEREF _Toc56802463 \h </w:instrText>
            </w:r>
            <w:r>
              <w:rPr>
                <w:noProof/>
                <w:webHidden/>
              </w:rPr>
            </w:r>
            <w:r>
              <w:rPr>
                <w:noProof/>
                <w:webHidden/>
              </w:rPr>
              <w:fldChar w:fldCharType="separate"/>
            </w:r>
            <w:r>
              <w:rPr>
                <w:noProof/>
                <w:webHidden/>
              </w:rPr>
              <w:t>152</w:t>
            </w:r>
            <w:r>
              <w:rPr>
                <w:noProof/>
                <w:webHidden/>
              </w:rPr>
              <w:fldChar w:fldCharType="end"/>
            </w:r>
          </w:hyperlink>
        </w:p>
        <w:p w14:paraId="0518BE60" w14:textId="0DF98A15" w:rsidR="00E20A2E" w:rsidRDefault="00E20A2E">
          <w:pPr>
            <w:pStyle w:val="TDC4"/>
            <w:tabs>
              <w:tab w:val="right" w:leader="dot" w:pos="9350"/>
            </w:tabs>
            <w:rPr>
              <w:rFonts w:asciiTheme="minorHAnsi" w:eastAsiaTheme="minorEastAsia" w:hAnsiTheme="minorHAnsi"/>
              <w:noProof/>
              <w:lang w:eastAsia="es-CO"/>
            </w:rPr>
          </w:pPr>
          <w:hyperlink w:anchor="_Toc56802464" w:history="1">
            <w:r w:rsidRPr="002B05E3">
              <w:rPr>
                <w:rStyle w:val="Hipervnculo"/>
                <w:noProof/>
              </w:rPr>
              <w:t>Eliminar Contrato</w:t>
            </w:r>
            <w:r>
              <w:rPr>
                <w:noProof/>
                <w:webHidden/>
              </w:rPr>
              <w:tab/>
            </w:r>
            <w:r>
              <w:rPr>
                <w:noProof/>
                <w:webHidden/>
              </w:rPr>
              <w:fldChar w:fldCharType="begin"/>
            </w:r>
            <w:r>
              <w:rPr>
                <w:noProof/>
                <w:webHidden/>
              </w:rPr>
              <w:instrText xml:space="preserve"> PAGEREF _Toc56802464 \h </w:instrText>
            </w:r>
            <w:r>
              <w:rPr>
                <w:noProof/>
                <w:webHidden/>
              </w:rPr>
            </w:r>
            <w:r>
              <w:rPr>
                <w:noProof/>
                <w:webHidden/>
              </w:rPr>
              <w:fldChar w:fldCharType="separate"/>
            </w:r>
            <w:r>
              <w:rPr>
                <w:noProof/>
                <w:webHidden/>
              </w:rPr>
              <w:t>153</w:t>
            </w:r>
            <w:r>
              <w:rPr>
                <w:noProof/>
                <w:webHidden/>
              </w:rPr>
              <w:fldChar w:fldCharType="end"/>
            </w:r>
          </w:hyperlink>
        </w:p>
        <w:p w14:paraId="214C2B30" w14:textId="278F5B0D" w:rsidR="00E20A2E" w:rsidRDefault="00E20A2E">
          <w:pPr>
            <w:pStyle w:val="TDC4"/>
            <w:tabs>
              <w:tab w:val="right" w:leader="dot" w:pos="9350"/>
            </w:tabs>
            <w:rPr>
              <w:rFonts w:asciiTheme="minorHAnsi" w:eastAsiaTheme="minorEastAsia" w:hAnsiTheme="minorHAnsi"/>
              <w:noProof/>
              <w:lang w:eastAsia="es-CO"/>
            </w:rPr>
          </w:pPr>
          <w:hyperlink w:anchor="_Toc56802465" w:history="1">
            <w:r w:rsidRPr="002B05E3">
              <w:rPr>
                <w:rStyle w:val="Hipervnculo"/>
                <w:noProof/>
              </w:rPr>
              <w:t>Modificar Contrato</w:t>
            </w:r>
            <w:r>
              <w:rPr>
                <w:noProof/>
                <w:webHidden/>
              </w:rPr>
              <w:tab/>
            </w:r>
            <w:r>
              <w:rPr>
                <w:noProof/>
                <w:webHidden/>
              </w:rPr>
              <w:fldChar w:fldCharType="begin"/>
            </w:r>
            <w:r>
              <w:rPr>
                <w:noProof/>
                <w:webHidden/>
              </w:rPr>
              <w:instrText xml:space="preserve"> PAGEREF _Toc56802465 \h </w:instrText>
            </w:r>
            <w:r>
              <w:rPr>
                <w:noProof/>
                <w:webHidden/>
              </w:rPr>
            </w:r>
            <w:r>
              <w:rPr>
                <w:noProof/>
                <w:webHidden/>
              </w:rPr>
              <w:fldChar w:fldCharType="separate"/>
            </w:r>
            <w:r>
              <w:rPr>
                <w:noProof/>
                <w:webHidden/>
              </w:rPr>
              <w:t>153</w:t>
            </w:r>
            <w:r>
              <w:rPr>
                <w:noProof/>
                <w:webHidden/>
              </w:rPr>
              <w:fldChar w:fldCharType="end"/>
            </w:r>
          </w:hyperlink>
        </w:p>
        <w:p w14:paraId="0221A0C4" w14:textId="4E856F29" w:rsidR="00E20A2E" w:rsidRDefault="00E20A2E">
          <w:pPr>
            <w:pStyle w:val="TDC4"/>
            <w:tabs>
              <w:tab w:val="right" w:leader="dot" w:pos="9350"/>
            </w:tabs>
            <w:rPr>
              <w:rFonts w:asciiTheme="minorHAnsi" w:eastAsiaTheme="minorEastAsia" w:hAnsiTheme="minorHAnsi"/>
              <w:noProof/>
              <w:lang w:eastAsia="es-CO"/>
            </w:rPr>
          </w:pPr>
          <w:hyperlink w:anchor="_Toc56802466" w:history="1">
            <w:r w:rsidRPr="002B05E3">
              <w:rPr>
                <w:rStyle w:val="Hipervnculo"/>
                <w:noProof/>
              </w:rPr>
              <w:t>Modificar Contrato 1</w:t>
            </w:r>
            <w:r>
              <w:rPr>
                <w:noProof/>
                <w:webHidden/>
              </w:rPr>
              <w:tab/>
            </w:r>
            <w:r>
              <w:rPr>
                <w:noProof/>
                <w:webHidden/>
              </w:rPr>
              <w:fldChar w:fldCharType="begin"/>
            </w:r>
            <w:r>
              <w:rPr>
                <w:noProof/>
                <w:webHidden/>
              </w:rPr>
              <w:instrText xml:space="preserve"> PAGEREF _Toc56802466 \h </w:instrText>
            </w:r>
            <w:r>
              <w:rPr>
                <w:noProof/>
                <w:webHidden/>
              </w:rPr>
            </w:r>
            <w:r>
              <w:rPr>
                <w:noProof/>
                <w:webHidden/>
              </w:rPr>
              <w:fldChar w:fldCharType="separate"/>
            </w:r>
            <w:r>
              <w:rPr>
                <w:noProof/>
                <w:webHidden/>
              </w:rPr>
              <w:t>154</w:t>
            </w:r>
            <w:r>
              <w:rPr>
                <w:noProof/>
                <w:webHidden/>
              </w:rPr>
              <w:fldChar w:fldCharType="end"/>
            </w:r>
          </w:hyperlink>
        </w:p>
        <w:p w14:paraId="5F2127E3" w14:textId="55ABC2CF" w:rsidR="00E20A2E" w:rsidRDefault="00E20A2E">
          <w:pPr>
            <w:pStyle w:val="TDC4"/>
            <w:tabs>
              <w:tab w:val="right" w:leader="dot" w:pos="9350"/>
            </w:tabs>
            <w:rPr>
              <w:rFonts w:asciiTheme="minorHAnsi" w:eastAsiaTheme="minorEastAsia" w:hAnsiTheme="minorHAnsi"/>
              <w:noProof/>
              <w:lang w:eastAsia="es-CO"/>
            </w:rPr>
          </w:pPr>
          <w:hyperlink w:anchor="_Toc56802467" w:history="1">
            <w:r w:rsidRPr="002B05E3">
              <w:rPr>
                <w:rStyle w:val="Hipervnculo"/>
                <w:noProof/>
              </w:rPr>
              <w:t>Ver todos los Contratos</w:t>
            </w:r>
            <w:r>
              <w:rPr>
                <w:noProof/>
                <w:webHidden/>
              </w:rPr>
              <w:tab/>
            </w:r>
            <w:r>
              <w:rPr>
                <w:noProof/>
                <w:webHidden/>
              </w:rPr>
              <w:fldChar w:fldCharType="begin"/>
            </w:r>
            <w:r>
              <w:rPr>
                <w:noProof/>
                <w:webHidden/>
              </w:rPr>
              <w:instrText xml:space="preserve"> PAGEREF _Toc56802467 \h </w:instrText>
            </w:r>
            <w:r>
              <w:rPr>
                <w:noProof/>
                <w:webHidden/>
              </w:rPr>
            </w:r>
            <w:r>
              <w:rPr>
                <w:noProof/>
                <w:webHidden/>
              </w:rPr>
              <w:fldChar w:fldCharType="separate"/>
            </w:r>
            <w:r>
              <w:rPr>
                <w:noProof/>
                <w:webHidden/>
              </w:rPr>
              <w:t>154</w:t>
            </w:r>
            <w:r>
              <w:rPr>
                <w:noProof/>
                <w:webHidden/>
              </w:rPr>
              <w:fldChar w:fldCharType="end"/>
            </w:r>
          </w:hyperlink>
        </w:p>
        <w:p w14:paraId="16042183" w14:textId="5644982F" w:rsidR="00E20A2E" w:rsidRDefault="00E20A2E">
          <w:pPr>
            <w:pStyle w:val="TDC4"/>
            <w:tabs>
              <w:tab w:val="right" w:leader="dot" w:pos="9350"/>
            </w:tabs>
            <w:rPr>
              <w:rFonts w:asciiTheme="minorHAnsi" w:eastAsiaTheme="minorEastAsia" w:hAnsiTheme="minorHAnsi"/>
              <w:noProof/>
              <w:lang w:eastAsia="es-CO"/>
            </w:rPr>
          </w:pPr>
          <w:hyperlink w:anchor="_Toc56802468" w:history="1">
            <w:r w:rsidRPr="002B05E3">
              <w:rPr>
                <w:rStyle w:val="Hipervnculo"/>
                <w:noProof/>
              </w:rPr>
              <w:t>Añadir cuenta</w:t>
            </w:r>
            <w:r>
              <w:rPr>
                <w:noProof/>
                <w:webHidden/>
              </w:rPr>
              <w:tab/>
            </w:r>
            <w:r>
              <w:rPr>
                <w:noProof/>
                <w:webHidden/>
              </w:rPr>
              <w:fldChar w:fldCharType="begin"/>
            </w:r>
            <w:r>
              <w:rPr>
                <w:noProof/>
                <w:webHidden/>
              </w:rPr>
              <w:instrText xml:space="preserve"> PAGEREF _Toc56802468 \h </w:instrText>
            </w:r>
            <w:r>
              <w:rPr>
                <w:noProof/>
                <w:webHidden/>
              </w:rPr>
            </w:r>
            <w:r>
              <w:rPr>
                <w:noProof/>
                <w:webHidden/>
              </w:rPr>
              <w:fldChar w:fldCharType="separate"/>
            </w:r>
            <w:r>
              <w:rPr>
                <w:noProof/>
                <w:webHidden/>
              </w:rPr>
              <w:t>155</w:t>
            </w:r>
            <w:r>
              <w:rPr>
                <w:noProof/>
                <w:webHidden/>
              </w:rPr>
              <w:fldChar w:fldCharType="end"/>
            </w:r>
          </w:hyperlink>
        </w:p>
        <w:p w14:paraId="3786543D" w14:textId="3538EED7" w:rsidR="00E20A2E" w:rsidRDefault="00E20A2E">
          <w:pPr>
            <w:pStyle w:val="TDC4"/>
            <w:tabs>
              <w:tab w:val="right" w:leader="dot" w:pos="9350"/>
            </w:tabs>
            <w:rPr>
              <w:rFonts w:asciiTheme="minorHAnsi" w:eastAsiaTheme="minorEastAsia" w:hAnsiTheme="minorHAnsi"/>
              <w:noProof/>
              <w:lang w:eastAsia="es-CO"/>
            </w:rPr>
          </w:pPr>
          <w:hyperlink w:anchor="_Toc56802469" w:history="1">
            <w:r w:rsidRPr="002B05E3">
              <w:rPr>
                <w:rStyle w:val="Hipervnculo"/>
                <w:noProof/>
              </w:rPr>
              <w:t>Asignar cuenta Talento Humano</w:t>
            </w:r>
            <w:r>
              <w:rPr>
                <w:noProof/>
                <w:webHidden/>
              </w:rPr>
              <w:tab/>
            </w:r>
            <w:r>
              <w:rPr>
                <w:noProof/>
                <w:webHidden/>
              </w:rPr>
              <w:fldChar w:fldCharType="begin"/>
            </w:r>
            <w:r>
              <w:rPr>
                <w:noProof/>
                <w:webHidden/>
              </w:rPr>
              <w:instrText xml:space="preserve"> PAGEREF _Toc56802469 \h </w:instrText>
            </w:r>
            <w:r>
              <w:rPr>
                <w:noProof/>
                <w:webHidden/>
              </w:rPr>
            </w:r>
            <w:r>
              <w:rPr>
                <w:noProof/>
                <w:webHidden/>
              </w:rPr>
              <w:fldChar w:fldCharType="separate"/>
            </w:r>
            <w:r>
              <w:rPr>
                <w:noProof/>
                <w:webHidden/>
              </w:rPr>
              <w:t>155</w:t>
            </w:r>
            <w:r>
              <w:rPr>
                <w:noProof/>
                <w:webHidden/>
              </w:rPr>
              <w:fldChar w:fldCharType="end"/>
            </w:r>
          </w:hyperlink>
        </w:p>
        <w:p w14:paraId="375A8419" w14:textId="12DC8365" w:rsidR="00E20A2E" w:rsidRDefault="00E20A2E">
          <w:pPr>
            <w:pStyle w:val="TDC4"/>
            <w:tabs>
              <w:tab w:val="right" w:leader="dot" w:pos="9350"/>
            </w:tabs>
            <w:rPr>
              <w:rFonts w:asciiTheme="minorHAnsi" w:eastAsiaTheme="minorEastAsia" w:hAnsiTheme="minorHAnsi"/>
              <w:noProof/>
              <w:lang w:eastAsia="es-CO"/>
            </w:rPr>
          </w:pPr>
          <w:hyperlink w:anchor="_Toc56802470" w:history="1">
            <w:r w:rsidRPr="002B05E3">
              <w:rPr>
                <w:rStyle w:val="Hipervnculo"/>
                <w:noProof/>
              </w:rPr>
              <w:t>Buscar Cuenta</w:t>
            </w:r>
            <w:r>
              <w:rPr>
                <w:noProof/>
                <w:webHidden/>
              </w:rPr>
              <w:tab/>
            </w:r>
            <w:r>
              <w:rPr>
                <w:noProof/>
                <w:webHidden/>
              </w:rPr>
              <w:fldChar w:fldCharType="begin"/>
            </w:r>
            <w:r>
              <w:rPr>
                <w:noProof/>
                <w:webHidden/>
              </w:rPr>
              <w:instrText xml:space="preserve"> PAGEREF _Toc56802470 \h </w:instrText>
            </w:r>
            <w:r>
              <w:rPr>
                <w:noProof/>
                <w:webHidden/>
              </w:rPr>
            </w:r>
            <w:r>
              <w:rPr>
                <w:noProof/>
                <w:webHidden/>
              </w:rPr>
              <w:fldChar w:fldCharType="separate"/>
            </w:r>
            <w:r>
              <w:rPr>
                <w:noProof/>
                <w:webHidden/>
              </w:rPr>
              <w:t>156</w:t>
            </w:r>
            <w:r>
              <w:rPr>
                <w:noProof/>
                <w:webHidden/>
              </w:rPr>
              <w:fldChar w:fldCharType="end"/>
            </w:r>
          </w:hyperlink>
        </w:p>
        <w:p w14:paraId="268A880D" w14:textId="5C0B4B66" w:rsidR="00E20A2E" w:rsidRDefault="00E20A2E">
          <w:pPr>
            <w:pStyle w:val="TDC4"/>
            <w:tabs>
              <w:tab w:val="right" w:leader="dot" w:pos="9350"/>
            </w:tabs>
            <w:rPr>
              <w:rFonts w:asciiTheme="minorHAnsi" w:eastAsiaTheme="minorEastAsia" w:hAnsiTheme="minorHAnsi"/>
              <w:noProof/>
              <w:lang w:eastAsia="es-CO"/>
            </w:rPr>
          </w:pPr>
          <w:hyperlink w:anchor="_Toc56802471" w:history="1">
            <w:r w:rsidRPr="002B05E3">
              <w:rPr>
                <w:rStyle w:val="Hipervnculo"/>
                <w:noProof/>
              </w:rPr>
              <w:t>Cambiar Contraseña</w:t>
            </w:r>
            <w:r>
              <w:rPr>
                <w:noProof/>
                <w:webHidden/>
              </w:rPr>
              <w:tab/>
            </w:r>
            <w:r>
              <w:rPr>
                <w:noProof/>
                <w:webHidden/>
              </w:rPr>
              <w:fldChar w:fldCharType="begin"/>
            </w:r>
            <w:r>
              <w:rPr>
                <w:noProof/>
                <w:webHidden/>
              </w:rPr>
              <w:instrText xml:space="preserve"> PAGEREF _Toc56802471 \h </w:instrText>
            </w:r>
            <w:r>
              <w:rPr>
                <w:noProof/>
                <w:webHidden/>
              </w:rPr>
            </w:r>
            <w:r>
              <w:rPr>
                <w:noProof/>
                <w:webHidden/>
              </w:rPr>
              <w:fldChar w:fldCharType="separate"/>
            </w:r>
            <w:r>
              <w:rPr>
                <w:noProof/>
                <w:webHidden/>
              </w:rPr>
              <w:t>156</w:t>
            </w:r>
            <w:r>
              <w:rPr>
                <w:noProof/>
                <w:webHidden/>
              </w:rPr>
              <w:fldChar w:fldCharType="end"/>
            </w:r>
          </w:hyperlink>
        </w:p>
        <w:p w14:paraId="2B9233D0" w14:textId="4A2E7A51" w:rsidR="00E20A2E" w:rsidRDefault="00E20A2E">
          <w:pPr>
            <w:pStyle w:val="TDC4"/>
            <w:tabs>
              <w:tab w:val="right" w:leader="dot" w:pos="9350"/>
            </w:tabs>
            <w:rPr>
              <w:rFonts w:asciiTheme="minorHAnsi" w:eastAsiaTheme="minorEastAsia" w:hAnsiTheme="minorHAnsi"/>
              <w:noProof/>
              <w:lang w:eastAsia="es-CO"/>
            </w:rPr>
          </w:pPr>
          <w:hyperlink w:anchor="_Toc56802472" w:history="1">
            <w:r w:rsidRPr="002B05E3">
              <w:rPr>
                <w:rStyle w:val="Hipervnculo"/>
                <w:noProof/>
              </w:rPr>
              <w:t>Cambiar Contraseña 1</w:t>
            </w:r>
            <w:r>
              <w:rPr>
                <w:noProof/>
                <w:webHidden/>
              </w:rPr>
              <w:tab/>
            </w:r>
            <w:r>
              <w:rPr>
                <w:noProof/>
                <w:webHidden/>
              </w:rPr>
              <w:fldChar w:fldCharType="begin"/>
            </w:r>
            <w:r>
              <w:rPr>
                <w:noProof/>
                <w:webHidden/>
              </w:rPr>
              <w:instrText xml:space="preserve"> PAGEREF _Toc56802472 \h </w:instrText>
            </w:r>
            <w:r>
              <w:rPr>
                <w:noProof/>
                <w:webHidden/>
              </w:rPr>
            </w:r>
            <w:r>
              <w:rPr>
                <w:noProof/>
                <w:webHidden/>
              </w:rPr>
              <w:fldChar w:fldCharType="separate"/>
            </w:r>
            <w:r>
              <w:rPr>
                <w:noProof/>
                <w:webHidden/>
              </w:rPr>
              <w:t>156</w:t>
            </w:r>
            <w:r>
              <w:rPr>
                <w:noProof/>
                <w:webHidden/>
              </w:rPr>
              <w:fldChar w:fldCharType="end"/>
            </w:r>
          </w:hyperlink>
        </w:p>
        <w:p w14:paraId="22DA8B48" w14:textId="0F583E02" w:rsidR="00E20A2E" w:rsidRDefault="00E20A2E">
          <w:pPr>
            <w:pStyle w:val="TDC4"/>
            <w:tabs>
              <w:tab w:val="right" w:leader="dot" w:pos="9350"/>
            </w:tabs>
            <w:rPr>
              <w:rFonts w:asciiTheme="minorHAnsi" w:eastAsiaTheme="minorEastAsia" w:hAnsiTheme="minorHAnsi"/>
              <w:noProof/>
              <w:lang w:eastAsia="es-CO"/>
            </w:rPr>
          </w:pPr>
          <w:hyperlink w:anchor="_Toc56802473" w:history="1">
            <w:r w:rsidRPr="002B05E3">
              <w:rPr>
                <w:rStyle w:val="Hipervnculo"/>
                <w:noProof/>
              </w:rPr>
              <w:t>Cambiar Estado Cuenta</w:t>
            </w:r>
            <w:r>
              <w:rPr>
                <w:noProof/>
                <w:webHidden/>
              </w:rPr>
              <w:tab/>
            </w:r>
            <w:r>
              <w:rPr>
                <w:noProof/>
                <w:webHidden/>
              </w:rPr>
              <w:fldChar w:fldCharType="begin"/>
            </w:r>
            <w:r>
              <w:rPr>
                <w:noProof/>
                <w:webHidden/>
              </w:rPr>
              <w:instrText xml:space="preserve"> PAGEREF _Toc56802473 \h </w:instrText>
            </w:r>
            <w:r>
              <w:rPr>
                <w:noProof/>
                <w:webHidden/>
              </w:rPr>
            </w:r>
            <w:r>
              <w:rPr>
                <w:noProof/>
                <w:webHidden/>
              </w:rPr>
              <w:fldChar w:fldCharType="separate"/>
            </w:r>
            <w:r>
              <w:rPr>
                <w:noProof/>
                <w:webHidden/>
              </w:rPr>
              <w:t>157</w:t>
            </w:r>
            <w:r>
              <w:rPr>
                <w:noProof/>
                <w:webHidden/>
              </w:rPr>
              <w:fldChar w:fldCharType="end"/>
            </w:r>
          </w:hyperlink>
        </w:p>
        <w:p w14:paraId="351DFF08" w14:textId="31F6523F" w:rsidR="00E20A2E" w:rsidRDefault="00E20A2E">
          <w:pPr>
            <w:pStyle w:val="TDC4"/>
            <w:tabs>
              <w:tab w:val="right" w:leader="dot" w:pos="9350"/>
            </w:tabs>
            <w:rPr>
              <w:rFonts w:asciiTheme="minorHAnsi" w:eastAsiaTheme="minorEastAsia" w:hAnsiTheme="minorHAnsi"/>
              <w:noProof/>
              <w:lang w:eastAsia="es-CO"/>
            </w:rPr>
          </w:pPr>
          <w:hyperlink w:anchor="_Toc56802474" w:history="1">
            <w:r w:rsidRPr="002B05E3">
              <w:rPr>
                <w:rStyle w:val="Hipervnculo"/>
                <w:noProof/>
              </w:rPr>
              <w:t>Cambiar Perfil Cuenta</w:t>
            </w:r>
            <w:r>
              <w:rPr>
                <w:noProof/>
                <w:webHidden/>
              </w:rPr>
              <w:tab/>
            </w:r>
            <w:r>
              <w:rPr>
                <w:noProof/>
                <w:webHidden/>
              </w:rPr>
              <w:fldChar w:fldCharType="begin"/>
            </w:r>
            <w:r>
              <w:rPr>
                <w:noProof/>
                <w:webHidden/>
              </w:rPr>
              <w:instrText xml:space="preserve"> PAGEREF _Toc56802474 \h </w:instrText>
            </w:r>
            <w:r>
              <w:rPr>
                <w:noProof/>
                <w:webHidden/>
              </w:rPr>
            </w:r>
            <w:r>
              <w:rPr>
                <w:noProof/>
                <w:webHidden/>
              </w:rPr>
              <w:fldChar w:fldCharType="separate"/>
            </w:r>
            <w:r>
              <w:rPr>
                <w:noProof/>
                <w:webHidden/>
              </w:rPr>
              <w:t>157</w:t>
            </w:r>
            <w:r>
              <w:rPr>
                <w:noProof/>
                <w:webHidden/>
              </w:rPr>
              <w:fldChar w:fldCharType="end"/>
            </w:r>
          </w:hyperlink>
        </w:p>
        <w:p w14:paraId="5ACDA062" w14:textId="6ECE805F" w:rsidR="00E20A2E" w:rsidRDefault="00E20A2E">
          <w:pPr>
            <w:pStyle w:val="TDC4"/>
            <w:tabs>
              <w:tab w:val="right" w:leader="dot" w:pos="9350"/>
            </w:tabs>
            <w:rPr>
              <w:rFonts w:asciiTheme="minorHAnsi" w:eastAsiaTheme="minorEastAsia" w:hAnsiTheme="minorHAnsi"/>
              <w:noProof/>
              <w:lang w:eastAsia="es-CO"/>
            </w:rPr>
          </w:pPr>
          <w:hyperlink w:anchor="_Toc56802475" w:history="1">
            <w:r w:rsidRPr="002B05E3">
              <w:rPr>
                <w:rStyle w:val="Hipervnculo"/>
                <w:noProof/>
              </w:rPr>
              <w:t>Cambiar Perfil Cuenta 1</w:t>
            </w:r>
            <w:r>
              <w:rPr>
                <w:noProof/>
                <w:webHidden/>
              </w:rPr>
              <w:tab/>
            </w:r>
            <w:r>
              <w:rPr>
                <w:noProof/>
                <w:webHidden/>
              </w:rPr>
              <w:fldChar w:fldCharType="begin"/>
            </w:r>
            <w:r>
              <w:rPr>
                <w:noProof/>
                <w:webHidden/>
              </w:rPr>
              <w:instrText xml:space="preserve"> PAGEREF _Toc56802475 \h </w:instrText>
            </w:r>
            <w:r>
              <w:rPr>
                <w:noProof/>
                <w:webHidden/>
              </w:rPr>
            </w:r>
            <w:r>
              <w:rPr>
                <w:noProof/>
                <w:webHidden/>
              </w:rPr>
              <w:fldChar w:fldCharType="separate"/>
            </w:r>
            <w:r>
              <w:rPr>
                <w:noProof/>
                <w:webHidden/>
              </w:rPr>
              <w:t>157</w:t>
            </w:r>
            <w:r>
              <w:rPr>
                <w:noProof/>
                <w:webHidden/>
              </w:rPr>
              <w:fldChar w:fldCharType="end"/>
            </w:r>
          </w:hyperlink>
        </w:p>
        <w:p w14:paraId="1D8EBE93" w14:textId="2BB223EE" w:rsidR="00E20A2E" w:rsidRDefault="00E20A2E">
          <w:pPr>
            <w:pStyle w:val="TDC4"/>
            <w:tabs>
              <w:tab w:val="right" w:leader="dot" w:pos="9350"/>
            </w:tabs>
            <w:rPr>
              <w:rFonts w:asciiTheme="minorHAnsi" w:eastAsiaTheme="minorEastAsia" w:hAnsiTheme="minorHAnsi"/>
              <w:noProof/>
              <w:lang w:eastAsia="es-CO"/>
            </w:rPr>
          </w:pPr>
          <w:hyperlink w:anchor="_Toc56802476" w:history="1">
            <w:r w:rsidRPr="002B05E3">
              <w:rPr>
                <w:rStyle w:val="Hipervnculo"/>
                <w:noProof/>
              </w:rPr>
              <w:t>Eliminar Cuenta</w:t>
            </w:r>
            <w:r>
              <w:rPr>
                <w:noProof/>
                <w:webHidden/>
              </w:rPr>
              <w:tab/>
            </w:r>
            <w:r>
              <w:rPr>
                <w:noProof/>
                <w:webHidden/>
              </w:rPr>
              <w:fldChar w:fldCharType="begin"/>
            </w:r>
            <w:r>
              <w:rPr>
                <w:noProof/>
                <w:webHidden/>
              </w:rPr>
              <w:instrText xml:space="preserve"> PAGEREF _Toc56802476 \h </w:instrText>
            </w:r>
            <w:r>
              <w:rPr>
                <w:noProof/>
                <w:webHidden/>
              </w:rPr>
            </w:r>
            <w:r>
              <w:rPr>
                <w:noProof/>
                <w:webHidden/>
              </w:rPr>
              <w:fldChar w:fldCharType="separate"/>
            </w:r>
            <w:r>
              <w:rPr>
                <w:noProof/>
                <w:webHidden/>
              </w:rPr>
              <w:t>158</w:t>
            </w:r>
            <w:r>
              <w:rPr>
                <w:noProof/>
                <w:webHidden/>
              </w:rPr>
              <w:fldChar w:fldCharType="end"/>
            </w:r>
          </w:hyperlink>
        </w:p>
        <w:p w14:paraId="0831C142" w14:textId="08D1831C" w:rsidR="00E20A2E" w:rsidRDefault="00E20A2E">
          <w:pPr>
            <w:pStyle w:val="TDC4"/>
            <w:tabs>
              <w:tab w:val="right" w:leader="dot" w:pos="9350"/>
            </w:tabs>
            <w:rPr>
              <w:rFonts w:asciiTheme="minorHAnsi" w:eastAsiaTheme="minorEastAsia" w:hAnsiTheme="minorHAnsi"/>
              <w:noProof/>
              <w:lang w:eastAsia="es-CO"/>
            </w:rPr>
          </w:pPr>
          <w:hyperlink w:anchor="_Toc56802477" w:history="1">
            <w:r w:rsidRPr="002B05E3">
              <w:rPr>
                <w:rStyle w:val="Hipervnculo"/>
                <w:noProof/>
              </w:rPr>
              <w:t>Modificar Cuenta</w:t>
            </w:r>
            <w:r>
              <w:rPr>
                <w:noProof/>
                <w:webHidden/>
              </w:rPr>
              <w:tab/>
            </w:r>
            <w:r>
              <w:rPr>
                <w:noProof/>
                <w:webHidden/>
              </w:rPr>
              <w:fldChar w:fldCharType="begin"/>
            </w:r>
            <w:r>
              <w:rPr>
                <w:noProof/>
                <w:webHidden/>
              </w:rPr>
              <w:instrText xml:space="preserve"> PAGEREF _Toc56802477 \h </w:instrText>
            </w:r>
            <w:r>
              <w:rPr>
                <w:noProof/>
                <w:webHidden/>
              </w:rPr>
            </w:r>
            <w:r>
              <w:rPr>
                <w:noProof/>
                <w:webHidden/>
              </w:rPr>
              <w:fldChar w:fldCharType="separate"/>
            </w:r>
            <w:r>
              <w:rPr>
                <w:noProof/>
                <w:webHidden/>
              </w:rPr>
              <w:t>158</w:t>
            </w:r>
            <w:r>
              <w:rPr>
                <w:noProof/>
                <w:webHidden/>
              </w:rPr>
              <w:fldChar w:fldCharType="end"/>
            </w:r>
          </w:hyperlink>
        </w:p>
        <w:p w14:paraId="77CFA8C3" w14:textId="090D3635" w:rsidR="00E20A2E" w:rsidRDefault="00E20A2E">
          <w:pPr>
            <w:pStyle w:val="TDC4"/>
            <w:tabs>
              <w:tab w:val="right" w:leader="dot" w:pos="9350"/>
            </w:tabs>
            <w:rPr>
              <w:rFonts w:asciiTheme="minorHAnsi" w:eastAsiaTheme="minorEastAsia" w:hAnsiTheme="minorHAnsi"/>
              <w:noProof/>
              <w:lang w:eastAsia="es-CO"/>
            </w:rPr>
          </w:pPr>
          <w:hyperlink w:anchor="_Toc56802478" w:history="1">
            <w:r w:rsidRPr="002B05E3">
              <w:rPr>
                <w:rStyle w:val="Hipervnculo"/>
                <w:noProof/>
              </w:rPr>
              <w:t>Modificar Cuenta</w:t>
            </w:r>
            <w:r>
              <w:rPr>
                <w:noProof/>
                <w:webHidden/>
              </w:rPr>
              <w:tab/>
            </w:r>
            <w:r>
              <w:rPr>
                <w:noProof/>
                <w:webHidden/>
              </w:rPr>
              <w:fldChar w:fldCharType="begin"/>
            </w:r>
            <w:r>
              <w:rPr>
                <w:noProof/>
                <w:webHidden/>
              </w:rPr>
              <w:instrText xml:space="preserve"> PAGEREF _Toc56802478 \h </w:instrText>
            </w:r>
            <w:r>
              <w:rPr>
                <w:noProof/>
                <w:webHidden/>
              </w:rPr>
            </w:r>
            <w:r>
              <w:rPr>
                <w:noProof/>
                <w:webHidden/>
              </w:rPr>
              <w:fldChar w:fldCharType="separate"/>
            </w:r>
            <w:r>
              <w:rPr>
                <w:noProof/>
                <w:webHidden/>
              </w:rPr>
              <w:t>158</w:t>
            </w:r>
            <w:r>
              <w:rPr>
                <w:noProof/>
                <w:webHidden/>
              </w:rPr>
              <w:fldChar w:fldCharType="end"/>
            </w:r>
          </w:hyperlink>
        </w:p>
        <w:p w14:paraId="748A2BFC" w14:textId="2290C492" w:rsidR="00E20A2E" w:rsidRDefault="00E20A2E">
          <w:pPr>
            <w:pStyle w:val="TDC4"/>
            <w:tabs>
              <w:tab w:val="right" w:leader="dot" w:pos="9350"/>
            </w:tabs>
            <w:rPr>
              <w:rFonts w:asciiTheme="minorHAnsi" w:eastAsiaTheme="minorEastAsia" w:hAnsiTheme="minorHAnsi"/>
              <w:noProof/>
              <w:lang w:eastAsia="es-CO"/>
            </w:rPr>
          </w:pPr>
          <w:hyperlink w:anchor="_Toc56802479" w:history="1">
            <w:r w:rsidRPr="002B05E3">
              <w:rPr>
                <w:rStyle w:val="Hipervnculo"/>
                <w:noProof/>
              </w:rPr>
              <w:t>Ver todas las Cuentas</w:t>
            </w:r>
            <w:r>
              <w:rPr>
                <w:noProof/>
                <w:webHidden/>
              </w:rPr>
              <w:tab/>
            </w:r>
            <w:r>
              <w:rPr>
                <w:noProof/>
                <w:webHidden/>
              </w:rPr>
              <w:fldChar w:fldCharType="begin"/>
            </w:r>
            <w:r>
              <w:rPr>
                <w:noProof/>
                <w:webHidden/>
              </w:rPr>
              <w:instrText xml:space="preserve"> PAGEREF _Toc56802479 \h </w:instrText>
            </w:r>
            <w:r>
              <w:rPr>
                <w:noProof/>
                <w:webHidden/>
              </w:rPr>
            </w:r>
            <w:r>
              <w:rPr>
                <w:noProof/>
                <w:webHidden/>
              </w:rPr>
              <w:fldChar w:fldCharType="separate"/>
            </w:r>
            <w:r>
              <w:rPr>
                <w:noProof/>
                <w:webHidden/>
              </w:rPr>
              <w:t>159</w:t>
            </w:r>
            <w:r>
              <w:rPr>
                <w:noProof/>
                <w:webHidden/>
              </w:rPr>
              <w:fldChar w:fldCharType="end"/>
            </w:r>
          </w:hyperlink>
        </w:p>
        <w:p w14:paraId="73C65928" w14:textId="394032E7" w:rsidR="00E20A2E" w:rsidRDefault="00E20A2E">
          <w:pPr>
            <w:pStyle w:val="TDC4"/>
            <w:tabs>
              <w:tab w:val="right" w:leader="dot" w:pos="9350"/>
            </w:tabs>
            <w:rPr>
              <w:rFonts w:asciiTheme="minorHAnsi" w:eastAsiaTheme="minorEastAsia" w:hAnsiTheme="minorHAnsi"/>
              <w:noProof/>
              <w:lang w:eastAsia="es-CO"/>
            </w:rPr>
          </w:pPr>
          <w:hyperlink w:anchor="_Toc56802480" w:history="1">
            <w:r w:rsidRPr="002B05E3">
              <w:rPr>
                <w:rStyle w:val="Hipervnculo"/>
                <w:noProof/>
              </w:rPr>
              <w:t>Añadir Empresa</w:t>
            </w:r>
            <w:r>
              <w:rPr>
                <w:noProof/>
                <w:webHidden/>
              </w:rPr>
              <w:tab/>
            </w:r>
            <w:r>
              <w:rPr>
                <w:noProof/>
                <w:webHidden/>
              </w:rPr>
              <w:fldChar w:fldCharType="begin"/>
            </w:r>
            <w:r>
              <w:rPr>
                <w:noProof/>
                <w:webHidden/>
              </w:rPr>
              <w:instrText xml:space="preserve"> PAGEREF _Toc56802480 \h </w:instrText>
            </w:r>
            <w:r>
              <w:rPr>
                <w:noProof/>
                <w:webHidden/>
              </w:rPr>
            </w:r>
            <w:r>
              <w:rPr>
                <w:noProof/>
                <w:webHidden/>
              </w:rPr>
              <w:fldChar w:fldCharType="separate"/>
            </w:r>
            <w:r>
              <w:rPr>
                <w:noProof/>
                <w:webHidden/>
              </w:rPr>
              <w:t>159</w:t>
            </w:r>
            <w:r>
              <w:rPr>
                <w:noProof/>
                <w:webHidden/>
              </w:rPr>
              <w:fldChar w:fldCharType="end"/>
            </w:r>
          </w:hyperlink>
        </w:p>
        <w:p w14:paraId="1B57420E" w14:textId="6DE55FDD" w:rsidR="00E20A2E" w:rsidRDefault="00E20A2E">
          <w:pPr>
            <w:pStyle w:val="TDC4"/>
            <w:tabs>
              <w:tab w:val="right" w:leader="dot" w:pos="9350"/>
            </w:tabs>
            <w:rPr>
              <w:rFonts w:asciiTheme="minorHAnsi" w:eastAsiaTheme="minorEastAsia" w:hAnsiTheme="minorHAnsi"/>
              <w:noProof/>
              <w:lang w:eastAsia="es-CO"/>
            </w:rPr>
          </w:pPr>
          <w:hyperlink w:anchor="_Toc56802481" w:history="1">
            <w:r w:rsidRPr="002B05E3">
              <w:rPr>
                <w:rStyle w:val="Hipervnculo"/>
                <w:noProof/>
              </w:rPr>
              <w:t>Buscar Empresa</w:t>
            </w:r>
            <w:r>
              <w:rPr>
                <w:noProof/>
                <w:webHidden/>
              </w:rPr>
              <w:tab/>
            </w:r>
            <w:r>
              <w:rPr>
                <w:noProof/>
                <w:webHidden/>
              </w:rPr>
              <w:fldChar w:fldCharType="begin"/>
            </w:r>
            <w:r>
              <w:rPr>
                <w:noProof/>
                <w:webHidden/>
              </w:rPr>
              <w:instrText xml:space="preserve"> PAGEREF _Toc56802481 \h </w:instrText>
            </w:r>
            <w:r>
              <w:rPr>
                <w:noProof/>
                <w:webHidden/>
              </w:rPr>
            </w:r>
            <w:r>
              <w:rPr>
                <w:noProof/>
                <w:webHidden/>
              </w:rPr>
              <w:fldChar w:fldCharType="separate"/>
            </w:r>
            <w:r>
              <w:rPr>
                <w:noProof/>
                <w:webHidden/>
              </w:rPr>
              <w:t>160</w:t>
            </w:r>
            <w:r>
              <w:rPr>
                <w:noProof/>
                <w:webHidden/>
              </w:rPr>
              <w:fldChar w:fldCharType="end"/>
            </w:r>
          </w:hyperlink>
        </w:p>
        <w:p w14:paraId="7D8DC390" w14:textId="19CDDD20" w:rsidR="00E20A2E" w:rsidRDefault="00E20A2E">
          <w:pPr>
            <w:pStyle w:val="TDC4"/>
            <w:tabs>
              <w:tab w:val="right" w:leader="dot" w:pos="9350"/>
            </w:tabs>
            <w:rPr>
              <w:rFonts w:asciiTheme="minorHAnsi" w:eastAsiaTheme="minorEastAsia" w:hAnsiTheme="minorHAnsi"/>
              <w:noProof/>
              <w:lang w:eastAsia="es-CO"/>
            </w:rPr>
          </w:pPr>
          <w:hyperlink w:anchor="_Toc56802482" w:history="1">
            <w:r w:rsidRPr="002B05E3">
              <w:rPr>
                <w:rStyle w:val="Hipervnculo"/>
                <w:noProof/>
              </w:rPr>
              <w:t>Eliminar Empres</w:t>
            </w:r>
            <w:r>
              <w:rPr>
                <w:noProof/>
                <w:webHidden/>
              </w:rPr>
              <w:tab/>
            </w:r>
            <w:r>
              <w:rPr>
                <w:noProof/>
                <w:webHidden/>
              </w:rPr>
              <w:fldChar w:fldCharType="begin"/>
            </w:r>
            <w:r>
              <w:rPr>
                <w:noProof/>
                <w:webHidden/>
              </w:rPr>
              <w:instrText xml:space="preserve"> PAGEREF _Toc56802482 \h </w:instrText>
            </w:r>
            <w:r>
              <w:rPr>
                <w:noProof/>
                <w:webHidden/>
              </w:rPr>
            </w:r>
            <w:r>
              <w:rPr>
                <w:noProof/>
                <w:webHidden/>
              </w:rPr>
              <w:fldChar w:fldCharType="separate"/>
            </w:r>
            <w:r>
              <w:rPr>
                <w:noProof/>
                <w:webHidden/>
              </w:rPr>
              <w:t>160</w:t>
            </w:r>
            <w:r>
              <w:rPr>
                <w:noProof/>
                <w:webHidden/>
              </w:rPr>
              <w:fldChar w:fldCharType="end"/>
            </w:r>
          </w:hyperlink>
        </w:p>
        <w:p w14:paraId="42945928" w14:textId="5660633B" w:rsidR="00E20A2E" w:rsidRDefault="00E20A2E">
          <w:pPr>
            <w:pStyle w:val="TDC4"/>
            <w:tabs>
              <w:tab w:val="right" w:leader="dot" w:pos="9350"/>
            </w:tabs>
            <w:rPr>
              <w:rFonts w:asciiTheme="minorHAnsi" w:eastAsiaTheme="minorEastAsia" w:hAnsiTheme="minorHAnsi"/>
              <w:noProof/>
              <w:lang w:eastAsia="es-CO"/>
            </w:rPr>
          </w:pPr>
          <w:hyperlink w:anchor="_Toc56802483" w:history="1">
            <w:r w:rsidRPr="002B05E3">
              <w:rPr>
                <w:rStyle w:val="Hipervnculo"/>
                <w:noProof/>
              </w:rPr>
              <w:t>Modificar Empresa</w:t>
            </w:r>
            <w:r>
              <w:rPr>
                <w:noProof/>
                <w:webHidden/>
              </w:rPr>
              <w:tab/>
            </w:r>
            <w:r>
              <w:rPr>
                <w:noProof/>
                <w:webHidden/>
              </w:rPr>
              <w:fldChar w:fldCharType="begin"/>
            </w:r>
            <w:r>
              <w:rPr>
                <w:noProof/>
                <w:webHidden/>
              </w:rPr>
              <w:instrText xml:space="preserve"> PAGEREF _Toc56802483 \h </w:instrText>
            </w:r>
            <w:r>
              <w:rPr>
                <w:noProof/>
                <w:webHidden/>
              </w:rPr>
            </w:r>
            <w:r>
              <w:rPr>
                <w:noProof/>
                <w:webHidden/>
              </w:rPr>
              <w:fldChar w:fldCharType="separate"/>
            </w:r>
            <w:r>
              <w:rPr>
                <w:noProof/>
                <w:webHidden/>
              </w:rPr>
              <w:t>160</w:t>
            </w:r>
            <w:r>
              <w:rPr>
                <w:noProof/>
                <w:webHidden/>
              </w:rPr>
              <w:fldChar w:fldCharType="end"/>
            </w:r>
          </w:hyperlink>
        </w:p>
        <w:p w14:paraId="502D3876" w14:textId="771F776B" w:rsidR="00E20A2E" w:rsidRDefault="00E20A2E">
          <w:pPr>
            <w:pStyle w:val="TDC4"/>
            <w:tabs>
              <w:tab w:val="right" w:leader="dot" w:pos="9350"/>
            </w:tabs>
            <w:rPr>
              <w:rFonts w:asciiTheme="minorHAnsi" w:eastAsiaTheme="minorEastAsia" w:hAnsiTheme="minorHAnsi"/>
              <w:noProof/>
              <w:lang w:eastAsia="es-CO"/>
            </w:rPr>
          </w:pPr>
          <w:hyperlink w:anchor="_Toc56802484" w:history="1">
            <w:r w:rsidRPr="002B05E3">
              <w:rPr>
                <w:rStyle w:val="Hipervnculo"/>
                <w:noProof/>
              </w:rPr>
              <w:t>Modificar Empresa 1</w:t>
            </w:r>
            <w:r>
              <w:rPr>
                <w:noProof/>
                <w:webHidden/>
              </w:rPr>
              <w:tab/>
            </w:r>
            <w:r>
              <w:rPr>
                <w:noProof/>
                <w:webHidden/>
              </w:rPr>
              <w:fldChar w:fldCharType="begin"/>
            </w:r>
            <w:r>
              <w:rPr>
                <w:noProof/>
                <w:webHidden/>
              </w:rPr>
              <w:instrText xml:space="preserve"> PAGEREF _Toc56802484 \h </w:instrText>
            </w:r>
            <w:r>
              <w:rPr>
                <w:noProof/>
                <w:webHidden/>
              </w:rPr>
            </w:r>
            <w:r>
              <w:rPr>
                <w:noProof/>
                <w:webHidden/>
              </w:rPr>
              <w:fldChar w:fldCharType="separate"/>
            </w:r>
            <w:r>
              <w:rPr>
                <w:noProof/>
                <w:webHidden/>
              </w:rPr>
              <w:t>160</w:t>
            </w:r>
            <w:r>
              <w:rPr>
                <w:noProof/>
                <w:webHidden/>
              </w:rPr>
              <w:fldChar w:fldCharType="end"/>
            </w:r>
          </w:hyperlink>
        </w:p>
        <w:p w14:paraId="71DBD40A" w14:textId="3F95336C" w:rsidR="00E20A2E" w:rsidRDefault="00E20A2E">
          <w:pPr>
            <w:pStyle w:val="TDC4"/>
            <w:tabs>
              <w:tab w:val="right" w:leader="dot" w:pos="9350"/>
            </w:tabs>
            <w:rPr>
              <w:rFonts w:asciiTheme="minorHAnsi" w:eastAsiaTheme="minorEastAsia" w:hAnsiTheme="minorHAnsi"/>
              <w:noProof/>
              <w:lang w:eastAsia="es-CO"/>
            </w:rPr>
          </w:pPr>
          <w:hyperlink w:anchor="_Toc56802485" w:history="1">
            <w:r w:rsidRPr="002B05E3">
              <w:rPr>
                <w:rStyle w:val="Hipervnculo"/>
                <w:noProof/>
              </w:rPr>
              <w:t>Ver todas las Empresas</w:t>
            </w:r>
            <w:r>
              <w:rPr>
                <w:noProof/>
                <w:webHidden/>
              </w:rPr>
              <w:tab/>
            </w:r>
            <w:r>
              <w:rPr>
                <w:noProof/>
                <w:webHidden/>
              </w:rPr>
              <w:fldChar w:fldCharType="begin"/>
            </w:r>
            <w:r>
              <w:rPr>
                <w:noProof/>
                <w:webHidden/>
              </w:rPr>
              <w:instrText xml:space="preserve"> PAGEREF _Toc56802485 \h </w:instrText>
            </w:r>
            <w:r>
              <w:rPr>
                <w:noProof/>
                <w:webHidden/>
              </w:rPr>
            </w:r>
            <w:r>
              <w:rPr>
                <w:noProof/>
                <w:webHidden/>
              </w:rPr>
              <w:fldChar w:fldCharType="separate"/>
            </w:r>
            <w:r>
              <w:rPr>
                <w:noProof/>
                <w:webHidden/>
              </w:rPr>
              <w:t>161</w:t>
            </w:r>
            <w:r>
              <w:rPr>
                <w:noProof/>
                <w:webHidden/>
              </w:rPr>
              <w:fldChar w:fldCharType="end"/>
            </w:r>
          </w:hyperlink>
        </w:p>
        <w:p w14:paraId="19628749" w14:textId="0406C8CC" w:rsidR="00E20A2E" w:rsidRDefault="00E20A2E">
          <w:pPr>
            <w:pStyle w:val="TDC4"/>
            <w:tabs>
              <w:tab w:val="right" w:leader="dot" w:pos="9350"/>
            </w:tabs>
            <w:rPr>
              <w:rFonts w:asciiTheme="minorHAnsi" w:eastAsiaTheme="minorEastAsia" w:hAnsiTheme="minorHAnsi"/>
              <w:noProof/>
              <w:lang w:eastAsia="es-CO"/>
            </w:rPr>
          </w:pPr>
          <w:hyperlink w:anchor="_Toc56802486" w:history="1">
            <w:r w:rsidRPr="002B05E3">
              <w:rPr>
                <w:rStyle w:val="Hipervnculo"/>
                <w:noProof/>
              </w:rPr>
              <w:t>Añadir Entidad</w:t>
            </w:r>
            <w:r>
              <w:rPr>
                <w:noProof/>
                <w:webHidden/>
              </w:rPr>
              <w:tab/>
            </w:r>
            <w:r>
              <w:rPr>
                <w:noProof/>
                <w:webHidden/>
              </w:rPr>
              <w:fldChar w:fldCharType="begin"/>
            </w:r>
            <w:r>
              <w:rPr>
                <w:noProof/>
                <w:webHidden/>
              </w:rPr>
              <w:instrText xml:space="preserve"> PAGEREF _Toc56802486 \h </w:instrText>
            </w:r>
            <w:r>
              <w:rPr>
                <w:noProof/>
                <w:webHidden/>
              </w:rPr>
            </w:r>
            <w:r>
              <w:rPr>
                <w:noProof/>
                <w:webHidden/>
              </w:rPr>
              <w:fldChar w:fldCharType="separate"/>
            </w:r>
            <w:r>
              <w:rPr>
                <w:noProof/>
                <w:webHidden/>
              </w:rPr>
              <w:t>161</w:t>
            </w:r>
            <w:r>
              <w:rPr>
                <w:noProof/>
                <w:webHidden/>
              </w:rPr>
              <w:fldChar w:fldCharType="end"/>
            </w:r>
          </w:hyperlink>
        </w:p>
        <w:p w14:paraId="73ECB48A" w14:textId="3DEBEA2F" w:rsidR="00E20A2E" w:rsidRDefault="00E20A2E">
          <w:pPr>
            <w:pStyle w:val="TDC4"/>
            <w:tabs>
              <w:tab w:val="right" w:leader="dot" w:pos="9350"/>
            </w:tabs>
            <w:rPr>
              <w:rFonts w:asciiTheme="minorHAnsi" w:eastAsiaTheme="minorEastAsia" w:hAnsiTheme="minorHAnsi"/>
              <w:noProof/>
              <w:lang w:eastAsia="es-CO"/>
            </w:rPr>
          </w:pPr>
          <w:hyperlink w:anchor="_Toc56802487" w:history="1">
            <w:r w:rsidRPr="002B05E3">
              <w:rPr>
                <w:rStyle w:val="Hipervnculo"/>
                <w:noProof/>
              </w:rPr>
              <w:t>Buscar Entidad</w:t>
            </w:r>
            <w:r>
              <w:rPr>
                <w:noProof/>
                <w:webHidden/>
              </w:rPr>
              <w:tab/>
            </w:r>
            <w:r>
              <w:rPr>
                <w:noProof/>
                <w:webHidden/>
              </w:rPr>
              <w:fldChar w:fldCharType="begin"/>
            </w:r>
            <w:r>
              <w:rPr>
                <w:noProof/>
                <w:webHidden/>
              </w:rPr>
              <w:instrText xml:space="preserve"> PAGEREF _Toc56802487 \h </w:instrText>
            </w:r>
            <w:r>
              <w:rPr>
                <w:noProof/>
                <w:webHidden/>
              </w:rPr>
            </w:r>
            <w:r>
              <w:rPr>
                <w:noProof/>
                <w:webHidden/>
              </w:rPr>
              <w:fldChar w:fldCharType="separate"/>
            </w:r>
            <w:r>
              <w:rPr>
                <w:noProof/>
                <w:webHidden/>
              </w:rPr>
              <w:t>161</w:t>
            </w:r>
            <w:r>
              <w:rPr>
                <w:noProof/>
                <w:webHidden/>
              </w:rPr>
              <w:fldChar w:fldCharType="end"/>
            </w:r>
          </w:hyperlink>
        </w:p>
        <w:p w14:paraId="5AD6F4BD" w14:textId="12511DE4" w:rsidR="00E20A2E" w:rsidRDefault="00E20A2E">
          <w:pPr>
            <w:pStyle w:val="TDC4"/>
            <w:tabs>
              <w:tab w:val="right" w:leader="dot" w:pos="9350"/>
            </w:tabs>
            <w:rPr>
              <w:rFonts w:asciiTheme="minorHAnsi" w:eastAsiaTheme="minorEastAsia" w:hAnsiTheme="minorHAnsi"/>
              <w:noProof/>
              <w:lang w:eastAsia="es-CO"/>
            </w:rPr>
          </w:pPr>
          <w:hyperlink w:anchor="_Toc56802488" w:history="1">
            <w:r w:rsidRPr="002B05E3">
              <w:rPr>
                <w:rStyle w:val="Hipervnculo"/>
                <w:noProof/>
              </w:rPr>
              <w:t>Eliminar Entidad</w:t>
            </w:r>
            <w:r>
              <w:rPr>
                <w:noProof/>
                <w:webHidden/>
              </w:rPr>
              <w:tab/>
            </w:r>
            <w:r>
              <w:rPr>
                <w:noProof/>
                <w:webHidden/>
              </w:rPr>
              <w:fldChar w:fldCharType="begin"/>
            </w:r>
            <w:r>
              <w:rPr>
                <w:noProof/>
                <w:webHidden/>
              </w:rPr>
              <w:instrText xml:space="preserve"> PAGEREF _Toc56802488 \h </w:instrText>
            </w:r>
            <w:r>
              <w:rPr>
                <w:noProof/>
                <w:webHidden/>
              </w:rPr>
            </w:r>
            <w:r>
              <w:rPr>
                <w:noProof/>
                <w:webHidden/>
              </w:rPr>
              <w:fldChar w:fldCharType="separate"/>
            </w:r>
            <w:r>
              <w:rPr>
                <w:noProof/>
                <w:webHidden/>
              </w:rPr>
              <w:t>162</w:t>
            </w:r>
            <w:r>
              <w:rPr>
                <w:noProof/>
                <w:webHidden/>
              </w:rPr>
              <w:fldChar w:fldCharType="end"/>
            </w:r>
          </w:hyperlink>
        </w:p>
        <w:p w14:paraId="0377D200" w14:textId="6D5707DE" w:rsidR="00E20A2E" w:rsidRDefault="00E20A2E">
          <w:pPr>
            <w:pStyle w:val="TDC4"/>
            <w:tabs>
              <w:tab w:val="right" w:leader="dot" w:pos="9350"/>
            </w:tabs>
            <w:rPr>
              <w:rFonts w:asciiTheme="minorHAnsi" w:eastAsiaTheme="minorEastAsia" w:hAnsiTheme="minorHAnsi"/>
              <w:noProof/>
              <w:lang w:eastAsia="es-CO"/>
            </w:rPr>
          </w:pPr>
          <w:hyperlink w:anchor="_Toc56802489" w:history="1">
            <w:r w:rsidRPr="002B05E3">
              <w:rPr>
                <w:rStyle w:val="Hipervnculo"/>
                <w:noProof/>
              </w:rPr>
              <w:t>Modificar Entidad</w:t>
            </w:r>
            <w:r>
              <w:rPr>
                <w:noProof/>
                <w:webHidden/>
              </w:rPr>
              <w:tab/>
            </w:r>
            <w:r>
              <w:rPr>
                <w:noProof/>
                <w:webHidden/>
              </w:rPr>
              <w:fldChar w:fldCharType="begin"/>
            </w:r>
            <w:r>
              <w:rPr>
                <w:noProof/>
                <w:webHidden/>
              </w:rPr>
              <w:instrText xml:space="preserve"> PAGEREF _Toc56802489 \h </w:instrText>
            </w:r>
            <w:r>
              <w:rPr>
                <w:noProof/>
                <w:webHidden/>
              </w:rPr>
            </w:r>
            <w:r>
              <w:rPr>
                <w:noProof/>
                <w:webHidden/>
              </w:rPr>
              <w:fldChar w:fldCharType="separate"/>
            </w:r>
            <w:r>
              <w:rPr>
                <w:noProof/>
                <w:webHidden/>
              </w:rPr>
              <w:t>162</w:t>
            </w:r>
            <w:r>
              <w:rPr>
                <w:noProof/>
                <w:webHidden/>
              </w:rPr>
              <w:fldChar w:fldCharType="end"/>
            </w:r>
          </w:hyperlink>
        </w:p>
        <w:p w14:paraId="26C00D96" w14:textId="4DD3B9AA" w:rsidR="00E20A2E" w:rsidRDefault="00E20A2E">
          <w:pPr>
            <w:pStyle w:val="TDC4"/>
            <w:tabs>
              <w:tab w:val="right" w:leader="dot" w:pos="9350"/>
            </w:tabs>
            <w:rPr>
              <w:rFonts w:asciiTheme="minorHAnsi" w:eastAsiaTheme="minorEastAsia" w:hAnsiTheme="minorHAnsi"/>
              <w:noProof/>
              <w:lang w:eastAsia="es-CO"/>
            </w:rPr>
          </w:pPr>
          <w:hyperlink w:anchor="_Toc56802490" w:history="1">
            <w:r w:rsidRPr="002B05E3">
              <w:rPr>
                <w:rStyle w:val="Hipervnculo"/>
                <w:noProof/>
              </w:rPr>
              <w:t>Ver todas las Entidades</w:t>
            </w:r>
            <w:r>
              <w:rPr>
                <w:noProof/>
                <w:webHidden/>
              </w:rPr>
              <w:tab/>
            </w:r>
            <w:r>
              <w:rPr>
                <w:noProof/>
                <w:webHidden/>
              </w:rPr>
              <w:fldChar w:fldCharType="begin"/>
            </w:r>
            <w:r>
              <w:rPr>
                <w:noProof/>
                <w:webHidden/>
              </w:rPr>
              <w:instrText xml:space="preserve"> PAGEREF _Toc56802490 \h </w:instrText>
            </w:r>
            <w:r>
              <w:rPr>
                <w:noProof/>
                <w:webHidden/>
              </w:rPr>
            </w:r>
            <w:r>
              <w:rPr>
                <w:noProof/>
                <w:webHidden/>
              </w:rPr>
              <w:fldChar w:fldCharType="separate"/>
            </w:r>
            <w:r>
              <w:rPr>
                <w:noProof/>
                <w:webHidden/>
              </w:rPr>
              <w:t>163</w:t>
            </w:r>
            <w:r>
              <w:rPr>
                <w:noProof/>
                <w:webHidden/>
              </w:rPr>
              <w:fldChar w:fldCharType="end"/>
            </w:r>
          </w:hyperlink>
        </w:p>
        <w:p w14:paraId="30D60730" w14:textId="027C1518" w:rsidR="00E20A2E" w:rsidRDefault="00E20A2E">
          <w:pPr>
            <w:pStyle w:val="TDC4"/>
            <w:tabs>
              <w:tab w:val="right" w:leader="dot" w:pos="9350"/>
            </w:tabs>
            <w:rPr>
              <w:rFonts w:asciiTheme="minorHAnsi" w:eastAsiaTheme="minorEastAsia" w:hAnsiTheme="minorHAnsi"/>
              <w:noProof/>
              <w:lang w:eastAsia="es-CO"/>
            </w:rPr>
          </w:pPr>
          <w:hyperlink w:anchor="_Toc56802491" w:history="1">
            <w:r w:rsidRPr="002B05E3">
              <w:rPr>
                <w:rStyle w:val="Hipervnculo"/>
                <w:noProof/>
              </w:rPr>
              <w:t>Necesito Ayuda</w:t>
            </w:r>
            <w:r>
              <w:rPr>
                <w:noProof/>
                <w:webHidden/>
              </w:rPr>
              <w:tab/>
            </w:r>
            <w:r>
              <w:rPr>
                <w:noProof/>
                <w:webHidden/>
              </w:rPr>
              <w:fldChar w:fldCharType="begin"/>
            </w:r>
            <w:r>
              <w:rPr>
                <w:noProof/>
                <w:webHidden/>
              </w:rPr>
              <w:instrText xml:space="preserve"> PAGEREF _Toc56802491 \h </w:instrText>
            </w:r>
            <w:r>
              <w:rPr>
                <w:noProof/>
                <w:webHidden/>
              </w:rPr>
            </w:r>
            <w:r>
              <w:rPr>
                <w:noProof/>
                <w:webHidden/>
              </w:rPr>
              <w:fldChar w:fldCharType="separate"/>
            </w:r>
            <w:r>
              <w:rPr>
                <w:noProof/>
                <w:webHidden/>
              </w:rPr>
              <w:t>163</w:t>
            </w:r>
            <w:r>
              <w:rPr>
                <w:noProof/>
                <w:webHidden/>
              </w:rPr>
              <w:fldChar w:fldCharType="end"/>
            </w:r>
          </w:hyperlink>
        </w:p>
        <w:p w14:paraId="1DDE9228" w14:textId="52FDF5C8" w:rsidR="00E20A2E" w:rsidRDefault="00E20A2E">
          <w:pPr>
            <w:pStyle w:val="TDC4"/>
            <w:tabs>
              <w:tab w:val="right" w:leader="dot" w:pos="9350"/>
            </w:tabs>
            <w:rPr>
              <w:rFonts w:asciiTheme="minorHAnsi" w:eastAsiaTheme="minorEastAsia" w:hAnsiTheme="minorHAnsi"/>
              <w:noProof/>
              <w:lang w:eastAsia="es-CO"/>
            </w:rPr>
          </w:pPr>
          <w:hyperlink w:anchor="_Toc56802492" w:history="1">
            <w:r w:rsidRPr="002B05E3">
              <w:rPr>
                <w:rStyle w:val="Hipervnculo"/>
                <w:noProof/>
              </w:rPr>
              <w:t>Enviar Comentario (Empresas)</w:t>
            </w:r>
            <w:r>
              <w:rPr>
                <w:noProof/>
                <w:webHidden/>
              </w:rPr>
              <w:tab/>
            </w:r>
            <w:r>
              <w:rPr>
                <w:noProof/>
                <w:webHidden/>
              </w:rPr>
              <w:fldChar w:fldCharType="begin"/>
            </w:r>
            <w:r>
              <w:rPr>
                <w:noProof/>
                <w:webHidden/>
              </w:rPr>
              <w:instrText xml:space="preserve"> PAGEREF _Toc56802492 \h </w:instrText>
            </w:r>
            <w:r>
              <w:rPr>
                <w:noProof/>
                <w:webHidden/>
              </w:rPr>
            </w:r>
            <w:r>
              <w:rPr>
                <w:noProof/>
                <w:webHidden/>
              </w:rPr>
              <w:fldChar w:fldCharType="separate"/>
            </w:r>
            <w:r>
              <w:rPr>
                <w:noProof/>
                <w:webHidden/>
              </w:rPr>
              <w:t>164</w:t>
            </w:r>
            <w:r>
              <w:rPr>
                <w:noProof/>
                <w:webHidden/>
              </w:rPr>
              <w:fldChar w:fldCharType="end"/>
            </w:r>
          </w:hyperlink>
        </w:p>
        <w:p w14:paraId="7E99DA93" w14:textId="2F4A13D1" w:rsidR="00E20A2E" w:rsidRDefault="00E20A2E">
          <w:pPr>
            <w:pStyle w:val="TDC4"/>
            <w:tabs>
              <w:tab w:val="right" w:leader="dot" w:pos="9350"/>
            </w:tabs>
            <w:rPr>
              <w:rFonts w:asciiTheme="minorHAnsi" w:eastAsiaTheme="minorEastAsia" w:hAnsiTheme="minorHAnsi"/>
              <w:noProof/>
              <w:lang w:eastAsia="es-CO"/>
            </w:rPr>
          </w:pPr>
          <w:hyperlink w:anchor="_Toc56802493" w:history="1">
            <w:r w:rsidRPr="002B05E3">
              <w:rPr>
                <w:rStyle w:val="Hipervnculo"/>
                <w:noProof/>
              </w:rPr>
              <w:t>Ver Comentarios</w:t>
            </w:r>
            <w:r>
              <w:rPr>
                <w:noProof/>
                <w:webHidden/>
              </w:rPr>
              <w:tab/>
            </w:r>
            <w:r>
              <w:rPr>
                <w:noProof/>
                <w:webHidden/>
              </w:rPr>
              <w:fldChar w:fldCharType="begin"/>
            </w:r>
            <w:r>
              <w:rPr>
                <w:noProof/>
                <w:webHidden/>
              </w:rPr>
              <w:instrText xml:space="preserve"> PAGEREF _Toc56802493 \h </w:instrText>
            </w:r>
            <w:r>
              <w:rPr>
                <w:noProof/>
                <w:webHidden/>
              </w:rPr>
            </w:r>
            <w:r>
              <w:rPr>
                <w:noProof/>
                <w:webHidden/>
              </w:rPr>
              <w:fldChar w:fldCharType="separate"/>
            </w:r>
            <w:r>
              <w:rPr>
                <w:noProof/>
                <w:webHidden/>
              </w:rPr>
              <w:t>164</w:t>
            </w:r>
            <w:r>
              <w:rPr>
                <w:noProof/>
                <w:webHidden/>
              </w:rPr>
              <w:fldChar w:fldCharType="end"/>
            </w:r>
          </w:hyperlink>
        </w:p>
        <w:p w14:paraId="6F6335A2" w14:textId="265E4B9D" w:rsidR="00E20A2E" w:rsidRDefault="00E20A2E">
          <w:pPr>
            <w:pStyle w:val="TDC4"/>
            <w:tabs>
              <w:tab w:val="right" w:leader="dot" w:pos="9350"/>
            </w:tabs>
            <w:rPr>
              <w:rFonts w:asciiTheme="minorHAnsi" w:eastAsiaTheme="minorEastAsia" w:hAnsiTheme="minorHAnsi"/>
              <w:noProof/>
              <w:lang w:eastAsia="es-CO"/>
            </w:rPr>
          </w:pPr>
          <w:hyperlink w:anchor="_Toc56802494" w:history="1">
            <w:r w:rsidRPr="002B05E3">
              <w:rPr>
                <w:rStyle w:val="Hipervnculo"/>
                <w:noProof/>
              </w:rPr>
              <w:t>Ver Datos Cuenta</w:t>
            </w:r>
            <w:r>
              <w:rPr>
                <w:noProof/>
                <w:webHidden/>
              </w:rPr>
              <w:tab/>
            </w:r>
            <w:r>
              <w:rPr>
                <w:noProof/>
                <w:webHidden/>
              </w:rPr>
              <w:fldChar w:fldCharType="begin"/>
            </w:r>
            <w:r>
              <w:rPr>
                <w:noProof/>
                <w:webHidden/>
              </w:rPr>
              <w:instrText xml:space="preserve"> PAGEREF _Toc56802494 \h </w:instrText>
            </w:r>
            <w:r>
              <w:rPr>
                <w:noProof/>
                <w:webHidden/>
              </w:rPr>
            </w:r>
            <w:r>
              <w:rPr>
                <w:noProof/>
                <w:webHidden/>
              </w:rPr>
              <w:fldChar w:fldCharType="separate"/>
            </w:r>
            <w:r>
              <w:rPr>
                <w:noProof/>
                <w:webHidden/>
              </w:rPr>
              <w:t>165</w:t>
            </w:r>
            <w:r>
              <w:rPr>
                <w:noProof/>
                <w:webHidden/>
              </w:rPr>
              <w:fldChar w:fldCharType="end"/>
            </w:r>
          </w:hyperlink>
        </w:p>
        <w:p w14:paraId="4C0D67FC" w14:textId="52D06104" w:rsidR="00E20A2E" w:rsidRDefault="00E20A2E">
          <w:pPr>
            <w:pStyle w:val="TDC4"/>
            <w:tabs>
              <w:tab w:val="right" w:leader="dot" w:pos="9350"/>
            </w:tabs>
            <w:rPr>
              <w:rFonts w:asciiTheme="minorHAnsi" w:eastAsiaTheme="minorEastAsia" w:hAnsiTheme="minorHAnsi"/>
              <w:noProof/>
              <w:lang w:eastAsia="es-CO"/>
            </w:rPr>
          </w:pPr>
          <w:hyperlink w:anchor="_Toc56802495" w:history="1">
            <w:r w:rsidRPr="002B05E3">
              <w:rPr>
                <w:rStyle w:val="Hipervnculo"/>
                <w:noProof/>
              </w:rPr>
              <w:t>Añadir Empleado</w:t>
            </w:r>
            <w:r>
              <w:rPr>
                <w:noProof/>
                <w:webHidden/>
              </w:rPr>
              <w:tab/>
            </w:r>
            <w:r>
              <w:rPr>
                <w:noProof/>
                <w:webHidden/>
              </w:rPr>
              <w:fldChar w:fldCharType="begin"/>
            </w:r>
            <w:r>
              <w:rPr>
                <w:noProof/>
                <w:webHidden/>
              </w:rPr>
              <w:instrText xml:space="preserve"> PAGEREF _Toc56802495 \h </w:instrText>
            </w:r>
            <w:r>
              <w:rPr>
                <w:noProof/>
                <w:webHidden/>
              </w:rPr>
            </w:r>
            <w:r>
              <w:rPr>
                <w:noProof/>
                <w:webHidden/>
              </w:rPr>
              <w:fldChar w:fldCharType="separate"/>
            </w:r>
            <w:r>
              <w:rPr>
                <w:noProof/>
                <w:webHidden/>
              </w:rPr>
              <w:t>165</w:t>
            </w:r>
            <w:r>
              <w:rPr>
                <w:noProof/>
                <w:webHidden/>
              </w:rPr>
              <w:fldChar w:fldCharType="end"/>
            </w:r>
          </w:hyperlink>
        </w:p>
        <w:p w14:paraId="395B0A2F" w14:textId="1DB59B05" w:rsidR="00E20A2E" w:rsidRDefault="00E20A2E">
          <w:pPr>
            <w:pStyle w:val="TDC4"/>
            <w:tabs>
              <w:tab w:val="right" w:leader="dot" w:pos="9350"/>
            </w:tabs>
            <w:rPr>
              <w:rFonts w:asciiTheme="minorHAnsi" w:eastAsiaTheme="minorEastAsia" w:hAnsiTheme="minorHAnsi"/>
              <w:noProof/>
              <w:lang w:eastAsia="es-CO"/>
            </w:rPr>
          </w:pPr>
          <w:hyperlink w:anchor="_Toc56802496" w:history="1">
            <w:r w:rsidRPr="002B05E3">
              <w:rPr>
                <w:rStyle w:val="Hipervnculo"/>
                <w:noProof/>
              </w:rPr>
              <w:t>Buscar Emplead</w:t>
            </w:r>
            <w:r>
              <w:rPr>
                <w:noProof/>
                <w:webHidden/>
              </w:rPr>
              <w:tab/>
            </w:r>
            <w:r>
              <w:rPr>
                <w:noProof/>
                <w:webHidden/>
              </w:rPr>
              <w:fldChar w:fldCharType="begin"/>
            </w:r>
            <w:r>
              <w:rPr>
                <w:noProof/>
                <w:webHidden/>
              </w:rPr>
              <w:instrText xml:space="preserve"> PAGEREF _Toc56802496 \h </w:instrText>
            </w:r>
            <w:r>
              <w:rPr>
                <w:noProof/>
                <w:webHidden/>
              </w:rPr>
            </w:r>
            <w:r>
              <w:rPr>
                <w:noProof/>
                <w:webHidden/>
              </w:rPr>
              <w:fldChar w:fldCharType="separate"/>
            </w:r>
            <w:r>
              <w:rPr>
                <w:noProof/>
                <w:webHidden/>
              </w:rPr>
              <w:t>166</w:t>
            </w:r>
            <w:r>
              <w:rPr>
                <w:noProof/>
                <w:webHidden/>
              </w:rPr>
              <w:fldChar w:fldCharType="end"/>
            </w:r>
          </w:hyperlink>
        </w:p>
        <w:p w14:paraId="74A28C88" w14:textId="573A9655" w:rsidR="00E20A2E" w:rsidRDefault="00E20A2E">
          <w:pPr>
            <w:pStyle w:val="TDC4"/>
            <w:tabs>
              <w:tab w:val="right" w:leader="dot" w:pos="9350"/>
            </w:tabs>
            <w:rPr>
              <w:rFonts w:asciiTheme="minorHAnsi" w:eastAsiaTheme="minorEastAsia" w:hAnsiTheme="minorHAnsi"/>
              <w:noProof/>
              <w:lang w:eastAsia="es-CO"/>
            </w:rPr>
          </w:pPr>
          <w:hyperlink w:anchor="_Toc56802497" w:history="1">
            <w:r w:rsidRPr="002B05E3">
              <w:rPr>
                <w:rStyle w:val="Hipervnculo"/>
                <w:noProof/>
              </w:rPr>
              <w:t>Modificar Empleado</w:t>
            </w:r>
            <w:r>
              <w:rPr>
                <w:noProof/>
                <w:webHidden/>
              </w:rPr>
              <w:tab/>
            </w:r>
            <w:r>
              <w:rPr>
                <w:noProof/>
                <w:webHidden/>
              </w:rPr>
              <w:fldChar w:fldCharType="begin"/>
            </w:r>
            <w:r>
              <w:rPr>
                <w:noProof/>
                <w:webHidden/>
              </w:rPr>
              <w:instrText xml:space="preserve"> PAGEREF _Toc56802497 \h </w:instrText>
            </w:r>
            <w:r>
              <w:rPr>
                <w:noProof/>
                <w:webHidden/>
              </w:rPr>
            </w:r>
            <w:r>
              <w:rPr>
                <w:noProof/>
                <w:webHidden/>
              </w:rPr>
              <w:fldChar w:fldCharType="separate"/>
            </w:r>
            <w:r>
              <w:rPr>
                <w:noProof/>
                <w:webHidden/>
              </w:rPr>
              <w:t>166</w:t>
            </w:r>
            <w:r>
              <w:rPr>
                <w:noProof/>
                <w:webHidden/>
              </w:rPr>
              <w:fldChar w:fldCharType="end"/>
            </w:r>
          </w:hyperlink>
        </w:p>
        <w:p w14:paraId="1AF626FC" w14:textId="23DDEB6C" w:rsidR="00E20A2E" w:rsidRDefault="00E20A2E">
          <w:pPr>
            <w:pStyle w:val="TDC4"/>
            <w:tabs>
              <w:tab w:val="right" w:leader="dot" w:pos="9350"/>
            </w:tabs>
            <w:rPr>
              <w:rFonts w:asciiTheme="minorHAnsi" w:eastAsiaTheme="minorEastAsia" w:hAnsiTheme="minorHAnsi"/>
              <w:noProof/>
              <w:lang w:eastAsia="es-CO"/>
            </w:rPr>
          </w:pPr>
          <w:hyperlink w:anchor="_Toc56802498" w:history="1">
            <w:r w:rsidRPr="002B05E3">
              <w:rPr>
                <w:rStyle w:val="Hipervnculo"/>
                <w:noProof/>
              </w:rPr>
              <w:t>Modificar Empleado 1</w:t>
            </w:r>
            <w:r>
              <w:rPr>
                <w:noProof/>
                <w:webHidden/>
              </w:rPr>
              <w:tab/>
            </w:r>
            <w:r>
              <w:rPr>
                <w:noProof/>
                <w:webHidden/>
              </w:rPr>
              <w:fldChar w:fldCharType="begin"/>
            </w:r>
            <w:r>
              <w:rPr>
                <w:noProof/>
                <w:webHidden/>
              </w:rPr>
              <w:instrText xml:space="preserve"> PAGEREF _Toc56802498 \h </w:instrText>
            </w:r>
            <w:r>
              <w:rPr>
                <w:noProof/>
                <w:webHidden/>
              </w:rPr>
            </w:r>
            <w:r>
              <w:rPr>
                <w:noProof/>
                <w:webHidden/>
              </w:rPr>
              <w:fldChar w:fldCharType="separate"/>
            </w:r>
            <w:r>
              <w:rPr>
                <w:noProof/>
                <w:webHidden/>
              </w:rPr>
              <w:t>166</w:t>
            </w:r>
            <w:r>
              <w:rPr>
                <w:noProof/>
                <w:webHidden/>
              </w:rPr>
              <w:fldChar w:fldCharType="end"/>
            </w:r>
          </w:hyperlink>
        </w:p>
        <w:p w14:paraId="70424279" w14:textId="285C26A1" w:rsidR="00E20A2E" w:rsidRDefault="00E20A2E">
          <w:pPr>
            <w:pStyle w:val="TDC4"/>
            <w:tabs>
              <w:tab w:val="right" w:leader="dot" w:pos="9350"/>
            </w:tabs>
            <w:rPr>
              <w:rFonts w:asciiTheme="minorHAnsi" w:eastAsiaTheme="minorEastAsia" w:hAnsiTheme="minorHAnsi"/>
              <w:noProof/>
              <w:lang w:eastAsia="es-CO"/>
            </w:rPr>
          </w:pPr>
          <w:hyperlink w:anchor="_Toc56802499" w:history="1">
            <w:r w:rsidRPr="002B05E3">
              <w:rPr>
                <w:rStyle w:val="Hipervnculo"/>
                <w:noProof/>
              </w:rPr>
              <w:t>Solicitar Cuenta Talento Humano</w:t>
            </w:r>
            <w:r>
              <w:rPr>
                <w:noProof/>
                <w:webHidden/>
              </w:rPr>
              <w:tab/>
            </w:r>
            <w:r>
              <w:rPr>
                <w:noProof/>
                <w:webHidden/>
              </w:rPr>
              <w:fldChar w:fldCharType="begin"/>
            </w:r>
            <w:r>
              <w:rPr>
                <w:noProof/>
                <w:webHidden/>
              </w:rPr>
              <w:instrText xml:space="preserve"> PAGEREF _Toc56802499 \h </w:instrText>
            </w:r>
            <w:r>
              <w:rPr>
                <w:noProof/>
                <w:webHidden/>
              </w:rPr>
            </w:r>
            <w:r>
              <w:rPr>
                <w:noProof/>
                <w:webHidden/>
              </w:rPr>
              <w:fldChar w:fldCharType="separate"/>
            </w:r>
            <w:r>
              <w:rPr>
                <w:noProof/>
                <w:webHidden/>
              </w:rPr>
              <w:t>167</w:t>
            </w:r>
            <w:r>
              <w:rPr>
                <w:noProof/>
                <w:webHidden/>
              </w:rPr>
              <w:fldChar w:fldCharType="end"/>
            </w:r>
          </w:hyperlink>
        </w:p>
        <w:p w14:paraId="38FD0D40" w14:textId="1EA1D35C" w:rsidR="00E20A2E" w:rsidRDefault="00E20A2E">
          <w:pPr>
            <w:pStyle w:val="TDC4"/>
            <w:tabs>
              <w:tab w:val="right" w:leader="dot" w:pos="9350"/>
            </w:tabs>
            <w:rPr>
              <w:rFonts w:asciiTheme="minorHAnsi" w:eastAsiaTheme="minorEastAsia" w:hAnsiTheme="minorHAnsi"/>
              <w:noProof/>
              <w:lang w:eastAsia="es-CO"/>
            </w:rPr>
          </w:pPr>
          <w:hyperlink w:anchor="_Toc56802500" w:history="1">
            <w:r w:rsidRPr="002B05E3">
              <w:rPr>
                <w:rStyle w:val="Hipervnculo"/>
                <w:noProof/>
              </w:rPr>
              <w:t>Solicitar Cuenta Talento Humano 1</w:t>
            </w:r>
            <w:r>
              <w:rPr>
                <w:noProof/>
                <w:webHidden/>
              </w:rPr>
              <w:tab/>
            </w:r>
            <w:r>
              <w:rPr>
                <w:noProof/>
                <w:webHidden/>
              </w:rPr>
              <w:fldChar w:fldCharType="begin"/>
            </w:r>
            <w:r>
              <w:rPr>
                <w:noProof/>
                <w:webHidden/>
              </w:rPr>
              <w:instrText xml:space="preserve"> PAGEREF _Toc56802500 \h </w:instrText>
            </w:r>
            <w:r>
              <w:rPr>
                <w:noProof/>
                <w:webHidden/>
              </w:rPr>
            </w:r>
            <w:r>
              <w:rPr>
                <w:noProof/>
                <w:webHidden/>
              </w:rPr>
              <w:fldChar w:fldCharType="separate"/>
            </w:r>
            <w:r>
              <w:rPr>
                <w:noProof/>
                <w:webHidden/>
              </w:rPr>
              <w:t>167</w:t>
            </w:r>
            <w:r>
              <w:rPr>
                <w:noProof/>
                <w:webHidden/>
              </w:rPr>
              <w:fldChar w:fldCharType="end"/>
            </w:r>
          </w:hyperlink>
        </w:p>
        <w:p w14:paraId="5EF21C4D" w14:textId="52F09E05" w:rsidR="00E20A2E" w:rsidRDefault="00E20A2E">
          <w:pPr>
            <w:pStyle w:val="TDC4"/>
            <w:tabs>
              <w:tab w:val="right" w:leader="dot" w:pos="9350"/>
            </w:tabs>
            <w:rPr>
              <w:rFonts w:asciiTheme="minorHAnsi" w:eastAsiaTheme="minorEastAsia" w:hAnsiTheme="minorHAnsi"/>
              <w:noProof/>
              <w:lang w:eastAsia="es-CO"/>
            </w:rPr>
          </w:pPr>
          <w:hyperlink w:anchor="_Toc56802501" w:history="1">
            <w:r w:rsidRPr="002B05E3">
              <w:rPr>
                <w:rStyle w:val="Hipervnculo"/>
                <w:noProof/>
              </w:rPr>
              <w:t>Ver todos los Empleados</w:t>
            </w:r>
            <w:r>
              <w:rPr>
                <w:noProof/>
                <w:webHidden/>
              </w:rPr>
              <w:tab/>
            </w:r>
            <w:r>
              <w:rPr>
                <w:noProof/>
                <w:webHidden/>
              </w:rPr>
              <w:fldChar w:fldCharType="begin"/>
            </w:r>
            <w:r>
              <w:rPr>
                <w:noProof/>
                <w:webHidden/>
              </w:rPr>
              <w:instrText xml:space="preserve"> PAGEREF _Toc56802501 \h </w:instrText>
            </w:r>
            <w:r>
              <w:rPr>
                <w:noProof/>
                <w:webHidden/>
              </w:rPr>
            </w:r>
            <w:r>
              <w:rPr>
                <w:noProof/>
                <w:webHidden/>
              </w:rPr>
              <w:fldChar w:fldCharType="separate"/>
            </w:r>
            <w:r>
              <w:rPr>
                <w:noProof/>
                <w:webHidden/>
              </w:rPr>
              <w:t>167</w:t>
            </w:r>
            <w:r>
              <w:rPr>
                <w:noProof/>
                <w:webHidden/>
              </w:rPr>
              <w:fldChar w:fldCharType="end"/>
            </w:r>
          </w:hyperlink>
        </w:p>
        <w:p w14:paraId="09349DD4" w14:textId="3B3EC731" w:rsidR="00E20A2E" w:rsidRDefault="00E20A2E">
          <w:pPr>
            <w:pStyle w:val="TDC4"/>
            <w:tabs>
              <w:tab w:val="right" w:leader="dot" w:pos="9350"/>
            </w:tabs>
            <w:rPr>
              <w:rFonts w:asciiTheme="minorHAnsi" w:eastAsiaTheme="minorEastAsia" w:hAnsiTheme="minorHAnsi"/>
              <w:noProof/>
              <w:lang w:eastAsia="es-CO"/>
            </w:rPr>
          </w:pPr>
          <w:hyperlink w:anchor="_Toc56802502" w:history="1">
            <w:r w:rsidRPr="002B05E3">
              <w:rPr>
                <w:rStyle w:val="Hipervnculo"/>
                <w:noProof/>
              </w:rPr>
              <w:t>Buscar Contrato</w:t>
            </w:r>
            <w:r>
              <w:rPr>
                <w:noProof/>
                <w:webHidden/>
              </w:rPr>
              <w:tab/>
            </w:r>
            <w:r>
              <w:rPr>
                <w:noProof/>
                <w:webHidden/>
              </w:rPr>
              <w:fldChar w:fldCharType="begin"/>
            </w:r>
            <w:r>
              <w:rPr>
                <w:noProof/>
                <w:webHidden/>
              </w:rPr>
              <w:instrText xml:space="preserve"> PAGEREF _Toc56802502 \h </w:instrText>
            </w:r>
            <w:r>
              <w:rPr>
                <w:noProof/>
                <w:webHidden/>
              </w:rPr>
            </w:r>
            <w:r>
              <w:rPr>
                <w:noProof/>
                <w:webHidden/>
              </w:rPr>
              <w:fldChar w:fldCharType="separate"/>
            </w:r>
            <w:r>
              <w:rPr>
                <w:noProof/>
                <w:webHidden/>
              </w:rPr>
              <w:t>168</w:t>
            </w:r>
            <w:r>
              <w:rPr>
                <w:noProof/>
                <w:webHidden/>
              </w:rPr>
              <w:fldChar w:fldCharType="end"/>
            </w:r>
          </w:hyperlink>
        </w:p>
        <w:p w14:paraId="4297780D" w14:textId="7A969363" w:rsidR="00E20A2E" w:rsidRDefault="00E20A2E">
          <w:pPr>
            <w:pStyle w:val="TDC4"/>
            <w:tabs>
              <w:tab w:val="right" w:leader="dot" w:pos="9350"/>
            </w:tabs>
            <w:rPr>
              <w:rFonts w:asciiTheme="minorHAnsi" w:eastAsiaTheme="minorEastAsia" w:hAnsiTheme="minorHAnsi"/>
              <w:noProof/>
              <w:lang w:eastAsia="es-CO"/>
            </w:rPr>
          </w:pPr>
          <w:hyperlink w:anchor="_Toc56802503" w:history="1">
            <w:r w:rsidRPr="002B05E3">
              <w:rPr>
                <w:rStyle w:val="Hipervnculo"/>
                <w:noProof/>
              </w:rPr>
              <w:t>Crear Contrato</w:t>
            </w:r>
            <w:r>
              <w:rPr>
                <w:noProof/>
                <w:webHidden/>
              </w:rPr>
              <w:tab/>
            </w:r>
            <w:r>
              <w:rPr>
                <w:noProof/>
                <w:webHidden/>
              </w:rPr>
              <w:fldChar w:fldCharType="begin"/>
            </w:r>
            <w:r>
              <w:rPr>
                <w:noProof/>
                <w:webHidden/>
              </w:rPr>
              <w:instrText xml:space="preserve"> PAGEREF _Toc56802503 \h </w:instrText>
            </w:r>
            <w:r>
              <w:rPr>
                <w:noProof/>
                <w:webHidden/>
              </w:rPr>
            </w:r>
            <w:r>
              <w:rPr>
                <w:noProof/>
                <w:webHidden/>
              </w:rPr>
              <w:fldChar w:fldCharType="separate"/>
            </w:r>
            <w:r>
              <w:rPr>
                <w:noProof/>
                <w:webHidden/>
              </w:rPr>
              <w:t>169</w:t>
            </w:r>
            <w:r>
              <w:rPr>
                <w:noProof/>
                <w:webHidden/>
              </w:rPr>
              <w:fldChar w:fldCharType="end"/>
            </w:r>
          </w:hyperlink>
        </w:p>
        <w:p w14:paraId="47E560BD" w14:textId="3C3F54B3" w:rsidR="00E20A2E" w:rsidRDefault="00E20A2E">
          <w:pPr>
            <w:pStyle w:val="TDC4"/>
            <w:tabs>
              <w:tab w:val="right" w:leader="dot" w:pos="9350"/>
            </w:tabs>
            <w:rPr>
              <w:rFonts w:asciiTheme="minorHAnsi" w:eastAsiaTheme="minorEastAsia" w:hAnsiTheme="minorHAnsi"/>
              <w:noProof/>
              <w:lang w:eastAsia="es-CO"/>
            </w:rPr>
          </w:pPr>
          <w:hyperlink w:anchor="_Toc56802504" w:history="1">
            <w:r w:rsidRPr="002B05E3">
              <w:rPr>
                <w:rStyle w:val="Hipervnculo"/>
                <w:noProof/>
              </w:rPr>
              <w:t>Ver Todos los Contratos</w:t>
            </w:r>
            <w:r>
              <w:rPr>
                <w:noProof/>
                <w:webHidden/>
              </w:rPr>
              <w:tab/>
            </w:r>
            <w:r>
              <w:rPr>
                <w:noProof/>
                <w:webHidden/>
              </w:rPr>
              <w:fldChar w:fldCharType="begin"/>
            </w:r>
            <w:r>
              <w:rPr>
                <w:noProof/>
                <w:webHidden/>
              </w:rPr>
              <w:instrText xml:space="preserve"> PAGEREF _Toc56802504 \h </w:instrText>
            </w:r>
            <w:r>
              <w:rPr>
                <w:noProof/>
                <w:webHidden/>
              </w:rPr>
            </w:r>
            <w:r>
              <w:rPr>
                <w:noProof/>
                <w:webHidden/>
              </w:rPr>
              <w:fldChar w:fldCharType="separate"/>
            </w:r>
            <w:r>
              <w:rPr>
                <w:noProof/>
                <w:webHidden/>
              </w:rPr>
              <w:t>169</w:t>
            </w:r>
            <w:r>
              <w:rPr>
                <w:noProof/>
                <w:webHidden/>
              </w:rPr>
              <w:fldChar w:fldCharType="end"/>
            </w:r>
          </w:hyperlink>
        </w:p>
        <w:p w14:paraId="45BD2094" w14:textId="32394BF3" w:rsidR="00E20A2E" w:rsidRDefault="00E20A2E">
          <w:pPr>
            <w:pStyle w:val="TDC4"/>
            <w:tabs>
              <w:tab w:val="right" w:leader="dot" w:pos="9350"/>
            </w:tabs>
            <w:rPr>
              <w:rFonts w:asciiTheme="minorHAnsi" w:eastAsiaTheme="minorEastAsia" w:hAnsiTheme="minorHAnsi"/>
              <w:noProof/>
              <w:lang w:eastAsia="es-CO"/>
            </w:rPr>
          </w:pPr>
          <w:hyperlink w:anchor="_Toc56802505" w:history="1">
            <w:r w:rsidRPr="002B05E3">
              <w:rPr>
                <w:rStyle w:val="Hipervnculo"/>
                <w:noProof/>
              </w:rPr>
              <w:t>Ver Entidades Contratadas</w:t>
            </w:r>
            <w:r>
              <w:rPr>
                <w:noProof/>
                <w:webHidden/>
              </w:rPr>
              <w:tab/>
            </w:r>
            <w:r>
              <w:rPr>
                <w:noProof/>
                <w:webHidden/>
              </w:rPr>
              <w:fldChar w:fldCharType="begin"/>
            </w:r>
            <w:r>
              <w:rPr>
                <w:noProof/>
                <w:webHidden/>
              </w:rPr>
              <w:instrText xml:space="preserve"> PAGEREF _Toc56802505 \h </w:instrText>
            </w:r>
            <w:r>
              <w:rPr>
                <w:noProof/>
                <w:webHidden/>
              </w:rPr>
            </w:r>
            <w:r>
              <w:rPr>
                <w:noProof/>
                <w:webHidden/>
              </w:rPr>
              <w:fldChar w:fldCharType="separate"/>
            </w:r>
            <w:r>
              <w:rPr>
                <w:noProof/>
                <w:webHidden/>
              </w:rPr>
              <w:t>170</w:t>
            </w:r>
            <w:r>
              <w:rPr>
                <w:noProof/>
                <w:webHidden/>
              </w:rPr>
              <w:fldChar w:fldCharType="end"/>
            </w:r>
          </w:hyperlink>
        </w:p>
        <w:p w14:paraId="0397B984" w14:textId="52D7D8E2" w:rsidR="00E20A2E" w:rsidRDefault="00E20A2E">
          <w:pPr>
            <w:pStyle w:val="TDC3"/>
            <w:tabs>
              <w:tab w:val="right" w:leader="dot" w:pos="9350"/>
            </w:tabs>
            <w:rPr>
              <w:rFonts w:asciiTheme="minorHAnsi" w:eastAsiaTheme="minorEastAsia" w:hAnsiTheme="minorHAnsi"/>
              <w:noProof/>
              <w:lang w:eastAsia="es-CO"/>
            </w:rPr>
          </w:pPr>
          <w:hyperlink w:anchor="_Toc56802506" w:history="1">
            <w:r w:rsidRPr="002B05E3">
              <w:rPr>
                <w:rStyle w:val="Hipervnculo"/>
                <w:noProof/>
              </w:rPr>
              <w:t>Mockups aplicación móvil</w:t>
            </w:r>
            <w:r>
              <w:rPr>
                <w:noProof/>
                <w:webHidden/>
              </w:rPr>
              <w:tab/>
            </w:r>
            <w:r>
              <w:rPr>
                <w:noProof/>
                <w:webHidden/>
              </w:rPr>
              <w:fldChar w:fldCharType="begin"/>
            </w:r>
            <w:r>
              <w:rPr>
                <w:noProof/>
                <w:webHidden/>
              </w:rPr>
              <w:instrText xml:space="preserve"> PAGEREF _Toc56802506 \h </w:instrText>
            </w:r>
            <w:r>
              <w:rPr>
                <w:noProof/>
                <w:webHidden/>
              </w:rPr>
            </w:r>
            <w:r>
              <w:rPr>
                <w:noProof/>
                <w:webHidden/>
              </w:rPr>
              <w:fldChar w:fldCharType="separate"/>
            </w:r>
            <w:r>
              <w:rPr>
                <w:noProof/>
                <w:webHidden/>
              </w:rPr>
              <w:t>170</w:t>
            </w:r>
            <w:r>
              <w:rPr>
                <w:noProof/>
                <w:webHidden/>
              </w:rPr>
              <w:fldChar w:fldCharType="end"/>
            </w:r>
          </w:hyperlink>
        </w:p>
        <w:p w14:paraId="6EB4B812" w14:textId="694640EC" w:rsidR="00E20A2E" w:rsidRDefault="00E20A2E">
          <w:pPr>
            <w:pStyle w:val="TDC4"/>
            <w:tabs>
              <w:tab w:val="right" w:leader="dot" w:pos="9350"/>
            </w:tabs>
            <w:rPr>
              <w:rFonts w:asciiTheme="minorHAnsi" w:eastAsiaTheme="minorEastAsia" w:hAnsiTheme="minorHAnsi"/>
              <w:noProof/>
              <w:lang w:eastAsia="es-CO"/>
            </w:rPr>
          </w:pPr>
          <w:hyperlink w:anchor="_Toc56802507" w:history="1">
            <w:r w:rsidRPr="002B05E3">
              <w:rPr>
                <w:rStyle w:val="Hipervnculo"/>
                <w:noProof/>
              </w:rPr>
              <w:t>Login</w:t>
            </w:r>
            <w:r>
              <w:rPr>
                <w:noProof/>
                <w:webHidden/>
              </w:rPr>
              <w:tab/>
            </w:r>
            <w:r>
              <w:rPr>
                <w:noProof/>
                <w:webHidden/>
              </w:rPr>
              <w:fldChar w:fldCharType="begin"/>
            </w:r>
            <w:r>
              <w:rPr>
                <w:noProof/>
                <w:webHidden/>
              </w:rPr>
              <w:instrText xml:space="preserve"> PAGEREF _Toc56802507 \h </w:instrText>
            </w:r>
            <w:r>
              <w:rPr>
                <w:noProof/>
                <w:webHidden/>
              </w:rPr>
            </w:r>
            <w:r>
              <w:rPr>
                <w:noProof/>
                <w:webHidden/>
              </w:rPr>
              <w:fldChar w:fldCharType="separate"/>
            </w:r>
            <w:r>
              <w:rPr>
                <w:noProof/>
                <w:webHidden/>
              </w:rPr>
              <w:t>170</w:t>
            </w:r>
            <w:r>
              <w:rPr>
                <w:noProof/>
                <w:webHidden/>
              </w:rPr>
              <w:fldChar w:fldCharType="end"/>
            </w:r>
          </w:hyperlink>
        </w:p>
        <w:p w14:paraId="26067072" w14:textId="42C24E51" w:rsidR="00E20A2E" w:rsidRDefault="00E20A2E">
          <w:pPr>
            <w:pStyle w:val="TDC4"/>
            <w:tabs>
              <w:tab w:val="right" w:leader="dot" w:pos="9350"/>
            </w:tabs>
            <w:rPr>
              <w:rFonts w:asciiTheme="minorHAnsi" w:eastAsiaTheme="minorEastAsia" w:hAnsiTheme="minorHAnsi"/>
              <w:noProof/>
              <w:lang w:eastAsia="es-CO"/>
            </w:rPr>
          </w:pPr>
          <w:hyperlink w:anchor="_Toc56802508" w:history="1">
            <w:r w:rsidRPr="002B05E3">
              <w:rPr>
                <w:rStyle w:val="Hipervnculo"/>
                <w:noProof/>
              </w:rPr>
              <w:t>Ventana principal</w:t>
            </w:r>
            <w:r>
              <w:rPr>
                <w:noProof/>
                <w:webHidden/>
              </w:rPr>
              <w:tab/>
            </w:r>
            <w:r>
              <w:rPr>
                <w:noProof/>
                <w:webHidden/>
              </w:rPr>
              <w:fldChar w:fldCharType="begin"/>
            </w:r>
            <w:r>
              <w:rPr>
                <w:noProof/>
                <w:webHidden/>
              </w:rPr>
              <w:instrText xml:space="preserve"> PAGEREF _Toc56802508 \h </w:instrText>
            </w:r>
            <w:r>
              <w:rPr>
                <w:noProof/>
                <w:webHidden/>
              </w:rPr>
            </w:r>
            <w:r>
              <w:rPr>
                <w:noProof/>
                <w:webHidden/>
              </w:rPr>
              <w:fldChar w:fldCharType="separate"/>
            </w:r>
            <w:r>
              <w:rPr>
                <w:noProof/>
                <w:webHidden/>
              </w:rPr>
              <w:t>171</w:t>
            </w:r>
            <w:r>
              <w:rPr>
                <w:noProof/>
                <w:webHidden/>
              </w:rPr>
              <w:fldChar w:fldCharType="end"/>
            </w:r>
          </w:hyperlink>
        </w:p>
        <w:p w14:paraId="60147A16" w14:textId="621AAA17" w:rsidR="00E20A2E" w:rsidRDefault="00E20A2E">
          <w:pPr>
            <w:pStyle w:val="TDC4"/>
            <w:tabs>
              <w:tab w:val="right" w:leader="dot" w:pos="9350"/>
            </w:tabs>
            <w:rPr>
              <w:rFonts w:asciiTheme="minorHAnsi" w:eastAsiaTheme="minorEastAsia" w:hAnsiTheme="minorHAnsi"/>
              <w:noProof/>
              <w:lang w:eastAsia="es-CO"/>
            </w:rPr>
          </w:pPr>
          <w:hyperlink w:anchor="_Toc56802509" w:history="1">
            <w:r w:rsidRPr="002B05E3">
              <w:rPr>
                <w:rStyle w:val="Hipervnculo"/>
                <w:noProof/>
              </w:rPr>
              <w:t>Menú</w:t>
            </w:r>
            <w:r>
              <w:rPr>
                <w:noProof/>
                <w:webHidden/>
              </w:rPr>
              <w:tab/>
            </w:r>
            <w:r>
              <w:rPr>
                <w:noProof/>
                <w:webHidden/>
              </w:rPr>
              <w:fldChar w:fldCharType="begin"/>
            </w:r>
            <w:r>
              <w:rPr>
                <w:noProof/>
                <w:webHidden/>
              </w:rPr>
              <w:instrText xml:space="preserve"> PAGEREF _Toc56802509 \h </w:instrText>
            </w:r>
            <w:r>
              <w:rPr>
                <w:noProof/>
                <w:webHidden/>
              </w:rPr>
            </w:r>
            <w:r>
              <w:rPr>
                <w:noProof/>
                <w:webHidden/>
              </w:rPr>
              <w:fldChar w:fldCharType="separate"/>
            </w:r>
            <w:r>
              <w:rPr>
                <w:noProof/>
                <w:webHidden/>
              </w:rPr>
              <w:t>172</w:t>
            </w:r>
            <w:r>
              <w:rPr>
                <w:noProof/>
                <w:webHidden/>
              </w:rPr>
              <w:fldChar w:fldCharType="end"/>
            </w:r>
          </w:hyperlink>
        </w:p>
        <w:p w14:paraId="0C9C926F" w14:textId="41C062C0" w:rsidR="00E20A2E" w:rsidRDefault="00E20A2E">
          <w:pPr>
            <w:pStyle w:val="TDC4"/>
            <w:tabs>
              <w:tab w:val="right" w:leader="dot" w:pos="9350"/>
            </w:tabs>
            <w:rPr>
              <w:rFonts w:asciiTheme="minorHAnsi" w:eastAsiaTheme="minorEastAsia" w:hAnsiTheme="minorHAnsi"/>
              <w:noProof/>
              <w:lang w:eastAsia="es-CO"/>
            </w:rPr>
          </w:pPr>
          <w:hyperlink w:anchor="_Toc56802510" w:history="1">
            <w:r w:rsidRPr="002B05E3">
              <w:rPr>
                <w:rStyle w:val="Hipervnculo"/>
                <w:noProof/>
              </w:rPr>
              <w:t>Cuenta</w:t>
            </w:r>
            <w:r>
              <w:rPr>
                <w:noProof/>
                <w:webHidden/>
              </w:rPr>
              <w:tab/>
            </w:r>
            <w:r>
              <w:rPr>
                <w:noProof/>
                <w:webHidden/>
              </w:rPr>
              <w:fldChar w:fldCharType="begin"/>
            </w:r>
            <w:r>
              <w:rPr>
                <w:noProof/>
                <w:webHidden/>
              </w:rPr>
              <w:instrText xml:space="preserve"> PAGEREF _Toc56802510 \h </w:instrText>
            </w:r>
            <w:r>
              <w:rPr>
                <w:noProof/>
                <w:webHidden/>
              </w:rPr>
            </w:r>
            <w:r>
              <w:rPr>
                <w:noProof/>
                <w:webHidden/>
              </w:rPr>
              <w:fldChar w:fldCharType="separate"/>
            </w:r>
            <w:r>
              <w:rPr>
                <w:noProof/>
                <w:webHidden/>
              </w:rPr>
              <w:t>173</w:t>
            </w:r>
            <w:r>
              <w:rPr>
                <w:noProof/>
                <w:webHidden/>
              </w:rPr>
              <w:fldChar w:fldCharType="end"/>
            </w:r>
          </w:hyperlink>
        </w:p>
        <w:p w14:paraId="6DAA6A23" w14:textId="7504EC5C" w:rsidR="00E20A2E" w:rsidRDefault="00E20A2E">
          <w:pPr>
            <w:pStyle w:val="TDC4"/>
            <w:tabs>
              <w:tab w:val="right" w:leader="dot" w:pos="9350"/>
            </w:tabs>
            <w:rPr>
              <w:rFonts w:asciiTheme="minorHAnsi" w:eastAsiaTheme="minorEastAsia" w:hAnsiTheme="minorHAnsi"/>
              <w:noProof/>
              <w:lang w:eastAsia="es-CO"/>
            </w:rPr>
          </w:pPr>
          <w:hyperlink w:anchor="_Toc56802511" w:history="1">
            <w:r w:rsidRPr="002B05E3">
              <w:rPr>
                <w:rStyle w:val="Hipervnculo"/>
                <w:noProof/>
              </w:rPr>
              <w:t>Juegos</w:t>
            </w:r>
            <w:r>
              <w:rPr>
                <w:noProof/>
                <w:webHidden/>
              </w:rPr>
              <w:tab/>
            </w:r>
            <w:r>
              <w:rPr>
                <w:noProof/>
                <w:webHidden/>
              </w:rPr>
              <w:fldChar w:fldCharType="begin"/>
            </w:r>
            <w:r>
              <w:rPr>
                <w:noProof/>
                <w:webHidden/>
              </w:rPr>
              <w:instrText xml:space="preserve"> PAGEREF _Toc56802511 \h </w:instrText>
            </w:r>
            <w:r>
              <w:rPr>
                <w:noProof/>
                <w:webHidden/>
              </w:rPr>
            </w:r>
            <w:r>
              <w:rPr>
                <w:noProof/>
                <w:webHidden/>
              </w:rPr>
              <w:fldChar w:fldCharType="separate"/>
            </w:r>
            <w:r>
              <w:rPr>
                <w:noProof/>
                <w:webHidden/>
              </w:rPr>
              <w:t>174</w:t>
            </w:r>
            <w:r>
              <w:rPr>
                <w:noProof/>
                <w:webHidden/>
              </w:rPr>
              <w:fldChar w:fldCharType="end"/>
            </w:r>
          </w:hyperlink>
        </w:p>
        <w:p w14:paraId="3DB6BB4C" w14:textId="100E3533" w:rsidR="00E20A2E" w:rsidRDefault="00E20A2E">
          <w:pPr>
            <w:pStyle w:val="TDC4"/>
            <w:tabs>
              <w:tab w:val="right" w:leader="dot" w:pos="9350"/>
            </w:tabs>
            <w:rPr>
              <w:rFonts w:asciiTheme="minorHAnsi" w:eastAsiaTheme="minorEastAsia" w:hAnsiTheme="minorHAnsi"/>
              <w:noProof/>
              <w:lang w:eastAsia="es-CO"/>
            </w:rPr>
          </w:pPr>
          <w:hyperlink w:anchor="_Toc56802512" w:history="1">
            <w:r w:rsidRPr="002B05E3">
              <w:rPr>
                <w:rStyle w:val="Hipervnculo"/>
                <w:noProof/>
              </w:rPr>
              <w:t>Recompensas</w:t>
            </w:r>
            <w:r>
              <w:rPr>
                <w:noProof/>
                <w:webHidden/>
              </w:rPr>
              <w:tab/>
            </w:r>
            <w:r>
              <w:rPr>
                <w:noProof/>
                <w:webHidden/>
              </w:rPr>
              <w:fldChar w:fldCharType="begin"/>
            </w:r>
            <w:r>
              <w:rPr>
                <w:noProof/>
                <w:webHidden/>
              </w:rPr>
              <w:instrText xml:space="preserve"> PAGEREF _Toc56802512 \h </w:instrText>
            </w:r>
            <w:r>
              <w:rPr>
                <w:noProof/>
                <w:webHidden/>
              </w:rPr>
            </w:r>
            <w:r>
              <w:rPr>
                <w:noProof/>
                <w:webHidden/>
              </w:rPr>
              <w:fldChar w:fldCharType="separate"/>
            </w:r>
            <w:r>
              <w:rPr>
                <w:noProof/>
                <w:webHidden/>
              </w:rPr>
              <w:t>175</w:t>
            </w:r>
            <w:r>
              <w:rPr>
                <w:noProof/>
                <w:webHidden/>
              </w:rPr>
              <w:fldChar w:fldCharType="end"/>
            </w:r>
          </w:hyperlink>
        </w:p>
        <w:p w14:paraId="263C32BF" w14:textId="34769F45" w:rsidR="00E20A2E" w:rsidRDefault="00E20A2E">
          <w:pPr>
            <w:pStyle w:val="TDC4"/>
            <w:tabs>
              <w:tab w:val="right" w:leader="dot" w:pos="9350"/>
            </w:tabs>
            <w:rPr>
              <w:rFonts w:asciiTheme="minorHAnsi" w:eastAsiaTheme="minorEastAsia" w:hAnsiTheme="minorHAnsi"/>
              <w:noProof/>
              <w:lang w:eastAsia="es-CO"/>
            </w:rPr>
          </w:pPr>
          <w:hyperlink w:anchor="_Toc56802513" w:history="1">
            <w:r w:rsidRPr="002B05E3">
              <w:rPr>
                <w:rStyle w:val="Hipervnculo"/>
                <w:noProof/>
              </w:rPr>
              <w:t>Reportes</w:t>
            </w:r>
            <w:r>
              <w:rPr>
                <w:noProof/>
                <w:webHidden/>
              </w:rPr>
              <w:tab/>
            </w:r>
            <w:r>
              <w:rPr>
                <w:noProof/>
                <w:webHidden/>
              </w:rPr>
              <w:fldChar w:fldCharType="begin"/>
            </w:r>
            <w:r>
              <w:rPr>
                <w:noProof/>
                <w:webHidden/>
              </w:rPr>
              <w:instrText xml:space="preserve"> PAGEREF _Toc56802513 \h </w:instrText>
            </w:r>
            <w:r>
              <w:rPr>
                <w:noProof/>
                <w:webHidden/>
              </w:rPr>
            </w:r>
            <w:r>
              <w:rPr>
                <w:noProof/>
                <w:webHidden/>
              </w:rPr>
              <w:fldChar w:fldCharType="separate"/>
            </w:r>
            <w:r>
              <w:rPr>
                <w:noProof/>
                <w:webHidden/>
              </w:rPr>
              <w:t>176</w:t>
            </w:r>
            <w:r>
              <w:rPr>
                <w:noProof/>
                <w:webHidden/>
              </w:rPr>
              <w:fldChar w:fldCharType="end"/>
            </w:r>
          </w:hyperlink>
        </w:p>
        <w:p w14:paraId="6E737E95" w14:textId="34245037" w:rsidR="00E20A2E" w:rsidRDefault="00E20A2E">
          <w:pPr>
            <w:pStyle w:val="TDC4"/>
            <w:tabs>
              <w:tab w:val="right" w:leader="dot" w:pos="9350"/>
            </w:tabs>
            <w:rPr>
              <w:rFonts w:asciiTheme="minorHAnsi" w:eastAsiaTheme="minorEastAsia" w:hAnsiTheme="minorHAnsi"/>
              <w:noProof/>
              <w:lang w:eastAsia="es-CO"/>
            </w:rPr>
          </w:pPr>
          <w:hyperlink w:anchor="_Toc56802514" w:history="1">
            <w:r w:rsidRPr="002B05E3">
              <w:rPr>
                <w:rStyle w:val="Hipervnculo"/>
                <w:noProof/>
              </w:rPr>
              <w:t>Configuración</w:t>
            </w:r>
            <w:r>
              <w:rPr>
                <w:noProof/>
                <w:webHidden/>
              </w:rPr>
              <w:tab/>
            </w:r>
            <w:r>
              <w:rPr>
                <w:noProof/>
                <w:webHidden/>
              </w:rPr>
              <w:fldChar w:fldCharType="begin"/>
            </w:r>
            <w:r>
              <w:rPr>
                <w:noProof/>
                <w:webHidden/>
              </w:rPr>
              <w:instrText xml:space="preserve"> PAGEREF _Toc56802514 \h </w:instrText>
            </w:r>
            <w:r>
              <w:rPr>
                <w:noProof/>
                <w:webHidden/>
              </w:rPr>
            </w:r>
            <w:r>
              <w:rPr>
                <w:noProof/>
                <w:webHidden/>
              </w:rPr>
              <w:fldChar w:fldCharType="separate"/>
            </w:r>
            <w:r>
              <w:rPr>
                <w:noProof/>
                <w:webHidden/>
              </w:rPr>
              <w:t>176</w:t>
            </w:r>
            <w:r>
              <w:rPr>
                <w:noProof/>
                <w:webHidden/>
              </w:rPr>
              <w:fldChar w:fldCharType="end"/>
            </w:r>
          </w:hyperlink>
        </w:p>
        <w:p w14:paraId="5FCC18FB" w14:textId="073392F1" w:rsidR="00E20A2E" w:rsidRDefault="00E20A2E">
          <w:pPr>
            <w:pStyle w:val="TDC4"/>
            <w:tabs>
              <w:tab w:val="right" w:leader="dot" w:pos="9350"/>
            </w:tabs>
            <w:rPr>
              <w:rFonts w:asciiTheme="minorHAnsi" w:eastAsiaTheme="minorEastAsia" w:hAnsiTheme="minorHAnsi"/>
              <w:noProof/>
              <w:lang w:eastAsia="es-CO"/>
            </w:rPr>
          </w:pPr>
          <w:hyperlink w:anchor="_Toc56802515" w:history="1">
            <w:r w:rsidRPr="002B05E3">
              <w:rPr>
                <w:rStyle w:val="Hipervnculo"/>
                <w:noProof/>
              </w:rPr>
              <w:t>Ayuda</w:t>
            </w:r>
            <w:r>
              <w:rPr>
                <w:noProof/>
                <w:webHidden/>
              </w:rPr>
              <w:tab/>
            </w:r>
            <w:r>
              <w:rPr>
                <w:noProof/>
                <w:webHidden/>
              </w:rPr>
              <w:fldChar w:fldCharType="begin"/>
            </w:r>
            <w:r>
              <w:rPr>
                <w:noProof/>
                <w:webHidden/>
              </w:rPr>
              <w:instrText xml:space="preserve"> PAGEREF _Toc56802515 \h </w:instrText>
            </w:r>
            <w:r>
              <w:rPr>
                <w:noProof/>
                <w:webHidden/>
              </w:rPr>
            </w:r>
            <w:r>
              <w:rPr>
                <w:noProof/>
                <w:webHidden/>
              </w:rPr>
              <w:fldChar w:fldCharType="separate"/>
            </w:r>
            <w:r>
              <w:rPr>
                <w:noProof/>
                <w:webHidden/>
              </w:rPr>
              <w:t>178</w:t>
            </w:r>
            <w:r>
              <w:rPr>
                <w:noProof/>
                <w:webHidden/>
              </w:rPr>
              <w:fldChar w:fldCharType="end"/>
            </w:r>
          </w:hyperlink>
        </w:p>
        <w:p w14:paraId="33E742F4" w14:textId="4FBA8BB3" w:rsidR="00E20A2E" w:rsidRDefault="00E20A2E">
          <w:pPr>
            <w:pStyle w:val="TDC1"/>
            <w:tabs>
              <w:tab w:val="right" w:leader="dot" w:pos="9350"/>
            </w:tabs>
            <w:rPr>
              <w:rFonts w:asciiTheme="minorHAnsi" w:eastAsiaTheme="minorEastAsia" w:hAnsiTheme="minorHAnsi"/>
              <w:noProof/>
              <w:lang w:eastAsia="es-CO"/>
            </w:rPr>
          </w:pPr>
          <w:hyperlink w:anchor="_Toc56802516" w:history="1">
            <w:r w:rsidRPr="002B05E3">
              <w:rPr>
                <w:rStyle w:val="Hipervnculo"/>
                <w:noProof/>
              </w:rPr>
              <w:t>Bibliografía</w:t>
            </w:r>
            <w:r>
              <w:rPr>
                <w:noProof/>
                <w:webHidden/>
              </w:rPr>
              <w:tab/>
            </w:r>
            <w:r>
              <w:rPr>
                <w:noProof/>
                <w:webHidden/>
              </w:rPr>
              <w:fldChar w:fldCharType="begin"/>
            </w:r>
            <w:r>
              <w:rPr>
                <w:noProof/>
                <w:webHidden/>
              </w:rPr>
              <w:instrText xml:space="preserve"> PAGEREF _Toc56802516 \h </w:instrText>
            </w:r>
            <w:r>
              <w:rPr>
                <w:noProof/>
                <w:webHidden/>
              </w:rPr>
            </w:r>
            <w:r>
              <w:rPr>
                <w:noProof/>
                <w:webHidden/>
              </w:rPr>
              <w:fldChar w:fldCharType="separate"/>
            </w:r>
            <w:r>
              <w:rPr>
                <w:noProof/>
                <w:webHidden/>
              </w:rPr>
              <w:t>178</w:t>
            </w:r>
            <w:r>
              <w:rPr>
                <w:noProof/>
                <w:webHidden/>
              </w:rPr>
              <w:fldChar w:fldCharType="end"/>
            </w:r>
          </w:hyperlink>
        </w:p>
        <w:p w14:paraId="4A006873" w14:textId="14D18D43" w:rsidR="00E20A2E" w:rsidRDefault="00E20A2E">
          <w:pPr>
            <w:pStyle w:val="TDC1"/>
            <w:tabs>
              <w:tab w:val="right" w:leader="dot" w:pos="9350"/>
            </w:tabs>
            <w:rPr>
              <w:rFonts w:asciiTheme="minorHAnsi" w:eastAsiaTheme="minorEastAsia" w:hAnsiTheme="minorHAnsi"/>
              <w:noProof/>
              <w:lang w:eastAsia="es-CO"/>
            </w:rPr>
          </w:pPr>
          <w:hyperlink w:anchor="_Toc56802517" w:history="1">
            <w:r w:rsidRPr="002B05E3">
              <w:rPr>
                <w:rStyle w:val="Hipervnculo"/>
                <w:noProof/>
              </w:rPr>
              <w:t>TABLAS</w:t>
            </w:r>
            <w:r>
              <w:rPr>
                <w:noProof/>
                <w:webHidden/>
              </w:rPr>
              <w:tab/>
            </w:r>
            <w:r>
              <w:rPr>
                <w:noProof/>
                <w:webHidden/>
              </w:rPr>
              <w:fldChar w:fldCharType="begin"/>
            </w:r>
            <w:r>
              <w:rPr>
                <w:noProof/>
                <w:webHidden/>
              </w:rPr>
              <w:instrText xml:space="preserve"> PAGEREF _Toc56802517 \h </w:instrText>
            </w:r>
            <w:r>
              <w:rPr>
                <w:noProof/>
                <w:webHidden/>
              </w:rPr>
            </w:r>
            <w:r>
              <w:rPr>
                <w:noProof/>
                <w:webHidden/>
              </w:rPr>
              <w:fldChar w:fldCharType="separate"/>
            </w:r>
            <w:r>
              <w:rPr>
                <w:noProof/>
                <w:webHidden/>
              </w:rPr>
              <w:t>183</w:t>
            </w:r>
            <w:r>
              <w:rPr>
                <w:noProof/>
                <w:webHidden/>
              </w:rPr>
              <w:fldChar w:fldCharType="end"/>
            </w:r>
          </w:hyperlink>
        </w:p>
        <w:p w14:paraId="0CB3ED81" w14:textId="11522C9D" w:rsidR="00E20A2E" w:rsidRDefault="00E20A2E">
          <w:pPr>
            <w:pStyle w:val="TDC1"/>
            <w:tabs>
              <w:tab w:val="right" w:leader="dot" w:pos="9350"/>
            </w:tabs>
            <w:rPr>
              <w:rFonts w:asciiTheme="minorHAnsi" w:eastAsiaTheme="minorEastAsia" w:hAnsiTheme="minorHAnsi"/>
              <w:noProof/>
              <w:lang w:eastAsia="es-CO"/>
            </w:rPr>
          </w:pPr>
          <w:hyperlink w:anchor="_Toc56802518" w:history="1">
            <w:r w:rsidRPr="002B05E3">
              <w:rPr>
                <w:rStyle w:val="Hipervnculo"/>
                <w:noProof/>
              </w:rPr>
              <w:t>ILUSTRACIONES</w:t>
            </w:r>
            <w:r>
              <w:rPr>
                <w:noProof/>
                <w:webHidden/>
              </w:rPr>
              <w:tab/>
            </w:r>
            <w:r>
              <w:rPr>
                <w:noProof/>
                <w:webHidden/>
              </w:rPr>
              <w:fldChar w:fldCharType="begin"/>
            </w:r>
            <w:r>
              <w:rPr>
                <w:noProof/>
                <w:webHidden/>
              </w:rPr>
              <w:instrText xml:space="preserve"> PAGEREF _Toc56802518 \h </w:instrText>
            </w:r>
            <w:r>
              <w:rPr>
                <w:noProof/>
                <w:webHidden/>
              </w:rPr>
            </w:r>
            <w:r>
              <w:rPr>
                <w:noProof/>
                <w:webHidden/>
              </w:rPr>
              <w:fldChar w:fldCharType="separate"/>
            </w:r>
            <w:r>
              <w:rPr>
                <w:noProof/>
                <w:webHidden/>
              </w:rPr>
              <w:t>184</w:t>
            </w:r>
            <w:r>
              <w:rPr>
                <w:noProof/>
                <w:webHidden/>
              </w:rPr>
              <w:fldChar w:fldCharType="end"/>
            </w:r>
          </w:hyperlink>
        </w:p>
        <w:p w14:paraId="785962C2" w14:textId="6DAB2CA7" w:rsidR="004D0ED9" w:rsidRPr="004D0ED9" w:rsidRDefault="00D311FF" w:rsidP="00D71B70">
          <w:pPr>
            <w:spacing w:line="240" w:lineRule="auto"/>
            <w:rPr>
              <w:rFonts w:ascii="Arial" w:hAnsi="Arial" w:cs="Arial"/>
            </w:rPr>
          </w:pPr>
          <w:r>
            <w:rPr>
              <w:rFonts w:cs="Arial"/>
            </w:rPr>
            <w:fldChar w:fldCharType="end"/>
          </w:r>
        </w:p>
      </w:sdtContent>
    </w:sdt>
    <w:p w14:paraId="182E9F6B" w14:textId="77777777" w:rsidR="004D0ED9" w:rsidRPr="004D0ED9" w:rsidRDefault="004D0ED9" w:rsidP="00D71B70">
      <w:pPr>
        <w:spacing w:line="240" w:lineRule="auto"/>
        <w:rPr>
          <w:rFonts w:ascii="Arial" w:hAnsi="Arial" w:cs="Arial"/>
        </w:rPr>
      </w:pPr>
      <w:r w:rsidRPr="004D0ED9">
        <w:rPr>
          <w:rFonts w:ascii="Arial" w:hAnsi="Arial" w:cs="Arial"/>
        </w:rPr>
        <w:br w:type="page"/>
      </w:r>
    </w:p>
    <w:p w14:paraId="6BE2C0F5" w14:textId="6C24E415" w:rsidR="00961476" w:rsidRDefault="00961476" w:rsidP="00961476">
      <w:pPr>
        <w:pStyle w:val="Ttulo1"/>
      </w:pPr>
      <w:bookmarkStart w:id="2" w:name="_Toc56802302"/>
      <w:r>
        <w:lastRenderedPageBreak/>
        <w:t>RESUMEN</w:t>
      </w:r>
      <w:bookmarkEnd w:id="2"/>
    </w:p>
    <w:p w14:paraId="5E4EEAFE" w14:textId="7FE83EAB" w:rsidR="00961476" w:rsidRPr="00961476" w:rsidRDefault="007202A1" w:rsidP="00514969">
      <w:pPr>
        <w:ind w:firstLine="708"/>
      </w:pPr>
      <w:r>
        <w:t xml:space="preserve">En Colombia, el campo laboral es uno de los </w:t>
      </w:r>
      <w:r w:rsidR="007603E2">
        <w:t>más</w:t>
      </w:r>
      <w:r>
        <w:t xml:space="preserve"> importantes del país ya que es el motor de la economía, en oficinas, fabricas, en el campo, en minas o en cualquier espacio en el que una persone desempeñe su labor, dicha labor por la cual reciben un salario y un conjunto de prestaciones sociales, en las cuales se encuentra las ARL, las cuales son las encargadas de actuar en caso de que el trabajador sufra algún accidente en el trabajo o se le genere alguna enfermedad por este mismo, es aquí, donde entra el concepto de pausas activas y su beneficio a la salud física y mental de los trabajadores, estos espacios en donde los trabajadores pueden romper su rutina y liberarse por algunos minutos de su trabajo mediante ejercicios enfocados en la prevención de enfermedades provocados por la monotonía que les genera su trabajo. Frente a este panorama de la salud en las empresas, nos encontramos con un gran conjunto de normativas las cuales buscan mejorar las condiciones de trabajo en el país, que las empresas sean espacios seguros y</w:t>
      </w:r>
      <w:r w:rsidR="001C4D26">
        <w:t xml:space="preserve"> que se fortalezca el bienestar de los trabajadores, por lo cual las empresas cuentan con programas enfocados en la seguridad de sus trabajadores, en los cuales se crean cronogramas de actividades enfocadas en la concientización y prevención de  </w:t>
      </w:r>
      <w:r w:rsidR="00514969">
        <w:t xml:space="preserve">enfermedades o afecciones que puedan sufrir las personas pertenecientes a la empresa. Frente a estos programas se busca la implementación de una aplicación móvil enfocada en el desarrollo de pausas activas enfocadas en las distintas actividades que desempeñen los trabajadores, su perfil de salud y las actividades acordes a este para la mejora en su rendimiento en la jornada laboral, todo esto por medio </w:t>
      </w:r>
      <w:r w:rsidR="007603E2">
        <w:t>del</w:t>
      </w:r>
      <w:r w:rsidR="00514969">
        <w:t xml:space="preserve"> uso de realidad aumentada.</w:t>
      </w:r>
    </w:p>
    <w:p w14:paraId="2C8445D2" w14:textId="67E7D701" w:rsidR="00961476" w:rsidRDefault="00961476" w:rsidP="00961476">
      <w:pPr>
        <w:pStyle w:val="Ttulo1"/>
      </w:pPr>
      <w:bookmarkStart w:id="3" w:name="_Toc56802303"/>
      <w:r>
        <w:t>INTRODUCCIÓN</w:t>
      </w:r>
      <w:bookmarkEnd w:id="3"/>
    </w:p>
    <w:p w14:paraId="5964AB72" w14:textId="58185F49" w:rsidR="00961476" w:rsidRPr="00961476" w:rsidRDefault="00961476" w:rsidP="00961476"/>
    <w:p w14:paraId="4FA697EC" w14:textId="19BC24E1" w:rsidR="004D0ED9" w:rsidRPr="004D0ED9" w:rsidRDefault="00D61639" w:rsidP="00D71B70">
      <w:pPr>
        <w:pStyle w:val="Ttulo1"/>
        <w:spacing w:line="240" w:lineRule="auto"/>
      </w:pPr>
      <w:bookmarkStart w:id="4" w:name="_Toc56802304"/>
      <w:r w:rsidRPr="00D71B70">
        <w:t>JUSTIFICACIÓN</w:t>
      </w:r>
      <w:bookmarkEnd w:id="4"/>
    </w:p>
    <w:p w14:paraId="451F2096" w14:textId="6BB11D41" w:rsidR="004D0ED9" w:rsidRPr="007202A1" w:rsidRDefault="007202A1" w:rsidP="007202A1">
      <w:pPr>
        <w:spacing w:line="240" w:lineRule="auto"/>
        <w:rPr>
          <w:rFonts w:cs="Arial"/>
        </w:rPr>
      </w:pPr>
      <w:r w:rsidRPr="007202A1">
        <w:rPr>
          <w:rFonts w:cs="Arial"/>
        </w:rPr>
        <w:t xml:space="preserve">En esta parte </w:t>
      </w:r>
      <w:r>
        <w:rPr>
          <w:rFonts w:cs="Arial"/>
        </w:rPr>
        <w:t xml:space="preserve">describiremos por qué se desarrollará este proyecto, su importancia en el contexto en que se quiere realizar, los involucrados en este y el impacto que tendría. </w:t>
      </w:r>
      <w:r w:rsidRPr="007202A1">
        <w:rPr>
          <w:rFonts w:cs="Arial"/>
        </w:rPr>
        <w:t xml:space="preserve"> </w:t>
      </w:r>
    </w:p>
    <w:p w14:paraId="5631EAE4" w14:textId="77777777" w:rsidR="004D0ED9" w:rsidRPr="004D0ED9" w:rsidRDefault="004D0ED9" w:rsidP="00D71B70">
      <w:pPr>
        <w:pStyle w:val="Ttulo2"/>
        <w:spacing w:line="240" w:lineRule="auto"/>
        <w:rPr>
          <w:rFonts w:ascii="Arial" w:hAnsi="Arial" w:cs="Arial"/>
        </w:rPr>
      </w:pPr>
      <w:bookmarkStart w:id="5" w:name="_Toc56802305"/>
      <w:r w:rsidRPr="004D0ED9">
        <w:rPr>
          <w:rFonts w:ascii="Arial" w:hAnsi="Arial" w:cs="Arial"/>
        </w:rPr>
        <w:t>Contexto</w:t>
      </w:r>
      <w:bookmarkEnd w:id="5"/>
    </w:p>
    <w:p w14:paraId="540D02D8" w14:textId="77777777" w:rsidR="004D0ED9" w:rsidRPr="00D71B70" w:rsidRDefault="004D0ED9" w:rsidP="0023336A">
      <w:pPr>
        <w:spacing w:line="240" w:lineRule="auto"/>
        <w:ind w:firstLine="708"/>
        <w:rPr>
          <w:rFonts w:cs="Arial"/>
        </w:rPr>
      </w:pPr>
      <w:r w:rsidRPr="00D71B70">
        <w:rPr>
          <w:rFonts w:cs="Arial"/>
        </w:rPr>
        <w:t>En esta sección trabajaremos todo lo relacionado con el contexto de nuestro problema a tratar, y todos los involucrados de este y sus respectivos papeles en</w:t>
      </w:r>
      <w:r w:rsidR="006C4F0C" w:rsidRPr="00D71B70">
        <w:rPr>
          <w:rFonts w:cs="Arial"/>
        </w:rPr>
        <w:t xml:space="preserve"> </w:t>
      </w:r>
      <w:r w:rsidRPr="00D71B70">
        <w:rPr>
          <w:rFonts w:cs="Arial"/>
        </w:rPr>
        <w:t xml:space="preserve">el contexto que vamos a trabajar. </w:t>
      </w:r>
    </w:p>
    <w:p w14:paraId="12330664" w14:textId="77777777" w:rsidR="006C4F0C" w:rsidRPr="00D71B70" w:rsidRDefault="004D0ED9" w:rsidP="0023336A">
      <w:pPr>
        <w:spacing w:line="240" w:lineRule="auto"/>
        <w:rPr>
          <w:rFonts w:cs="Arial"/>
        </w:rPr>
      </w:pPr>
      <w:r w:rsidRPr="00D71B70">
        <w:rPr>
          <w:rFonts w:cs="Arial"/>
        </w:rPr>
        <w:t>En el mundo laboral a lo largo de la historia, las empresas han ido en busca mejoras en su ambiente y en como este puede afectar la productividad de los trabajadores. Aunque no fue una primera necesidad al inicio de las industrias</w:t>
      </w:r>
      <w:r w:rsidR="006C4F0C" w:rsidRPr="00D71B70">
        <w:rPr>
          <w:rFonts w:cs="Arial"/>
        </w:rPr>
        <w:t>.</w:t>
      </w:r>
    </w:p>
    <w:p w14:paraId="4A88EFB6" w14:textId="77777777" w:rsidR="004D0ED9" w:rsidRPr="00D71B70" w:rsidRDefault="006C4F0C" w:rsidP="0023336A">
      <w:pPr>
        <w:spacing w:line="240" w:lineRule="auto"/>
        <w:ind w:left="708"/>
        <w:rPr>
          <w:rFonts w:cs="Arial"/>
        </w:rPr>
      </w:pPr>
      <w:r w:rsidRPr="00D71B70">
        <w:rPr>
          <w:rFonts w:cs="Arial"/>
        </w:rPr>
        <w:t xml:space="preserve">La mejora de las condiciones de trabajo, como </w:t>
      </w:r>
      <w:r w:rsidRPr="00D71B70">
        <w:rPr>
          <w:rFonts w:cs="Arial"/>
          <w:bCs/>
        </w:rPr>
        <w:t>derecho de los trabajadores</w:t>
      </w:r>
      <w:r w:rsidRPr="00D71B70">
        <w:rPr>
          <w:rFonts w:cs="Arial"/>
        </w:rPr>
        <w:t>, se remonta a los tiempos de la  </w:t>
      </w:r>
      <w:r w:rsidRPr="00D71B70">
        <w:rPr>
          <w:rFonts w:cs="Arial"/>
          <w:bCs/>
        </w:rPr>
        <w:t xml:space="preserve"> Revolución Industrial</w:t>
      </w:r>
      <w:r w:rsidRPr="00D71B70">
        <w:rPr>
          <w:rFonts w:cs="Arial"/>
        </w:rPr>
        <w:t>. Pero no empieza a tomarse realmente en serio en Europa hasta los años 70, debido a la fuerte presión que los sindicatos ejercen por medio del movimiento por “</w:t>
      </w:r>
      <w:r w:rsidRPr="00EA47B2">
        <w:rPr>
          <w:rFonts w:cs="Arial"/>
          <w:i/>
        </w:rPr>
        <w:t>la mejora de la calidad de vida en el trabajo</w:t>
      </w:r>
      <w:r w:rsidRPr="00D71B70">
        <w:rPr>
          <w:rFonts w:cs="Arial"/>
        </w:rPr>
        <w:t>”.</w:t>
      </w:r>
      <w:r w:rsidR="00362A25" w:rsidRPr="00D71B70">
        <w:rPr>
          <w:rFonts w:cs="Arial"/>
        </w:rPr>
        <w:t xml:space="preserve"> </w:t>
      </w:r>
      <w:r w:rsidR="00362A25" w:rsidRPr="00D71B70">
        <w:rPr>
          <w:rFonts w:cs="Arial"/>
        </w:rPr>
        <w:fldChar w:fldCharType="begin" w:fldLock="1"/>
      </w:r>
      <w:r w:rsidR="00362A25" w:rsidRPr="00D71B70">
        <w:rPr>
          <w:rFonts w:cs="Arial"/>
        </w:rPr>
        <w:instrText>ADDIN CSL_CITATION {"citationItems":[{"id":"ITEM-1","itemData":{"URL":"https://blogs.imf-formacion.com/blog/prevencion-riesgos-laborales/actualidad-laboral/el-trabajo-y-la-salud-a-lo-largo-de-la-historia/","abstract":"Uno de los primeros temas que tratamos en el master prevención riesgos laborales de IMF, es la evolución histórica de los conceptos de trabajo y salud. Esto es así porque pensamos que es interesante ver como han ido cambiando estos conceptos según se ha ido evolucionando técnicamente.","accessed":{"date-parts":[["2020","2","20"]]},"author":[{"dropping-particle":"","family":"Prado","given":"Jodefina","non-dropping-particle":"Del","parse-names":false,"suffix":""}],"container-title":"IMF Business School","id":"ITEM-1","issued":{"date-parts":[["2019"]]},"title":"El trabajo y la salud a lo largo de la historia","type":"webpage"},"uris":["http://www.mendeley.com/documents/?uuid=ed344722-9089-32e1-a78a-6aef9b6dbb6c"]}],"mendeley":{"formattedCitation":"(Del Prado, 2019)","plainTextFormattedCitation":"(Del Prado, 2019)","previouslyFormattedCitation":"(Del Prado, 2019)"},"properties":{"noteIndex":0},"schema":"https://github.com/citation-style-language/schema/raw/master/csl-citation.json"}</w:instrText>
      </w:r>
      <w:r w:rsidR="00362A25" w:rsidRPr="00D71B70">
        <w:rPr>
          <w:rFonts w:cs="Arial"/>
        </w:rPr>
        <w:fldChar w:fldCharType="separate"/>
      </w:r>
      <w:r w:rsidR="00362A25" w:rsidRPr="00D71B70">
        <w:rPr>
          <w:rFonts w:cs="Arial"/>
          <w:noProof/>
        </w:rPr>
        <w:t>(Del Prado, 2019)</w:t>
      </w:r>
      <w:r w:rsidR="00362A25" w:rsidRPr="00D71B70">
        <w:rPr>
          <w:rFonts w:cs="Arial"/>
        </w:rPr>
        <w:fldChar w:fldCharType="end"/>
      </w:r>
    </w:p>
    <w:p w14:paraId="0260FA9A" w14:textId="77777777" w:rsidR="00362A25" w:rsidRPr="00D71B70" w:rsidRDefault="00362A25" w:rsidP="0023336A">
      <w:pPr>
        <w:spacing w:line="240" w:lineRule="auto"/>
        <w:rPr>
          <w:rFonts w:cs="Arial"/>
        </w:rPr>
      </w:pPr>
      <w:r w:rsidRPr="00D71B70">
        <w:rPr>
          <w:rFonts w:cs="Arial"/>
        </w:rPr>
        <w:t xml:space="preserve">Esto nos luces de como los trabajadores, desde los inicios de las industrias tuvieron que defender sus necesidades como seres humanos, además, a lo largo de la historia se han </w:t>
      </w:r>
      <w:r w:rsidRPr="00D71B70">
        <w:rPr>
          <w:rFonts w:cs="Arial"/>
        </w:rPr>
        <w:lastRenderedPageBreak/>
        <w:t xml:space="preserve">reconocido diferentes afecciones que pueden sufrir los trabajadores, como lo indica </w:t>
      </w:r>
      <w:r w:rsidRPr="00D71B70">
        <w:rPr>
          <w:rFonts w:cs="Arial"/>
        </w:rPr>
        <w:fldChar w:fldCharType="begin" w:fldLock="1"/>
      </w:r>
      <w:r w:rsidR="00F7553F" w:rsidRPr="00D71B70">
        <w:rPr>
          <w:rFonts w:cs="Arial"/>
        </w:rPr>
        <w:instrText>ADDIN CSL_CITATION {"citationItems":[{"id":"ITEM-1","itemData":{"abstract":"La actividad laboral del ser humano ha permitido transformar el mundo pero, al mismo tiempo, ha generado riesgos y enfermedades que han sido reconocidas desde muy antiguo. Galeno describió las intoxicaciones de los mineros de Chipre; durante el renacimiento, Georg Agricola (1494-1555) realizó una primera división entre enfermedades laborales crónicas y agudas; Paracelso, a mediados del siglo XVI, escribió el primer tratado de enfermedades de los mineros; y en 1733 Bernardino Ramazzini, escribió el De morbis artificum diatriba (discurso sobre las enfermedades de los trabajadores) con el cual se incorpora la salud ocupacional como una rama de la medicina. Desde entonces, la salud ocupacional ha tenido un enorme desarrollo, la revolución industrial incorporó desde el campo a ingentes masas de trabajadores hacia las fábricas, en condiciones muchas veces infrahumanas, lo que dio lugar a una amplia crítica social pero también al desarrollo de estudios e investigaciones que establecieron la relación directa entre diversas ocupaciones y la enfermedad. En Perú, la primera mención a las enfermedades ocupacionales es del periodo colonial cuando se hace referencia a los indígenas obligados a laborar en las minas de donde, por intoxicación, pocos sobrevivían. Sin embargo, la era científica de la salud ocupacional tendría que esperar hasta el periodo republicano cuando se encarga, en 1926, a la entonces Dirección de Salubridad del Ministerio de Fomento (aún no existía el Ministerio de Salud) el control e inspección de higiene de todos los centros de trabajo. En 1957 se realizó el Primer Seminario Nacional de Salud Ocupacional, y el director de aquel entonces Dr. Frederick J. Vintinner, quien durante la inauguración del evento dijo: La Salud Ocupacional ha sido definida como la ciencia y arte de preservar la salud mediante el reconocimiento, evaluación y control de las causas de medio ambiente, que originan las enfermedades en la industria… Es un axioma bien conocido que el trabajador enfermo es una carga para sí mismo, para la familia, para la comunidad y el país. El programa de Salud Ocupacional en el Perú ha sido desarrollado como un programa integral dirigido hacia la conservación y promoción de la salud del trabajador… Hablar de Salud Ocupacional en Perú, es hablar del Instituto de Salud Ocupacional, que inicia su historia con la creación del Departamento Nacional de Higiene Industrial por Decreto Supremo el 5 de agosto de 1940, el cual, posteriormente, se transf…","author":[{"dropping-particle":"","family":"Carmen Gastañaga","given":"María","non-dropping-particle":"Del","parse-names":false,"suffix":""}],"container-title":"Rev Peru Med Exp Salud Publica","id":"ITEM-1","issue":"2","issued":{"date-parts":[["2012","5","16"]]},"number-of-pages":"177-78","publisher-place":"Lima","title":"SALUD OCUPACIONAL: HISTORIA Y RETOS DEL FUTURO OCCUPATIONAL HEALTH: HISTORY AND FUTURE CHALLENGES","type":"report","volume":"29"},"uris":["http://www.mendeley.com/documents/?uuid=e86aa309-dc17-32ba-8513-86b25dc5bcbb"]}],"mendeley":{"formattedCitation":"(Del Carmen Gastañaga, 2012)","plainTextFormattedCitation":"(Del Carmen Gastañaga, 2012)","previouslyFormattedCitation":"(Del Carmen Gastañaga, 2012)"},"properties":{"noteIndex":0},"schema":"https://github.com/citation-style-language/schema/raw/master/csl-citation.json"}</w:instrText>
      </w:r>
      <w:r w:rsidRPr="00D71B70">
        <w:rPr>
          <w:rFonts w:cs="Arial"/>
        </w:rPr>
        <w:fldChar w:fldCharType="separate"/>
      </w:r>
      <w:r w:rsidRPr="00D71B70">
        <w:rPr>
          <w:rFonts w:cs="Arial"/>
          <w:noProof/>
        </w:rPr>
        <w:t>(Del Carmen Gastañaga, 2012)</w:t>
      </w:r>
      <w:r w:rsidRPr="00D71B70">
        <w:rPr>
          <w:rFonts w:cs="Arial"/>
        </w:rPr>
        <w:fldChar w:fldCharType="end"/>
      </w:r>
      <w:r w:rsidRPr="00D71B70">
        <w:rPr>
          <w:rFonts w:cs="Arial"/>
        </w:rPr>
        <w:t xml:space="preserve"> </w:t>
      </w:r>
      <w:r w:rsidRPr="00EA47B2">
        <w:rPr>
          <w:rFonts w:cs="Arial"/>
          <w:i/>
        </w:rPr>
        <w:t>“…Georg Agricola (1494-1555) realizó una primera división entre enfermedades laborales crónicas y agudas; y en 1733 Bernardino Ramazzini, escribió el De morbis artificum diatriba con el cual se incorpora la salud ocupacional como una rama de la medicina</w:t>
      </w:r>
      <w:r w:rsidRPr="00D71B70">
        <w:rPr>
          <w:rFonts w:cs="Arial"/>
        </w:rPr>
        <w:t>.</w:t>
      </w:r>
      <w:r w:rsidR="00F7553F" w:rsidRPr="00D71B70">
        <w:rPr>
          <w:rFonts w:cs="Arial"/>
        </w:rPr>
        <w:t>”, estas acotaciones nos dan a entender que se comenzó a tener en cuenta al trabajador como un ser con necesidades y que tiende a estar en ambientes donde puede resultar afectado o que, por la labor que realicen,</w:t>
      </w:r>
      <w:r w:rsidR="0056609E" w:rsidRPr="00D71B70">
        <w:rPr>
          <w:rFonts w:cs="Arial"/>
        </w:rPr>
        <w:t xml:space="preserve"> sufran distintas enfermedades.</w:t>
      </w:r>
    </w:p>
    <w:p w14:paraId="5D7AA57C" w14:textId="163067E6" w:rsidR="00217495" w:rsidRDefault="0011369E" w:rsidP="0023336A">
      <w:pPr>
        <w:rPr>
          <w:rFonts w:cs="Arial"/>
        </w:rPr>
      </w:pPr>
      <w:r w:rsidRPr="00D71B70">
        <w:rPr>
          <w:rFonts w:cs="Arial"/>
        </w:rPr>
        <w:tab/>
        <w:t xml:space="preserve">Dichos hallazgos relacionados con la salud de los profesores en Colombia han generado la necesidad de que las empresas, empleados, ARLS (Administradoras de riesgos laborales) y especialistas en la salud trabajen conjuntamente para generar espacios y periodos de tiempo en la empresa en que el trabajador tenga un momento en el que pueda liberarse de problemas futuros de salud </w:t>
      </w:r>
      <w:r w:rsidR="00217495" w:rsidRPr="00D71B70">
        <w:rPr>
          <w:rFonts w:cs="Arial"/>
        </w:rPr>
        <w:t>ocasionados</w:t>
      </w:r>
      <w:r w:rsidRPr="00D71B70">
        <w:rPr>
          <w:rFonts w:cs="Arial"/>
        </w:rPr>
        <w:t xml:space="preserve"> con la actividad laboral, dichos espacios o periodos de tiempos son conocidos como </w:t>
      </w:r>
      <w:r w:rsidRPr="00217495">
        <w:rPr>
          <w:rFonts w:cs="Arial"/>
          <w:b/>
        </w:rPr>
        <w:t>pausas activas</w:t>
      </w:r>
      <w:r w:rsidRPr="00D71B70">
        <w:rPr>
          <w:rFonts w:cs="Arial"/>
        </w:rPr>
        <w:t xml:space="preserve">, las cuales </w:t>
      </w:r>
      <w:r w:rsidR="00217495">
        <w:rPr>
          <w:rFonts w:cs="Arial"/>
        </w:rPr>
        <w:fldChar w:fldCharType="begin" w:fldLock="1"/>
      </w:r>
      <w:r w:rsidR="00BB2159">
        <w:rPr>
          <w:rFonts w:cs="Arial"/>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sidR="00217495">
        <w:rPr>
          <w:rFonts w:cs="Arial"/>
        </w:rPr>
        <w:fldChar w:fldCharType="separate"/>
      </w:r>
      <w:r w:rsidR="00BB2159" w:rsidRPr="00BB2159">
        <w:rPr>
          <w:rFonts w:cs="Arial"/>
          <w:noProof/>
        </w:rPr>
        <w:t>(Ministerio Nacional de Salud, 2015)</w:t>
      </w:r>
      <w:r w:rsidR="00217495">
        <w:rPr>
          <w:rFonts w:cs="Arial"/>
        </w:rPr>
        <w:fldChar w:fldCharType="end"/>
      </w:r>
      <w:r w:rsidR="00217495">
        <w:rPr>
          <w:rFonts w:cs="Arial"/>
        </w:rPr>
        <w:t xml:space="preserve"> define de la siguiente manera:</w:t>
      </w:r>
    </w:p>
    <w:p w14:paraId="452B6116" w14:textId="77777777" w:rsidR="0011369E" w:rsidRDefault="00217495" w:rsidP="0023336A">
      <w:pPr>
        <w:ind w:left="360"/>
        <w:rPr>
          <w:rFonts w:cs="Arial"/>
        </w:rPr>
      </w:pPr>
      <w:r w:rsidRPr="00217495">
        <w:rPr>
          <w:rFonts w:cs="Arial"/>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rFonts w:cs="Arial"/>
        </w:rPr>
        <w:t>.</w:t>
      </w:r>
    </w:p>
    <w:p w14:paraId="2C386E12" w14:textId="5B5E0FC7" w:rsidR="00217495" w:rsidRPr="00D71B70" w:rsidRDefault="00217495" w:rsidP="0023336A">
      <w:pPr>
        <w:rPr>
          <w:rFonts w:cs="Arial"/>
        </w:rPr>
      </w:pPr>
      <w:r>
        <w:rPr>
          <w:rFonts w:cs="Arial"/>
        </w:rPr>
        <w:t xml:space="preserve">Estas actividades realizadas en el trabajo son de gran ayuda para los trabajadores, sin importar el campo en el que se desempeñan, ya que, como se </w:t>
      </w:r>
      <w:r w:rsidR="007603E2">
        <w:rPr>
          <w:rFonts w:cs="Arial"/>
        </w:rPr>
        <w:t>mencionó</w:t>
      </w:r>
      <w:r>
        <w:rPr>
          <w:rFonts w:cs="Arial"/>
        </w:rPr>
        <w:t xml:space="preserve"> anteriormente, le dan al trabajador el tiempo para poder sacar a su cuerpo de la monotonía que le genera su trabajo. </w:t>
      </w:r>
      <w:r w:rsidR="009E65E4">
        <w:rPr>
          <w:rFonts w:cs="Arial"/>
        </w:rPr>
        <w:fldChar w:fldCharType="begin" w:fldLock="1"/>
      </w:r>
      <w:r w:rsidR="00C91C49">
        <w:rPr>
          <w:rFonts w:cs="Arial"/>
        </w:rPr>
        <w:instrText>ADDIN CSL_CITATION {"citationItems":[{"id":"ITEM-1","itemData":{"URL":"https://www.hospitalinfantildesanjose.org.co/cuidados-generales/las-pausas-activas-ayudan-a-prevenir-graves-enfermedades","accessed":{"date-parts":[["2020","2","20"]]},"author":[{"dropping-particle":"","family":"Montegro","given":"Dolly Camila","non-dropping-particle":"","parse-names":false,"suffix":""}],"container-title":"Cuidados generales","id":"ITEM-1","issued":{"date-parts":[["2020","1"]]},"title":"Las pausas activas ayudan a prevenir graves enfermedades","type":"webpage"},"uris":["http://www.mendeley.com/documents/?uuid=cab14616-97f8-3bcf-956b-381d60d33963"]}],"mendeley":{"formattedCitation":"(Montegro, 2020)","plainTextFormattedCitation":"(Montegro, 2020)","previouslyFormattedCitation":"(Montegro, 2020)"},"properties":{"noteIndex":0},"schema":"https://github.com/citation-style-language/schema/raw/master/csl-citation.json"}</w:instrText>
      </w:r>
      <w:r w:rsidR="009E65E4">
        <w:rPr>
          <w:rFonts w:cs="Arial"/>
        </w:rPr>
        <w:fldChar w:fldCharType="separate"/>
      </w:r>
      <w:r w:rsidR="009E65E4" w:rsidRPr="009E65E4">
        <w:rPr>
          <w:rFonts w:cs="Arial"/>
          <w:noProof/>
        </w:rPr>
        <w:t>(Montegro, 2020)</w:t>
      </w:r>
      <w:r w:rsidR="009E65E4">
        <w:rPr>
          <w:rFonts w:cs="Arial"/>
        </w:rPr>
        <w:fldChar w:fldCharType="end"/>
      </w:r>
      <w:r w:rsidR="009E65E4">
        <w:rPr>
          <w:rFonts w:cs="Arial"/>
        </w:rPr>
        <w:t xml:space="preserve"> cuenta las distintas actividades que los trabajadores pueden realizar, y los beneficios que para el trabajador puede generar, tales como mejor circulación de la sangre por las extremidades, disminución del nivel de estrés del trabajador, entre otros, solo con 30 minutos al día que el trabajador se tome. </w:t>
      </w:r>
    </w:p>
    <w:p w14:paraId="0BE383A8" w14:textId="77777777" w:rsidR="0056609E" w:rsidRDefault="004D0ED9" w:rsidP="00D71B70">
      <w:pPr>
        <w:pStyle w:val="Ttulo3"/>
        <w:spacing w:line="240" w:lineRule="auto"/>
        <w:ind w:left="360"/>
        <w:rPr>
          <w:rFonts w:ascii="Arial" w:hAnsi="Arial" w:cs="Arial"/>
        </w:rPr>
      </w:pPr>
      <w:bookmarkStart w:id="6" w:name="_Toc56802306"/>
      <w:bookmarkEnd w:id="1"/>
      <w:r w:rsidRPr="004D0ED9">
        <w:rPr>
          <w:rFonts w:ascii="Arial" w:hAnsi="Arial" w:cs="Arial"/>
        </w:rPr>
        <w:t>Involucrados</w:t>
      </w:r>
      <w:bookmarkEnd w:id="6"/>
    </w:p>
    <w:p w14:paraId="323E72B6" w14:textId="77777777" w:rsidR="00D71B70" w:rsidRDefault="00D71B70" w:rsidP="0023336A">
      <w:pPr>
        <w:rPr>
          <w:rFonts w:cs="Arial"/>
        </w:rPr>
      </w:pPr>
      <w:r>
        <w:tab/>
      </w:r>
      <w:r w:rsidRPr="00D71B70">
        <w:rPr>
          <w:rFonts w:cs="Arial"/>
        </w:rPr>
        <w:t>En esta sesión hablaremos de los actores o personajes que, en el país, tienen participación en el tema de la salud ocupacional y, más específicamente, en la implementación y uso de las pausas activas.</w:t>
      </w:r>
    </w:p>
    <w:p w14:paraId="20C3902D" w14:textId="77777777" w:rsidR="00D71B70" w:rsidRDefault="005B1AE4" w:rsidP="00D311FF">
      <w:pPr>
        <w:pStyle w:val="Ttulo4"/>
        <w:spacing w:line="240" w:lineRule="auto"/>
        <w:ind w:left="720"/>
      </w:pPr>
      <w:bookmarkStart w:id="7" w:name="_Toc56802307"/>
      <w:r>
        <w:t>Ministerio del trabajo y ministerio de salud y protección social</w:t>
      </w:r>
      <w:bookmarkEnd w:id="7"/>
    </w:p>
    <w:p w14:paraId="097EE2F2" w14:textId="2ED2D560" w:rsidR="009E65E4" w:rsidRPr="00C91C49" w:rsidRDefault="009E65E4" w:rsidP="0023336A">
      <w:pPr>
        <w:ind w:left="720" w:firstLine="696"/>
      </w:pPr>
      <w:r w:rsidRPr="00C91C49">
        <w:t xml:space="preserve">Desde el gobierno nacional se han creado leyes, tales como la ley 1355 del 2009, la cual habla de la salud de los colombianos tocando temas como la obesidad, el sedentarismo y las </w:t>
      </w:r>
      <w:r w:rsidR="00AD7A72" w:rsidRPr="00C91C49">
        <w:t>prácticas</w:t>
      </w:r>
      <w:r w:rsidRPr="00C91C49">
        <w:t xml:space="preserve"> laborales, como en el </w:t>
      </w:r>
      <w:r w:rsidR="00C91C49" w:rsidRPr="00C91C49">
        <w:t>artículo</w:t>
      </w:r>
      <w:r w:rsidRPr="00C91C49">
        <w:t xml:space="preserve"> 5 en su párrafo 1 indica </w:t>
      </w:r>
      <w:r w:rsidR="00E03C31">
        <w:fldChar w:fldCharType="begin" w:fldLock="1"/>
      </w:r>
      <w:r w:rsidR="00E03C31">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sidR="00E03C31">
        <w:fldChar w:fldCharType="separate"/>
      </w:r>
      <w:r w:rsidR="00E03C31" w:rsidRPr="00E03C31">
        <w:rPr>
          <w:noProof/>
        </w:rPr>
        <w:t>(República de Colombia, 2009)</w:t>
      </w:r>
      <w:r w:rsidR="00E03C31">
        <w:fldChar w:fldCharType="end"/>
      </w:r>
      <w:r w:rsidRPr="00C91C49">
        <w:t xml:space="preserve">“ </w:t>
      </w:r>
      <w:r w:rsidRPr="00EA47B2">
        <w:rPr>
          <w:i/>
        </w:rPr>
        <w:t>El Ministerio de Protección Social reglamentará mecanismos para que todas las empresas del país promuevan durante la jornada laboral pausas activas para todos sus empleados, para lo cual contarán con el apoyo y orientación de las Administradoras de Riesgos Profesionales</w:t>
      </w:r>
      <w:r w:rsidRPr="00C91C49">
        <w:t xml:space="preserve">”, </w:t>
      </w:r>
      <w:r w:rsidR="00C91C49" w:rsidRPr="00C91C49">
        <w:t xml:space="preserve">por lo cual se defiende la </w:t>
      </w:r>
      <w:r w:rsidR="00AD7A72" w:rsidRPr="00C91C49">
        <w:t>práctica</w:t>
      </w:r>
      <w:r w:rsidR="00C91C49" w:rsidRPr="00C91C49">
        <w:t xml:space="preserve"> de las pausas activas en las </w:t>
      </w:r>
      <w:r w:rsidR="00C91C49" w:rsidRPr="00C91C49">
        <w:lastRenderedPageBreak/>
        <w:t>empresas, también podemos hablas de la ley 1568 del 2012 que define a la salud ocupacional de la siguiente forma:</w:t>
      </w:r>
    </w:p>
    <w:p w14:paraId="63D51429" w14:textId="77777777" w:rsidR="00C91C49" w:rsidRPr="00C91C49" w:rsidRDefault="00C91C49" w:rsidP="0023336A">
      <w:pPr>
        <w:ind w:left="1416"/>
      </w:pPr>
      <w:r w:rsidRPr="00C91C49">
        <w:tab/>
        <w:t>Se entenderá en adelante como Seguridad y Salud en el Trabajo, definida como aquella disciplina que trata de la prevención de las lesiones y enfermedades causadas por las condiciones de trabajo, y de la protección y promoción de la salud de los trabajadores. Tiene por objeto mejorar las condiciones y el medio ambiente de trabajo, así como la salud en el trabajo, que conlleva la promoción y el mantenimiento del bienestar físico, mental y social de los trabajadores en todas las ocupaciones. </w:t>
      </w:r>
      <w:r>
        <w:fldChar w:fldCharType="begin" w:fldLock="1"/>
      </w:r>
      <w:r w:rsidR="00E03C31">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fldChar w:fldCharType="separate"/>
      </w:r>
      <w:r w:rsidR="00E03C31" w:rsidRPr="00E03C31">
        <w:rPr>
          <w:noProof/>
        </w:rPr>
        <w:t>(Republica de colombia, 2012)</w:t>
      </w:r>
      <w:r>
        <w:fldChar w:fldCharType="end"/>
      </w:r>
    </w:p>
    <w:p w14:paraId="00735638" w14:textId="51864C45" w:rsidR="00C91C49" w:rsidRPr="00C91C49" w:rsidRDefault="00C91C49" w:rsidP="0023336A">
      <w:pPr>
        <w:ind w:left="708"/>
      </w:pPr>
      <w:r w:rsidRPr="00C91C49">
        <w:tab/>
        <w:t xml:space="preserve">En esta definición se y a lo largo de este </w:t>
      </w:r>
      <w:r w:rsidR="00AD7A72" w:rsidRPr="00C91C49">
        <w:t>artículo</w:t>
      </w:r>
      <w:r w:rsidRPr="00C91C49">
        <w:t xml:space="preserve"> se relata todo lo relacionado con la salud ocupacional, las obligaciones que tienen las empresas con sus empleados y la salud de ellos y las actividades de prevención de afecciones a la salud de los trabajadores.    </w:t>
      </w:r>
    </w:p>
    <w:p w14:paraId="63BF5658" w14:textId="77777777" w:rsidR="00D71B70" w:rsidRDefault="00D71B70" w:rsidP="00D311FF">
      <w:pPr>
        <w:pStyle w:val="Ttulo4"/>
        <w:spacing w:line="240" w:lineRule="auto"/>
        <w:ind w:left="720"/>
      </w:pPr>
      <w:bookmarkStart w:id="8" w:name="_Toc56802308"/>
      <w:r w:rsidRPr="008E0C9D">
        <w:t>Empresas</w:t>
      </w:r>
      <w:bookmarkEnd w:id="8"/>
    </w:p>
    <w:p w14:paraId="3E604A0F" w14:textId="77777777" w:rsidR="00E03C31" w:rsidRDefault="00E03C31" w:rsidP="00CA7EB7">
      <w:pPr>
        <w:ind w:left="708" w:firstLine="708"/>
      </w:pPr>
      <w:r w:rsidRPr="00CA7EB7">
        <w:t xml:space="preserve">Las empresas se pueden considerar como entidades las cuales resultan favorecidas por la aplicaciones de buenas </w:t>
      </w:r>
      <w:r w:rsidR="00EA47B2" w:rsidRPr="00CA7EB7">
        <w:t>prácticas</w:t>
      </w:r>
      <w:r w:rsidRPr="00CA7EB7">
        <w:t xml:space="preserve"> en salud ocupacional como lo indica </w:t>
      </w:r>
      <w:r w:rsidRPr="00CA7EB7">
        <w:fldChar w:fldCharType="begin" w:fldLock="1"/>
      </w:r>
      <w:r w:rsidR="00CA7EB7">
        <w:instrText>ADDIN CSL_CITATION {"citationItems":[{"id":"ITEM-1","itemData":{"URL":"https://www.esan.edu.pe/apuntes-empresariales/2018/01/la-salud-ocupacional-y-su-importancia-para-las-empresas/","accessed":{"date-parts":[["2020","2","20"]]},"author":[{"dropping-particle":"","family":"Conexion Esan","given":"","non-dropping-particle":"","parse-names":false,"suffix":""}],"container-title":"Conexion Esan - La salud ocupacional y su importancia para las empresas","id":"ITEM-1","issued":{"date-parts":[["2018","1","19"]]},"title":"La salud ocupacional y su importancia para las empresas | Salud | Apuntes empresariales | ESAN","type":"webpage"},"uris":["http://www.mendeley.com/documents/?uuid=ed86f704-03fe-3c58-836e-9493e302c35e"]}],"mendeley":{"formattedCitation":"(Conexion Esan, 2018)","plainTextFormattedCitation":"(Conexion Esan, 2018)","previouslyFormattedCitation":"(Conexion Esan, 2018)"},"properties":{"noteIndex":0},"schema":"https://github.com/citation-style-language/schema/raw/master/csl-citation.json"}</w:instrText>
      </w:r>
      <w:r w:rsidRPr="00CA7EB7">
        <w:fldChar w:fldCharType="separate"/>
      </w:r>
      <w:r w:rsidRPr="00CA7EB7">
        <w:rPr>
          <w:noProof/>
        </w:rPr>
        <w:t>(Conexion Esan, 2018)</w:t>
      </w:r>
      <w:r w:rsidRPr="00CA7EB7">
        <w:fldChar w:fldCharType="end"/>
      </w:r>
      <w:r w:rsidRPr="00CA7EB7">
        <w:t xml:space="preserve"> “</w:t>
      </w:r>
      <w:r w:rsidRPr="00EA47B2">
        <w:rPr>
          <w:i/>
        </w:rPr>
        <w:t>Al mejorar la satisfacción de los trabajadores, también aumenta su productividad. Por ende, esto favorece al desarrollo y crecimiento de la empresa y disminuye la tasa de rotación laboral</w:t>
      </w:r>
      <w:r w:rsidRPr="00CA7EB7">
        <w:t>”, todo esto</w:t>
      </w:r>
      <w:r w:rsidR="00CA7EB7" w:rsidRPr="00CA7EB7">
        <w:t xml:space="preserve"> </w:t>
      </w:r>
      <w:r w:rsidRPr="00CA7EB7">
        <w:t xml:space="preserve">gracias a que se dejan de ver las empresas como espacio en donde no se les da importancia </w:t>
      </w:r>
      <w:r w:rsidR="00CA7EB7" w:rsidRPr="00CA7EB7">
        <w:t>que el trabajador merece, es decir, dejando de ver al trabajador como un simple trabajador, sino como una persona que al estar cómodo en su trabajo será más productivo.</w:t>
      </w:r>
      <w:r w:rsidR="00CA7EB7">
        <w:t xml:space="preserve"> Esta productividad se ve reflejada en cifras entregadas por la OMS (Organización mundial de la Salud)</w:t>
      </w:r>
      <w:r w:rsidR="00CA7EB7">
        <w:fldChar w:fldCharType="begin" w:fldLock="1"/>
      </w:r>
      <w:r w:rsidR="002743EE">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sidR="00CA7EB7">
        <w:fldChar w:fldCharType="separate"/>
      </w:r>
      <w:r w:rsidR="00CA7EB7" w:rsidRPr="00CA7EB7">
        <w:rPr>
          <w:noProof/>
        </w:rPr>
        <w:t>(Organización Mundial de la Salud, 2017)</w:t>
      </w:r>
      <w:r w:rsidR="00CA7EB7">
        <w:fldChar w:fldCharType="end"/>
      </w:r>
      <w:r w:rsidR="00CA7EB7">
        <w:t xml:space="preserve"> la cual indica lo siguiente:</w:t>
      </w:r>
    </w:p>
    <w:p w14:paraId="0F05E975" w14:textId="77777777" w:rsidR="00CA7EB7" w:rsidRPr="00CA7EB7" w:rsidRDefault="00CA7EB7" w:rsidP="00CA7EB7">
      <w:pPr>
        <w:pStyle w:val="Prrafodelista"/>
        <w:numPr>
          <w:ilvl w:val="1"/>
          <w:numId w:val="3"/>
        </w:numPr>
        <w:rPr>
          <w:bCs/>
        </w:rPr>
      </w:pPr>
      <w:r w:rsidRPr="00CA7EB7">
        <w:rPr>
          <w:bCs/>
        </w:rPr>
        <w:t>Las investigaciones han demostrado que las iniciativas en el lugar de trabajo pueden contribuir a reducir el absentismo por enfermedad en un 27% y los costos de atención sanitaria para las empresas en un 26%.</w:t>
      </w:r>
    </w:p>
    <w:p w14:paraId="70D9F655" w14:textId="77777777" w:rsidR="00CA7EB7" w:rsidRDefault="00CA7EB7" w:rsidP="00CA7EB7">
      <w:pPr>
        <w:pStyle w:val="Prrafodelista"/>
        <w:numPr>
          <w:ilvl w:val="1"/>
          <w:numId w:val="3"/>
        </w:numPr>
        <w:rPr>
          <w:bCs/>
        </w:rPr>
      </w:pPr>
      <w:r w:rsidRPr="00CA7EB7">
        <w:rPr>
          <w:bCs/>
        </w:rPr>
        <w:t>En la mayoría de los países, los problemas de salud relacionados con el trabajo ocasionan pérdidas que van del 4 al 6% del PIB. Los servicios sanitarios básicos para prevenir enfermedades ocupacionales y relacionadas con el trabajo cuestan una media de entre US$18 y US$60 (paridad del poder adquisitivo) por trabajador.</w:t>
      </w:r>
    </w:p>
    <w:p w14:paraId="74CC09FF" w14:textId="77777777" w:rsidR="00CA7EB7" w:rsidRDefault="00CA7EB7" w:rsidP="00CA7EB7">
      <w:pPr>
        <w:pStyle w:val="Prrafodelista"/>
        <w:ind w:left="1440"/>
        <w:rPr>
          <w:bCs/>
        </w:rPr>
      </w:pPr>
    </w:p>
    <w:p w14:paraId="52A863DC" w14:textId="77777777" w:rsidR="00CA7EB7" w:rsidRPr="00CA7EB7" w:rsidRDefault="00CA7EB7" w:rsidP="00CA7EB7">
      <w:pPr>
        <w:pStyle w:val="Prrafodelista"/>
        <w:rPr>
          <w:bCs/>
        </w:rPr>
      </w:pPr>
      <w:r>
        <w:rPr>
          <w:bCs/>
        </w:rPr>
        <w:t>Estas cifras nos dan a entender como la salud en el ámbito laboral tiene un impacto directo en la economía, tanto de las mismas empresas como para el trabajador, hasta en la productividad que el país puede reflejar en indicadores como el PIB (Producto interno bruto).</w:t>
      </w:r>
    </w:p>
    <w:p w14:paraId="210BE23D" w14:textId="77777777" w:rsidR="00D33B85" w:rsidRPr="00D33B85" w:rsidRDefault="00D71B70" w:rsidP="00D311FF">
      <w:pPr>
        <w:pStyle w:val="Ttulo4"/>
        <w:spacing w:line="240" w:lineRule="auto"/>
        <w:ind w:left="720"/>
      </w:pPr>
      <w:bookmarkStart w:id="9" w:name="_Toc56802309"/>
      <w:r w:rsidRPr="008E0C9D">
        <w:lastRenderedPageBreak/>
        <w:t>Trabajadore</w:t>
      </w:r>
      <w:r w:rsidR="00D33B85">
        <w:t>s</w:t>
      </w:r>
      <w:bookmarkEnd w:id="9"/>
    </w:p>
    <w:p w14:paraId="5FF3068A" w14:textId="77777777" w:rsidR="00D33B85" w:rsidRPr="00D33B85" w:rsidRDefault="00FB3FCD" w:rsidP="00315857">
      <w:pPr>
        <w:ind w:left="708"/>
      </w:pPr>
      <w:r>
        <w:t>E</w:t>
      </w:r>
      <w:r w:rsidR="00D0394F">
        <w:t xml:space="preserve">l Ministerio de Salud y Protección Social, en cumplimiento a lo dispuesto en el Decreto 1072 de 2015, adopta el reglamento de higiene y seguridad industrial, liderado por la Subdirección de Gestión del Talento humano, </w:t>
      </w:r>
      <w:r>
        <w:t>en donde se compromete a cumplir tanto con las disposiciones legales tendientes a garantizar mecanismos para la prevención de accidentes y enfermedades en el entorno laboral, como el destinar recursos para el desarrollo de actividades -subprogramas de medicina preventiva y del trabajo y de higiene y seguridad industrial- dentro del sistema de Gestión de la Seguridad y Salud en el trabajo (</w:t>
      </w:r>
      <w:r w:rsidRPr="00D0394F">
        <w:rPr>
          <w:rFonts w:cs="Arial"/>
          <w:noProof/>
          <w:sz w:val="24"/>
          <w:szCs w:val="24"/>
        </w:rPr>
        <w:t>Ministerio de Salud y Protección Social, 201</w:t>
      </w:r>
      <w:r w:rsidRPr="00D0394F">
        <w:t>7</w:t>
      </w:r>
      <w:r>
        <w:t>).</w:t>
      </w:r>
    </w:p>
    <w:p w14:paraId="094EC7CF" w14:textId="77777777" w:rsidR="00D71B70" w:rsidRDefault="00D71B70" w:rsidP="00D311FF">
      <w:pPr>
        <w:pStyle w:val="Ttulo4"/>
        <w:spacing w:line="240" w:lineRule="auto"/>
        <w:ind w:left="720"/>
      </w:pPr>
      <w:bookmarkStart w:id="10" w:name="_Toc56802310"/>
      <w:r w:rsidRPr="008E0C9D">
        <w:t>ARL</w:t>
      </w:r>
      <w:bookmarkEnd w:id="10"/>
      <w:r w:rsidR="00410333">
        <w:t xml:space="preserve"> </w:t>
      </w:r>
    </w:p>
    <w:p w14:paraId="2E54045A" w14:textId="77777777" w:rsidR="00FB3FCD" w:rsidRPr="00577537" w:rsidRDefault="00FB3FCD" w:rsidP="00315857">
      <w:pPr>
        <w:ind w:left="708"/>
        <w:rPr>
          <w:highlight w:val="yellow"/>
        </w:rPr>
      </w:pPr>
      <w:r w:rsidRPr="00FB3FCD">
        <w:t>En cumplimiento de la Ley 1474 de 2011, que establece que las empresas están obligadas a afiliar a sus empleados a una ARL para la gestión de la Seguridad y la Salud en el trabajo (Ministerio de Salud y Protección Social, 2017). A</w:t>
      </w:r>
      <w:r>
        <w:t>demás, conforme a lo dispuesto en la Resolución 1111 de 2017, que define los estándares básicos del sistema de Gestión de Seguridad y Salud en el Trabajo, tales como las pausas activas (Artículo 12). La entidad prestadora del servicio, así como el empleador, deben cumplir con dichos estándares (Artículo 8), así como ela</w:t>
      </w:r>
      <w:r w:rsidR="00453CFA">
        <w:t xml:space="preserve">borar un seguimiento y planes complementarios con cumplimiento del 100% (Artículo </w:t>
      </w:r>
      <w:r w:rsidR="00577537">
        <w:t>7) (</w:t>
      </w:r>
      <w:r w:rsidR="00453CFA">
        <w:t xml:space="preserve">Ministerio del </w:t>
      </w:r>
      <w:r w:rsidR="00453CFA" w:rsidRPr="00577537">
        <w:t>Trabajo, 2017).</w:t>
      </w:r>
    </w:p>
    <w:p w14:paraId="6837B45A" w14:textId="77777777" w:rsidR="004D0ED9" w:rsidRPr="004D0ED9" w:rsidRDefault="004D0ED9" w:rsidP="003509D1">
      <w:pPr>
        <w:pStyle w:val="Ttulo2"/>
        <w:spacing w:line="240" w:lineRule="auto"/>
        <w:rPr>
          <w:rFonts w:ascii="Arial" w:hAnsi="Arial" w:cs="Arial"/>
        </w:rPr>
      </w:pPr>
      <w:bookmarkStart w:id="11" w:name="_Toc56802311"/>
      <w:r w:rsidRPr="004D0ED9">
        <w:rPr>
          <w:rFonts w:ascii="Arial" w:hAnsi="Arial" w:cs="Arial"/>
        </w:rPr>
        <w:t>Planteamiento del problema</w:t>
      </w:r>
      <w:bookmarkEnd w:id="11"/>
    </w:p>
    <w:p w14:paraId="3C0EE1B9" w14:textId="77777777" w:rsidR="004D0ED9" w:rsidRPr="003509D1" w:rsidRDefault="004D0ED9" w:rsidP="007538FE">
      <w:pPr>
        <w:pStyle w:val="Ttulo3"/>
        <w:spacing w:line="240" w:lineRule="auto"/>
        <w:ind w:left="708"/>
        <w:rPr>
          <w:rFonts w:ascii="Arial" w:hAnsi="Arial" w:cs="Arial"/>
        </w:rPr>
      </w:pPr>
      <w:bookmarkStart w:id="12" w:name="_Toc56802312"/>
      <w:r w:rsidRPr="003509D1">
        <w:rPr>
          <w:rFonts w:ascii="Arial" w:hAnsi="Arial" w:cs="Arial"/>
        </w:rPr>
        <w:t>Causas</w:t>
      </w:r>
      <w:bookmarkEnd w:id="12"/>
    </w:p>
    <w:p w14:paraId="21F647CE" w14:textId="77777777" w:rsidR="002743EE" w:rsidRDefault="004371FB" w:rsidP="007538FE">
      <w:pPr>
        <w:pStyle w:val="Prrafodelista"/>
        <w:numPr>
          <w:ilvl w:val="0"/>
          <w:numId w:val="5"/>
        </w:numPr>
        <w:spacing w:line="240" w:lineRule="auto"/>
        <w:rPr>
          <w:bCs/>
        </w:rPr>
      </w:pPr>
      <w:r w:rsidRPr="003509D1">
        <w:rPr>
          <w:bCs/>
        </w:rPr>
        <w:t xml:space="preserve">El sindicalismo en un estado y en una empresa promueven la defensa de la salud y de la seguridad de los empleados afiliados, permitiendo </w:t>
      </w:r>
      <w:r w:rsidR="00F05133" w:rsidRPr="003509D1">
        <w:rPr>
          <w:bCs/>
        </w:rPr>
        <w:t>un alto índice</w:t>
      </w:r>
      <w:r w:rsidRPr="003509D1">
        <w:rPr>
          <w:bCs/>
        </w:rPr>
        <w:t xml:space="preserve"> de cumplimiento de la legislación en materia de salud y seguridad (Takala, Gereluk &amp; Royer, 2002)</w:t>
      </w:r>
      <w:r w:rsidR="00246F04" w:rsidRPr="003509D1">
        <w:rPr>
          <w:bCs/>
        </w:rPr>
        <w:t>.</w:t>
      </w:r>
      <w:r w:rsidRPr="003509D1">
        <w:rPr>
          <w:bCs/>
        </w:rPr>
        <w:t xml:space="preserve"> </w:t>
      </w:r>
      <w:r w:rsidR="00246F04" w:rsidRPr="003509D1">
        <w:rPr>
          <w:bCs/>
        </w:rPr>
        <w:t>S</w:t>
      </w:r>
      <w:r w:rsidRPr="003509D1">
        <w:rPr>
          <w:bCs/>
        </w:rPr>
        <w:t>in embargo, en Colombia, el sindicalismo se ve frenado por la estigmatización y la violencia.</w:t>
      </w:r>
      <w:r w:rsidR="00246F04" w:rsidRPr="003509D1">
        <w:rPr>
          <w:bCs/>
        </w:rPr>
        <w:t xml:space="preserve"> Se ha demostrado que el número de sindicatos en Colombia incrementa cada año, pero solo un pequeño porcentaje de los trabajadores están afiliados (de 22 millones, un 4,6% están afiliados, es decir, cerca de un millón de t</w:t>
      </w:r>
      <w:r w:rsidR="00EA47B2">
        <w:rPr>
          <w:bCs/>
        </w:rPr>
        <w:t>rabajadores). El estado cumple ‘a secas’</w:t>
      </w:r>
      <w:r w:rsidR="00246F04" w:rsidRPr="003509D1">
        <w:rPr>
          <w:bCs/>
        </w:rPr>
        <w:t xml:space="preserve"> las exigencias de la Organización Internacional del Trabajo promulgando normas que no se cumplen. Esto también es causado debido a que no existen jueces laborales que defiendan la libertad sindical, ni que condenen la violación de </w:t>
      </w:r>
      <w:r w:rsidR="00F05133" w:rsidRPr="003509D1">
        <w:rPr>
          <w:bCs/>
        </w:rPr>
        <w:t>ésta (</w:t>
      </w:r>
      <w:r w:rsidR="007C6CC6">
        <w:rPr>
          <w:bCs/>
        </w:rPr>
        <w:t>Santamaría, 2020</w:t>
      </w:r>
      <w:r w:rsidR="00AD1EFA" w:rsidRPr="003509D1">
        <w:rPr>
          <w:bCs/>
        </w:rPr>
        <w:t>)</w:t>
      </w:r>
      <w:r w:rsidR="00246F04" w:rsidRPr="003509D1">
        <w:rPr>
          <w:bCs/>
        </w:rPr>
        <w:t>.</w:t>
      </w:r>
    </w:p>
    <w:p w14:paraId="002D7C43" w14:textId="77777777" w:rsidR="00A6365A" w:rsidRPr="003509D1" w:rsidRDefault="00A6365A" w:rsidP="007538FE">
      <w:pPr>
        <w:pStyle w:val="Prrafodelista"/>
        <w:numPr>
          <w:ilvl w:val="0"/>
          <w:numId w:val="5"/>
        </w:numPr>
        <w:spacing w:line="240" w:lineRule="auto"/>
        <w:rPr>
          <w:bCs/>
        </w:rPr>
      </w:pPr>
      <w:r>
        <w:rPr>
          <w:bCs/>
        </w:rPr>
        <w:t>Los empleados de una empresa no saben o no comprenden el impacto que tiene en la salud las pausas activas, y por lo tanto no las aplican a</w:t>
      </w:r>
      <w:r w:rsidR="0040680F">
        <w:rPr>
          <w:bCs/>
        </w:rPr>
        <w:t xml:space="preserve"> menos que les precisen hacerlo (Díaz, Mardones, Mena, Rebolledo</w:t>
      </w:r>
      <w:r w:rsidR="0040680F" w:rsidRPr="0040680F">
        <w:rPr>
          <w:bCs/>
        </w:rPr>
        <w:t>, &amp; Castillo</w:t>
      </w:r>
      <w:r w:rsidR="0040680F">
        <w:rPr>
          <w:bCs/>
        </w:rPr>
        <w:t xml:space="preserve">, </w:t>
      </w:r>
      <w:r w:rsidR="0040680F" w:rsidRPr="0040680F">
        <w:rPr>
          <w:bCs/>
        </w:rPr>
        <w:t>2011)</w:t>
      </w:r>
    </w:p>
    <w:p w14:paraId="6C04C252" w14:textId="77777777" w:rsidR="00F7553F" w:rsidRPr="003509D1" w:rsidRDefault="004D0ED9" w:rsidP="007538FE">
      <w:pPr>
        <w:pStyle w:val="Ttulo3"/>
        <w:spacing w:line="240" w:lineRule="auto"/>
        <w:ind w:left="708"/>
        <w:rPr>
          <w:rFonts w:ascii="Arial" w:hAnsi="Arial" w:cs="Arial"/>
        </w:rPr>
      </w:pPr>
      <w:bookmarkStart w:id="13" w:name="_Toc56802313"/>
      <w:r w:rsidRPr="003509D1">
        <w:rPr>
          <w:rFonts w:ascii="Arial" w:hAnsi="Arial" w:cs="Arial"/>
        </w:rPr>
        <w:t>Efectos</w:t>
      </w:r>
      <w:bookmarkEnd w:id="13"/>
    </w:p>
    <w:p w14:paraId="0D9FB589" w14:textId="77777777" w:rsidR="002054C1" w:rsidRPr="003509D1" w:rsidRDefault="00246F04" w:rsidP="007538FE">
      <w:pPr>
        <w:pStyle w:val="Prrafodelista"/>
        <w:numPr>
          <w:ilvl w:val="0"/>
          <w:numId w:val="4"/>
        </w:numPr>
        <w:spacing w:line="240" w:lineRule="auto"/>
        <w:rPr>
          <w:bCs/>
        </w:rPr>
      </w:pPr>
      <w:r w:rsidRPr="003509D1">
        <w:rPr>
          <w:bCs/>
        </w:rPr>
        <w:t xml:space="preserve">Poca supervisión y regulación de los lineamientos y requerimientos básicos de las empresas en cuanto a la seguridad y salud en el trabajo, </w:t>
      </w:r>
      <w:r w:rsidR="00B71C9A" w:rsidRPr="003509D1">
        <w:rPr>
          <w:bCs/>
        </w:rPr>
        <w:t>y,</w:t>
      </w:r>
      <w:r w:rsidRPr="003509D1">
        <w:rPr>
          <w:bCs/>
        </w:rPr>
        <w:t xml:space="preserve"> por ende, la no implementación de estos (tales como las pausas activas).</w:t>
      </w:r>
    </w:p>
    <w:p w14:paraId="4304004B" w14:textId="77777777" w:rsidR="005B1AE4" w:rsidRDefault="005B1AE4" w:rsidP="005B1AE4">
      <w:pPr>
        <w:spacing w:line="240" w:lineRule="auto"/>
      </w:pPr>
    </w:p>
    <w:p w14:paraId="0B8C0794" w14:textId="77777777" w:rsidR="005B1AE4" w:rsidRDefault="005B1AE4" w:rsidP="005B1AE4">
      <w:pPr>
        <w:pStyle w:val="Ttulo2"/>
      </w:pPr>
      <w:bookmarkStart w:id="14" w:name="_Toc56802314"/>
      <w:r>
        <w:lastRenderedPageBreak/>
        <w:t>Antecedentes</w:t>
      </w:r>
      <w:bookmarkEnd w:id="14"/>
    </w:p>
    <w:p w14:paraId="160B7370" w14:textId="77777777" w:rsidR="002F52C3" w:rsidRPr="00BA66EF" w:rsidRDefault="00A810AA" w:rsidP="00BA66EF">
      <w:pPr>
        <w:ind w:firstLine="708"/>
      </w:pPr>
      <w:r w:rsidRPr="00BA66EF">
        <w:t>En esta sesión se hablará de los antecedentes relacionados con el tema de la salud ocupacional, las pausas activas y varios trabajaos en donde se ven resultados con la aplicación de estas a distintas empresas o entidades.</w:t>
      </w:r>
    </w:p>
    <w:p w14:paraId="50584BC8" w14:textId="77777777" w:rsidR="006C16F3" w:rsidRPr="00BA66EF" w:rsidRDefault="00A810AA" w:rsidP="00BA66EF">
      <w:pPr>
        <w:ind w:firstLine="708"/>
      </w:pPr>
      <w:r w:rsidRPr="00BA66EF">
        <w:t>Frente a los tópicos de salud y seguridad en el trabajo</w:t>
      </w:r>
      <w:r w:rsidR="006C16F3" w:rsidRPr="00BA66EF">
        <w:t>, y más específicamente en las prácticas de las pausas activas</w:t>
      </w:r>
      <w:r w:rsidRPr="00BA66EF">
        <w:t xml:space="preserve">, </w:t>
      </w:r>
      <w:r w:rsidR="009C61FD" w:rsidRPr="00BA66EF">
        <w:t>se encuentras distintos trabajos realizados en área laborales, concentradas en el impacto que las pausas activas tienen sobre los trabajadores,</w:t>
      </w:r>
      <w:r w:rsidR="006C16F3" w:rsidRPr="00BA66EF">
        <w:t xml:space="preserve"> estos trabajos se encuentran ligados a la Resolución 0312 del 2019 </w:t>
      </w:r>
      <w:r w:rsidR="006C16F3" w:rsidRPr="00BA66EF">
        <w:fldChar w:fldCharType="begin" w:fldLock="1"/>
      </w:r>
      <w:r w:rsidR="006C16F3" w:rsidRPr="00BA66EF">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sidR="006C16F3" w:rsidRPr="00BA66EF">
        <w:fldChar w:fldCharType="separate"/>
      </w:r>
      <w:r w:rsidR="006C16F3" w:rsidRPr="00BA66EF">
        <w:rPr>
          <w:noProof/>
        </w:rPr>
        <w:t>(Ministerio del Trabajo, 2019)</w:t>
      </w:r>
      <w:r w:rsidR="006C16F3" w:rsidRPr="00BA66EF">
        <w:fldChar w:fldCharType="end"/>
      </w:r>
      <w:r w:rsidR="006C16F3" w:rsidRPr="00BA66EF">
        <w:t xml:space="preserve">, la cual verifica y da los lineamientos relacionados con la salud y seguridad en el trabajo que las empresas deben cumplir (mínimamente) ante el estado y con sus trabajadores para que estos últimos gocen de bienestar en el área del laboral. </w:t>
      </w:r>
    </w:p>
    <w:p w14:paraId="6660050E" w14:textId="77777777" w:rsidR="006C16F3" w:rsidRPr="00BA66EF" w:rsidRDefault="006C16F3" w:rsidP="00BA66EF">
      <w:pPr>
        <w:ind w:firstLine="708"/>
      </w:pPr>
      <w:r w:rsidRPr="00BA66EF">
        <w:t xml:space="preserve">En el documento indicado anteriormente publicado en el 2019, como renovación de la resolución 1111 del 2017 </w:t>
      </w:r>
      <w:r w:rsidRPr="00BA66EF">
        <w:fldChar w:fldCharType="begin" w:fldLock="1"/>
      </w:r>
      <w:r w:rsidR="003C5D73">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Pr="00BA66EF">
        <w:fldChar w:fldCharType="separate"/>
      </w:r>
      <w:r w:rsidRPr="00BA66EF">
        <w:rPr>
          <w:noProof/>
        </w:rPr>
        <w:t>(Ministerio del Trabajo, 2017)</w:t>
      </w:r>
      <w:r w:rsidRPr="00BA66EF">
        <w:fldChar w:fldCharType="end"/>
      </w:r>
      <w:r w:rsidR="0025456B" w:rsidRPr="00BA66EF">
        <w:t xml:space="preserve"> el cual fue derogado, presenta los ítems básicos que cada empresa debe cumplir con sus empleados y los resultados que deben presentar en cada uno de estos en cumplimiento de la norma. Se realiza una clasificación de las empresas dependiendo de la cantidad de empleados que están tienen, a continuación, se expondrá la clasificación de las empresas y los requerimientos básicos particulares que deben tener estas:</w:t>
      </w:r>
    </w:p>
    <w:p w14:paraId="0CAEDC48" w14:textId="77777777" w:rsidR="0025456B" w:rsidRDefault="0025456B" w:rsidP="00BA66EF">
      <w:pPr>
        <w:pStyle w:val="Ttulo3"/>
        <w:ind w:left="708"/>
      </w:pPr>
      <w:bookmarkStart w:id="15" w:name="_Toc56802315"/>
      <w:r>
        <w:t>E</w:t>
      </w:r>
      <w:r w:rsidRPr="0025456B">
        <w:t xml:space="preserve">mpresas, empleadores y contratantes con diez (10) o menos trabajadores, clasificadas con riesgo </w:t>
      </w:r>
      <w:r w:rsidR="00BA66EF" w:rsidRPr="0025456B">
        <w:t xml:space="preserve">I, II </w:t>
      </w:r>
      <w:r w:rsidRPr="0025456B">
        <w:t xml:space="preserve">ó </w:t>
      </w:r>
      <w:r w:rsidR="00BA66EF" w:rsidRPr="0025456B">
        <w:t>III</w:t>
      </w:r>
      <w:bookmarkEnd w:id="15"/>
    </w:p>
    <w:p w14:paraId="2B4562BD" w14:textId="77777777" w:rsidR="00BA66EF" w:rsidRPr="00BA66EF" w:rsidRDefault="0025456B" w:rsidP="00AD1EFA">
      <w:pPr>
        <w:ind w:left="708" w:firstLine="708"/>
      </w:pPr>
      <w:r w:rsidRPr="00BA66EF">
        <w:t xml:space="preserve">En general, todas las empresas requieren contratar o tener contratada una persona la cual este especializada en seguridad y salud en el trabajo, que se encargara del diseño de un sistema de gestión de salud y seguridad en el trabajo, también se requiere que todos los empleados estén afiliados al sistema de seguridad social integral el cual </w:t>
      </w:r>
      <w:r w:rsidR="00EA47B2" w:rsidRPr="00BA66EF">
        <w:t>está</w:t>
      </w:r>
      <w:r w:rsidRPr="00BA66EF">
        <w:t xml:space="preserve"> asociado a las ARL, contar con un plan anual de trabajo, evaluaciones medicas ocupacionales para los trabajadores, la identificación de factores de riesgo en el área laboral aplicando a estas medidas que los pueda prevenir. De cada uno de estos elementos se requiere una documentación que verifique su aplicación. </w:t>
      </w:r>
      <w:r w:rsidR="00BA66EF" w:rsidRPr="00BA66EF">
        <w:t xml:space="preserve"> </w:t>
      </w:r>
    </w:p>
    <w:p w14:paraId="1FE9C96C" w14:textId="77777777" w:rsidR="00BA66EF" w:rsidRDefault="00BA66EF" w:rsidP="008B08D1">
      <w:pPr>
        <w:ind w:left="708"/>
      </w:pPr>
      <w:r w:rsidRPr="00BA66EF">
        <w:t>Los ítems aplicados a estas empresas y la expresa explicación de estos se pueden encontrar en el capítulo I de la resolución 0312 del 2019.</w:t>
      </w:r>
      <w:r>
        <w:br/>
      </w:r>
    </w:p>
    <w:p w14:paraId="66E10920" w14:textId="77777777" w:rsidR="0025456B" w:rsidRDefault="0025456B" w:rsidP="00BA66EF">
      <w:pPr>
        <w:pStyle w:val="Ttulo3"/>
        <w:ind w:left="708"/>
      </w:pPr>
      <w:bookmarkStart w:id="16" w:name="_Toc56802316"/>
      <w:r w:rsidRPr="0025456B">
        <w:t xml:space="preserve">Empresas de once (11) a cincuenta (50) trabajadores clasificadas con riesgo </w:t>
      </w:r>
      <w:r w:rsidR="00BA66EF" w:rsidRPr="0025456B">
        <w:t xml:space="preserve">I, II </w:t>
      </w:r>
      <w:r w:rsidRPr="0025456B">
        <w:t xml:space="preserve">ó </w:t>
      </w:r>
      <w:r w:rsidR="00BA66EF" w:rsidRPr="0025456B">
        <w:t>III</w:t>
      </w:r>
      <w:bookmarkEnd w:id="16"/>
    </w:p>
    <w:p w14:paraId="6228091C" w14:textId="77777777" w:rsidR="00BA66EF" w:rsidRPr="00BA66EF" w:rsidRDefault="00BA66EF" w:rsidP="00AD1EFA">
      <w:pPr>
        <w:ind w:left="708" w:firstLine="708"/>
      </w:pPr>
      <w:r w:rsidRPr="00BA66EF">
        <w:t xml:space="preserve">A parte de los ítems anteriormente descritos para empresas con 10 o menos trabajadores, en este tipo de empresas es necesario tener planes de prevención ante emergencias que se puedan dar en el trabajo, brigadas de prevención donde se les instruya a los trabajadores como actuar en distintos ambientes de riesgo, además de que sean entregados elementos de protección personal y </w:t>
      </w:r>
      <w:r w:rsidRPr="00BA66EF">
        <w:lastRenderedPageBreak/>
        <w:t xml:space="preserve">capacitación del uso correcto de estos, entre otros ítems especificados en esta resolución. </w:t>
      </w:r>
    </w:p>
    <w:p w14:paraId="34F25402" w14:textId="77777777" w:rsidR="00BA66EF" w:rsidRPr="00AD1EFA" w:rsidRDefault="00BA66EF" w:rsidP="00AD1EFA">
      <w:pPr>
        <w:ind w:left="708"/>
      </w:pPr>
      <w:r w:rsidRPr="00BA66EF">
        <w:t>Los ítems aplicados a estas empresas y la expresa explicación de estos se pueden encontrar en el capítulo II de la resolución 0312 del 2019.</w:t>
      </w:r>
    </w:p>
    <w:p w14:paraId="4F8DAC97" w14:textId="77777777" w:rsidR="0025456B" w:rsidRDefault="0025456B" w:rsidP="00BA66EF">
      <w:pPr>
        <w:pStyle w:val="Ttulo3"/>
        <w:ind w:left="708"/>
      </w:pPr>
      <w:bookmarkStart w:id="17" w:name="_Toc56802317"/>
      <w:r w:rsidRPr="0025456B">
        <w:t xml:space="preserve">Empresas de más de cincuenta (50) trabajadores clasificadas con riesgo </w:t>
      </w:r>
      <w:r w:rsidR="00BA66EF" w:rsidRPr="0025456B">
        <w:t xml:space="preserve">I, II, III, IV </w:t>
      </w:r>
      <w:r w:rsidRPr="0025456B">
        <w:t xml:space="preserve">ó v y de cincuenta (50) ó menos trabajadores con riesgo </w:t>
      </w:r>
      <w:r w:rsidR="00BA66EF" w:rsidRPr="0025456B">
        <w:t xml:space="preserve">IV </w:t>
      </w:r>
      <w:r w:rsidRPr="0025456B">
        <w:t xml:space="preserve">ó </w:t>
      </w:r>
      <w:r w:rsidR="00BA66EF" w:rsidRPr="0025456B">
        <w:t>V</w:t>
      </w:r>
      <w:bookmarkEnd w:id="17"/>
    </w:p>
    <w:p w14:paraId="0922EADC" w14:textId="77777777" w:rsidR="008B08D1" w:rsidRPr="00AD1EFA" w:rsidRDefault="00BA66EF" w:rsidP="00AD1EFA">
      <w:pPr>
        <w:ind w:left="708" w:firstLine="708"/>
      </w:pPr>
      <w:r w:rsidRPr="008B08D1">
        <w:t xml:space="preserve">En este tipo de empresas se aplican elementos especificados en </w:t>
      </w:r>
      <w:r w:rsidR="003C5D73" w:rsidRPr="008B08D1">
        <w:t xml:space="preserve">los tipos de empresas especificados anteriormente, pero focalmente podemos hacer referencia a un estudio y vigilancia más profunda con relación a los factores de riesgo que puedan tener los trabajadores, y frente a estos factores se deben realizar acciones de mejora y prevención, vigiladas mediante una auditoria anual que debe ser planificada con la participación del comité paritario de seguridad y salud en el trabajo COPASST, el cual es definido por  </w:t>
      </w:r>
      <w:r w:rsidR="003C5D73" w:rsidRPr="008B08D1">
        <w:fldChar w:fldCharType="begin" w:fldLock="1"/>
      </w:r>
      <w:r w:rsidR="003C5D73" w:rsidRPr="008B08D1">
        <w:instrText>ADDIN CSL_CITATION {"citationItems":[{"id":"ITEM-1","itemData":{"URL":"https://safetya.co/comite-paritario-en-seguridad-y-salud-en-el-trabajo/","accessed":{"date-parts":[["2020","2","24"]]},"author":[{"dropping-particle":"","family":"SafetYA","given":"","non-dropping-particle":"","parse-names":false,"suffix":""}],"container-title":"Preguntas frecuentes sobre el Comité Paritario en Seguridad y Salud en el Trabajo","id":"ITEM-1","issued":{"date-parts":[["2019","6","13"]]},"title":"Comité paritario en seguridad y salud en el trabajo - preguntas","type":"webpage"},"uris":["http://www.mendeley.com/documents/?uuid=2c9f9741-ecf7-37cc-a935-ce036206545f"]}],"mendeley":{"formattedCitation":"(SafetYA, 2019)","plainTextFormattedCitation":"(SafetYA, 2019)","previouslyFormattedCitation":"(SafetYA, 2019)"},"properties":{"noteIndex":0},"schema":"https://github.com/citation-style-language/schema/raw/master/csl-citation.json"}</w:instrText>
      </w:r>
      <w:r w:rsidR="003C5D73" w:rsidRPr="008B08D1">
        <w:fldChar w:fldCharType="separate"/>
      </w:r>
      <w:r w:rsidR="003C5D73" w:rsidRPr="008B08D1">
        <w:rPr>
          <w:noProof/>
        </w:rPr>
        <w:t>(SafetYA, 2019)</w:t>
      </w:r>
      <w:r w:rsidR="003C5D73" w:rsidRPr="008B08D1">
        <w:fldChar w:fldCharType="end"/>
      </w:r>
      <w:r w:rsidR="003C5D73" w:rsidRPr="008B08D1">
        <w:t xml:space="preserve"> y se soporta por el Decreto 1072 del 2015 </w:t>
      </w:r>
      <w:r w:rsidR="003C5D73" w:rsidRPr="008B08D1">
        <w:fldChar w:fldCharType="begin" w:fldLock="1"/>
      </w:r>
      <w:r w:rsidR="008B08D1" w:rsidRPr="008B08D1">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sidR="003C5D73" w:rsidRPr="008B08D1">
        <w:fldChar w:fldCharType="separate"/>
      </w:r>
      <w:r w:rsidR="003C5D73" w:rsidRPr="008B08D1">
        <w:rPr>
          <w:noProof/>
        </w:rPr>
        <w:t>(Ministerio del Trabajo, 2015)</w:t>
      </w:r>
      <w:r w:rsidR="003C5D73" w:rsidRPr="008B08D1">
        <w:fldChar w:fldCharType="end"/>
      </w:r>
      <w:r w:rsidR="003C5D73" w:rsidRPr="008B08D1">
        <w:t xml:space="preserve"> y la </w:t>
      </w:r>
      <w:r w:rsidR="008B08D1" w:rsidRPr="008B08D1">
        <w:t xml:space="preserve">Resolución </w:t>
      </w:r>
      <w:r w:rsidR="00EA47B2" w:rsidRPr="008B08D1">
        <w:t>Número</w:t>
      </w:r>
      <w:r w:rsidR="008B08D1" w:rsidRPr="008B08D1">
        <w:t xml:space="preserve"> 2013 del 1986 </w:t>
      </w:r>
      <w:r w:rsidR="008B08D1" w:rsidRPr="008B08D1">
        <w:fldChar w:fldCharType="begin" w:fldLock="1"/>
      </w:r>
      <w:r w:rsidR="008B08D1">
        <w:instrText>ADDIN CSL_CITATION {"citationItems":[{"id":"ITEM-1","itemData":{"URL":"http://copaso.upbbga.edu.co/legislacion/Resolucion 2013 de 1986 Organizacion y Funcionamiento de Comites de higiene y SI.pdf","accessed":{"date-parts":[["2020","2","24"]]},"author":[{"dropping-particle":"","family":"Ministerio del Trabajo","given":"","non-dropping-particle":"","parse-names":false,"suffix":""}],"container-title":"RESOLUCIÓN NUMERO 2013 DE 1986","id":"ITEM-1","issued":{"date-parts":[["1986","6","6"]]},"title":"RESOLUCIÓN NUMERO 2013","type":"webpage"},"uris":["http://www.mendeley.com/documents/?uuid=a09a434e-2598-3525-971d-cdab53fdc172"]}],"mendeley":{"formattedCitation":"(Ministerio del Trabajo, 1986)","plainTextFormattedCitation":"(Ministerio del Trabajo, 1986)","previouslyFormattedCitation":"(Ministerio del Trabajo, 1986)"},"properties":{"noteIndex":0},"schema":"https://github.com/citation-style-language/schema/raw/master/csl-citation.json"}</w:instrText>
      </w:r>
      <w:r w:rsidR="008B08D1" w:rsidRPr="008B08D1">
        <w:fldChar w:fldCharType="separate"/>
      </w:r>
      <w:r w:rsidR="008B08D1" w:rsidRPr="008B08D1">
        <w:rPr>
          <w:noProof/>
        </w:rPr>
        <w:t>(Ministerio del Trabajo, 1986)</w:t>
      </w:r>
      <w:r w:rsidR="008B08D1" w:rsidRPr="008B08D1">
        <w:fldChar w:fldCharType="end"/>
      </w:r>
      <w:r w:rsidR="008B08D1" w:rsidRPr="008B08D1">
        <w:t>:</w:t>
      </w:r>
    </w:p>
    <w:p w14:paraId="1B98B0C6" w14:textId="77777777" w:rsidR="00BA66EF" w:rsidRDefault="00EA47B2" w:rsidP="00AD1EFA">
      <w:pPr>
        <w:pStyle w:val="Prrafodelista"/>
        <w:ind w:left="1416"/>
      </w:pPr>
      <w:r>
        <w:rPr>
          <w:i/>
        </w:rPr>
        <w:t>“</w:t>
      </w:r>
      <w:r w:rsidR="008B08D1" w:rsidRPr="00EA47B2">
        <w:rPr>
          <w:i/>
        </w:rPr>
        <w:t>El Comité de Medicina, Higiene y Seguridad Industrial es un organismo de promoción y vigilancia de las normas y reglamentos de salud ocupacional dentro de la empresa y no se ocupará por lo tanto de tramitar asuntos referentes a la relación contractual laboral propiamente dicha, los problemas de personal, disciplinarios o sindicales; ellos se ventilan en otros organismos y están sujetos a reglamentación distinta</w:t>
      </w:r>
      <w:r w:rsidR="008B08D1" w:rsidRPr="008B08D1">
        <w:t xml:space="preserve"> </w:t>
      </w:r>
      <w:r>
        <w:t>“</w:t>
      </w:r>
      <w:r w:rsidR="008B08D1" w:rsidRPr="008B08D1">
        <w:t>(Resolución 2013 de 1986, artículo 11).</w:t>
      </w:r>
    </w:p>
    <w:p w14:paraId="4BC24DE8" w14:textId="77777777" w:rsidR="00AD1EFA" w:rsidRPr="00AD1EFA" w:rsidRDefault="00AD1EFA" w:rsidP="00AD1EFA">
      <w:pPr>
        <w:pStyle w:val="Prrafodelista"/>
        <w:ind w:left="1416"/>
      </w:pPr>
    </w:p>
    <w:p w14:paraId="78339D09" w14:textId="77777777" w:rsidR="00BA66EF" w:rsidRPr="00AD1EFA" w:rsidRDefault="00BA66EF" w:rsidP="00AD1EFA">
      <w:pPr>
        <w:pStyle w:val="Prrafodelista"/>
        <w:ind w:left="1068"/>
      </w:pPr>
      <w:r w:rsidRPr="008B08D1">
        <w:t>Los ítems aplicados a estas empresas y la expresa explicación de estos se pueden encontrar en el capítulo II de la resolución 0312 del 2019.</w:t>
      </w:r>
    </w:p>
    <w:p w14:paraId="6F1C67B7" w14:textId="6890A414" w:rsidR="00476702" w:rsidRPr="000140D6" w:rsidRDefault="00476702" w:rsidP="00476702">
      <w:r w:rsidRPr="000140D6">
        <w:t xml:space="preserve">Generalizando los items, las empresas </w:t>
      </w:r>
      <w:r w:rsidR="0054583F" w:rsidRPr="000140D6">
        <w:t>podemos encontrar la puntuación para cada uno de los items a verificar (</w:t>
      </w:r>
      <w:r w:rsidR="0054583F" w:rsidRPr="000140D6">
        <w:fldChar w:fldCharType="begin"/>
      </w:r>
      <w:r w:rsidR="0054583F" w:rsidRPr="000140D6">
        <w:instrText xml:space="preserve"> REF _Ref33440381 \h </w:instrText>
      </w:r>
      <w:r w:rsidR="000140D6">
        <w:instrText xml:space="preserve"> \* MERGEFORMAT </w:instrText>
      </w:r>
      <w:r w:rsidR="0054583F" w:rsidRPr="000140D6">
        <w:fldChar w:fldCharType="separate"/>
      </w:r>
      <w:r w:rsidR="0054583F" w:rsidRPr="000140D6">
        <w:t>Tabla 1 Lista de puntuación para cada uno de los requerimientos mínimos declarados en la resolución 0312 del 2019</w:t>
      </w:r>
      <w:r w:rsidR="0054583F" w:rsidRPr="000140D6">
        <w:fldChar w:fldCharType="end"/>
      </w:r>
      <w:r w:rsidR="0054583F" w:rsidRPr="000140D6">
        <w:t xml:space="preserve"> ) y basados en esto, se puede hallar la </w:t>
      </w:r>
      <w:r w:rsidR="000140D6" w:rsidRPr="000140D6">
        <w:t xml:space="preserve">clasificación en </w:t>
      </w:r>
      <w:r w:rsidR="009648C7" w:rsidRPr="000140D6">
        <w:t>términos</w:t>
      </w:r>
      <w:r w:rsidR="000140D6" w:rsidRPr="000140D6">
        <w:t xml:space="preserve"> de aplicación de cada uno de los items, como explica la siguiente tabla:</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715"/>
        <w:gridCol w:w="2474"/>
        <w:gridCol w:w="5155"/>
      </w:tblGrid>
      <w:tr w:rsidR="000140D6" w:rsidRPr="000140D6" w14:paraId="674D0067"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2FC3C4A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CRITERIO</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045C072C"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VALORACIÓN</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598BE7EB"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ACCIÓN</w:t>
            </w:r>
          </w:p>
        </w:tc>
      </w:tr>
      <w:tr w:rsidR="000140D6" w:rsidRPr="000140D6" w14:paraId="4BDB922B"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0156E0D"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enor al 60%</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12B9B2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CRÍTICO</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0EBE40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 de inmediato.</w:t>
            </w:r>
          </w:p>
          <w:p w14:paraId="14970D7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 xml:space="preserve">Enviar a la respectiva Administradora de Riesgos Laborales a la que se encuentre afiliada la empresa o contratante, un reporte de avances </w:t>
            </w:r>
            <w:r w:rsidRPr="000140D6">
              <w:rPr>
                <w:rFonts w:eastAsia="Times New Roman" w:cs="Arial"/>
                <w:color w:val="464646"/>
                <w:szCs w:val="21"/>
                <w:lang w:eastAsia="es-CO"/>
              </w:rPr>
              <w:lastRenderedPageBreak/>
              <w:t>en el término máximo de tres (3) meses después de realizada la autoevaluación de Estándares Mínimos.</w:t>
            </w:r>
          </w:p>
          <w:p w14:paraId="01EBBDC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Seguimiento anual y plan de visita a la empresa con valoración crítica, por parte del Ministerio del Trabajo.</w:t>
            </w:r>
          </w:p>
        </w:tc>
      </w:tr>
      <w:tr w:rsidR="000140D6" w:rsidRPr="000140D6" w14:paraId="5E262D06"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41835B88"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lastRenderedPageBreak/>
              <w:t>Si el puntaje obtenido está entre el 60 y 85%</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675B4E11"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MODERADAMENTE ACEPTABLE</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34CEBDF7"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w:t>
            </w:r>
          </w:p>
          <w:p w14:paraId="7A5A73C2"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Enviar a la Administradora de Riesgos Laborales un reporte de avances en el término máximo de seis (6) meses después de realizada la autoevaluación de Estándares Mínimos.</w:t>
            </w:r>
          </w:p>
          <w:p w14:paraId="7B17E12B"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Plan de visita por parte del Ministerio del Trabajo.</w:t>
            </w:r>
          </w:p>
        </w:tc>
      </w:tr>
      <w:tr w:rsidR="000140D6" w:rsidRPr="000140D6" w14:paraId="4A754D0C"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799A2980"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ayor al 85%</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A370A0A"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ACEPTABLE</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C88E2E6" w14:textId="77777777" w:rsidR="000140D6" w:rsidRPr="000140D6" w:rsidRDefault="000140D6" w:rsidP="000140D6">
            <w:pPr>
              <w:keepNext/>
              <w:numPr>
                <w:ilvl w:val="0"/>
                <w:numId w:val="9"/>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Mantener la calificación y evidencias a disposición del Ministerio del Trabajo, e incluir en el Plan de Anual de Trabajo las mejoras detectadas.</w:t>
            </w:r>
          </w:p>
        </w:tc>
      </w:tr>
    </w:tbl>
    <w:p w14:paraId="1119A7BE" w14:textId="07388A82" w:rsidR="000140D6" w:rsidRDefault="000140D6" w:rsidP="000140D6">
      <w:pPr>
        <w:pStyle w:val="Descripcin"/>
        <w:rPr>
          <w:noProof/>
        </w:rPr>
      </w:pPr>
      <w:bookmarkStart w:id="18" w:name="_Toc54086299"/>
      <w:r>
        <w:t xml:space="preserve">Tabla </w:t>
      </w:r>
      <w:fldSimple w:instr=" SEQ Tabla \* ARABIC ">
        <w:r w:rsidR="002B65BF">
          <w:rPr>
            <w:noProof/>
          </w:rPr>
          <w:t>1</w:t>
        </w:r>
      </w:fldSimple>
      <w:r>
        <w:t xml:space="preserve"> Clasificación por puntuación de las empresas dado al cumplimiento de lo reglamentado en la resolución 0312 del 2019</w:t>
      </w:r>
      <w:bookmarkEnd w:id="18"/>
    </w:p>
    <w:p w14:paraId="2044EA75" w14:textId="77777777" w:rsidR="00476702" w:rsidRPr="0054583F" w:rsidRDefault="00476702" w:rsidP="0054583F">
      <w:pPr>
        <w:keepNext/>
        <w:rPr>
          <w:noProof/>
        </w:rPr>
      </w:pPr>
      <w:r w:rsidRPr="0054583F">
        <w:rPr>
          <w:noProof/>
        </w:rPr>
        <w:lastRenderedPageBreak/>
        <w:t>ANEXO 1</w:t>
      </w:r>
      <w:r w:rsidR="0054583F" w:rsidRPr="0054583F">
        <w:rPr>
          <w:noProof/>
        </w:rPr>
        <w:t xml:space="preserve"> (</w:t>
      </w:r>
      <w:r w:rsidR="0054583F" w:rsidRPr="0054583F">
        <w:rPr>
          <w:noProof/>
        </w:rPr>
        <w:fldChar w:fldCharType="begin" w:fldLock="1"/>
      </w:r>
      <w:r w:rsidR="0054583F">
        <w:rPr>
          <w:noProof/>
        </w:rPr>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0054583F" w:rsidRPr="0054583F">
        <w:rPr>
          <w:noProof/>
        </w:rPr>
        <w:fldChar w:fldCharType="separate"/>
      </w:r>
      <w:r w:rsidR="0054583F" w:rsidRPr="0054583F">
        <w:rPr>
          <w:noProof/>
        </w:rPr>
        <w:t>(Ministerio del Trabajo, 2017)</w:t>
      </w:r>
      <w:r w:rsidR="0054583F" w:rsidRPr="0054583F">
        <w:rPr>
          <w:noProof/>
        </w:rPr>
        <w:fldChar w:fldCharType="end"/>
      </w:r>
      <w:r w:rsidR="0054583F" w:rsidRPr="0054583F">
        <w:rPr>
          <w:noProof/>
        </w:rPr>
        <w:t>)</w:t>
      </w:r>
    </w:p>
    <w:p w14:paraId="0EE35A75" w14:textId="77777777" w:rsidR="00476702" w:rsidRDefault="00476702" w:rsidP="00476702">
      <w:pPr>
        <w:keepNext/>
        <w:jc w:val="center"/>
      </w:pPr>
      <w:r>
        <w:rPr>
          <w:noProof/>
          <w:lang w:val="en-US"/>
        </w:rPr>
        <w:drawing>
          <wp:inline distT="0" distB="0" distL="0" distR="0" wp14:anchorId="18E60F1F" wp14:editId="4CDEDC12">
            <wp:extent cx="4916702" cy="762647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163" r="1664" b="6100"/>
                    <a:stretch/>
                  </pic:blipFill>
                  <pic:spPr bwMode="auto">
                    <a:xfrm>
                      <a:off x="0" y="0"/>
                      <a:ext cx="4956264" cy="7687842"/>
                    </a:xfrm>
                    <a:prstGeom prst="rect">
                      <a:avLst/>
                    </a:prstGeom>
                    <a:ln>
                      <a:noFill/>
                    </a:ln>
                    <a:extLst>
                      <a:ext uri="{53640926-AAD7-44D8-BBD7-CCE9431645EC}">
                        <a14:shadowObscured xmlns:a14="http://schemas.microsoft.com/office/drawing/2010/main"/>
                      </a:ext>
                    </a:extLst>
                  </pic:spPr>
                </pic:pic>
              </a:graphicData>
            </a:graphic>
          </wp:inline>
        </w:drawing>
      </w:r>
    </w:p>
    <w:p w14:paraId="4311E6B6" w14:textId="527E1E28" w:rsidR="0025456B" w:rsidRDefault="00476702" w:rsidP="00476702">
      <w:pPr>
        <w:pStyle w:val="Descripcin"/>
        <w:jc w:val="center"/>
      </w:pPr>
      <w:bookmarkStart w:id="19" w:name="_Ref33440381"/>
      <w:bookmarkStart w:id="20" w:name="_Toc54086300"/>
      <w:r>
        <w:lastRenderedPageBreak/>
        <w:t xml:space="preserve">Tabla </w:t>
      </w:r>
      <w:fldSimple w:instr=" SEQ Tabla \* ARABIC ">
        <w:r w:rsidR="002B65BF">
          <w:rPr>
            <w:noProof/>
          </w:rPr>
          <w:t>2</w:t>
        </w:r>
      </w:fldSimple>
      <w:r>
        <w:t xml:space="preserve"> L</w:t>
      </w:r>
      <w:r w:rsidRPr="00912B24">
        <w:t>ista de puntuación para cada uno de los requerimientos mínimos declarados en la resolución 0312 del 2019</w:t>
      </w:r>
      <w:bookmarkEnd w:id="19"/>
      <w:bookmarkEnd w:id="20"/>
    </w:p>
    <w:p w14:paraId="20CCB467" w14:textId="77777777" w:rsidR="0006001C" w:rsidRDefault="0006001C" w:rsidP="0006001C">
      <w:pPr>
        <w:pStyle w:val="Ttulo2"/>
      </w:pPr>
      <w:bookmarkStart w:id="21" w:name="_Toc56802318"/>
      <w:r>
        <w:t>Aplicación de pausas activas en la Universidad de Antioquia.</w:t>
      </w:r>
      <w:bookmarkEnd w:id="21"/>
    </w:p>
    <w:p w14:paraId="6831968D" w14:textId="77777777" w:rsidR="0006001C" w:rsidRDefault="0006001C" w:rsidP="0006001C">
      <w:r>
        <w:t>Con respecto a los trabajos mencionados, hay que tomar como ejemplo a una aplicación de pausas activas e</w:t>
      </w:r>
      <w:r w:rsidR="00A87D7C">
        <w:t>n la Universidad de Antioquia (referencia trabajo)</w:t>
      </w:r>
      <w:r>
        <w:t>, en donde se demostró que las pausas activas actúan efectivamente como un elemento preventivo ante enfermedades y síndromes músculo-esqueléticos y desequilibrios funcionales que se pueden manifestar como estrés, disminución del rendimiento físico y mental, con consecuentes efectos adversos sobre la salud y el desempeño laboral.</w:t>
      </w:r>
    </w:p>
    <w:p w14:paraId="516995D5" w14:textId="77777777" w:rsidR="0006001C" w:rsidRDefault="00081A08" w:rsidP="0006001C">
      <w:r>
        <w:rPr>
          <w:noProof/>
          <w:lang w:val="en-US"/>
        </w:rPr>
        <w:drawing>
          <wp:anchor distT="0" distB="0" distL="114300" distR="114300" simplePos="0" relativeHeight="251658240" behindDoc="1" locked="0" layoutInCell="1" allowOverlap="1" wp14:anchorId="1CAD8724" wp14:editId="4826396F">
            <wp:simplePos x="0" y="0"/>
            <wp:positionH relativeFrom="column">
              <wp:posOffset>1304925</wp:posOffset>
            </wp:positionH>
            <wp:positionV relativeFrom="paragraph">
              <wp:posOffset>799465</wp:posOffset>
            </wp:positionV>
            <wp:extent cx="3090545" cy="165735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2244" t="43874" r="25641" b="35043"/>
                    <a:stretch/>
                  </pic:blipFill>
                  <pic:spPr bwMode="auto">
                    <a:xfrm>
                      <a:off x="0" y="0"/>
                      <a:ext cx="3090545" cy="1657350"/>
                    </a:xfrm>
                    <a:prstGeom prst="rect">
                      <a:avLst/>
                    </a:prstGeom>
                    <a:ln>
                      <a:noFill/>
                    </a:ln>
                    <a:extLst>
                      <a:ext uri="{53640926-AAD7-44D8-BBD7-CCE9431645EC}">
                        <a14:shadowObscured xmlns:a14="http://schemas.microsoft.com/office/drawing/2010/main"/>
                      </a:ext>
                    </a:extLst>
                  </pic:spPr>
                </pic:pic>
              </a:graphicData>
            </a:graphic>
          </wp:anchor>
        </w:drawing>
      </w:r>
      <w:r w:rsidR="0006001C">
        <w:t>En principio, para la implementación de la aplicación, se realizó un estudio con un diseño cuantitativo cuasi experimental</w:t>
      </w:r>
      <w:r>
        <w:t>, que eran divididos en grupos de 5 y eran intervenidos por practicantes diferentes, y las diferencias en las características de los trabajadores interve</w:t>
      </w:r>
      <w:r w:rsidR="00A87D7C">
        <w:t>nidos en los grupos era notable</w:t>
      </w:r>
      <w:r w:rsidR="00444EFA">
        <w:t xml:space="preserve"> </w:t>
      </w:r>
      <w:r w:rsidR="00A87D7C">
        <w:t>(referencia trabajo).</w:t>
      </w:r>
    </w:p>
    <w:p w14:paraId="5AA5FAD2" w14:textId="77777777" w:rsidR="00081A08" w:rsidRDefault="00081A08" w:rsidP="00081A08">
      <w:pPr>
        <w:pStyle w:val="Descripcin"/>
        <w:jc w:val="center"/>
      </w:pPr>
      <w:r>
        <w:t>Tabla 3 Descripción de los grupos intervenidos de acuerdo a la frecuencia y al número de sujetos.</w:t>
      </w:r>
    </w:p>
    <w:p w14:paraId="2C944074" w14:textId="77777777" w:rsidR="00A810AA" w:rsidRPr="0047555E" w:rsidRDefault="00424738" w:rsidP="002F52C3">
      <w:r>
        <w:t xml:space="preserve">Al finalizar el programa de intervención, se </w:t>
      </w:r>
      <w:r w:rsidR="000C73EA">
        <w:t>obtuvo que un 93.7% de los evaluados poseían por lo menos un DME (Desorden músculo-esquelético)</w:t>
      </w:r>
      <w:r w:rsidR="0047555E">
        <w:t xml:space="preserve"> en algún segmento del cuerpo (específicamente en el cuello, muñeca, espalda inferior, espalda superior y rodillas)</w:t>
      </w:r>
      <w:r w:rsidR="000C73EA">
        <w:t xml:space="preserve">, pero de ellos un 52.5% manifestó no tener molestias que entorpezcan sus actividades cotidianas laborales, en los últimos 12 meses. Además, se indagó si en el periodo del programa habían tenido problemas en </w:t>
      </w:r>
      <w:r w:rsidR="0047555E">
        <w:t>algún segmento corporal, dando como resultado que el 36.7% de los evaluados no seguían presentando problema alguno en dichos segmentos.</w:t>
      </w:r>
      <w:r w:rsidR="006C16F3">
        <w:t xml:space="preserve"> </w:t>
      </w:r>
    </w:p>
    <w:p w14:paraId="4E7966C6" w14:textId="77777777" w:rsidR="005B1AE4" w:rsidRDefault="005B1AE4" w:rsidP="005B1AE4">
      <w:pPr>
        <w:pStyle w:val="Ttulo2"/>
      </w:pPr>
      <w:bookmarkStart w:id="22" w:name="_Toc56802319"/>
      <w:r>
        <w:t>Impacto</w:t>
      </w:r>
      <w:bookmarkEnd w:id="22"/>
    </w:p>
    <w:p w14:paraId="2268A275" w14:textId="77777777" w:rsidR="00C70944" w:rsidRPr="0047555E" w:rsidRDefault="00C70944" w:rsidP="005B1AE4">
      <w:r w:rsidRPr="0047555E">
        <w:t xml:space="preserve">En esta sesión se presentará el impacto que tendrá el proyecto, y en base a esto, generaremos una pregunta que represente el problema </w:t>
      </w:r>
      <w:r w:rsidR="00F777AB" w:rsidRPr="0047555E">
        <w:t>a solucionar con el proyecto.</w:t>
      </w:r>
    </w:p>
    <w:p w14:paraId="232D24E4" w14:textId="77777777" w:rsidR="00F777AB" w:rsidRPr="0047555E" w:rsidRDefault="00F777AB" w:rsidP="005B1AE4">
      <w:r w:rsidRPr="0047555E">
        <w:t xml:space="preserve">Debido a que </w:t>
      </w:r>
      <w:r w:rsidR="008C46B2">
        <w:t xml:space="preserve">el </w:t>
      </w:r>
      <w:r w:rsidR="000B2F28">
        <w:t>estado no suele realizar una mayor intervención en los lugares de trabajo, en donde carecen de un servicio de inspección con suficiente personal y recursos</w:t>
      </w:r>
      <w:r w:rsidR="000B2F28" w:rsidRPr="000B2F28">
        <w:rPr>
          <w:rFonts w:ascii="Arial" w:hAnsi="Arial" w:cs="Arial"/>
          <w:color w:val="000000"/>
          <w:sz w:val="20"/>
          <w:szCs w:val="20"/>
          <w:shd w:val="clear" w:color="auto" w:fill="FFFFFF"/>
        </w:rPr>
        <w:t xml:space="preserve"> </w:t>
      </w:r>
      <w:r w:rsidR="000B2F28">
        <w:t>no es posible conocer a ciencia cierta si la aplicación de las Pausas Activas se realiza adecuadamente en una empresa. Entonces:</w:t>
      </w:r>
    </w:p>
    <w:p w14:paraId="2A7329C7" w14:textId="758CC28D" w:rsidR="0031716B" w:rsidRDefault="000140D6">
      <w:r w:rsidRPr="000140D6">
        <w:t>¿</w:t>
      </w:r>
      <w:r w:rsidR="000B2F28">
        <w:t xml:space="preserve">De qué manera puede asegurarse una correcta implementación de las pausas activas, junto con su inspección y regulación en las empresas </w:t>
      </w:r>
      <w:r w:rsidR="008C46B2">
        <w:t>colombianas</w:t>
      </w:r>
      <w:r w:rsidRPr="000140D6">
        <w:t>?</w:t>
      </w:r>
    </w:p>
    <w:p w14:paraId="1F168718" w14:textId="3B7CCE7C" w:rsidR="0031716B" w:rsidRDefault="0031716B" w:rsidP="0031716B">
      <w:pPr>
        <w:pStyle w:val="Ttulo1"/>
      </w:pPr>
      <w:bookmarkStart w:id="23" w:name="_Toc56802320"/>
      <w:r>
        <w:lastRenderedPageBreak/>
        <w:t>BASE DE CONOCIMIENTO</w:t>
      </w:r>
      <w:bookmarkEnd w:id="23"/>
    </w:p>
    <w:p w14:paraId="3E49685A" w14:textId="77777777" w:rsidR="0031716B" w:rsidRPr="00B902EB" w:rsidRDefault="0031716B" w:rsidP="0031716B">
      <w:r>
        <w:t>En este capítulo se explicará todos los conceptos necesarios para el desarrollo de este proyecto, así el lector podrá familiarizarse con estos y comprender el contexto en el que se desarrollará este.</w:t>
      </w:r>
    </w:p>
    <w:p w14:paraId="21352D39" w14:textId="77777777" w:rsidR="0031716B" w:rsidRDefault="0031716B" w:rsidP="0031716B">
      <w:pPr>
        <w:spacing w:line="240" w:lineRule="auto"/>
        <w:rPr>
          <w:lang w:val="es-ES"/>
        </w:rPr>
      </w:pPr>
      <w:bookmarkStart w:id="24" w:name="_Toc56802321"/>
      <w:r w:rsidRPr="00D10E34">
        <w:rPr>
          <w:rStyle w:val="Ttulo2Car"/>
        </w:rPr>
        <w:t>Seguridad y salud en el trabajo</w:t>
      </w:r>
      <w:bookmarkEnd w:id="24"/>
      <w:r w:rsidRPr="002157F3">
        <w:rPr>
          <w:lang w:val="es-ES"/>
        </w:rPr>
        <w:t xml:space="preserve"> </w:t>
      </w:r>
    </w:p>
    <w:p w14:paraId="1014A619" w14:textId="77777777" w:rsidR="0031716B" w:rsidRDefault="0031716B" w:rsidP="0031716B">
      <w:pPr>
        <w:spacing w:line="240" w:lineRule="auto"/>
        <w:rPr>
          <w:lang w:val="es-ES"/>
        </w:rPr>
      </w:pPr>
      <w:r>
        <w:rPr>
          <w:lang w:val="es-ES"/>
        </w:rPr>
        <w:tab/>
        <w:t xml:space="preserve">En Colombia, las empresas se encuentran obligadas a tener políticas relacionadas con la salud del trabajador, dentro y fuera del espacio laboral, es decir, afiliando a cada uno de sus trabajadores (y al núcleo familiar que este requiera) a entidades prestados de salud, por sus siglas EPS, y a entidades que les brinden garantías en su espacio de trabajo. Estas entidades son conocidas como ARL, o Administradoras de riesgo laboral.  La necesidad del concepto de seguridad y salud en el trabajo es explicado por </w:t>
      </w:r>
      <w:r>
        <w:rPr>
          <w:lang w:val="es-ES"/>
        </w:rPr>
        <w:fldChar w:fldCharType="begin" w:fldLock="1"/>
      </w:r>
      <w:r>
        <w:rPr>
          <w:lang w:val="es-ES"/>
        </w:rPr>
        <w:instrText>ADDIN CSL_CITATION {"citationItems":[{"id":"ITEM-1","itemData":{"author":[{"dropping-particle":"","family":"GRUPO DE GESTIÓN HUMANA","given":"","non-dropping-particle":"","parse-names":false,"suffix":""}],"id":"ITEM-1","issued":{"date-parts":[["2016","3"]]},"number-of-pages":"5-10","publisher-place":"Bogotá D.C","title":"SISTEMA DE GESTIÓN DE LA SEGURIDAD Y LA SALUD EN EL TRABAJO","type":"report"},"uris":["http://www.mendeley.com/documents/?uuid=39257dcd-e2ff-3184-affc-8541660d0607"]}],"mendeley":{"formattedCitation":"(GRUPO DE GESTIÓN HUMANA, 2016)","plainTextFormattedCitation":"(GRUPO DE GESTIÓN HUMANA, 2016)","previouslyFormattedCitation":"(GRUPO DE GESTIÓN HUMANA, 2016)"},"properties":{"noteIndex":0},"schema":"https://github.com/citation-style-language/schema/raw/master/csl-citation.json"}</w:instrText>
      </w:r>
      <w:r>
        <w:rPr>
          <w:lang w:val="es-ES"/>
        </w:rPr>
        <w:fldChar w:fldCharType="separate"/>
      </w:r>
      <w:r w:rsidRPr="003979CC">
        <w:rPr>
          <w:noProof/>
          <w:lang w:val="es-ES"/>
        </w:rPr>
        <w:t>(GRUPO DE GESTIÓN HUMANA, 2016)</w:t>
      </w:r>
      <w:r>
        <w:rPr>
          <w:lang w:val="es-ES"/>
        </w:rPr>
        <w:fldChar w:fldCharType="end"/>
      </w:r>
      <w:r>
        <w:rPr>
          <w:lang w:val="es-ES"/>
        </w:rPr>
        <w:t>de la siguiente forma:</w:t>
      </w:r>
      <w:r>
        <w:rPr>
          <w:lang w:val="es-ES"/>
        </w:rPr>
        <w:br/>
      </w:r>
    </w:p>
    <w:p w14:paraId="0334BE04" w14:textId="77777777" w:rsidR="0031716B" w:rsidRPr="00EA47B2" w:rsidRDefault="0031716B" w:rsidP="0031716B">
      <w:pPr>
        <w:spacing w:line="240" w:lineRule="auto"/>
        <w:ind w:left="708"/>
        <w:rPr>
          <w:i/>
          <w:lang w:val="es-ES"/>
        </w:rPr>
      </w:pPr>
      <w:r w:rsidRPr="00EA47B2">
        <w:rPr>
          <w:i/>
          <w:lang w:val="es-ES"/>
        </w:rPr>
        <w:t>“L</w:t>
      </w:r>
      <w:r w:rsidRPr="00EA47B2">
        <w:rPr>
          <w:i/>
        </w:rPr>
        <w:t>a salud de la población trabajadora es uno de los componentes fundamentales del desarrollo de un país y a su vez refleja el estado de progreso de una sociedad; visto así, un individuo sano se constituye en el factor más importante de los procesos productivos.”</w:t>
      </w:r>
    </w:p>
    <w:p w14:paraId="196A4405" w14:textId="77777777" w:rsidR="0031716B" w:rsidRPr="002157F3" w:rsidRDefault="0031716B" w:rsidP="0031716B">
      <w:pPr>
        <w:spacing w:line="240" w:lineRule="auto"/>
        <w:rPr>
          <w:lang w:val="es-ES"/>
        </w:rPr>
      </w:pPr>
      <w:r>
        <w:rPr>
          <w:lang w:val="es-ES"/>
        </w:rPr>
        <w:t>Por lo tanto, tanto el conjunto de normativas y actores (conceptos que serán ampliados en breve) de la rama en el mundo laboral de Seguridad y salud relacionadas con los trabajadores, la estructura que esta tiene dentro de las organizaciones y los relacionado con las pausas activas y como estas tienen un efecto en la productividad del trabajador, que como explico brevemente el Grupo de Gestión Humana del departamento administrativo de la función pública, depende de la salud de los trabajadores, la cual depende, tanto de los distintos inconvenientes que un trabajador pueda sufrir desempeñando su labor, como los daños que pueda sufrir por desempeñarla, daños que pueden ser prevenidos por medio de la correcta aplicación de políticas correctas de salud con relación a sus trabajadores</w:t>
      </w:r>
    </w:p>
    <w:p w14:paraId="1CC03FE0" w14:textId="77777777" w:rsidR="0031716B" w:rsidRDefault="0031716B" w:rsidP="0031716B">
      <w:pPr>
        <w:pStyle w:val="Ttulo2"/>
        <w:rPr>
          <w:lang w:val="es-ES"/>
        </w:rPr>
      </w:pPr>
      <w:bookmarkStart w:id="25" w:name="_Toc56802322"/>
      <w:r w:rsidRPr="00426A82">
        <w:rPr>
          <w:rStyle w:val="Ttulo3Car"/>
        </w:rPr>
        <w:t>Estructura de SG-SST</w:t>
      </w:r>
      <w:bookmarkEnd w:id="25"/>
      <w:r>
        <w:rPr>
          <w:lang w:val="es-ES"/>
        </w:rPr>
        <w:t xml:space="preserve"> </w:t>
      </w:r>
    </w:p>
    <w:p w14:paraId="165F2681" w14:textId="77777777" w:rsidR="0031716B" w:rsidRDefault="0031716B" w:rsidP="0031716B">
      <w:pPr>
        <w:rPr>
          <w:lang w:val="es-ES"/>
        </w:rPr>
      </w:pPr>
      <w:r>
        <w:rPr>
          <w:lang w:val="es-ES"/>
        </w:rPr>
        <w:t xml:space="preserve">Cada empresa se ve obligada en el país por medio del decreto 1072 del 2015 </w:t>
      </w:r>
      <w:r>
        <w:rPr>
          <w:lang w:val="es-ES"/>
        </w:rPr>
        <w:fldChar w:fldCharType="begin" w:fldLock="1"/>
      </w:r>
      <w:r>
        <w:rPr>
          <w:lang w:val="es-ES"/>
        </w:rP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Pr>
          <w:lang w:val="es-ES"/>
        </w:rPr>
        <w:fldChar w:fldCharType="separate"/>
      </w:r>
      <w:r w:rsidRPr="00FD3B54">
        <w:rPr>
          <w:noProof/>
          <w:lang w:val="es-ES"/>
        </w:rPr>
        <w:t>(Ministerio del Trabajo, 2015)</w:t>
      </w:r>
      <w:r>
        <w:rPr>
          <w:lang w:val="es-ES"/>
        </w:rPr>
        <w:fldChar w:fldCharType="end"/>
      </w:r>
      <w:r>
        <w:rPr>
          <w:lang w:val="es-ES"/>
        </w:rPr>
        <w:t xml:space="preserve"> a presentar frente al ministerio un documento donde se especifique en políticas, acciones y componentes necesarios para el desarrollo de la seguridad y salud de sus trabajadores.</w:t>
      </w:r>
    </w:p>
    <w:p w14:paraId="5B54EA32" w14:textId="77777777" w:rsidR="0031716B" w:rsidRDefault="0031716B" w:rsidP="0031716B">
      <w:pPr>
        <w:rPr>
          <w:lang w:val="es-ES"/>
        </w:rPr>
      </w:pPr>
      <w:r>
        <w:rPr>
          <w:lang w:val="es-ES"/>
        </w:rPr>
        <w:t xml:space="preserve">A continuación, se explicará la estructura del documento: </w:t>
      </w:r>
    </w:p>
    <w:p w14:paraId="63A95701" w14:textId="77777777" w:rsidR="0031716B" w:rsidRDefault="0031716B" w:rsidP="0031716B">
      <w:pPr>
        <w:pStyle w:val="Prrafodelista"/>
        <w:numPr>
          <w:ilvl w:val="0"/>
          <w:numId w:val="15"/>
        </w:numPr>
        <w:rPr>
          <w:i/>
          <w:lang w:val="es-ES"/>
        </w:rPr>
      </w:pPr>
      <w:r>
        <w:rPr>
          <w:lang w:val="es-ES"/>
        </w:rPr>
        <w:t xml:space="preserve">Justificación: En esta parte del documento, la empresa explicara el porqué de la necesidad de crear un programa necesario para los riegos en el trabajo, presentando las actividades, el entorno, los materiales o reactivos con los que interactuaran los trabajadores y características de los trabajadores o la población con la que laborara. Por ejemplo, </w:t>
      </w:r>
      <w:r>
        <w:rPr>
          <w:lang w:val="es-ES"/>
        </w:rPr>
        <w:fldChar w:fldCharType="begin" w:fldLock="1"/>
      </w:r>
      <w:r>
        <w:rPr>
          <w:lang w:val="es-ES"/>
        </w:rPr>
        <w:instrText>ADDIN CSL_CITATION {"citationItems":[{"id":"ITEM-1","itemData":{"URL":"https://safetya.co/programas-del-sg-sst-estructura/#Estructurade_un_programa_del_SG-SST","accessed":{"date-parts":[["2020","3","26"]]},"author":[{"dropping-particle":"","family":"SafetYA","given":"","non-dropping-particle":"","parse-names":false,"suffix":""}],"container-title":"Programas del SG-SST: Su definición y estructura","id":"ITEM-1","issued":{"date-parts":[["2017","2","15"]]},"title":"Programas del SG-SST: Su definición y estructura - SafetYA®","type":"webpage"},"uris":["http://www.mendeley.com/documents/?uuid=7bb4e959-78c7-3b43-b98f-e312275b5987"]}],"mendeley":{"formattedCitation":"(SafetYA, 2017)","plainTextFormattedCitation":"(SafetYA, 2017)","previouslyFormattedCitation":"(SafetYA, 2017)"},"properties":{"noteIndex":0},"schema":"https://github.com/citation-style-language/schema/raw/master/csl-citation.json"}</w:instrText>
      </w:r>
      <w:r>
        <w:rPr>
          <w:lang w:val="es-ES"/>
        </w:rPr>
        <w:fldChar w:fldCharType="separate"/>
      </w:r>
      <w:r w:rsidRPr="00CC28B4">
        <w:rPr>
          <w:noProof/>
          <w:lang w:val="es-ES"/>
        </w:rPr>
        <w:t>(SafetYA, 2017)</w:t>
      </w:r>
      <w:r>
        <w:rPr>
          <w:lang w:val="es-ES"/>
        </w:rPr>
        <w:fldChar w:fldCharType="end"/>
      </w:r>
      <w:r>
        <w:rPr>
          <w:lang w:val="es-ES"/>
        </w:rPr>
        <w:t xml:space="preserve"> nos da un ejemplo corto de una justificación “</w:t>
      </w:r>
      <w:r w:rsidRPr="00FD3B54">
        <w:rPr>
          <w:i/>
          <w:lang w:val="es-ES"/>
        </w:rPr>
        <w:t>La creación del programa de vigilancia epidemiológica, además de la obligación legal, se podría justificar con los índices de ausentismo por enfermedad general que presente la población de la empresa.</w:t>
      </w:r>
      <w:r>
        <w:rPr>
          <w:i/>
          <w:lang w:val="es-ES"/>
        </w:rPr>
        <w:t xml:space="preserve">” </w:t>
      </w:r>
    </w:p>
    <w:p w14:paraId="727BAF35" w14:textId="77777777" w:rsidR="0031716B" w:rsidRPr="00CC28B4" w:rsidRDefault="0031716B" w:rsidP="0031716B">
      <w:pPr>
        <w:pStyle w:val="Prrafodelista"/>
        <w:numPr>
          <w:ilvl w:val="0"/>
          <w:numId w:val="15"/>
        </w:numPr>
        <w:rPr>
          <w:i/>
          <w:lang w:val="es-ES"/>
        </w:rPr>
      </w:pPr>
      <w:r>
        <w:rPr>
          <w:lang w:val="es-ES"/>
        </w:rPr>
        <w:lastRenderedPageBreak/>
        <w:t>Objetivos: aquí, la empresa, definirá lo que pretende alcanzar con la implementación del programa, como, por ejemplo, evitar cierto tipo de lesiones en sus trabajadores, bajar la tasa de incapacidades en un año o cualquier meta que se plantee la empresa con la salud y seguridad de sus trabajadores.</w:t>
      </w:r>
    </w:p>
    <w:p w14:paraId="0DFD6909" w14:textId="77777777" w:rsidR="0031716B" w:rsidRPr="00CC28B4" w:rsidRDefault="0031716B" w:rsidP="0031716B">
      <w:pPr>
        <w:pStyle w:val="Prrafodelista"/>
        <w:numPr>
          <w:ilvl w:val="0"/>
          <w:numId w:val="15"/>
        </w:numPr>
        <w:rPr>
          <w:i/>
          <w:lang w:val="es-ES"/>
        </w:rPr>
      </w:pPr>
      <w:r>
        <w:rPr>
          <w:lang w:val="es-ES"/>
        </w:rPr>
        <w:t xml:space="preserve">Responsabilidades: en esta sección del documento, la empresa se encargará de definir los acores participantes en el programa, tanto las personas encargadas de aplicarlo, como quienes resultaran beneficiados, por ejemplo, en una empresa, un grupo de enfermeras estará encargado de vigilar el uso correcto de los implementos de protección de los trabajadores de una metalurgia. </w:t>
      </w:r>
    </w:p>
    <w:p w14:paraId="4DB33D95" w14:textId="77777777" w:rsidR="0031716B" w:rsidRPr="00CC28B4" w:rsidRDefault="0031716B" w:rsidP="0031716B">
      <w:pPr>
        <w:pStyle w:val="Prrafodelista"/>
        <w:numPr>
          <w:ilvl w:val="0"/>
          <w:numId w:val="15"/>
        </w:numPr>
        <w:rPr>
          <w:i/>
          <w:lang w:val="es-ES"/>
        </w:rPr>
      </w:pPr>
      <w:r>
        <w:rPr>
          <w:lang w:val="es-ES"/>
        </w:rPr>
        <w:t>Duración del programa: será el tiempo en que se pretende aplicar el programa y todas las actividades que este contiene. Regularmente las empresas ponen como duración regular 1 año.</w:t>
      </w:r>
    </w:p>
    <w:p w14:paraId="704E699F" w14:textId="77777777" w:rsidR="0031716B" w:rsidRPr="00423336" w:rsidRDefault="0031716B" w:rsidP="0031716B">
      <w:pPr>
        <w:pStyle w:val="Prrafodelista"/>
        <w:numPr>
          <w:ilvl w:val="0"/>
          <w:numId w:val="15"/>
        </w:numPr>
        <w:rPr>
          <w:i/>
          <w:lang w:val="es-ES"/>
        </w:rPr>
      </w:pPr>
      <w:r>
        <w:rPr>
          <w:lang w:val="es-ES"/>
        </w:rPr>
        <w:t>Actividades el programa: En esta sección, la empresa definirá el conjunto de actividades que aplicara en sus empleados para cumplir ir con sus objetivos establecidos, definiendo quienes se encargaran de aplicar las actividades, la frecuencia, sus participantes y una descripción de la actividad.</w:t>
      </w:r>
    </w:p>
    <w:p w14:paraId="0B36F991" w14:textId="77777777" w:rsidR="0031716B" w:rsidRPr="00423336" w:rsidRDefault="0031716B" w:rsidP="0031716B">
      <w:pPr>
        <w:pStyle w:val="Prrafodelista"/>
        <w:numPr>
          <w:ilvl w:val="0"/>
          <w:numId w:val="15"/>
        </w:numPr>
        <w:rPr>
          <w:i/>
          <w:lang w:val="es-ES"/>
        </w:rPr>
      </w:pPr>
      <w:r>
        <w:rPr>
          <w:lang w:val="es-ES"/>
        </w:rPr>
        <w:t>Cronograma: Aquí se definirán las fechas de aplicación y verificación de las actividades.</w:t>
      </w:r>
    </w:p>
    <w:p w14:paraId="5710EC71" w14:textId="77777777" w:rsidR="0031716B" w:rsidRPr="00FD3B54" w:rsidRDefault="0031716B" w:rsidP="0031716B">
      <w:pPr>
        <w:pStyle w:val="Prrafodelista"/>
        <w:numPr>
          <w:ilvl w:val="0"/>
          <w:numId w:val="15"/>
        </w:numPr>
        <w:rPr>
          <w:i/>
          <w:lang w:val="es-ES"/>
        </w:rPr>
      </w:pPr>
      <w:r>
        <w:rPr>
          <w:lang w:val="es-ES"/>
        </w:rPr>
        <w:t xml:space="preserve">Indicadores: serán las variables medibles que reflejarán los resultados arrojados por las actividades. </w:t>
      </w:r>
    </w:p>
    <w:p w14:paraId="3F4B90CE" w14:textId="77777777" w:rsidR="0031716B" w:rsidRDefault="0031716B" w:rsidP="0031716B">
      <w:pPr>
        <w:ind w:left="12"/>
      </w:pPr>
      <w:r>
        <w:t xml:space="preserve">Después del proceso de presentación del programa de SG-SST, este este tendrá un conjunto de etapas, que estarán directamente relacionadas con los distintos apartados especificados anteriormente, definida 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y que pueden verse explicadas gracias a </w:t>
      </w:r>
      <w:r>
        <w:fldChar w:fldCharType="begin" w:fldLock="1"/>
      </w:r>
      <w:r>
        <w:instrText>ADDIN CSL_CITATION {"citationItems":[{"id":"ITEM-1","itemData":{"URL":"https://www.isotools.com.co/estructura-del-sistema-de-gestion-de-seguridad-y-salud-en-el-trabajo-segun-decreto-1072/","accessed":{"date-parts":[["2020","3","20"]]},"author":[{"dropping-particle":"","family":"ISOTools Excellence","given":"","non-dropping-particle":"","parse-names":false,"suffix":""}],"container-title":"Estructura del Sistema de Gestión de Seguridad y Salud en el Trabajo según Decreto 1072","id":"ITEM-1","issued":{"date-parts":[["2016"]]},"title":"Estructura del Sistema de Gestión de Seguridad y Salud en el Trabajo según Decreto 1072","type":"webpage"},"uris":["http://www.mendeley.com/documents/?uuid=482e85a2-bf66-3315-8cc6-7a9b064a10bd"]}],"mendeley":{"formattedCitation":"(ISOTools Excellence, 2016)","plainTextFormattedCitation":"(ISOTools Excellence, 2016)","previouslyFormattedCitation":"(ISOTools Excellence, 2016)"},"properties":{"noteIndex":0},"schema":"https://github.com/citation-style-language/schema/raw/master/csl-citation.json"}</w:instrText>
      </w:r>
      <w:r>
        <w:fldChar w:fldCharType="separate"/>
      </w:r>
      <w:r w:rsidRPr="00423336">
        <w:rPr>
          <w:noProof/>
        </w:rPr>
        <w:t>(ISOTools Excellence, 2016)</w:t>
      </w:r>
      <w:r>
        <w:fldChar w:fldCharType="end"/>
      </w:r>
      <w:r>
        <w:t>.</w:t>
      </w:r>
    </w:p>
    <w:p w14:paraId="50FEFBF0" w14:textId="77777777" w:rsidR="0031716B" w:rsidRDefault="0031716B" w:rsidP="0031716B">
      <w:pPr>
        <w:pStyle w:val="Prrafodelista"/>
        <w:numPr>
          <w:ilvl w:val="0"/>
          <w:numId w:val="14"/>
        </w:numPr>
        <w:ind w:left="360"/>
      </w:pPr>
      <w:r>
        <w:t>Política de Seguridad y Salud en el Trabajo</w:t>
      </w:r>
    </w:p>
    <w:p w14:paraId="6113FC81" w14:textId="77777777" w:rsidR="0031716B" w:rsidRDefault="0031716B" w:rsidP="0031716B">
      <w:pPr>
        <w:ind w:left="360"/>
      </w:pPr>
      <w:r>
        <w:t>En esta etapa, la empresa realizara un trabajo de investigación relacionado con las normativas vigentes frente al SG-SST y demás que sean necesarios en su programa.</w:t>
      </w:r>
    </w:p>
    <w:p w14:paraId="56CAC44B" w14:textId="77777777" w:rsidR="0031716B" w:rsidRDefault="0031716B" w:rsidP="0031716B">
      <w:pPr>
        <w:pStyle w:val="Prrafodelista"/>
        <w:numPr>
          <w:ilvl w:val="0"/>
          <w:numId w:val="14"/>
        </w:numPr>
        <w:ind w:left="360"/>
      </w:pPr>
      <w:r>
        <w:t>Organización del Sistema de Gestión de Seguridad y Salud en el Trabajo</w:t>
      </w:r>
    </w:p>
    <w:p w14:paraId="3BD94C82" w14:textId="77777777" w:rsidR="0031716B" w:rsidRDefault="0031716B" w:rsidP="0031716B">
      <w:pPr>
        <w:ind w:left="360"/>
      </w:pPr>
      <w:r>
        <w:t>En esta etapa la empresa se encargará de la especificación de acciones, actividades y metas del SG-SST, por lo tanto, en esta etapa es en donde la empresa realizara el documento que presentara para su programa de SG-SST.</w:t>
      </w:r>
    </w:p>
    <w:p w14:paraId="1A58FA36" w14:textId="77777777" w:rsidR="0031716B" w:rsidRPr="00F05EE8" w:rsidRDefault="0031716B" w:rsidP="0031716B">
      <w:pPr>
        <w:pStyle w:val="Prrafodelista"/>
        <w:numPr>
          <w:ilvl w:val="0"/>
          <w:numId w:val="14"/>
        </w:numPr>
        <w:ind w:left="360"/>
        <w:rPr>
          <w:rFonts w:ascii="Times New Roman" w:hAnsi="Times New Roman"/>
        </w:rPr>
      </w:pPr>
      <w:r>
        <w:t>Planificación</w:t>
      </w:r>
    </w:p>
    <w:p w14:paraId="62839B11" w14:textId="77777777" w:rsidR="0031716B" w:rsidRDefault="0031716B" w:rsidP="0031716B">
      <w:pPr>
        <w:ind w:left="360"/>
      </w:pPr>
      <w:r>
        <w:t>La planificación del SG-SST debe aportar el cumplimiento de la legislación sobre la materia, el fortalecimiento de todos los componentes e igualmente debemos definir en esta etapa los recursos financieros necesarios para llevar a cabo este proceso, así como definir los indicadores que posibiliten tener un seguimiento del rendimiento del sistema de gestión.</w:t>
      </w:r>
    </w:p>
    <w:p w14:paraId="6DE0D6E1" w14:textId="77777777" w:rsidR="0031716B" w:rsidRDefault="0031716B" w:rsidP="0031716B">
      <w:pPr>
        <w:pStyle w:val="Prrafodelista"/>
        <w:numPr>
          <w:ilvl w:val="0"/>
          <w:numId w:val="14"/>
        </w:numPr>
        <w:ind w:left="360"/>
      </w:pPr>
      <w:r>
        <w:t>Aplicación</w:t>
      </w:r>
    </w:p>
    <w:p w14:paraId="65A071AB" w14:textId="77777777" w:rsidR="0031716B" w:rsidRDefault="0031716B" w:rsidP="0031716B">
      <w:pPr>
        <w:ind w:left="360"/>
      </w:pPr>
      <w:r>
        <w:lastRenderedPageBreak/>
        <w:t>En esta etapa será donde se ejecutarán todas las actividades especificadas en el programa de SG-SST, en esta etapa también se recomienda recopilar información relacionada con el desempeño de los trabajadores, opiniones de ellos y posibles mejoras que se puedan realizar en las actividades.</w:t>
      </w:r>
    </w:p>
    <w:p w14:paraId="573597BE" w14:textId="77777777" w:rsidR="0031716B" w:rsidRDefault="0031716B" w:rsidP="0031716B">
      <w:pPr>
        <w:pStyle w:val="Prrafodelista"/>
        <w:numPr>
          <w:ilvl w:val="0"/>
          <w:numId w:val="14"/>
        </w:numPr>
        <w:ind w:left="360"/>
      </w:pPr>
      <w:r>
        <w:t>Auditoría y Revisión de la Alta Dirección</w:t>
      </w:r>
    </w:p>
    <w:p w14:paraId="3E0B4012" w14:textId="77777777" w:rsidR="0031716B" w:rsidRDefault="0031716B" w:rsidP="0031716B">
      <w:pPr>
        <w:ind w:left="360"/>
      </w:pPr>
      <w:r>
        <w:t xml:space="preserve">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nos indica que cada empresa tendrá definido en su cronograma auditorias en donde se evaluarán resultados periódicos frente a la aplicación del SG-SST, dichas auditorias servirán frente el ministerio del trabajo como demostrativo de normativas internas de seguridad y salud con sus trabajadores </w:t>
      </w:r>
      <w:r>
        <w:fldChar w:fldCharType="begin" w:fldLock="1"/>
      </w:r>
      <w:r>
        <w:instrText>ADDIN CSL_CITATION {"citationItems":[{"id":"ITEM-1","itemData":{"URL":"http://www.mintrabajo.gov.co/relaciones-laborales/riesgos-laborales/sistema-de-gestion-de-seguridad-y-salud-en-el-trabajo","accessed":{"date-parts":[["2020","3","26"]]},"author":[{"dropping-particle":"","family":"Ministerio Nacional de Trabajo","given":"","non-dropping-particle":"","parse-names":false,"suffix":""}],"container-title":"Sistema de Gestión de la Seguridad y Salud en el Trabajo","id":"ITEM-1","issued":{"date-parts":[["2015","3","15"]]},"title":"Sistema de Gestión de Seguridad y Salud en el Trabajo - Ministerio del trabajo","type":"webpage"},"uris":["http://www.mendeley.com/documents/?uuid=fe330c2e-c96a-37af-8727-d46bb1082119"]}],"mendeley":{"formattedCitation":"(Ministerio Nacional de Trabajo, 2015)","plainTextFormattedCitation":"(Ministerio Nacional de Trabajo, 2015)","previouslyFormattedCitation":"(Ministerio Nacional de Trabajo, 2015)"},"properties":{"noteIndex":0},"schema":"https://github.com/citation-style-language/schema/raw/master/csl-citation.json"}</w:instrText>
      </w:r>
      <w:r>
        <w:fldChar w:fldCharType="separate"/>
      </w:r>
      <w:r w:rsidRPr="00613533">
        <w:rPr>
          <w:noProof/>
        </w:rPr>
        <w:t>(Ministerio Nacional de Trabajo, 2015)</w:t>
      </w:r>
      <w:r>
        <w:fldChar w:fldCharType="end"/>
      </w:r>
      <w:r>
        <w:t>.</w:t>
      </w:r>
    </w:p>
    <w:p w14:paraId="50A5C988" w14:textId="77777777" w:rsidR="0031716B" w:rsidRDefault="0031716B" w:rsidP="0031716B">
      <w:pPr>
        <w:pStyle w:val="Prrafodelista"/>
        <w:numPr>
          <w:ilvl w:val="0"/>
          <w:numId w:val="14"/>
        </w:numPr>
        <w:ind w:left="360"/>
      </w:pPr>
      <w:r>
        <w:t>Mejoramiento</w:t>
      </w:r>
    </w:p>
    <w:p w14:paraId="03313BD4" w14:textId="77777777" w:rsidR="0031716B" w:rsidRPr="00AA65B3" w:rsidRDefault="0031716B" w:rsidP="0031716B">
      <w:pPr>
        <w:ind w:left="360"/>
      </w:pPr>
      <w:r>
        <w:t>Mediante la correcta interpretación de los resultados y con el apoyo de las auditorías realizadas, las empresas deben encaminar su programa a futuras mejoras relacionadas con sus trabajadores, es decir, saber que otros aspectos pueden cubrir con su programa de SG-SST.</w:t>
      </w:r>
    </w:p>
    <w:p w14:paraId="12D0EA31" w14:textId="77777777" w:rsidR="0031716B" w:rsidRPr="00ED13F1" w:rsidRDefault="0031716B" w:rsidP="0031716B">
      <w:pPr>
        <w:pStyle w:val="Ttulo2"/>
        <w:rPr>
          <w:rStyle w:val="Ttulo3Car"/>
          <w:color w:val="F4B083" w:themeColor="accent2" w:themeTint="99"/>
          <w:sz w:val="26"/>
          <w:szCs w:val="26"/>
        </w:rPr>
      </w:pPr>
      <w:bookmarkStart w:id="26" w:name="_Toc56802323"/>
      <w:r w:rsidRPr="00ED13F1">
        <w:rPr>
          <w:rStyle w:val="Ttulo3Car"/>
          <w:color w:val="F4B083" w:themeColor="accent2" w:themeTint="99"/>
          <w:sz w:val="26"/>
          <w:szCs w:val="26"/>
        </w:rPr>
        <w:t>Actores y entidades</w:t>
      </w:r>
      <w:bookmarkEnd w:id="26"/>
    </w:p>
    <w:p w14:paraId="73B519CA" w14:textId="77777777" w:rsidR="0031716B" w:rsidRPr="00755B3C" w:rsidRDefault="0031716B" w:rsidP="0031716B">
      <w:r>
        <w:t>En el ámbito de la seguridad y salud en el trabajo se encontrarán distintos actores y entidades las cuales estarán encargadas de la creación, actualización, vigilancia y aplicación de distintas normativas, además de observar cómo se ven afectados los trabajadores mediante la correcta aplicación de actividades que les brinden a los trabajadores bienestar en el área laboral.</w:t>
      </w:r>
    </w:p>
    <w:p w14:paraId="05AB4FE0" w14:textId="77777777" w:rsidR="0031716B" w:rsidRDefault="0031716B" w:rsidP="0031716B">
      <w:pPr>
        <w:pStyle w:val="Ttulo3"/>
        <w:rPr>
          <w:lang w:val="es-ES"/>
        </w:rPr>
      </w:pPr>
      <w:bookmarkStart w:id="27" w:name="_Toc56802324"/>
      <w:r w:rsidRPr="002157F3">
        <w:rPr>
          <w:lang w:val="es-ES"/>
        </w:rPr>
        <w:t>Entidades gubernamentales</w:t>
      </w:r>
      <w:bookmarkEnd w:id="27"/>
    </w:p>
    <w:p w14:paraId="1823F0A9" w14:textId="77777777" w:rsidR="0031716B" w:rsidRPr="0028163F" w:rsidRDefault="0031716B" w:rsidP="0031716B">
      <w:pPr>
        <w:rPr>
          <w:lang w:val="es-ES"/>
        </w:rPr>
      </w:pPr>
      <w:r>
        <w:rPr>
          <w:lang w:val="es-ES"/>
        </w:rPr>
        <w:t>Dentro de las entidades que tienen un papel importante en lo relacionado con la salud y seguridad de los trabajadores, tenemos a las entidades gubernamentales encargadas de crear las normativas que regulen y les den a los trabajadores garantías relacionadas con su bienestar y su productividad en el trabajo.</w:t>
      </w:r>
    </w:p>
    <w:p w14:paraId="35D44449" w14:textId="77777777" w:rsidR="0031716B" w:rsidRDefault="0031716B" w:rsidP="0031716B">
      <w:pPr>
        <w:pStyle w:val="Ttulo4"/>
        <w:rPr>
          <w:lang w:val="es-ES"/>
        </w:rPr>
      </w:pPr>
      <w:bookmarkStart w:id="28" w:name="_Toc56802325"/>
      <w:r>
        <w:rPr>
          <w:lang w:val="es-ES"/>
        </w:rPr>
        <w:t>Ministerio Nacional del Trabajo</w:t>
      </w:r>
      <w:bookmarkEnd w:id="28"/>
    </w:p>
    <w:p w14:paraId="2B4C6389" w14:textId="77777777" w:rsidR="0031716B" w:rsidRDefault="0031716B" w:rsidP="0031716B">
      <w:pPr>
        <w:ind w:firstLine="708"/>
        <w:rPr>
          <w:lang w:val="es-ES"/>
        </w:rPr>
      </w:pPr>
      <w:r>
        <w:rPr>
          <w:lang w:val="es-ES"/>
        </w:rPr>
        <w:t xml:space="preserve">Esta entidad fue establecida mediante ley por el nombre de Ministerio del Trabajo, Higiene y Prevención Social,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941D2">
        <w:rPr>
          <w:noProof/>
          <w:lang w:val="es-ES"/>
        </w:rPr>
        <w:t>(Portal Colombiano de Trámites, 2019)</w:t>
      </w:r>
      <w:r>
        <w:rPr>
          <w:lang w:val="es-ES"/>
        </w:rPr>
        <w:fldChar w:fldCharType="end"/>
      </w:r>
      <w:r>
        <w:rPr>
          <w:lang w:val="es-ES"/>
        </w:rPr>
        <w:t xml:space="preserve"> define su función como “</w:t>
      </w:r>
      <w:r w:rsidRPr="002941D2">
        <w:rPr>
          <w:i/>
          <w:lang w:val="es-ES"/>
        </w:rPr>
        <w:t>desarrollar y supervisar políticas gubernamentales específicamente destinadas al área laboral de la nación</w:t>
      </w:r>
      <w:r>
        <w:rPr>
          <w:lang w:val="es-ES"/>
        </w:rPr>
        <w:t xml:space="preserve">” , todo esto debido a la necesidad de los trabajadores de tener garantías relacionadas a la salud en la labor que desempeñan, ya que en el momento, Como nos relata </w:t>
      </w:r>
      <w:r>
        <w:rPr>
          <w:lang w:val="es-ES"/>
        </w:rPr>
        <w:fldChar w:fldCharType="begin" w:fldLock="1"/>
      </w:r>
      <w:r>
        <w:rPr>
          <w:lang w:val="es-ES"/>
        </w:rPr>
        <w:instrText>ADDIN CSL_CITATION {"citationItems":[{"id":"ITEM-1","itemData":{"DOI":"10.22370/rcs.2013.63.167","ISSN":"0716-7725","author":[{"dropping-particle":"","family":"Layana Venenciano","given":"Erick","non-dropping-particle":"","parse-names":false,"suffix":""}],"container-title":"Revista de Ciencias Sociales","id":"ITEM-1","issue":"63","issued":{"date-parts":[["2013","12","1"]]},"page":"5-10","publisher":"Universidad de Valparaiso Chile","title":"Derecho del trabajo y derechos fundamentales: Ciudadanía en la empresa","type":"article-journal"},"uris":["http://www.mendeley.com/documents/?uuid=1d566cca-0789-3b70-850e-cafc75625efc"]}],"mendeley":{"formattedCitation":"(Layana Venenciano, 2013)","plainTextFormattedCitation":"(Layana Venenciano, 2013)","previouslyFormattedCitation":"(Layana Venenciano, 2013)"},"properties":{"noteIndex":0},"schema":"https://github.com/citation-style-language/schema/raw/master/csl-citation.json"}</w:instrText>
      </w:r>
      <w:r>
        <w:rPr>
          <w:lang w:val="es-ES"/>
        </w:rPr>
        <w:fldChar w:fldCharType="separate"/>
      </w:r>
      <w:r w:rsidRPr="00F15D0E">
        <w:rPr>
          <w:noProof/>
          <w:lang w:val="es-ES"/>
        </w:rPr>
        <w:t>(Layana Venenciano, 2013)</w:t>
      </w:r>
      <w:r>
        <w:rPr>
          <w:lang w:val="es-ES"/>
        </w:rPr>
        <w:fldChar w:fldCharType="end"/>
      </w:r>
      <w:r>
        <w:rPr>
          <w:lang w:val="es-ES"/>
        </w:rPr>
        <w:t xml:space="preserve"> del contexto en aquellos momentos:</w:t>
      </w:r>
    </w:p>
    <w:p w14:paraId="2C934F65" w14:textId="77777777" w:rsidR="0031716B" w:rsidRDefault="0031716B" w:rsidP="0031716B">
      <w:pPr>
        <w:ind w:left="708"/>
        <w:rPr>
          <w:i/>
          <w:lang w:val="es-ES"/>
        </w:rPr>
      </w:pPr>
      <w:r w:rsidRPr="00F15D0E">
        <w:rPr>
          <w:i/>
          <w:lang w:val="es-ES"/>
        </w:rPr>
        <w:t>“</w:t>
      </w:r>
      <w:r w:rsidRPr="00F15D0E">
        <w:rPr>
          <w:i/>
        </w:rPr>
        <w:t xml:space="preserve">El elemento que caracteriza el empleo masivo de trabajo asalariado no podía consistir, en los primeros intentos de asimilación jurídica de este fenómeno, sino en el recurso a los principios “naturales” de relación entre privados: el contrato. (…) Aplicado al trabajo, gobernado en cuanto factor económico por “manos invisibles” que hacen de él una mercancía, sujeto por tanto a la ley de la oferta y </w:t>
      </w:r>
      <w:r w:rsidRPr="00F15D0E">
        <w:rPr>
          <w:i/>
        </w:rPr>
        <w:lastRenderedPageBreak/>
        <w:t>la demanda, esta visión de las relaciones civiles en la sociedad productora de mercancías permite contemplar al empresario y al trabajador como seres libres e iguales, que se relacionan a través del contrato “</w:t>
      </w:r>
      <w:r w:rsidRPr="00F15D0E">
        <w:rPr>
          <w:i/>
          <w:lang w:val="es-ES"/>
        </w:rPr>
        <w:t xml:space="preserve"> </w:t>
      </w:r>
    </w:p>
    <w:p w14:paraId="2A599A41" w14:textId="77777777" w:rsidR="0031716B" w:rsidRDefault="0031716B" w:rsidP="0031716B">
      <w:pPr>
        <w:rPr>
          <w:lang w:val="es-ES"/>
        </w:rPr>
      </w:pPr>
      <w:r>
        <w:rPr>
          <w:lang w:val="es-ES"/>
        </w:rPr>
        <w:t xml:space="preserve">Esto nos explica cómo se percibían a los trabajadores en aquel momento de la historia, en donde eran personas que no era una necesidad de los trabajadores tener derechos aparte de su pago o salario, todo esto desde el punto de vista de los dueños de las industrias. Además del panorama en donde estaba inmerso el mundo, de tener industrias que necesitaban producir y reducir sus costos al mínimo todo en pro de los tiempos de la primera guerra mundial. </w:t>
      </w:r>
    </w:p>
    <w:p w14:paraId="4A7F6ACE" w14:textId="77777777" w:rsidR="0031716B" w:rsidRDefault="0031716B" w:rsidP="0031716B">
      <w:pPr>
        <w:rPr>
          <w:lang w:val="es-ES"/>
        </w:rPr>
      </w:pPr>
      <w:r>
        <w:rPr>
          <w:lang w:val="es-ES"/>
        </w:rPr>
        <w:t xml:space="preserve">Como misión de este Ministerio desde su origen, como lo define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73400">
        <w:rPr>
          <w:noProof/>
          <w:lang w:val="es-ES"/>
        </w:rPr>
        <w:t>(Portal Colombiano de Trámites, 2019)</w:t>
      </w:r>
      <w:r>
        <w:rPr>
          <w:lang w:val="es-ES"/>
        </w:rPr>
        <w:fldChar w:fldCharType="end"/>
      </w:r>
    </w:p>
    <w:p w14:paraId="15314DB6" w14:textId="77777777" w:rsidR="0031716B" w:rsidRDefault="0031716B" w:rsidP="0031716B">
      <w:pPr>
        <w:ind w:left="708"/>
        <w:rPr>
          <w:lang w:val="es-ES"/>
        </w:rPr>
      </w:pPr>
      <w:r>
        <w:rPr>
          <w:lang w:val="es-ES"/>
        </w:rPr>
        <w:t>“O</w:t>
      </w:r>
      <w:r w:rsidRPr="00273400">
        <w:rPr>
          <w:lang w:val="es-ES"/>
        </w:rPr>
        <w:t>rquestar el campo jurídico en el cual se desenvolverá todas las relaciones laborales de la nación, siempre con el bienestar de los ciudadanos y del país como norte. Bajo su responsabilidad estará toda la extensión del marco jurídico que rige los procesos y relaciones de trabajo tanto privado como público.</w:t>
      </w:r>
      <w:r>
        <w:rPr>
          <w:lang w:val="es-ES"/>
        </w:rPr>
        <w:t>”</w:t>
      </w:r>
    </w:p>
    <w:p w14:paraId="1F7EEFAC" w14:textId="77777777" w:rsidR="0031716B" w:rsidRPr="00F15D0E" w:rsidRDefault="0031716B" w:rsidP="0031716B">
      <w:pPr>
        <w:rPr>
          <w:lang w:val="es-ES"/>
        </w:rPr>
      </w:pPr>
      <w:r>
        <w:rPr>
          <w:lang w:val="es-ES"/>
        </w:rPr>
        <w:t>Definiendo que, a esta entidad y sus dependencias, un trabajador puede acudir para defender sus derechos como trabajador, al igual que las empresas y demás componentes de estas, pueden acudir a este para mejorar sus procesos internos relacionados con la gestión de sus empleados y lo relacionado a ellos.</w:t>
      </w:r>
    </w:p>
    <w:p w14:paraId="63BD67EF" w14:textId="77777777" w:rsidR="0031716B" w:rsidRDefault="0031716B" w:rsidP="0031716B">
      <w:pPr>
        <w:pStyle w:val="Ttulo4"/>
        <w:rPr>
          <w:lang w:val="es-ES"/>
        </w:rPr>
      </w:pPr>
      <w:bookmarkStart w:id="29" w:name="_Toc56802326"/>
      <w:r>
        <w:rPr>
          <w:lang w:val="es-ES"/>
        </w:rPr>
        <w:t>Ministerio Nacional de la Salud</w:t>
      </w:r>
      <w:bookmarkEnd w:id="29"/>
    </w:p>
    <w:p w14:paraId="74491C7B" w14:textId="77777777" w:rsidR="0031716B" w:rsidRDefault="0031716B" w:rsidP="0031716B">
      <w:pPr>
        <w:ind w:firstLine="708"/>
        <w:rPr>
          <w:lang w:val="es-ES"/>
        </w:rPr>
      </w:pPr>
      <w:r>
        <w:rPr>
          <w:lang w:val="es-ES"/>
        </w:rPr>
        <w:t xml:space="preserve">Este ministerio tiene una larga historia de cambios de nombre, uniones y des uniones, iniciando principalmente como el Ministerio de higiene mediante la ley 27 de 1946 </w:t>
      </w:r>
      <w:r>
        <w:rPr>
          <w:lang w:val="es-ES"/>
        </w:rPr>
        <w:fldChar w:fldCharType="begin" w:fldLock="1"/>
      </w:r>
      <w:r>
        <w:rPr>
          <w:lang w:val="es-ES"/>
        </w:rPr>
        <w:instrText>ADDIN CSL_CITATION {"citationItems":[{"id":"ITEM-1","itemData":{"author":[{"dropping-particle":"","family":"Congreso de Colombia","given":"","non-dropping-particle":"","parse-names":false,"suffix":""}],"container-title":"LEY 27 DE 1966","id":"ITEM-1","issued":{"date-parts":[["1946","12","2"]]},"number":"27","publisher":"http://www.suin-juriscol.gov.co/viewDocument.asp?ruta=Leyes/1583161","title":"LEY 27 DE 1946","type":"legislation"},"uris":["http://www.mendeley.com/documents/?uuid=1d12ceea-cf78-3ca0-97f7-570deeba3887"]}],"mendeley":{"formattedCitation":"(LEY 27 DE 1946, 1946)","plainTextFormattedCitation":"(LEY 27 DE 1946, 1946)","previouslyFormattedCitation":"(LEY 27 DE 1946, 1946)"},"properties":{"noteIndex":0},"schema":"https://github.com/citation-style-language/schema/raw/master/csl-citation.json"}</w:instrText>
      </w:r>
      <w:r>
        <w:rPr>
          <w:lang w:val="es-ES"/>
        </w:rPr>
        <w:fldChar w:fldCharType="separate"/>
      </w:r>
      <w:r w:rsidRPr="00573647">
        <w:rPr>
          <w:noProof/>
          <w:lang w:val="es-ES"/>
        </w:rPr>
        <w:t>(LEY 27 DE 1946, 1946)</w:t>
      </w:r>
      <w:r>
        <w:rPr>
          <w:lang w:val="es-ES"/>
        </w:rPr>
        <w:fldChar w:fldCharType="end"/>
      </w:r>
      <w:r>
        <w:rPr>
          <w:lang w:val="es-ES"/>
        </w:rPr>
        <w:t xml:space="preserve"> en donde se decreta “</w:t>
      </w:r>
      <w:r w:rsidRPr="00A70F8D">
        <w:rPr>
          <w:lang w:val="es-ES"/>
        </w:rPr>
        <w:t xml:space="preserve">Créase el Ministerio de Higiene, encargado de dirigir, vigilar y reglamentar la higiene pública y privada en todas sus ramas y la asistencia pública en el país. </w:t>
      </w:r>
      <w:r>
        <w:rPr>
          <w:lang w:val="es-ES"/>
        </w:rPr>
        <w:t xml:space="preserve">“ Este ministerio se considera uno de los mas importantes porque es el encargado de procurar la preservación de la salud y la vida de los colombianos, según </w:t>
      </w:r>
      <w:r>
        <w:rPr>
          <w:lang w:val="es-ES"/>
        </w:rPr>
        <w:fldChar w:fldCharType="begin" w:fldLock="1"/>
      </w:r>
      <w:r>
        <w:rPr>
          <w:lang w:val="es-ES"/>
        </w:rPr>
        <w:instrText>ADDIN CSL_CITATION {"citationItems":[{"id":"ITEM-1","itemData":{"URL":"https://www.banrepcultural.org/biblioteca-virtual/credencial-historia/numero-145/los-ministerios-y-el-consejo-de-ministros","accessed":{"date-parts":[["2020","4","13"]]},"author":[{"dropping-particle":"","family":"Arboleda Perdómo","given":"Enrique José","non-dropping-particle":"","parse-names":false,"suffix":""},{"dropping-particle":"","family":"Banco de la República","given":"Colombia","non-dropping-particle":"","parse-names":false,"suffix":""}],"container-title":"Los ministerios y el consejo de ministros","id":"ITEM-1","issued":{"date-parts":[["2017"]]},"title":"Los ministerios y el consejo de ministros | La Red Cultural del Banco de la República","type":"webpage"},"uris":["http://www.mendeley.com/documents/?uuid=9c3df8ed-5f9c-3693-98f2-51ef85bcedfa"]}],"mendeley":{"formattedCitation":"(Arboleda Perdómo &amp; Banco de la República, 2017)","plainTextFormattedCitation":"(Arboleda Perdómo &amp; Banco de la República, 2017)","previouslyFormattedCitation":"(Arboleda Perdómo &amp; Banco de la República, 2017)"},"properties":{"noteIndex":0},"schema":"https://github.com/citation-style-language/schema/raw/master/csl-citation.json"}</w:instrText>
      </w:r>
      <w:r>
        <w:rPr>
          <w:lang w:val="es-ES"/>
        </w:rPr>
        <w:fldChar w:fldCharType="separate"/>
      </w:r>
      <w:r w:rsidRPr="00573647">
        <w:rPr>
          <w:noProof/>
          <w:lang w:val="es-ES"/>
        </w:rPr>
        <w:t>(Arboleda Perdómo &amp; Banco de la República, 2017)</w:t>
      </w:r>
      <w:r>
        <w:rPr>
          <w:lang w:val="es-ES"/>
        </w:rPr>
        <w:fldChar w:fldCharType="end"/>
      </w:r>
      <w:r>
        <w:rPr>
          <w:lang w:val="es-ES"/>
        </w:rPr>
        <w:t xml:space="preserve"> “</w:t>
      </w:r>
      <w:r w:rsidRPr="00573647">
        <w:rPr>
          <w:lang w:val="es-ES"/>
        </w:rPr>
        <w:t>Encargado de la coordinación de los esfuerzos tanto públicos como privados para la prestación de los servicios médicos, asistenciales, de promoción de la salud y de prevención de las enfermedades</w:t>
      </w:r>
      <w:r>
        <w:rPr>
          <w:lang w:val="es-ES"/>
        </w:rPr>
        <w:t>”.</w:t>
      </w:r>
    </w:p>
    <w:p w14:paraId="33D680A9" w14:textId="77777777" w:rsidR="0031716B" w:rsidRPr="00A70F8D" w:rsidRDefault="0031716B" w:rsidP="0031716B">
      <w:pPr>
        <w:rPr>
          <w:lang w:val="es-ES"/>
        </w:rPr>
      </w:pPr>
      <w:r>
        <w:rPr>
          <w:lang w:val="es-ES"/>
        </w:rPr>
        <w:tab/>
        <w:t xml:space="preserve">Actualmente este ministerio se encuentra regulado por medio del decreto 1678 de 1997 </w:t>
      </w:r>
      <w:r>
        <w:rPr>
          <w:lang w:val="es-ES"/>
        </w:rPr>
        <w:fldChar w:fldCharType="begin" w:fldLock="1"/>
      </w:r>
      <w:r>
        <w:rPr>
          <w:lang w:val="es-ES"/>
        </w:rPr>
        <w:instrText>ADDIN CSL_CITATION {"citationItems":[{"id":"ITEM-1","itemData":{"author":[{"dropping-particle":"","family":"MINISTERIO NACIONAL DE SALUD","given":"","non-dropping-particle":"","parse-names":false,"suffix":""}],"container-title":"DECRETO 1678 DE 1997","id":"ITEM-1","issued":{"date-parts":[["1997","6","27"]]},"number":"1678","publisher":"http://www.suin-juriscol.gov.co/viewDocument.asp?id=1864874","title":"DECRETO 1678 DE 1997","type":"legislation"},"uris":["http://www.mendeley.com/documents/?uuid=151fbb93-f65c-3ef8-83f0-fbe8cfbd1ea7"]}],"mendeley":{"formattedCitation":"(DECRETO 1678 1997, 1997)","plainTextFormattedCitation":"(DECRETO 1678 1997, 1997)","previouslyFormattedCitation":"(DECRETO 1678 1997, 1997)"},"properties":{"noteIndex":0},"schema":"https://github.com/citation-style-language/schema/raw/master/csl-citation.json"}</w:instrText>
      </w:r>
      <w:r>
        <w:rPr>
          <w:lang w:val="es-ES"/>
        </w:rPr>
        <w:fldChar w:fldCharType="separate"/>
      </w:r>
      <w:r w:rsidRPr="00F11E97">
        <w:rPr>
          <w:noProof/>
          <w:lang w:val="es-ES"/>
        </w:rPr>
        <w:t>(DECRETO 1678 1997, 1997)</w:t>
      </w:r>
      <w:r>
        <w:rPr>
          <w:lang w:val="es-ES"/>
        </w:rPr>
        <w:fldChar w:fldCharType="end"/>
      </w:r>
      <w:r>
        <w:rPr>
          <w:lang w:val="es-ES"/>
        </w:rPr>
        <w:t xml:space="preserve"> en donde se especifican las dependencias y tareas que debe cumplir el ministerio en función de cumplir su laboral relacionada con la correcta prestación de los servicios de salud en el país, entidades territoriales relacionadas con la salud , entre demás aspectos importantes,  y el decreto 1152 de 1999 </w:t>
      </w:r>
      <w:r>
        <w:rPr>
          <w:lang w:val="es-ES"/>
        </w:rPr>
        <w:fldChar w:fldCharType="begin" w:fldLock="1"/>
      </w:r>
      <w:r>
        <w:rPr>
          <w:lang w:val="es-ES"/>
        </w:rPr>
        <w:instrText>ADDIN CSL_CITATION {"citationItems":[{"id":"ITEM-1","itemData":{"author":[{"dropping-particle":"","family":"MINISTERIO NACIONAL DE SALUD","given":"","non-dropping-particle":"","parse-names":false,"suffix":""},{"dropping-particle":"","family":"REPÚBLICA DE COLOMBIA","given":"","non-dropping-particle":"","parse-names":false,"suffix":""}],"id":"ITEM-1","issued":{"date-parts":[["1999","6","29"]]},"number-of-pages":"1-5","publisher-place":"Bogotá","title":"DECRETO 1152 DE 1999","type":"report"},"uris":["http://www.mendeley.com/documents/?uuid=3e335d32-9c8b-39b8-8214-881eb640dcc5"]}],"mendeley":{"formattedCitation":"(MINISTERIO NACIONAL DE SALUD &amp; REPÚBLICA DE COLOMBIA, 1999)","plainTextFormattedCitation":"(MINISTERIO NACIONAL DE SALUD &amp; REPÚBLICA DE COLOMBIA, 1999)","previouslyFormattedCitation":"(MINISTERIO NACIONAL DE SALUD &amp; REPÚBLICA DE COLOMBIA, 1999)"},"properties":{"noteIndex":0},"schema":"https://github.com/citation-style-language/schema/raw/master/csl-citation.json"}</w:instrText>
      </w:r>
      <w:r>
        <w:rPr>
          <w:lang w:val="es-ES"/>
        </w:rPr>
        <w:fldChar w:fldCharType="separate"/>
      </w:r>
      <w:r w:rsidRPr="00F11E97">
        <w:rPr>
          <w:noProof/>
          <w:lang w:val="es-ES"/>
        </w:rPr>
        <w:t>(MINISTERIO NACIONAL DE SALUD &amp; REPÚBLICA DE COLOMBIA, 1999)</w:t>
      </w:r>
      <w:r>
        <w:rPr>
          <w:lang w:val="es-ES"/>
        </w:rPr>
        <w:fldChar w:fldCharType="end"/>
      </w:r>
      <w:r>
        <w:rPr>
          <w:lang w:val="es-ES"/>
        </w:rPr>
        <w:t xml:space="preserve"> en donde se ahonda en aspectos relacionados con la seguridad social, entidades relacionados con la prestación de esta, derechos y deberos del ministerio con los colombianos, con los trabajadores y otros grupos que requieren distintos privilegios de salud. </w:t>
      </w:r>
    </w:p>
    <w:p w14:paraId="4712B57A" w14:textId="77777777" w:rsidR="0031716B" w:rsidRDefault="0031716B" w:rsidP="0031716B">
      <w:pPr>
        <w:pStyle w:val="Ttulo3"/>
        <w:rPr>
          <w:lang w:val="es-ES"/>
        </w:rPr>
      </w:pPr>
      <w:bookmarkStart w:id="30" w:name="_Toc56802327"/>
      <w:r w:rsidRPr="002157F3">
        <w:rPr>
          <w:lang w:val="es-ES"/>
        </w:rPr>
        <w:lastRenderedPageBreak/>
        <w:t>ARL</w:t>
      </w:r>
      <w:bookmarkEnd w:id="30"/>
    </w:p>
    <w:p w14:paraId="33C8DA3E" w14:textId="77777777" w:rsidR="0031716B" w:rsidRDefault="0031716B" w:rsidP="0031716B">
      <w:pPr>
        <w:rPr>
          <w:lang w:val="es-ES"/>
        </w:rPr>
      </w:pPr>
      <w:r>
        <w:rPr>
          <w:lang w:val="es-ES"/>
        </w:rPr>
        <w:t xml:space="preserve">En Colombia, al ver la necesidad de tener entidades enfocadas a la protección de los trabajadores en caso de emergencias relacionadas con accidentes o enfermedades que sean directamente ocasionadas por su ocupación laboral, dichas emergencias, riegos y accidentes laborales se encuentran especificados en la ley 1562 de 2012 </w:t>
      </w:r>
      <w:r>
        <w:rPr>
          <w:lang w:val="es-ES"/>
        </w:rPr>
        <w:fldChar w:fldCharType="begin" w:fldLock="1"/>
      </w:r>
      <w:r>
        <w:rPr>
          <w:lang w:val="es-ES"/>
        </w:rPr>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rPr>
          <w:lang w:val="es-ES"/>
        </w:rPr>
        <w:fldChar w:fldCharType="separate"/>
      </w:r>
      <w:r w:rsidRPr="0006522A">
        <w:rPr>
          <w:noProof/>
          <w:lang w:val="es-ES"/>
        </w:rPr>
        <w:t>(Republica de colombia, 2012)</w:t>
      </w:r>
      <w:r>
        <w:rPr>
          <w:lang w:val="es-ES"/>
        </w:rPr>
        <w:fldChar w:fldCharType="end"/>
      </w:r>
      <w:r>
        <w:rPr>
          <w:lang w:val="es-ES"/>
        </w:rPr>
        <w:t xml:space="preserve">en donde se especifican términos como el sistema general riegos profesionales, los momentos en que entra este a actuar, que es la salud ocupacional, como se aplica en los espacios de trabajo, que es un programa de salud ocupacional, como está conformado y demás aspectos importantes a los que se atienen las empresas del país con sus trabajadores. </w:t>
      </w:r>
    </w:p>
    <w:p w14:paraId="3B695CF5" w14:textId="77777777" w:rsidR="0031716B" w:rsidRPr="00DC2A5A" w:rsidRDefault="0031716B" w:rsidP="0031716B">
      <w:r>
        <w:rPr>
          <w:lang w:val="es-ES"/>
        </w:rPr>
        <w:t xml:space="preserve">Con relación a lo decretado en esta Ley ,entran a actuar las Administradoras de riesgos laborales,  que como define </w:t>
      </w:r>
      <w:r>
        <w:rPr>
          <w:lang w:val="es-ES"/>
        </w:rPr>
        <w:fldChar w:fldCharType="begin" w:fldLock="1"/>
      </w:r>
      <w:r>
        <w:rPr>
          <w:lang w:val="es-ES"/>
        </w:rPr>
        <w:instrText>ADDIN CSL_CITATION {"citationItems":[{"id":"ITEM-1","itemData":{"author":[{"dropping-particle":"","family":"Coneo Rincon","given":"Margarita","non-dropping-particle":"","parse-names":false,"suffix":""}],"container-title":"La República","id":"ITEM-1","issued":{"date-parts":[["2019","8","28"]]},"publisher-place":"Bogotá","title":"Conozca qué es una ARL, cuales con sus funciones y que ley las regula en Colombia","type":"article-newspaper"},"uris":["http://www.mendeley.com/documents/?uuid=7c631b08-f4f9-34bd-99f9-fc70b617d23c"]}],"mendeley":{"formattedCitation":"(Coneo Rincon, 2019)","plainTextFormattedCitation":"(Coneo Rincon, 2019)","previouslyFormattedCitation":"(Coneo Rincon, 2019)"},"properties":{"noteIndex":0},"schema":"https://github.com/citation-style-language/schema/raw/master/csl-citation.json"}</w:instrText>
      </w:r>
      <w:r>
        <w:rPr>
          <w:lang w:val="es-ES"/>
        </w:rPr>
        <w:fldChar w:fldCharType="separate"/>
      </w:r>
      <w:r w:rsidRPr="008F25A9">
        <w:rPr>
          <w:noProof/>
          <w:lang w:val="es-ES"/>
        </w:rPr>
        <w:t>(Coneo Rincon, 2019)</w:t>
      </w:r>
      <w:r>
        <w:rPr>
          <w:lang w:val="es-ES"/>
        </w:rPr>
        <w:fldChar w:fldCharType="end"/>
      </w:r>
      <w:r>
        <w:rPr>
          <w:lang w:val="es-ES"/>
        </w:rPr>
        <w:t xml:space="preserve"> “</w:t>
      </w:r>
      <w:r w:rsidRPr="008F25A9">
        <w:rPr>
          <w:i/>
          <w:iCs/>
          <w:lang w:val="es-ES"/>
        </w:rPr>
        <w:t>son entidades aseguradoras de vida que desarrollan sus actividades con los seguros laborales; es decir, son aseguradoras que cubren riesgos de tipo laboral, incluidos aquellos que se puedan generar de camino al lugar de trabajo</w:t>
      </w:r>
      <w:r>
        <w:rPr>
          <w:lang w:val="es-ES"/>
        </w:rPr>
        <w:t xml:space="preserve">”. Estas entidades se encuentran reguladas por el Ministerio Nacional de Salud, el Ministerio Nacional del Trabajo y el decreto 1292 de 1994 </w:t>
      </w:r>
      <w:r>
        <w:rPr>
          <w:lang w:val="es-ES"/>
        </w:rPr>
        <w:fldChar w:fldCharType="begin" w:fldLock="1"/>
      </w:r>
      <w:r>
        <w:rPr>
          <w:lang w:val="es-ES"/>
        </w:rPr>
        <w:instrText>ADDIN CSL_CITATION {"citationItems":[{"id":"ITEM-1","itemData":{"author":[{"dropping-particle":"","family":"Ministerio Nacional del Trabajo","given":"","non-dropping-particle":"","parse-names":false,"suffix":""}],"container-title":"DECRETO 1295 DE 1994","id":"ITEM-1","issued":{"date-parts":[["1994","6","24"]]},"number":"1295","page":"1-5","publisher":"MINISTERIO DE TRABAJO Y SEGURIDAD SOCIAL","title":"DECRETO 1295 1994","type":"legislation"},"uris":["http://www.mendeley.com/documents/?uuid=87174fa1-45b6-3c69-9b55-9e6eaf45b9ea"]}],"mendeley":{"formattedCitation":"(DECRETO 1295 1994, 1994)","plainTextFormattedCitation":"(DECRETO 1295 1994, 1994)","previouslyFormattedCitation":"(DECRETO 1295 1994, 1994)"},"properties":{"noteIndex":0},"schema":"https://github.com/citation-style-language/schema/raw/master/csl-citation.json"}</w:instrText>
      </w:r>
      <w:r>
        <w:rPr>
          <w:lang w:val="es-ES"/>
        </w:rPr>
        <w:fldChar w:fldCharType="separate"/>
      </w:r>
      <w:r w:rsidRPr="00DC2A5A">
        <w:rPr>
          <w:noProof/>
          <w:lang w:val="es-ES"/>
        </w:rPr>
        <w:t>(DECRETO 1295 1994, 1994)</w:t>
      </w:r>
      <w:r>
        <w:rPr>
          <w:lang w:val="es-ES"/>
        </w:rPr>
        <w:fldChar w:fldCharType="end"/>
      </w:r>
      <w:r>
        <w:rPr>
          <w:lang w:val="es-ES"/>
        </w:rPr>
        <w:t xml:space="preserve"> en donde se especifica a fondo el sistema general de riesgos profesionales, sus características y las obligaciones de las empresas con sus trabajadores en caso de requerirlo.</w:t>
      </w:r>
    </w:p>
    <w:p w14:paraId="541FF413" w14:textId="77777777" w:rsidR="0031716B" w:rsidRDefault="0031716B" w:rsidP="0031716B">
      <w:pPr>
        <w:pStyle w:val="Ttulo3"/>
        <w:rPr>
          <w:lang w:val="es-ES"/>
        </w:rPr>
      </w:pPr>
      <w:bookmarkStart w:id="31" w:name="_Toc56802328"/>
      <w:r w:rsidRPr="002157F3">
        <w:rPr>
          <w:lang w:val="es-ES"/>
        </w:rPr>
        <w:t>EPS</w:t>
      </w:r>
      <w:bookmarkEnd w:id="31"/>
    </w:p>
    <w:p w14:paraId="68E36B45" w14:textId="77777777" w:rsidR="0031716B" w:rsidRDefault="0031716B" w:rsidP="0031716B">
      <w:pPr>
        <w:rPr>
          <w:lang w:val="es-ES"/>
        </w:rPr>
      </w:pPr>
      <w:r>
        <w:rPr>
          <w:lang w:val="es-ES"/>
        </w:rPr>
        <w:t>Las entidades promotoras de salud, o por sus siglas EPS, son las entidades, de carácter público o privado, que están encargadas de la prestación de servicios de salud a la población, por medio de estas se regula y maneja el acceso a la salud en el país.  Según el artículo 177 de la ley 100 de 1993:</w:t>
      </w:r>
    </w:p>
    <w:p w14:paraId="77972542" w14:textId="77777777" w:rsidR="0031716B" w:rsidRDefault="0031716B" w:rsidP="0031716B">
      <w:pPr>
        <w:ind w:left="708"/>
        <w:rPr>
          <w:i/>
          <w:iCs/>
          <w:lang w:val="es-ES"/>
        </w:rPr>
      </w:pPr>
      <w:r w:rsidRPr="00022612">
        <w:rPr>
          <w:i/>
          <w:iCs/>
          <w:lang w:val="es-ES"/>
        </w:rPr>
        <w:t>Las entidades promotoras de salud son las entidades responsables de la afiliación, y el registro de los afiliados y del recaudo de sus cotizaciones, por delegación del fondo de solidaridad y garantía. Su función básica será organizar y garantizar, directa o indirectamente, la prestación del plan de salud obligatorio a los afiliados y girar, dentro de los términos previstos en la presente ley, la diferencia entre los ingresos por cotizaciones de sus afiliados y el valor de las correspondientes unidades de pago por capitación al fondo de solidaridad y garantía, de que trata el título III de la presente ley</w:t>
      </w:r>
    </w:p>
    <w:p w14:paraId="7C7D4418" w14:textId="77777777" w:rsidR="0031716B" w:rsidRDefault="0031716B" w:rsidP="0031716B">
      <w:pPr>
        <w:rPr>
          <w:lang w:val="es-ES"/>
        </w:rPr>
      </w:pPr>
      <w:r>
        <w:rPr>
          <w:lang w:val="es-ES"/>
        </w:rPr>
        <w:t>Lo cual nos da la especificación del mecanismo mediante el cual se garantiza la salud a los colombianos. En esta misma ley se especifica las vías mediante los cuales un ciudadano puede encontrase afiliado a una EPS:</w:t>
      </w:r>
    </w:p>
    <w:p w14:paraId="6CAA34F1" w14:textId="77777777" w:rsidR="0031716B" w:rsidRDefault="0031716B" w:rsidP="0031716B">
      <w:pPr>
        <w:pStyle w:val="Prrafodelista"/>
        <w:numPr>
          <w:ilvl w:val="0"/>
          <w:numId w:val="15"/>
        </w:numPr>
        <w:rPr>
          <w:lang w:val="es-ES"/>
        </w:rPr>
      </w:pPr>
      <w:r>
        <w:rPr>
          <w:lang w:val="es-ES"/>
        </w:rPr>
        <w:t xml:space="preserve">Régimen contributivo: Las empresas al contratar un empleado realizaran la afiliación a alguna de las EPS a las cuales tengan acceso, de este modo también los empleados pueden incluir a su núcleo familiar (madre, padre, hijos, cónyuge) para tener acceso a servicios de salud, y periódicamente realizaran un pago por todos los empleados que tienen afiliados a cada EPS. Dado el caso que un empleado quede en situación de desempleado, la EPS deberá brindarle servicio 3 meses después de </w:t>
      </w:r>
      <w:r>
        <w:rPr>
          <w:lang w:val="es-ES"/>
        </w:rPr>
        <w:lastRenderedPageBreak/>
        <w:t xml:space="preserve">haber terminado con su empresa, como lo empresa el decreto1780 de 2016 </w:t>
      </w:r>
      <w:r>
        <w:rPr>
          <w:lang w:val="es-ES"/>
        </w:rPr>
        <w:fldChar w:fldCharType="begin" w:fldLock="1"/>
      </w:r>
      <w:r>
        <w:rPr>
          <w:lang w:val="es-ES"/>
        </w:rPr>
        <w:instrText>ADDIN CSL_CITATION {"citationItems":[{"id":"ITEM-1","itemData":{"URL":"https://www.leyex.info/leyes/Decreto780de2016.htm","accessed":{"date-parts":[["2020","4","15"]]},"author":[{"dropping-particle":"","family":"Ministerio de Salud y Protección Social","given":"","non-dropping-particle":"","parse-names":false,"suffix":""}],"container-title":"Decreto 780 de 2016","id":"ITEM-1","issued":{"date-parts":[["2016","5","6"]]},"title":"Decreto 780 de 2016","type":"webpage"},"uris":["http://www.mendeley.com/documents/?uuid=548a0a17-63d8-39e7-82e3-6dbf997d0d52"]}],"mendeley":{"formattedCitation":"(Ministerio de Salud y Protección Social, 2016)","plainTextFormattedCitation":"(Ministerio de Salud y Protección Social, 2016)","previouslyFormattedCitation":"(Ministerio de Salud y Protección Social, 2016)"},"properties":{"noteIndex":0},"schema":"https://github.com/citation-style-language/schema/raw/master/csl-citation.json"}</w:instrText>
      </w:r>
      <w:r>
        <w:rPr>
          <w:lang w:val="es-ES"/>
        </w:rPr>
        <w:fldChar w:fldCharType="separate"/>
      </w:r>
      <w:r w:rsidRPr="000C0E2B">
        <w:rPr>
          <w:noProof/>
          <w:lang w:val="es-ES"/>
        </w:rPr>
        <w:t>(Ministerio de Salud y Protección Social, 2016)</w:t>
      </w:r>
      <w:r>
        <w:rPr>
          <w:lang w:val="es-ES"/>
        </w:rPr>
        <w:fldChar w:fldCharType="end"/>
      </w:r>
      <w:r>
        <w:rPr>
          <w:lang w:val="es-ES"/>
        </w:rPr>
        <w:t>. También, una persona natural puede tener acceso a este régimen mediante un pago mensual, de este modo puede incluir a su núcleo familiar a los servicios de salud que la EPS brinda.</w:t>
      </w:r>
    </w:p>
    <w:p w14:paraId="58BDF4DD" w14:textId="77777777" w:rsidR="0031716B" w:rsidRDefault="0031716B" w:rsidP="0031716B">
      <w:pPr>
        <w:pStyle w:val="Prrafodelista"/>
        <w:numPr>
          <w:ilvl w:val="0"/>
          <w:numId w:val="15"/>
        </w:numPr>
        <w:rPr>
          <w:lang w:val="es-ES"/>
        </w:rPr>
      </w:pPr>
      <w:r>
        <w:rPr>
          <w:lang w:val="es-ES"/>
        </w:rPr>
        <w:t xml:space="preserve">Régimen subsidiado: El ministerio de salud define de la siguiente forma al régimen subsidiado </w:t>
      </w:r>
      <w:r>
        <w:rPr>
          <w:lang w:val="es-ES"/>
        </w:rPr>
        <w:fldChar w:fldCharType="begin" w:fldLock="1"/>
      </w:r>
      <w:r>
        <w:rPr>
          <w:lang w:val="es-ES"/>
        </w:rPr>
        <w:instrText>ADDIN CSL_CITATION {"citationItems":[{"id":"ITEM-1","itemData":{"URL":"https://www.minsalud.gov.co/salud/Paginas/RégimenSubsidiado.aspx","accessed":{"date-parts":[["2020","4","16"]]},"author":[{"dropping-particle":"","family":"Ministerio Nacional de Salud","given":"","non-dropping-particle":"","parse-names":false,"suffix":""}],"container-title":"Régimen Subsidiado","id":"ITEM-1","issued":{"date-parts":[["2020","4","16"]]},"title":"Régimen Subsidiado","type":"webpage"},"uris":["http://www.mendeley.com/documents/?uuid=b45b75af-3cea-35d2-8aac-2ed8b6b8eabb"]}],"mendeley":{"formattedCitation":"(Ministerio Nacional de Salud, 2020)","plainTextFormattedCitation":"(Ministerio Nacional de Salud, 2020)","previouslyFormattedCitation":"(Ministerio Nacional de Salud, 2020)"},"properties":{"noteIndex":0},"schema":"https://github.com/citation-style-language/schema/raw/master/csl-citation.json"}</w:instrText>
      </w:r>
      <w:r>
        <w:rPr>
          <w:lang w:val="es-ES"/>
        </w:rPr>
        <w:fldChar w:fldCharType="separate"/>
      </w:r>
      <w:r w:rsidRPr="001C1A35">
        <w:rPr>
          <w:noProof/>
          <w:lang w:val="es-ES"/>
        </w:rPr>
        <w:t>(Ministerio Nacional de Salud, 2020)</w:t>
      </w:r>
      <w:r>
        <w:rPr>
          <w:lang w:val="es-ES"/>
        </w:rPr>
        <w:fldChar w:fldCharType="end"/>
      </w:r>
      <w:r>
        <w:rPr>
          <w:lang w:val="es-ES"/>
        </w:rPr>
        <w:t>“</w:t>
      </w:r>
      <w:r w:rsidRPr="00EC3365">
        <w:rPr>
          <w:i/>
          <w:iCs/>
          <w:lang w:val="es-ES"/>
        </w:rPr>
        <w:t>Para lograr la afiliación de la población pobre y vulnerable del país al SGSSS, el Estado colombiano ha definido al Régimen Subsidiado en Salud como su vía de acceso efectiva al ejercicio del Derecho fundamental de la Salud.”</w:t>
      </w:r>
      <w:r>
        <w:rPr>
          <w:i/>
          <w:iCs/>
          <w:lang w:val="es-ES"/>
        </w:rPr>
        <w:t xml:space="preserve"> </w:t>
      </w:r>
      <w:r>
        <w:rPr>
          <w:lang w:val="es-ES"/>
        </w:rPr>
        <w:t xml:space="preserve">Esto nos indica que, las entidades territoriales, por medio de las cuales se puede tener conocimiento de la población y su situación socio-económica serán las encargadas de darle acceso a la población vulnerable a este tipo de régimen. </w:t>
      </w:r>
      <w:r>
        <w:rPr>
          <w:i/>
          <w:iCs/>
          <w:lang w:val="es-ES"/>
        </w:rPr>
        <w:t xml:space="preserve"> </w:t>
      </w:r>
    </w:p>
    <w:p w14:paraId="0A67B11C" w14:textId="77777777" w:rsidR="0031716B" w:rsidRDefault="0031716B" w:rsidP="0031716B">
      <w:pPr>
        <w:pStyle w:val="Ttulo3"/>
        <w:rPr>
          <w:lang w:val="es-ES"/>
        </w:rPr>
      </w:pPr>
      <w:bookmarkStart w:id="32" w:name="_Toc56802329"/>
      <w:r w:rsidRPr="002157F3">
        <w:rPr>
          <w:lang w:val="es-ES"/>
        </w:rPr>
        <w:t>Empleador</w:t>
      </w:r>
      <w:bookmarkEnd w:id="32"/>
    </w:p>
    <w:p w14:paraId="47022516" w14:textId="77777777" w:rsidR="0031716B" w:rsidRDefault="0031716B" w:rsidP="0031716B">
      <w:pPr>
        <w:ind w:firstLine="708"/>
        <w:rPr>
          <w:lang w:val="es-ES"/>
        </w:rPr>
      </w:pPr>
      <w:r>
        <w:rPr>
          <w:lang w:val="es-ES"/>
        </w:rPr>
        <w:t xml:space="preserve">Un empleador es cualquier persona o empresa que contrate a 1 o más personas para desempañar distintas labores, desde trabajadores domésticos hasta las grandes empresas y los distintos tipos de empleados que tienen para desempeñar distintas labores.  El Ministerio de trabajo define a un empleador de la siguiente forma </w:t>
      </w:r>
    </w:p>
    <w:p w14:paraId="38559363" w14:textId="77777777" w:rsidR="0031716B" w:rsidRDefault="0031716B" w:rsidP="0031716B">
      <w:pPr>
        <w:ind w:left="708"/>
        <w:rPr>
          <w:i/>
          <w:iCs/>
          <w:lang w:val="es-ES"/>
        </w:rPr>
      </w:pPr>
      <w:r w:rsidRPr="00154B26">
        <w:rPr>
          <w:i/>
          <w:iCs/>
          <w:lang w:val="es-ES"/>
        </w:rPr>
        <w:t>Es, en un contrato de trabajo, la parte que provee un puesto de trabajo a una persona física para que preste un servicio personal bajo su dependencia, a cambio del pago de una remuneración o salario. La otra parte del contrato se denomina «trabajador» o empleado.</w:t>
      </w:r>
      <w:r>
        <w:rPr>
          <w:i/>
          <w:iCs/>
          <w:lang w:val="es-ES"/>
        </w:rPr>
        <w:t xml:space="preserve"> </w:t>
      </w:r>
      <w:r>
        <w:rPr>
          <w:i/>
          <w:iCs/>
          <w:lang w:val="es-ES"/>
        </w:rPr>
        <w:fldChar w:fldCharType="begin" w:fldLock="1"/>
      </w:r>
      <w:r>
        <w:rPr>
          <w:i/>
          <w:iCs/>
          <w:lang w:val="es-ES"/>
        </w:rPr>
        <w:instrText>ADDIN CSL_CITATION {"citationItems":[{"id":"ITEM-1","itemData":{"URL":"https://www.mintrabajo.gov.co/atencion-al-ciudadano/glosario","accessed":{"date-parts":[["2020","4","16"]]},"author":[{"dropping-particle":"","family":"Ministerio Nacional de Trabajo","given":"","non-dropping-particle":"","parse-names":false,"suffix":""}],"container-title":"Glosario Laboral - Empleador","id":"ITEM-1","issued":{"date-parts":[["2016","5","17"]]},"title":"Glosario Laboral - Ministerio del trabajo","type":"webpage"},"uris":["http://www.mendeley.com/documents/?uuid=a4cd2198-ddf9-377b-a53e-fdbe15b1b120"]}],"mendeley":{"formattedCitation":"(Ministerio Nacional de Trabajo, 2016)","plainTextFormattedCitation":"(Ministerio Nacional de Trabajo, 2016)","previouslyFormattedCitation":"(Ministerio Nacional de Trabajo, 2016)"},"properties":{"noteIndex":0},"schema":"https://github.com/citation-style-language/schema/raw/master/csl-citation.json"}</w:instrText>
      </w:r>
      <w:r>
        <w:rPr>
          <w:i/>
          <w:iCs/>
          <w:lang w:val="es-ES"/>
        </w:rPr>
        <w:fldChar w:fldCharType="separate"/>
      </w:r>
      <w:r w:rsidRPr="00154B26">
        <w:rPr>
          <w:iCs/>
          <w:noProof/>
          <w:lang w:val="es-ES"/>
        </w:rPr>
        <w:t>(Ministerio Nacional de Trabajo, 2016)</w:t>
      </w:r>
      <w:r>
        <w:rPr>
          <w:i/>
          <w:iCs/>
          <w:lang w:val="es-ES"/>
        </w:rPr>
        <w:fldChar w:fldCharType="end"/>
      </w:r>
    </w:p>
    <w:p w14:paraId="46040100" w14:textId="77777777" w:rsidR="0031716B" w:rsidRPr="00EC208C" w:rsidRDefault="0031716B" w:rsidP="0031716B">
      <w:pPr>
        <w:rPr>
          <w:lang w:val="es-ES"/>
        </w:rPr>
      </w:pPr>
      <w:r>
        <w:rPr>
          <w:lang w:val="es-ES"/>
        </w:rPr>
        <w:t xml:space="preserve">El empleador, desde el momento en que el empleado firma un contrato con él, tiene un conjunto de derechos y deberes con su empleado, como lo indica el Código Sustantivo del Trabajo </w:t>
      </w:r>
      <w:r>
        <w:rPr>
          <w:lang w:val="es-ES"/>
        </w:rPr>
        <w:fldChar w:fldCharType="begin" w:fldLock="1"/>
      </w:r>
      <w:r>
        <w:rPr>
          <w:lang w:val="es-ES"/>
        </w:rPr>
        <w:instrText>ADDIN CSL_CITATION {"citationItems":[{"id":"ITEM-1","itemData":{"URL":"https://www.accounter.co/normatividad/conceptos/deberes-laborales-del-trabajador.html","accessed":{"date-parts":[["2020","4","16"]]},"author":[{"dropping-particle":"","family":"Ministerio de la Protección Social","given":"","non-dropping-particle":"","parse-names":false,"suffix":""}],"container-title":"Deberes laborales del trabajador.","id":"ITEM-1","issued":{"date-parts":[["2008","7","21"]]},"title":"Deberes laborales del trabajador. – Accounter","type":"webpage"},"uris":["http://www.mendeley.com/documents/?uuid=028d0f97-48dd-3129-a9e5-ee00ef2bcd4c"]}],"mendeley":{"formattedCitation":"(Ministerio de la Protección Social, 2008)","plainTextFormattedCitation":"(Ministerio de la Protección Social, 2008)","previouslyFormattedCitation":"(Ministerio de la Protección Social, 2008)"},"properties":{"noteIndex":0},"schema":"https://github.com/citation-style-language/schema/raw/master/csl-citation.json"}</w:instrText>
      </w:r>
      <w:r>
        <w:rPr>
          <w:lang w:val="es-ES"/>
        </w:rPr>
        <w:fldChar w:fldCharType="separate"/>
      </w:r>
      <w:r w:rsidRPr="002E1481">
        <w:rPr>
          <w:noProof/>
          <w:lang w:val="es-ES"/>
        </w:rPr>
        <w:t>(Ministerio de la Protección Social, 2008)</w:t>
      </w:r>
      <w:r>
        <w:rPr>
          <w:lang w:val="es-ES"/>
        </w:rPr>
        <w:fldChar w:fldCharType="end"/>
      </w:r>
      <w:r>
        <w:rPr>
          <w:lang w:val="es-ES"/>
        </w:rPr>
        <w:t>, donde se especifican aspectos como la afiliación a seguridad social (EPS, ARL, Caja de compensación familiar, pensiones, etc.), elementos de protección, prestaciones acordes a la ley, entre otros.</w:t>
      </w:r>
    </w:p>
    <w:p w14:paraId="22A73425" w14:textId="77777777" w:rsidR="0031716B" w:rsidRDefault="0031716B" w:rsidP="0031716B">
      <w:pPr>
        <w:pStyle w:val="Ttulo3"/>
        <w:rPr>
          <w:lang w:val="es-ES"/>
        </w:rPr>
      </w:pPr>
      <w:bookmarkStart w:id="33" w:name="_Toc56802330"/>
      <w:r w:rsidRPr="002157F3">
        <w:rPr>
          <w:lang w:val="es-ES"/>
        </w:rPr>
        <w:t>Empleado</w:t>
      </w:r>
      <w:bookmarkEnd w:id="33"/>
    </w:p>
    <w:p w14:paraId="03882C70" w14:textId="77777777" w:rsidR="0031716B" w:rsidRDefault="0031716B" w:rsidP="0031716B">
      <w:pPr>
        <w:ind w:firstLine="708"/>
        <w:rPr>
          <w:lang w:val="es-ES"/>
        </w:rPr>
      </w:pPr>
      <w:r>
        <w:rPr>
          <w:lang w:val="es-ES"/>
        </w:rPr>
        <w:t xml:space="preserve">Un empleado es toda aquella persona que desarrolla una actividad a cambio de una remuneración, dichas actividad se le conocer como trabajo, el cual se encuentra definido en el artículo 5 del Código sustantivo del trabajo </w:t>
      </w:r>
    </w:p>
    <w:p w14:paraId="1A1D729F" w14:textId="77777777" w:rsidR="0031716B" w:rsidRDefault="0031716B" w:rsidP="0031716B">
      <w:pPr>
        <w:ind w:left="708"/>
        <w:rPr>
          <w:i/>
          <w:iCs/>
          <w:lang w:val="es-ES"/>
        </w:rPr>
      </w:pPr>
      <w:r>
        <w:rPr>
          <w:i/>
          <w:iCs/>
          <w:lang w:val="es-ES"/>
        </w:rPr>
        <w:t>E</w:t>
      </w:r>
      <w:r w:rsidRPr="0088278D">
        <w:rPr>
          <w:i/>
          <w:iCs/>
          <w:lang w:val="es-ES"/>
        </w:rPr>
        <w:t>s toda actividad humana libre, ya sea material o intelectual, permanente o transitoria, que una persona natural ejecuta conscientemente al servicio de otra, y cualquiera que sea su finalidad, siempre que se efectúe en ejecución de un contrato de trabajo</w:t>
      </w:r>
      <w:r>
        <w:rPr>
          <w:i/>
          <w:iCs/>
          <w:lang w:val="es-ES"/>
        </w:rPr>
        <w:t xml:space="preserve">. </w:t>
      </w:r>
    </w:p>
    <w:p w14:paraId="76C2FE7F" w14:textId="77777777" w:rsidR="0031716B" w:rsidRPr="0088278D" w:rsidRDefault="0031716B" w:rsidP="0031716B">
      <w:pPr>
        <w:rPr>
          <w:lang w:val="es-ES"/>
        </w:rPr>
      </w:pPr>
      <w:r>
        <w:rPr>
          <w:lang w:val="es-ES"/>
        </w:rPr>
        <w:t xml:space="preserve">Hay que recalcar la división que existe de los trabajos que puede desempeñar una persona, ya que existen trabajadores formales, los cuales devengan un salario mensual y reciben prestaciones sociales, que gozan del beneficio de pertenecer a una empresa o una organización donde tienen un cargo en específico. Por otro lado, existen personas que laboran por una remuneración que no es dependiente de un empleador </w:t>
      </w:r>
      <w:r>
        <w:rPr>
          <w:lang w:val="es-ES"/>
        </w:rPr>
        <w:lastRenderedPageBreak/>
        <w:t xml:space="preserve">directamente, no tienen prestaciones sociales y su único ingreso es el que obtienen diariamente. </w:t>
      </w:r>
    </w:p>
    <w:p w14:paraId="31AA4BF1" w14:textId="77777777" w:rsidR="0031716B" w:rsidRDefault="0031716B" w:rsidP="0031716B">
      <w:pPr>
        <w:pStyle w:val="Ttulo2"/>
        <w:rPr>
          <w:rStyle w:val="Ttulo3Car"/>
          <w:color w:val="F4B083" w:themeColor="accent2" w:themeTint="99"/>
          <w:sz w:val="26"/>
          <w:szCs w:val="26"/>
        </w:rPr>
      </w:pPr>
      <w:bookmarkStart w:id="34" w:name="_Toc56802331"/>
      <w:r w:rsidRPr="00642624">
        <w:rPr>
          <w:rStyle w:val="Ttulo3Car"/>
          <w:color w:val="F4B083" w:themeColor="accent2" w:themeTint="99"/>
          <w:sz w:val="26"/>
          <w:szCs w:val="26"/>
        </w:rPr>
        <w:t>Pausas activas</w:t>
      </w:r>
      <w:bookmarkEnd w:id="34"/>
    </w:p>
    <w:p w14:paraId="6D30357D" w14:textId="74AACF62" w:rsidR="0031716B" w:rsidRDefault="0031716B" w:rsidP="0031716B">
      <w:pPr>
        <w:ind w:firstLine="708"/>
      </w:pPr>
      <w:r>
        <w:t xml:space="preserve">Se configuran como pausas activas aquellos espacios de tiempo en donde un trabajador rompe su rutina de trabajo para realizar actividades que ayuden a la prevención de problemas de salud, una definición </w:t>
      </w:r>
      <w:r w:rsidR="005D5FFF">
        <w:t>más</w:t>
      </w:r>
      <w:r>
        <w:t xml:space="preserve"> propia la provee el Ministerio de salud:</w:t>
      </w:r>
    </w:p>
    <w:p w14:paraId="6D80ED8D" w14:textId="77777777" w:rsidR="0031716B" w:rsidRDefault="0031716B" w:rsidP="0031716B">
      <w:pPr>
        <w:ind w:left="708"/>
        <w:rPr>
          <w:i/>
          <w:iCs/>
        </w:rPr>
      </w:pPr>
      <w:r w:rsidRPr="00C94E93">
        <w:rPr>
          <w:i/>
          <w:iCs/>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i/>
          <w:iCs/>
        </w:rPr>
        <w:t xml:space="preserve">. </w:t>
      </w:r>
      <w:r>
        <w:rPr>
          <w:i/>
          <w:iCs/>
        </w:rPr>
        <w:fldChar w:fldCharType="begin" w:fldLock="1"/>
      </w:r>
      <w:r>
        <w:rPr>
          <w:i/>
          <w:iCs/>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Pr>
          <w:i/>
          <w:iCs/>
        </w:rPr>
        <w:fldChar w:fldCharType="separate"/>
      </w:r>
      <w:r w:rsidRPr="00BB2159">
        <w:rPr>
          <w:iCs/>
          <w:noProof/>
        </w:rPr>
        <w:t>(Ministerio Nacional de Salud, 2015)</w:t>
      </w:r>
      <w:r>
        <w:rPr>
          <w:i/>
          <w:iCs/>
        </w:rPr>
        <w:fldChar w:fldCharType="end"/>
      </w:r>
    </w:p>
    <w:p w14:paraId="06261EDB" w14:textId="77777777" w:rsidR="0031716B" w:rsidRDefault="0031716B" w:rsidP="0031716B">
      <w:r>
        <w:t>Un empleado puede estar en riesgo en su trabajo no solo por los materiales o ambientes en donde labora, también su labor puede generarle a mediano o largo plazo, la OMS ejemplifica esto de la siguiente forma:</w:t>
      </w:r>
    </w:p>
    <w:p w14:paraId="7F7A68EF" w14:textId="77777777" w:rsidR="0031716B" w:rsidRDefault="0031716B" w:rsidP="0031716B">
      <w:pPr>
        <w:ind w:left="708"/>
        <w:rPr>
          <w:i/>
          <w:iCs/>
        </w:rPr>
      </w:pPr>
      <w:r w:rsidRPr="00BB2159">
        <w:rPr>
          <w:i/>
          <w:iCs/>
        </w:rPr>
        <w:t>Las condiciones de empleo, la ocupación y la posición en la jerarquía del lugar de trabajo también afectan a la salud. Las personas que trabajan bajo presión o en condiciones de empleo precarias son propensas a fumar más, realizar menos actividad física y tener una dieta poco saludable.</w:t>
      </w:r>
      <w:r>
        <w:rPr>
          <w:i/>
          <w:iCs/>
        </w:rPr>
        <w:t xml:space="preserve"> </w:t>
      </w:r>
      <w:r>
        <w:rPr>
          <w:i/>
          <w:iCs/>
        </w:rPr>
        <w:fldChar w:fldCharType="begin" w:fldLock="1"/>
      </w:r>
      <w:r>
        <w:rPr>
          <w:i/>
          <w:iCs/>
        </w:rPr>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Pr>
          <w:i/>
          <w:iCs/>
        </w:rPr>
        <w:fldChar w:fldCharType="separate"/>
      </w:r>
      <w:r w:rsidRPr="00BB2159">
        <w:rPr>
          <w:iCs/>
          <w:noProof/>
        </w:rPr>
        <w:t>(Organización Mundial de la Salud, 2017)</w:t>
      </w:r>
      <w:r>
        <w:rPr>
          <w:i/>
          <w:iCs/>
        </w:rPr>
        <w:fldChar w:fldCharType="end"/>
      </w:r>
    </w:p>
    <w:p w14:paraId="16188D91" w14:textId="77777777" w:rsidR="0031716B" w:rsidRPr="00BB2159" w:rsidRDefault="0031716B" w:rsidP="0031716B">
      <w:r>
        <w:t xml:space="preserve">Aquí podemos rescatar e hecho de que un trabajador no solo puede ver afectada su salud física, sino psicológica por su trabajo, la monotonía y la presión bajo la que se encuentra un trabajador, sumándole las condiciones en las que se encuentra el trabajador, puede generar algún accidente o enfermedad debido a su trabajo. En estos casos, en donde las empresas identifican los factores de riesgo de sus trabajadores, y que estos puedan ser evitados por medio de actividades en medio de la jornada laboral, es donde se implementan las pausas activas. </w:t>
      </w:r>
    </w:p>
    <w:p w14:paraId="46FBA727" w14:textId="77777777" w:rsidR="0031716B" w:rsidRDefault="0031716B" w:rsidP="0031716B">
      <w:pPr>
        <w:pStyle w:val="Ttulo4"/>
        <w:rPr>
          <w:lang w:val="es-ES"/>
        </w:rPr>
      </w:pPr>
      <w:bookmarkStart w:id="35" w:name="_Toc56802332"/>
      <w:r w:rsidRPr="002157F3">
        <w:rPr>
          <w:lang w:val="es-ES"/>
        </w:rPr>
        <w:t>Actividades físicas en el trabajo</w:t>
      </w:r>
      <w:bookmarkEnd w:id="35"/>
    </w:p>
    <w:p w14:paraId="3F4854D7" w14:textId="77777777" w:rsidR="0031716B" w:rsidRDefault="0031716B" w:rsidP="0031716B">
      <w:pPr>
        <w:rPr>
          <w:lang w:val="es-ES"/>
        </w:rPr>
      </w:pPr>
      <w:r>
        <w:rPr>
          <w:lang w:val="es-ES"/>
        </w:rPr>
        <w:t>En Colombia, mediante la ley 1355 del 2009, en donde se definen las enfermedades no trasmitibles, se nos especifica lo siguiente con relación a las pausas activas:</w:t>
      </w:r>
    </w:p>
    <w:p w14:paraId="54EB957E" w14:textId="77777777" w:rsidR="0031716B" w:rsidRDefault="0031716B" w:rsidP="0031716B">
      <w:pPr>
        <w:ind w:left="708"/>
        <w:rPr>
          <w:i/>
          <w:iCs/>
          <w:lang w:val="es-ES"/>
        </w:rPr>
      </w:pPr>
      <w:r w:rsidRPr="00C4602B">
        <w:rPr>
          <w:i/>
          <w:iCs/>
          <w:lang w:val="es-ES"/>
        </w:rPr>
        <w:t>Todos los empleados que realicen una labor continua por más de 2 horas, deberán realizar las pausas activas. El empleador deberá otorgar las autorizaciones que permitan desarrollar este espacio, pues dentro de sus deberes se encuentra procurar el cuidado integral de la salud de sus trabajadores, así como también la ejecución y cumplimiento de lo estatuido en las normas de salud y seguridad en el trabajo.</w:t>
      </w:r>
      <w:r>
        <w:rPr>
          <w:i/>
          <w:iCs/>
          <w:lang w:val="es-ES"/>
        </w:rPr>
        <w:t xml:space="preserve"> </w:t>
      </w:r>
      <w:r>
        <w:rPr>
          <w:i/>
          <w:iCs/>
          <w:lang w:val="es-ES"/>
        </w:rPr>
        <w:fldChar w:fldCharType="begin" w:fldLock="1"/>
      </w:r>
      <w:r>
        <w:rPr>
          <w:i/>
          <w:iCs/>
          <w:lang w:val="es-ES"/>
        </w:rPr>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Pr>
          <w:i/>
          <w:iCs/>
          <w:lang w:val="es-ES"/>
        </w:rPr>
        <w:fldChar w:fldCharType="separate"/>
      </w:r>
      <w:r w:rsidRPr="00C4602B">
        <w:rPr>
          <w:iCs/>
          <w:noProof/>
          <w:lang w:val="es-ES"/>
        </w:rPr>
        <w:t>(República de Colombia, 2009)</w:t>
      </w:r>
      <w:r>
        <w:rPr>
          <w:i/>
          <w:iCs/>
          <w:lang w:val="es-ES"/>
        </w:rPr>
        <w:fldChar w:fldCharType="end"/>
      </w:r>
    </w:p>
    <w:p w14:paraId="6CD2F75C" w14:textId="77777777" w:rsidR="0031716B" w:rsidRDefault="0031716B" w:rsidP="0031716B">
      <w:pPr>
        <w:rPr>
          <w:lang w:val="es-ES"/>
        </w:rPr>
      </w:pPr>
      <w:r>
        <w:rPr>
          <w:lang w:val="es-ES"/>
        </w:rPr>
        <w:t xml:space="preserve">En dicho espacio de tiempo que se les deben dar a los trabajadores, se deben realizar actividades que beneficien a los trabajadores dependiendo de la labor que realizan y los riesgos que esta le acarree. La ARL Sura </w:t>
      </w:r>
      <w:r>
        <w:rPr>
          <w:lang w:val="es-ES"/>
        </w:rPr>
        <w:fldChar w:fldCharType="begin" w:fldLock="1"/>
      </w:r>
      <w:r>
        <w:rPr>
          <w:lang w:val="es-ES"/>
        </w:rPr>
        <w:instrText>ADDIN CSL_CITATION {"citationItems":[{"id":"ITEM-1","itemData":{"URL":"https://blog.segurossura.com.co/articulo/salud/ejercicios-recomendados-pausas","accessed":{"date-parts":[["2020","4","17"]]},"author":[{"dropping-particle":"","family":"Daza Zapata","given":"Korina","non-dropping-particle":"","parse-names":false,"suffix":""}],"container-title":"Ejercicios recomendados para tus pausas activas","id":"ITEM-1","issued":{"date-parts":[["2013","4","10"]]},"title":"Ejercicios recomendados para tus pausas activas","type":"webpage"},"uris":["http://www.mendeley.com/documents/?uuid=9601c4f3-2b68-31fc-a5d6-33d264b2b771"]}],"mendeley":{"formattedCitation":"(Daza Zapata, 2013)","plainTextFormattedCitation":"(Daza Zapata, 2013)","previouslyFormattedCitation":"(Daza Zapata, 2013)"},"properties":{"noteIndex":0},"schema":"https://github.com/citation-style-language/schema/raw/master/csl-citation.json"}</w:instrText>
      </w:r>
      <w:r>
        <w:rPr>
          <w:lang w:val="es-ES"/>
        </w:rPr>
        <w:fldChar w:fldCharType="separate"/>
      </w:r>
      <w:r w:rsidRPr="00313EE0">
        <w:rPr>
          <w:noProof/>
          <w:lang w:val="es-ES"/>
        </w:rPr>
        <w:t>(Daza Zapata, 2013)</w:t>
      </w:r>
      <w:r>
        <w:rPr>
          <w:lang w:val="es-ES"/>
        </w:rPr>
        <w:fldChar w:fldCharType="end"/>
      </w:r>
      <w:r>
        <w:rPr>
          <w:lang w:val="es-ES"/>
        </w:rPr>
        <w:t xml:space="preserve">especifica una gran </w:t>
      </w:r>
      <w:r>
        <w:rPr>
          <w:lang w:val="es-ES"/>
        </w:rPr>
        <w:lastRenderedPageBreak/>
        <w:t>variedad de ejercicios enfocados en distintas partes del cuerpo, a continuación se enlistan distintos ejercicios y las áreas a las que están enfocados</w:t>
      </w:r>
    </w:p>
    <w:p w14:paraId="74687689" w14:textId="77777777" w:rsidR="0031716B" w:rsidRDefault="0031716B" w:rsidP="0031716B">
      <w:pPr>
        <w:pStyle w:val="Prrafodelista"/>
        <w:numPr>
          <w:ilvl w:val="0"/>
          <w:numId w:val="15"/>
        </w:numPr>
        <w:rPr>
          <w:lang w:val="es-ES"/>
        </w:rPr>
      </w:pPr>
      <w:r>
        <w:rPr>
          <w:lang w:val="es-ES"/>
        </w:rPr>
        <w:t>Ojos</w:t>
      </w:r>
    </w:p>
    <w:p w14:paraId="6698582F" w14:textId="77777777" w:rsidR="0031716B" w:rsidRDefault="0031716B" w:rsidP="0031716B">
      <w:pPr>
        <w:pStyle w:val="Prrafodelista"/>
        <w:numPr>
          <w:ilvl w:val="1"/>
          <w:numId w:val="15"/>
        </w:numPr>
        <w:rPr>
          <w:lang w:val="es-ES"/>
        </w:rPr>
      </w:pPr>
      <w:r>
        <w:rPr>
          <w:lang w:val="es-ES"/>
        </w:rPr>
        <w:t>Parpadear varias veces hasta sentir sus parpados húmedos</w:t>
      </w:r>
    </w:p>
    <w:p w14:paraId="7D7BEAFF" w14:textId="77777777" w:rsidR="0031716B" w:rsidRDefault="0031716B" w:rsidP="0031716B">
      <w:pPr>
        <w:pStyle w:val="Prrafodelista"/>
        <w:numPr>
          <w:ilvl w:val="1"/>
          <w:numId w:val="15"/>
        </w:numPr>
        <w:rPr>
          <w:lang w:val="es-ES"/>
        </w:rPr>
      </w:pPr>
      <w:r>
        <w:rPr>
          <w:lang w:val="es-ES"/>
        </w:rPr>
        <w:t>Cubrir sus ojos con las palmas de sus manos</w:t>
      </w:r>
      <w:r w:rsidRPr="00313EE0">
        <w:rPr>
          <w:lang w:val="es-ES"/>
        </w:rPr>
        <w:t xml:space="preserve">) y mueve los ojos hacia la derecha, </w:t>
      </w:r>
      <w:r>
        <w:rPr>
          <w:lang w:val="es-ES"/>
        </w:rPr>
        <w:t>sostenga</w:t>
      </w:r>
      <w:r w:rsidRPr="00313EE0">
        <w:rPr>
          <w:lang w:val="es-ES"/>
        </w:rPr>
        <w:t xml:space="preserve"> la mirada por 6 segundos y </w:t>
      </w:r>
      <w:r>
        <w:rPr>
          <w:lang w:val="es-ES"/>
        </w:rPr>
        <w:t>vuelva</w:t>
      </w:r>
      <w:r w:rsidRPr="00313EE0">
        <w:rPr>
          <w:lang w:val="es-ES"/>
        </w:rPr>
        <w:t xml:space="preserve"> al centro. </w:t>
      </w:r>
      <w:r>
        <w:rPr>
          <w:lang w:val="es-ES"/>
        </w:rPr>
        <w:t>Repita</w:t>
      </w:r>
      <w:r w:rsidRPr="00313EE0">
        <w:rPr>
          <w:lang w:val="es-ES"/>
        </w:rPr>
        <w:t xml:space="preserve"> el ejercicio hacia la izquierda. Cada movimiento debe ser suave y lento.</w:t>
      </w:r>
    </w:p>
    <w:p w14:paraId="15F3365F" w14:textId="77777777" w:rsidR="0031716B" w:rsidRDefault="0031716B" w:rsidP="0031716B">
      <w:pPr>
        <w:pStyle w:val="Prrafodelista"/>
        <w:numPr>
          <w:ilvl w:val="1"/>
          <w:numId w:val="15"/>
        </w:numPr>
        <w:rPr>
          <w:lang w:val="es-ES"/>
        </w:rPr>
      </w:pPr>
      <w:r>
        <w:rPr>
          <w:lang w:val="es-ES"/>
        </w:rPr>
        <w:t>Frote</w:t>
      </w:r>
      <w:r w:rsidRPr="00313EE0">
        <w:rPr>
          <w:lang w:val="es-ES"/>
        </w:rPr>
        <w:t xml:space="preserve"> </w:t>
      </w:r>
      <w:r>
        <w:rPr>
          <w:lang w:val="es-ES"/>
        </w:rPr>
        <w:t>sus</w:t>
      </w:r>
      <w:r w:rsidRPr="00313EE0">
        <w:rPr>
          <w:lang w:val="es-ES"/>
        </w:rPr>
        <w:t xml:space="preserve"> manos para calentarlas y luego ponlas sobre </w:t>
      </w:r>
      <w:r>
        <w:rPr>
          <w:lang w:val="es-ES"/>
        </w:rPr>
        <w:t>sus</w:t>
      </w:r>
      <w:r w:rsidRPr="00313EE0">
        <w:rPr>
          <w:lang w:val="es-ES"/>
        </w:rPr>
        <w:t xml:space="preserve"> ojos cerrados</w:t>
      </w:r>
      <w:r>
        <w:rPr>
          <w:lang w:val="es-ES"/>
        </w:rPr>
        <w:t>.</w:t>
      </w:r>
    </w:p>
    <w:p w14:paraId="2E798632" w14:textId="77777777" w:rsidR="0031716B" w:rsidRDefault="0031716B" w:rsidP="0031716B">
      <w:pPr>
        <w:pStyle w:val="Prrafodelista"/>
        <w:numPr>
          <w:ilvl w:val="0"/>
          <w:numId w:val="15"/>
        </w:numPr>
        <w:rPr>
          <w:lang w:val="es-ES"/>
        </w:rPr>
      </w:pPr>
      <w:r>
        <w:rPr>
          <w:lang w:val="es-ES"/>
        </w:rPr>
        <w:t>Cuello</w:t>
      </w:r>
    </w:p>
    <w:p w14:paraId="071E0209" w14:textId="77777777" w:rsidR="0031716B" w:rsidRDefault="0031716B" w:rsidP="0031716B">
      <w:pPr>
        <w:pStyle w:val="Prrafodelista"/>
        <w:numPr>
          <w:ilvl w:val="1"/>
          <w:numId w:val="15"/>
        </w:numPr>
        <w:rPr>
          <w:lang w:val="es-ES"/>
        </w:rPr>
      </w:pPr>
      <w:r w:rsidRPr="00313EE0">
        <w:rPr>
          <w:lang w:val="es-ES"/>
        </w:rPr>
        <w:t xml:space="preserve">Con las dos manos, </w:t>
      </w:r>
      <w:r>
        <w:rPr>
          <w:lang w:val="es-ES"/>
        </w:rPr>
        <w:t>masajee</w:t>
      </w:r>
      <w:r w:rsidRPr="00313EE0">
        <w:rPr>
          <w:lang w:val="es-ES"/>
        </w:rPr>
        <w:t xml:space="preserve"> los músculos posteriores del cuello y en la región superior en la espalda. </w:t>
      </w:r>
      <w:r>
        <w:rPr>
          <w:lang w:val="es-ES"/>
        </w:rPr>
        <w:t>Realice</w:t>
      </w:r>
      <w:r w:rsidRPr="00313EE0">
        <w:rPr>
          <w:lang w:val="es-ES"/>
        </w:rPr>
        <w:t xml:space="preserve"> este ejercicio por 15 segundos.</w:t>
      </w:r>
    </w:p>
    <w:p w14:paraId="2540CCE4" w14:textId="77777777" w:rsidR="0031716B" w:rsidRDefault="0031716B" w:rsidP="0031716B">
      <w:pPr>
        <w:pStyle w:val="Prrafodelista"/>
        <w:numPr>
          <w:ilvl w:val="1"/>
          <w:numId w:val="15"/>
        </w:numPr>
        <w:rPr>
          <w:lang w:val="es-ES"/>
        </w:rPr>
      </w:pPr>
      <w:r>
        <w:rPr>
          <w:lang w:val="es-ES"/>
        </w:rPr>
        <w:t>Flexione</w:t>
      </w:r>
      <w:r w:rsidRPr="00313EE0">
        <w:rPr>
          <w:lang w:val="es-ES"/>
        </w:rPr>
        <w:t xml:space="preserve"> la cabeza, intentando tocar </w:t>
      </w:r>
      <w:r>
        <w:rPr>
          <w:lang w:val="es-ES"/>
        </w:rPr>
        <w:t>su</w:t>
      </w:r>
      <w:r w:rsidRPr="00313EE0">
        <w:rPr>
          <w:lang w:val="es-ES"/>
        </w:rPr>
        <w:t xml:space="preserve"> pecho con el mentón. En esta posición, </w:t>
      </w:r>
      <w:r>
        <w:rPr>
          <w:lang w:val="es-ES"/>
        </w:rPr>
        <w:t>lleve</w:t>
      </w:r>
      <w:r w:rsidRPr="00313EE0">
        <w:rPr>
          <w:lang w:val="es-ES"/>
        </w:rPr>
        <w:t xml:space="preserve"> suavemente el mentón hacia el lado derecho por 10 segundos y luego </w:t>
      </w:r>
      <w:r>
        <w:rPr>
          <w:lang w:val="es-ES"/>
        </w:rPr>
        <w:t>llévelo</w:t>
      </w:r>
      <w:r w:rsidRPr="00313EE0">
        <w:rPr>
          <w:lang w:val="es-ES"/>
        </w:rPr>
        <w:t xml:space="preserve"> hacia el lado izquierdo.</w:t>
      </w:r>
    </w:p>
    <w:p w14:paraId="42011474" w14:textId="77777777" w:rsidR="0031716B" w:rsidRDefault="0031716B" w:rsidP="0031716B">
      <w:pPr>
        <w:pStyle w:val="Prrafodelista"/>
        <w:numPr>
          <w:ilvl w:val="0"/>
          <w:numId w:val="15"/>
        </w:numPr>
        <w:rPr>
          <w:lang w:val="es-ES"/>
        </w:rPr>
      </w:pPr>
      <w:r>
        <w:rPr>
          <w:lang w:val="es-ES"/>
        </w:rPr>
        <w:t>Hombros</w:t>
      </w:r>
    </w:p>
    <w:p w14:paraId="3E7A86E0" w14:textId="77777777" w:rsidR="0031716B" w:rsidRDefault="0031716B" w:rsidP="0031716B">
      <w:pPr>
        <w:pStyle w:val="Prrafodelista"/>
        <w:numPr>
          <w:ilvl w:val="1"/>
          <w:numId w:val="15"/>
        </w:numPr>
        <w:rPr>
          <w:lang w:val="es-ES"/>
        </w:rPr>
      </w:pPr>
      <w:r>
        <w:rPr>
          <w:lang w:val="es-ES"/>
        </w:rPr>
        <w:t>Coloque</w:t>
      </w:r>
      <w:r w:rsidRPr="0001703D">
        <w:rPr>
          <w:lang w:val="es-ES"/>
        </w:rPr>
        <w:t xml:space="preserve"> las manos sobre los hombros y </w:t>
      </w:r>
      <w:r>
        <w:rPr>
          <w:lang w:val="es-ES"/>
        </w:rPr>
        <w:t>dibuje</w:t>
      </w:r>
      <w:r w:rsidRPr="0001703D">
        <w:rPr>
          <w:lang w:val="es-ES"/>
        </w:rPr>
        <w:t xml:space="preserve"> simultáneamente 5 círculos grandes hacia atrás de forma lenta y suave. </w:t>
      </w:r>
      <w:r>
        <w:rPr>
          <w:lang w:val="es-ES"/>
        </w:rPr>
        <w:t>Repita</w:t>
      </w:r>
      <w:r w:rsidRPr="0001703D">
        <w:rPr>
          <w:lang w:val="es-ES"/>
        </w:rPr>
        <w:t xml:space="preserve"> el movimiento hacia adelante.</w:t>
      </w:r>
    </w:p>
    <w:p w14:paraId="7D9505F4" w14:textId="77777777" w:rsidR="0031716B" w:rsidRDefault="0031716B" w:rsidP="0031716B">
      <w:pPr>
        <w:pStyle w:val="Prrafodelista"/>
        <w:numPr>
          <w:ilvl w:val="1"/>
          <w:numId w:val="15"/>
        </w:numPr>
        <w:rPr>
          <w:lang w:val="es-ES"/>
        </w:rPr>
      </w:pPr>
      <w:r w:rsidRPr="0001703D">
        <w:rPr>
          <w:lang w:val="es-ES"/>
        </w:rPr>
        <w:t xml:space="preserve">Con los brazos estirados al lado del cuerpo, con las manos empuñadas </w:t>
      </w:r>
      <w:r>
        <w:rPr>
          <w:lang w:val="es-ES"/>
        </w:rPr>
        <w:t>dibuje</w:t>
      </w:r>
      <w:r w:rsidRPr="0001703D">
        <w:rPr>
          <w:lang w:val="es-ES"/>
        </w:rPr>
        <w:t xml:space="preserve"> simultáneamente 5 círculos grandes hacia adelante en forma pausada. </w:t>
      </w:r>
      <w:r>
        <w:rPr>
          <w:lang w:val="es-ES"/>
        </w:rPr>
        <w:t>Repita</w:t>
      </w:r>
      <w:r w:rsidRPr="0001703D">
        <w:rPr>
          <w:lang w:val="es-ES"/>
        </w:rPr>
        <w:t xml:space="preserve"> el movimiento dibujando los círculos hacia atrás.</w:t>
      </w:r>
    </w:p>
    <w:p w14:paraId="591265E3" w14:textId="77777777" w:rsidR="0031716B" w:rsidRDefault="0031716B" w:rsidP="0031716B">
      <w:pPr>
        <w:pStyle w:val="Prrafodelista"/>
        <w:numPr>
          <w:ilvl w:val="0"/>
          <w:numId w:val="15"/>
        </w:numPr>
        <w:rPr>
          <w:lang w:val="es-ES"/>
        </w:rPr>
      </w:pPr>
      <w:r>
        <w:rPr>
          <w:lang w:val="es-ES"/>
        </w:rPr>
        <w:t>Manos y codos</w:t>
      </w:r>
    </w:p>
    <w:p w14:paraId="31DBA63C" w14:textId="77777777" w:rsidR="0031716B" w:rsidRDefault="0031716B" w:rsidP="0031716B">
      <w:pPr>
        <w:pStyle w:val="Prrafodelista"/>
        <w:numPr>
          <w:ilvl w:val="1"/>
          <w:numId w:val="15"/>
        </w:numPr>
        <w:rPr>
          <w:lang w:val="es-ES"/>
        </w:rPr>
      </w:pPr>
      <w:r>
        <w:rPr>
          <w:lang w:val="es-ES"/>
        </w:rPr>
        <w:t>Flexione</w:t>
      </w:r>
      <w:r w:rsidRPr="0001703D">
        <w:rPr>
          <w:lang w:val="es-ES"/>
        </w:rPr>
        <w:t xml:space="preserve"> los codos dejando las palmas de las manos hacia abajo, </w:t>
      </w:r>
      <w:r>
        <w:rPr>
          <w:lang w:val="es-ES"/>
        </w:rPr>
        <w:t>empuñe</w:t>
      </w:r>
      <w:r w:rsidRPr="0001703D">
        <w:rPr>
          <w:lang w:val="es-ES"/>
        </w:rPr>
        <w:t xml:space="preserve"> </w:t>
      </w:r>
      <w:r>
        <w:rPr>
          <w:lang w:val="es-ES"/>
        </w:rPr>
        <w:t>s</w:t>
      </w:r>
      <w:r w:rsidRPr="0001703D">
        <w:rPr>
          <w:lang w:val="es-ES"/>
        </w:rPr>
        <w:t xml:space="preserve">us manos y </w:t>
      </w:r>
      <w:r>
        <w:rPr>
          <w:lang w:val="es-ES"/>
        </w:rPr>
        <w:t>realice</w:t>
      </w:r>
      <w:r w:rsidRPr="0001703D">
        <w:rPr>
          <w:lang w:val="es-ES"/>
        </w:rPr>
        <w:t xml:space="preserve"> círculos con las muñecas en forma pausada. </w:t>
      </w:r>
      <w:r>
        <w:rPr>
          <w:lang w:val="es-ES"/>
        </w:rPr>
        <w:t>Realice</w:t>
      </w:r>
      <w:r w:rsidRPr="0001703D">
        <w:rPr>
          <w:lang w:val="es-ES"/>
        </w:rPr>
        <w:t xml:space="preserve"> este movimiento cinco veces hacia afuera y cinco veces hacia adentro.</w:t>
      </w:r>
    </w:p>
    <w:p w14:paraId="52850D6F" w14:textId="77777777" w:rsidR="0031716B" w:rsidRPr="001E100F" w:rsidRDefault="0031716B" w:rsidP="0031716B">
      <w:pPr>
        <w:pStyle w:val="Prrafodelista"/>
        <w:numPr>
          <w:ilvl w:val="1"/>
          <w:numId w:val="15"/>
        </w:numPr>
        <w:rPr>
          <w:lang w:val="es-ES"/>
        </w:rPr>
      </w:pPr>
      <w:r w:rsidRPr="0001703D">
        <w:rPr>
          <w:lang w:val="es-ES"/>
        </w:rPr>
        <w:t xml:space="preserve">Con una mano a la vez, </w:t>
      </w:r>
      <w:r>
        <w:rPr>
          <w:lang w:val="es-ES"/>
        </w:rPr>
        <w:t>flexione</w:t>
      </w:r>
      <w:r w:rsidRPr="0001703D">
        <w:rPr>
          <w:lang w:val="es-ES"/>
        </w:rPr>
        <w:t xml:space="preserve"> dedo por dedo iniciando por el meñique. </w:t>
      </w:r>
      <w:r>
        <w:rPr>
          <w:lang w:val="es-ES"/>
        </w:rPr>
        <w:t>Continúe</w:t>
      </w:r>
      <w:r w:rsidRPr="0001703D">
        <w:rPr>
          <w:lang w:val="es-ES"/>
        </w:rPr>
        <w:t xml:space="preserve"> con los demás dedos hasta cerrar los puños. </w:t>
      </w:r>
      <w:r>
        <w:rPr>
          <w:lang w:val="es-ES"/>
        </w:rPr>
        <w:t>Realice</w:t>
      </w:r>
      <w:r w:rsidRPr="0001703D">
        <w:rPr>
          <w:lang w:val="es-ES"/>
        </w:rPr>
        <w:t xml:space="preserve"> el ejercicio con la otra mano.</w:t>
      </w:r>
    </w:p>
    <w:p w14:paraId="556139A8" w14:textId="77777777" w:rsidR="0031716B" w:rsidRDefault="0031716B" w:rsidP="0031716B">
      <w:pPr>
        <w:pStyle w:val="Ttulo2"/>
        <w:rPr>
          <w:rStyle w:val="Ttulo3Car"/>
          <w:color w:val="F4B083" w:themeColor="accent2" w:themeTint="99"/>
          <w:sz w:val="26"/>
          <w:szCs w:val="26"/>
        </w:rPr>
      </w:pPr>
      <w:bookmarkStart w:id="36" w:name="_Toc56802333"/>
      <w:r w:rsidRPr="00642624">
        <w:rPr>
          <w:rStyle w:val="Ttulo3Car"/>
          <w:color w:val="F4B083" w:themeColor="accent2" w:themeTint="99"/>
          <w:sz w:val="26"/>
          <w:szCs w:val="26"/>
        </w:rPr>
        <w:t xml:space="preserve">Normativas de la </w:t>
      </w:r>
      <w:r>
        <w:rPr>
          <w:rStyle w:val="Ttulo3Car"/>
          <w:color w:val="F4B083" w:themeColor="accent2" w:themeTint="99"/>
          <w:sz w:val="26"/>
          <w:szCs w:val="26"/>
        </w:rPr>
        <w:t xml:space="preserve">seguridad y </w:t>
      </w:r>
      <w:r w:rsidRPr="00642624">
        <w:rPr>
          <w:rStyle w:val="Ttulo3Car"/>
          <w:color w:val="F4B083" w:themeColor="accent2" w:themeTint="99"/>
          <w:sz w:val="26"/>
          <w:szCs w:val="26"/>
        </w:rPr>
        <w:t>salud ocupacional</w:t>
      </w:r>
      <w:bookmarkEnd w:id="36"/>
    </w:p>
    <w:p w14:paraId="0DEDD62C" w14:textId="77777777" w:rsidR="0031716B" w:rsidRPr="001E100F" w:rsidRDefault="0031716B" w:rsidP="0031716B">
      <w:r>
        <w:t xml:space="preserve">En Colombia se han establecido distintas normativas en torno a la salud, el bienestar de los trabajadores y la regulación de las empresas </w:t>
      </w:r>
    </w:p>
    <w:p w14:paraId="783E1E49" w14:textId="77777777" w:rsidR="0031716B" w:rsidRDefault="0031716B" w:rsidP="0031716B">
      <w:pPr>
        <w:pStyle w:val="Ttulo4"/>
        <w:rPr>
          <w:lang w:val="es-ES"/>
        </w:rPr>
      </w:pPr>
      <w:bookmarkStart w:id="37" w:name="_Toc56802334"/>
      <w:r w:rsidRPr="002157F3">
        <w:rPr>
          <w:lang w:val="es-ES"/>
        </w:rPr>
        <w:t>Resolución 0312 del 2019</w:t>
      </w:r>
      <w:bookmarkEnd w:id="37"/>
      <w:r>
        <w:rPr>
          <w:lang w:val="es-ES"/>
        </w:rPr>
        <w:t xml:space="preserve"> </w:t>
      </w:r>
    </w:p>
    <w:p w14:paraId="021CE197" w14:textId="77777777" w:rsidR="0031716B" w:rsidRDefault="0031716B" w:rsidP="0031716B">
      <w:pPr>
        <w:spacing w:line="240" w:lineRule="auto"/>
        <w:ind w:firstLine="708"/>
        <w:rPr>
          <w:lang w:val="es-ES"/>
        </w:rPr>
      </w:pPr>
      <w:r>
        <w:rPr>
          <w:lang w:val="es-ES"/>
        </w:rPr>
        <w:t>Esta resolución establece los Estándares Mínimos del Sistema de Gestión de Seguridad y Salud en el Trabajo SG -SST para las personas naturales y jurídicas. Dichos estándares corresponden al conjunto de normas, requisitos y procedimientos a los cuales los empleadores y contratantes están obligados a cumplir para garantizar las condiciones básicas de capacidad técnico-administrativa y de suficiencia patrimonial y financiera.</w:t>
      </w:r>
    </w:p>
    <w:p w14:paraId="29071621" w14:textId="77777777" w:rsidR="0031716B" w:rsidRDefault="0031716B" w:rsidP="0031716B">
      <w:pPr>
        <w:spacing w:line="240" w:lineRule="auto"/>
        <w:rPr>
          <w:lang w:val="es-ES"/>
        </w:rPr>
      </w:pPr>
      <w:r>
        <w:rPr>
          <w:lang w:val="es-ES"/>
        </w:rPr>
        <w:t xml:space="preserve">La Resolución 031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se aplica a todo empleador público y privado, a los contratantes de personal bajo modalidad de contrato civil, comercial o administrativo, a los trabajadores dependientes e independientes, a las organizaciones de economía solidaria y del sector cooperativo, a las agremiaciones o asociaciones que </w:t>
      </w:r>
      <w:r>
        <w:rPr>
          <w:lang w:val="es-ES"/>
        </w:rPr>
        <w:lastRenderedPageBreak/>
        <w:t>afilian trabajadores independientes al Sistema de Seguridad Social Integral, a las empresas de servicios temporales, a los estudiantes afiliados al Sistema General de Riesgos Laborales y los trabajadores en misión; a las administradoras de riesgos laborales; a la Policía Nacional en lo que corresponde a su personal no uniformado y al personal civil de las Fuerzas Militares; quienes deben implementar los Estándares Mínimos del Sistema de Gestión de SST en el marco del Sistema de Garantía de Calidad del Sistema General de Riesgos Laborales.</w:t>
      </w:r>
    </w:p>
    <w:p w14:paraId="0FE8B348" w14:textId="77777777" w:rsidR="0031716B" w:rsidRDefault="0031716B" w:rsidP="0031716B">
      <w:pPr>
        <w:spacing w:line="240" w:lineRule="auto"/>
        <w:rPr>
          <w:lang w:val="es-ES"/>
        </w:rPr>
      </w:pPr>
      <w:r>
        <w:rPr>
          <w:lang w:val="es-ES"/>
        </w:rPr>
        <w:t>Los estándares mínimos mencionados anteriormente son:</w:t>
      </w:r>
    </w:p>
    <w:p w14:paraId="6D32799D" w14:textId="77777777" w:rsidR="0031716B" w:rsidRDefault="0031716B" w:rsidP="0031716B">
      <w:pPr>
        <w:pStyle w:val="Prrafodelista"/>
        <w:numPr>
          <w:ilvl w:val="1"/>
          <w:numId w:val="15"/>
        </w:numPr>
        <w:spacing w:line="240" w:lineRule="auto"/>
        <w:ind w:left="708"/>
        <w:rPr>
          <w:lang w:val="es-ES"/>
        </w:rPr>
      </w:pPr>
      <w:r>
        <w:rPr>
          <w:lang w:val="es-ES"/>
        </w:rPr>
        <w:t>Asignación de persona que diseña el Sistema de Gestión de SST.</w:t>
      </w:r>
    </w:p>
    <w:p w14:paraId="44707F89" w14:textId="77777777" w:rsidR="0031716B" w:rsidRDefault="0031716B" w:rsidP="0031716B">
      <w:pPr>
        <w:pStyle w:val="Prrafodelista"/>
        <w:numPr>
          <w:ilvl w:val="1"/>
          <w:numId w:val="15"/>
        </w:numPr>
        <w:spacing w:line="240" w:lineRule="auto"/>
        <w:ind w:left="708"/>
        <w:rPr>
          <w:lang w:val="es-ES"/>
        </w:rPr>
      </w:pPr>
      <w:r>
        <w:rPr>
          <w:lang w:val="es-ES"/>
        </w:rPr>
        <w:t>Afiliación al Sistema de Seguridad Social Integral.</w:t>
      </w:r>
    </w:p>
    <w:p w14:paraId="2AD97C38" w14:textId="77777777" w:rsidR="0031716B" w:rsidRDefault="0031716B" w:rsidP="0031716B">
      <w:pPr>
        <w:pStyle w:val="Prrafodelista"/>
        <w:numPr>
          <w:ilvl w:val="1"/>
          <w:numId w:val="15"/>
        </w:numPr>
        <w:spacing w:line="240" w:lineRule="auto"/>
        <w:ind w:left="708"/>
        <w:rPr>
          <w:lang w:val="es-ES"/>
        </w:rPr>
      </w:pPr>
      <w:r>
        <w:rPr>
          <w:lang w:val="es-ES"/>
        </w:rPr>
        <w:t>Capacitación en SST.</w:t>
      </w:r>
    </w:p>
    <w:p w14:paraId="747F34D3" w14:textId="77777777" w:rsidR="0031716B" w:rsidRDefault="0031716B" w:rsidP="0031716B">
      <w:pPr>
        <w:pStyle w:val="Prrafodelista"/>
        <w:numPr>
          <w:ilvl w:val="1"/>
          <w:numId w:val="15"/>
        </w:numPr>
        <w:spacing w:line="240" w:lineRule="auto"/>
        <w:ind w:left="708"/>
        <w:rPr>
          <w:lang w:val="es-ES"/>
        </w:rPr>
      </w:pPr>
      <w:r>
        <w:rPr>
          <w:lang w:val="es-ES"/>
        </w:rPr>
        <w:t>Plan Anual de Trabajo.</w:t>
      </w:r>
    </w:p>
    <w:p w14:paraId="4F1A839A" w14:textId="77777777" w:rsidR="0031716B" w:rsidRDefault="0031716B" w:rsidP="0031716B">
      <w:pPr>
        <w:pStyle w:val="Prrafodelista"/>
        <w:numPr>
          <w:ilvl w:val="1"/>
          <w:numId w:val="15"/>
        </w:numPr>
        <w:spacing w:line="240" w:lineRule="auto"/>
        <w:ind w:left="708"/>
        <w:rPr>
          <w:lang w:val="es-ES"/>
        </w:rPr>
      </w:pPr>
      <w:r>
        <w:rPr>
          <w:lang w:val="es-ES"/>
        </w:rPr>
        <w:t>Evaluaciones médicas ocupacionales.</w:t>
      </w:r>
    </w:p>
    <w:p w14:paraId="47379C03" w14:textId="77777777" w:rsidR="0031716B" w:rsidRDefault="0031716B" w:rsidP="0031716B">
      <w:pPr>
        <w:pStyle w:val="Prrafodelista"/>
        <w:numPr>
          <w:ilvl w:val="1"/>
          <w:numId w:val="15"/>
        </w:numPr>
        <w:spacing w:line="240" w:lineRule="auto"/>
        <w:ind w:left="708"/>
        <w:rPr>
          <w:lang w:val="es-ES"/>
        </w:rPr>
      </w:pPr>
      <w:r>
        <w:rPr>
          <w:lang w:val="es-ES"/>
        </w:rPr>
        <w:t>Identificación de peligros; evaluación y valoración de riesgos.</w:t>
      </w:r>
    </w:p>
    <w:p w14:paraId="3B68FC9A" w14:textId="77777777" w:rsidR="0031716B" w:rsidRPr="00CE4CAD" w:rsidRDefault="0031716B" w:rsidP="0031716B">
      <w:pPr>
        <w:pStyle w:val="Prrafodelista"/>
        <w:numPr>
          <w:ilvl w:val="1"/>
          <w:numId w:val="15"/>
        </w:numPr>
        <w:spacing w:line="240" w:lineRule="auto"/>
        <w:ind w:left="708"/>
        <w:rPr>
          <w:lang w:val="es-ES"/>
        </w:rPr>
      </w:pPr>
      <w:r>
        <w:rPr>
          <w:lang w:val="es-ES"/>
        </w:rPr>
        <w:t>Medidas de prevención y control frente a peligros/riesgos identificados.</w:t>
      </w:r>
    </w:p>
    <w:p w14:paraId="45AF6DCC" w14:textId="77777777" w:rsidR="0031716B" w:rsidRDefault="0031716B" w:rsidP="0031716B">
      <w:pPr>
        <w:pStyle w:val="Ttulo4"/>
        <w:rPr>
          <w:lang w:val="es-ES"/>
        </w:rPr>
      </w:pPr>
      <w:bookmarkStart w:id="38" w:name="_Toc56802335"/>
      <w:r w:rsidRPr="002157F3">
        <w:rPr>
          <w:lang w:val="es-ES"/>
        </w:rPr>
        <w:t>Decreto 1072 de 2015</w:t>
      </w:r>
      <w:bookmarkEnd w:id="38"/>
      <w:r>
        <w:rPr>
          <w:lang w:val="es-ES"/>
        </w:rPr>
        <w:t xml:space="preserve"> </w:t>
      </w:r>
    </w:p>
    <w:p w14:paraId="7613FA61" w14:textId="77777777" w:rsidR="0031716B" w:rsidRPr="002157F3" w:rsidRDefault="0031716B" w:rsidP="0031716B">
      <w:pPr>
        <w:spacing w:line="240" w:lineRule="auto"/>
        <w:ind w:firstLine="708"/>
        <w:rPr>
          <w:lang w:val="es-ES"/>
        </w:rPr>
      </w:pPr>
      <w:r>
        <w:rPr>
          <w:lang w:val="es-ES"/>
        </w:rPr>
        <w:t xml:space="preserve">El Decreto 107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define la Estructura del Sector Trabajo y el Régimen reglamentario del sector trabajo. Estos dos conceptos definen lineamientos como la formulación y adopción de las políticas, planes generales, programas y proyectos para el trabajo, el respeto por los derechos fundamentales, las garantías de los trabajadores, el fortalecimiento, promoción y protección de las actividades de la economía solidaria y el trabajo decente, a través de un sistema efectivo de vigilancia, información, registro, inspección y control; así como del entendimiento y diálogo social, las reglamentaciones con respecto a las políticas de contratación, la jornada laboral, de descanso y vacacional, cesan-tías, cotizaciones y vinculaciones laborales.</w:t>
      </w:r>
    </w:p>
    <w:p w14:paraId="7779622E" w14:textId="77777777" w:rsidR="0031716B" w:rsidRDefault="0031716B" w:rsidP="0031716B">
      <w:pPr>
        <w:pStyle w:val="Ttulo4"/>
        <w:rPr>
          <w:lang w:val="es-ES"/>
        </w:rPr>
      </w:pPr>
      <w:bookmarkStart w:id="39" w:name="_Toc56802336"/>
      <w:r w:rsidRPr="002157F3">
        <w:rPr>
          <w:lang w:val="es-ES"/>
        </w:rPr>
        <w:t>Ley 1474 de 2011</w:t>
      </w:r>
      <w:bookmarkEnd w:id="39"/>
    </w:p>
    <w:p w14:paraId="06B88429" w14:textId="77777777" w:rsidR="0031716B" w:rsidRDefault="0031716B" w:rsidP="0031716B">
      <w:pPr>
        <w:spacing w:line="240" w:lineRule="auto"/>
        <w:ind w:firstLine="708"/>
        <w:rPr>
          <w:lang w:val="es-ES"/>
        </w:rPr>
      </w:pPr>
      <w:r>
        <w:rPr>
          <w:lang w:val="es-ES"/>
        </w:rPr>
        <w:t xml:space="preserve">La ley 1474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estipula las contramedidas contra la corrupción desde el ámbito laboral, que contiene la inclusión de políticas extraordinarias contra entidades que deseen incurrir en un contrato laboral.</w:t>
      </w:r>
    </w:p>
    <w:p w14:paraId="6FB2DFB3" w14:textId="77777777" w:rsidR="0031716B" w:rsidRPr="002157F3" w:rsidRDefault="0031716B" w:rsidP="0031716B">
      <w:pPr>
        <w:spacing w:line="240" w:lineRule="auto"/>
        <w:rPr>
          <w:lang w:val="es-ES"/>
        </w:rPr>
      </w:pPr>
      <w:r>
        <w:rPr>
          <w:lang w:val="es-ES"/>
        </w:rPr>
        <w:t>Dichas políticas incluyen el control del Sistema de gestión de SST, cuya definición está incluida en el Artículo 11 de esta ley, que establece una rigurosa supervisión de los sistemas de gestión de las entidades públicas y privadas a través de mecanismos de control que garanticen el cumplimiento de dichos sistemas.</w:t>
      </w:r>
    </w:p>
    <w:p w14:paraId="3C3CC8D1" w14:textId="77777777" w:rsidR="0031716B" w:rsidRDefault="0031716B" w:rsidP="0031716B">
      <w:pPr>
        <w:pStyle w:val="Ttulo4"/>
        <w:rPr>
          <w:lang w:val="es-ES"/>
        </w:rPr>
      </w:pPr>
      <w:bookmarkStart w:id="40" w:name="_Toc56802337"/>
      <w:r w:rsidRPr="002157F3">
        <w:rPr>
          <w:lang w:val="es-ES"/>
        </w:rPr>
        <w:t>Resolución 2013 de 1986</w:t>
      </w:r>
      <w:bookmarkEnd w:id="40"/>
      <w:r>
        <w:rPr>
          <w:lang w:val="es-ES"/>
        </w:rPr>
        <w:t xml:space="preserve"> </w:t>
      </w:r>
    </w:p>
    <w:p w14:paraId="02F0DE42" w14:textId="77777777" w:rsidR="0031716B" w:rsidRDefault="0031716B" w:rsidP="0031716B">
      <w:pPr>
        <w:spacing w:line="240" w:lineRule="auto"/>
        <w:rPr>
          <w:lang w:val="es-ES"/>
        </w:rPr>
      </w:pPr>
      <w:r>
        <w:rPr>
          <w:lang w:val="es-ES"/>
        </w:rPr>
        <w:t xml:space="preserve">La resolución 2013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reglamenta la organización y funcionamiento de los comités de Medicina, higiene y Seguridad Industrial en los lugares de trabajo.</w:t>
      </w:r>
    </w:p>
    <w:p w14:paraId="6D8B45C4" w14:textId="77777777" w:rsidR="0031716B" w:rsidRPr="00E03410" w:rsidRDefault="0031716B" w:rsidP="0031716B">
      <w:pPr>
        <w:spacing w:line="240" w:lineRule="auto"/>
        <w:rPr>
          <w:lang w:val="es-ES"/>
        </w:rPr>
      </w:pPr>
      <w:r>
        <w:rPr>
          <w:lang w:val="es-ES"/>
        </w:rPr>
        <w:t>Esta resolución le exige a las empresas e instituciones con diez o más trabajadores conformar un comité de medicina, higiene y Seguridad Industrial. Además, dichas empresas deben actuar en coordinación con los trabajadores para desarrollar el programa de salud ocupacional de la empresa.</w:t>
      </w:r>
    </w:p>
    <w:p w14:paraId="13006E76" w14:textId="77777777" w:rsidR="0031716B" w:rsidRPr="00AA65B3" w:rsidRDefault="0031716B" w:rsidP="0031716B">
      <w:pPr>
        <w:spacing w:line="240" w:lineRule="auto"/>
        <w:rPr>
          <w:lang w:val="es-ES"/>
        </w:rPr>
      </w:pPr>
      <w:bookmarkStart w:id="41" w:name="_Toc56802338"/>
      <w:r w:rsidRPr="00426A82">
        <w:rPr>
          <w:rStyle w:val="Ttulo2Car"/>
        </w:rPr>
        <w:lastRenderedPageBreak/>
        <w:t>Gamificación</w:t>
      </w:r>
      <w:bookmarkEnd w:id="41"/>
      <w:r w:rsidRPr="002157F3">
        <w:rPr>
          <w:lang w:val="es-ES"/>
        </w:rPr>
        <w:t xml:space="preserve"> </w:t>
      </w:r>
    </w:p>
    <w:p w14:paraId="129A71D2" w14:textId="77777777" w:rsidR="0031716B" w:rsidRDefault="0031716B" w:rsidP="0031716B">
      <w:pPr>
        <w:spacing w:line="240" w:lineRule="auto"/>
        <w:ind w:firstLine="708"/>
        <w:rPr>
          <w:lang w:val="es-ES"/>
        </w:rPr>
      </w:pPr>
      <w:r w:rsidRPr="00AA65B3">
        <w:rPr>
          <w:lang w:val="es-ES"/>
        </w:rPr>
        <w:t>La gamificación es la aplicación de recursos de los juegos en contextos no lúdicos para modificar el comportamiento de los individuos mediante acciones sobre su motivación. La gamificación busca aplicar mecánicas y elementos de los juegos con el fin de inducir a ciertos comportamientos a los individuos sobre los que se trabaja, para que estén alineados con los objetivos o intereses de los promotores de los sistemas gamificados</w:t>
      </w:r>
      <w:r>
        <w:rPr>
          <w:lang w:val="es-ES"/>
        </w:rPr>
        <w:t xml:space="preserve"> </w:t>
      </w:r>
      <w:r>
        <w:fldChar w:fldCharType="begin" w:fldLock="1"/>
      </w:r>
      <w:r>
        <w:instrText>ADDIN CSL_CITATION {"citationItems":[{"id":"ITEM-1","itemData":{"author":[{"dropping-particle":"","family":"Borras","given":"Oriel","non-dropping-particle":"","parse-names":false,"suffix":""}],"id":"ITEM-1","issued":{"date-parts":[["2015","3","1"]]},"number-of-pages":"5-20","publisher-place":"Madrid","title":"Fundamentos de gamificación","type":"report"},"uris":["http://www.mendeley.com/documents/?uuid=de345426-cd3a-3c21-8040-66c355ba8f53"]}],"mendeley":{"formattedCitation":"(Borras, 2015)","plainTextFormattedCitation":"(Borras, 2015)","previouslyFormattedCitation":"(Borras, 2015)"},"properties":{"noteIndex":0},"schema":"https://github.com/citation-style-language/schema/raw/master/csl-citation.json"}</w:instrText>
      </w:r>
      <w:r>
        <w:fldChar w:fldCharType="separate"/>
      </w:r>
      <w:r w:rsidRPr="00E03410">
        <w:rPr>
          <w:noProof/>
        </w:rPr>
        <w:t>(Borras, 2015)</w:t>
      </w:r>
      <w:r>
        <w:fldChar w:fldCharType="end"/>
      </w:r>
      <w:r w:rsidRPr="00AA65B3">
        <w:rPr>
          <w:lang w:val="es-ES"/>
        </w:rPr>
        <w:t xml:space="preserve"> (pág. 17)</w:t>
      </w:r>
      <w:r>
        <w:rPr>
          <w:lang w:val="es-ES"/>
        </w:rPr>
        <w:t>.</w:t>
      </w:r>
    </w:p>
    <w:p w14:paraId="4A0D4DAB" w14:textId="77777777" w:rsidR="0031716B" w:rsidRPr="002157F3" w:rsidRDefault="0031716B" w:rsidP="0031716B">
      <w:pPr>
        <w:spacing w:line="240" w:lineRule="auto"/>
        <w:rPr>
          <w:lang w:val="es-ES"/>
        </w:rPr>
      </w:pPr>
      <w:r w:rsidRPr="00AA65B3">
        <w:rPr>
          <w:lang w:val="es-ES"/>
        </w:rPr>
        <w:t>La motivación intrínseca es "la tendencia inherente a buscar la novedad y el desafío, a extender y ejercitar las propias capacidades, a explorar y a aprender" o, en resumen, la motivación que lleva a hacer algo por voluntad propia (pág. 28)</w:t>
      </w:r>
      <w:r>
        <w:rPr>
          <w:lang w:val="es-ES"/>
        </w:rPr>
        <w:t xml:space="preserve"> </w:t>
      </w:r>
      <w:r>
        <w:rPr>
          <w:lang w:val="es-ES"/>
        </w:rPr>
        <w:fldChar w:fldCharType="begin" w:fldLock="1"/>
      </w:r>
      <w:r>
        <w:rPr>
          <w:lang w:val="es-ES"/>
        </w:rPr>
        <w:instrText>ADDIN CSL_CITATION {"citationItems":[{"id":"ITEM-1","itemData":{"author":[{"dropping-particle":"","family":"Jara","given":"Ariel","non-dropping-particle":"","parse-names":false,"suffix":""}],"container-title":"Gamificación ","edition":"1","editor":[{"dropping-particle":"","family":"Jara","given":"Ariel","non-dropping-particle":"","parse-names":false,"suffix":""}],"id":"ITEM-1","issued":{"date-parts":[["2015","11","3"]]},"number-of-pages":"10-30","publisher":"Editorial UOC","publisher-place":"Barcelona","title":"Gamificación: Fundamentos y Aplicaciones","type":"book","volume":"1"},"uris":["http://www.mendeley.com/documents/?uuid=c7114616-2159-3857-9a4f-cce39a8572e3"]}],"mendeley":{"formattedCitation":"(Jara, 2015)","plainTextFormattedCitation":"(Jara, 2015)","previouslyFormattedCitation":"(Jara, 2015)"},"properties":{"noteIndex":0},"schema":"https://github.com/citation-style-language/schema/raw/master/csl-citation.json"}</w:instrText>
      </w:r>
      <w:r>
        <w:rPr>
          <w:lang w:val="es-ES"/>
        </w:rPr>
        <w:fldChar w:fldCharType="separate"/>
      </w:r>
      <w:r w:rsidRPr="00E03410">
        <w:rPr>
          <w:noProof/>
          <w:lang w:val="es-ES"/>
        </w:rPr>
        <w:t>(Jara, 2015)</w:t>
      </w:r>
      <w:r>
        <w:rPr>
          <w:lang w:val="es-ES"/>
        </w:rPr>
        <w:fldChar w:fldCharType="end"/>
      </w:r>
    </w:p>
    <w:p w14:paraId="7B6984CA" w14:textId="77777777" w:rsidR="0031716B" w:rsidRDefault="0031716B" w:rsidP="0031716B">
      <w:pPr>
        <w:pStyle w:val="Ttulo3"/>
        <w:rPr>
          <w:lang w:val="es-ES"/>
        </w:rPr>
      </w:pPr>
      <w:bookmarkStart w:id="42" w:name="_Toc56802339"/>
      <w:r w:rsidRPr="002157F3">
        <w:rPr>
          <w:lang w:val="es-ES"/>
        </w:rPr>
        <w:t>Teoría de decisión</w:t>
      </w:r>
      <w:bookmarkEnd w:id="42"/>
    </w:p>
    <w:p w14:paraId="1A183A43" w14:textId="77777777" w:rsidR="0031716B" w:rsidRDefault="0031716B" w:rsidP="0031716B">
      <w:pPr>
        <w:spacing w:line="240" w:lineRule="auto"/>
        <w:ind w:firstLine="708"/>
        <w:rPr>
          <w:lang w:val="es-ES"/>
        </w:rPr>
      </w:pPr>
      <w:r w:rsidRPr="0062758C">
        <w:rPr>
          <w:lang w:val="es-ES"/>
        </w:rPr>
        <w:t>Las decisiones son elecciones que realizamos teniendo en cuenta alternativas que siguen un propósito</w:t>
      </w:r>
      <w:r>
        <w:rPr>
          <w:lang w:val="es-ES"/>
        </w:rPr>
        <w:t xml:space="preserve">. </w:t>
      </w:r>
      <w:r w:rsidRPr="0062758C">
        <w:rPr>
          <w:lang w:val="es-ES"/>
        </w:rPr>
        <w:t>Para realizar una decisión, es necesario llevar a cabo un proceso que facilite hacer un modelo de ella, dicho proceso se divide en 3 fases</w:t>
      </w:r>
      <w:r>
        <w:rPr>
          <w:lang w:val="es-ES"/>
        </w:rPr>
        <w:t xml:space="preserve"> ():</w:t>
      </w:r>
    </w:p>
    <w:p w14:paraId="2E7FE000" w14:textId="77777777" w:rsidR="0031716B" w:rsidRDefault="0031716B" w:rsidP="0031716B">
      <w:pPr>
        <w:pStyle w:val="Prrafodelista"/>
        <w:numPr>
          <w:ilvl w:val="0"/>
          <w:numId w:val="15"/>
        </w:numPr>
        <w:spacing w:line="240" w:lineRule="auto"/>
        <w:rPr>
          <w:lang w:val="es-ES"/>
        </w:rPr>
      </w:pPr>
      <w:r w:rsidRPr="00817506">
        <w:rPr>
          <w:lang w:val="es-ES"/>
        </w:rPr>
        <w:t>Investigación: análisis sobre las condiciones del contexto sobre el cual se tomará dicha decisión.</w:t>
      </w:r>
    </w:p>
    <w:p w14:paraId="7AC13AA9" w14:textId="77777777" w:rsidR="0031716B" w:rsidRDefault="0031716B" w:rsidP="0031716B">
      <w:pPr>
        <w:pStyle w:val="Prrafodelista"/>
        <w:numPr>
          <w:ilvl w:val="0"/>
          <w:numId w:val="15"/>
        </w:numPr>
        <w:spacing w:line="240" w:lineRule="auto"/>
        <w:rPr>
          <w:lang w:val="es-ES"/>
        </w:rPr>
      </w:pPr>
      <w:r w:rsidRPr="00817506">
        <w:rPr>
          <w:lang w:val="es-ES"/>
        </w:rPr>
        <w:t>Diseño: Desarrollo de los posibles cursos de acción sobre dicho contexto</w:t>
      </w:r>
    </w:p>
    <w:p w14:paraId="61F45D5A" w14:textId="77777777" w:rsidR="0031716B" w:rsidRDefault="0031716B" w:rsidP="0031716B">
      <w:pPr>
        <w:pStyle w:val="Prrafodelista"/>
        <w:numPr>
          <w:ilvl w:val="0"/>
          <w:numId w:val="15"/>
        </w:numPr>
        <w:spacing w:line="240" w:lineRule="auto"/>
        <w:rPr>
          <w:lang w:val="es-ES"/>
        </w:rPr>
      </w:pPr>
      <w:r w:rsidRPr="00817506">
        <w:rPr>
          <w:lang w:val="es-ES"/>
        </w:rPr>
        <w:t>Elección: Selección de una alternativa entre las disponibles</w:t>
      </w:r>
    </w:p>
    <w:p w14:paraId="76AE3E8D" w14:textId="77777777" w:rsidR="0031716B" w:rsidRPr="002157F3" w:rsidRDefault="0031716B" w:rsidP="0031716B">
      <w:pPr>
        <w:spacing w:line="240" w:lineRule="auto"/>
        <w:rPr>
          <w:lang w:val="es-ES"/>
        </w:rPr>
      </w:pPr>
      <w:r w:rsidRPr="00817506">
        <w:rPr>
          <w:lang w:val="es-ES"/>
        </w:rPr>
        <w:t>Las decisiones se clasifican conforme a sus consecuencias y su adopción en el contexto sobre el cual se desarrollan</w:t>
      </w:r>
      <w:r>
        <w:rPr>
          <w:lang w:val="es-ES"/>
        </w:rPr>
        <w:t>:</w:t>
      </w:r>
    </w:p>
    <w:p w14:paraId="15A2A6E7" w14:textId="77777777" w:rsidR="0031716B" w:rsidRPr="002157F3" w:rsidRDefault="0031716B" w:rsidP="0031716B">
      <w:pPr>
        <w:numPr>
          <w:ilvl w:val="1"/>
          <w:numId w:val="13"/>
        </w:numPr>
        <w:spacing w:line="240" w:lineRule="auto"/>
        <w:rPr>
          <w:lang w:val="es-ES"/>
        </w:rPr>
      </w:pPr>
      <w:r w:rsidRPr="002157F3">
        <w:rPr>
          <w:lang w:val="es-ES"/>
        </w:rPr>
        <w:t>Decisiones estratégicas</w:t>
      </w:r>
      <w:r>
        <w:rPr>
          <w:lang w:val="es-ES"/>
        </w:rPr>
        <w:t xml:space="preserve">: </w:t>
      </w:r>
      <w:r w:rsidRPr="00817506">
        <w:rPr>
          <w:lang w:val="es-ES"/>
        </w:rPr>
        <w:t>Son decisiones realizados por los integrantes de la alta jerarquía de una organización. Son aquellas que definen fines y objetivos generales que afectan a la totalidad de una organización. Son decisiones trascendentales e irreversibles</w:t>
      </w:r>
      <w:r>
        <w:rPr>
          <w:lang w:val="es-ES"/>
        </w:rPr>
        <w:t xml:space="preserve"> (…).</w:t>
      </w:r>
    </w:p>
    <w:p w14:paraId="1BE9B32D" w14:textId="77777777" w:rsidR="0031716B" w:rsidRPr="002157F3" w:rsidRDefault="0031716B" w:rsidP="0031716B">
      <w:pPr>
        <w:numPr>
          <w:ilvl w:val="1"/>
          <w:numId w:val="13"/>
        </w:numPr>
        <w:spacing w:line="240" w:lineRule="auto"/>
        <w:rPr>
          <w:lang w:val="es-ES"/>
        </w:rPr>
      </w:pPr>
      <w:r w:rsidRPr="002157F3">
        <w:rPr>
          <w:lang w:val="es-ES"/>
        </w:rPr>
        <w:t>Decisiones tácticas o de pilotaje</w:t>
      </w:r>
      <w:r>
        <w:rPr>
          <w:lang w:val="es-ES"/>
        </w:rPr>
        <w:t xml:space="preserve">: </w:t>
      </w:r>
      <w:r w:rsidRPr="00817506">
        <w:rPr>
          <w:lang w:val="es-ES"/>
        </w:rPr>
        <w:t>Son decisiones repetitivas que suelen definir los lineamientos de algún protocolo dentro de una organización</w:t>
      </w:r>
      <w:r>
        <w:rPr>
          <w:lang w:val="es-ES"/>
        </w:rPr>
        <w:t xml:space="preserve"> (…).</w:t>
      </w:r>
    </w:p>
    <w:p w14:paraId="6F8B9538" w14:textId="77777777" w:rsidR="0031716B" w:rsidRPr="002157F3" w:rsidRDefault="0031716B" w:rsidP="0031716B">
      <w:pPr>
        <w:numPr>
          <w:ilvl w:val="1"/>
          <w:numId w:val="13"/>
        </w:numPr>
        <w:spacing w:line="240" w:lineRule="auto"/>
        <w:rPr>
          <w:lang w:val="es-ES"/>
        </w:rPr>
      </w:pPr>
      <w:r w:rsidRPr="002157F3">
        <w:rPr>
          <w:lang w:val="es-ES"/>
        </w:rPr>
        <w:t>Decisiones operativas</w:t>
      </w:r>
      <w:r>
        <w:rPr>
          <w:lang w:val="es-ES"/>
        </w:rPr>
        <w:t xml:space="preserve">: </w:t>
      </w:r>
      <w:r w:rsidRPr="00817506">
        <w:rPr>
          <w:lang w:val="es-ES"/>
        </w:rPr>
        <w:t>Son decisiones rutinarias, que suelen desarrollarse en acciones pequeñas para realizar ciertas tareas en una organización</w:t>
      </w:r>
      <w:r>
        <w:rPr>
          <w:lang w:val="es-ES"/>
        </w:rPr>
        <w:t xml:space="preserve"> (…).</w:t>
      </w:r>
    </w:p>
    <w:p w14:paraId="58E8774F" w14:textId="77777777" w:rsidR="0031716B" w:rsidRPr="002157F3" w:rsidRDefault="0031716B" w:rsidP="0031716B">
      <w:pPr>
        <w:pStyle w:val="Ttulo3"/>
        <w:rPr>
          <w:lang w:val="es-ES"/>
        </w:rPr>
      </w:pPr>
      <w:bookmarkStart w:id="43" w:name="_Toc56802340"/>
      <w:r w:rsidRPr="002157F3">
        <w:rPr>
          <w:lang w:val="es-ES"/>
        </w:rPr>
        <w:t>Sistema de recompensas</w:t>
      </w:r>
      <w:bookmarkEnd w:id="43"/>
    </w:p>
    <w:p w14:paraId="6935F62D" w14:textId="77777777" w:rsidR="0031716B" w:rsidRDefault="0031716B" w:rsidP="0031716B">
      <w:pPr>
        <w:spacing w:line="240" w:lineRule="auto"/>
        <w:ind w:firstLine="708"/>
        <w:rPr>
          <w:lang w:val="es-ES"/>
        </w:rPr>
      </w:pPr>
      <w:r>
        <w:rPr>
          <w:lang w:val="es-ES"/>
        </w:rPr>
        <w:t xml:space="preserve">Es una metodología que se basa en el hecho de que una persona base su comporta-miento y rendimiento con respecto a una tarea gracias a un incentivo que lo motivó a hacerlo. Un incentivo es algo que estimula o motiva a hacer una cosa, o en un sentido más concreto, una recompensa utilizada para motivar a una persona a alcanzar un determinado objetivo (…). Robert Merton define que el sistema de recompensas es necesario, ya sea como un incentivo físico o como una búsqueda por el reconocimiento. “¿Por qué el reconocimiento obtenido de los pares es tan importan-te? Simplemente porque el reconocimiento de aquellos que tienen competencias relativas para emitir un juicio es el principal indicador sobre las contribuciones al avance del conocimiento” </w:t>
      </w:r>
      <w:r>
        <w:rPr>
          <w:lang w:val="es-ES"/>
        </w:rPr>
        <w:fldChar w:fldCharType="begin" w:fldLock="1"/>
      </w:r>
      <w:r>
        <w:rPr>
          <w:lang w:val="es-ES"/>
        </w:rPr>
        <w:instrText>ADDIN CSL_CITATION {"citationItems":[{"id":"ITEM-1","itemData":{"author":[{"dropping-particle":"","family":"Merton","given":"Robert","non-dropping-particle":"","parse-names":false,"suffix":""}],"container-title":"Revista de Estudios Sociales","id":"ITEM-1","issue":"37","issued":{"date-parts":[["2010","12","1"]]},"page":"5-10","publisher-place":"Bogotá","title":"La ciencia como institución","type":"article-journal"},"uris":["http://www.mendeley.com/documents/?uuid=770a3d06-8a89-30f9-941d-6dec4483e1d6"]}],"mendeley":{"formattedCitation":"(Merton, 2010)","plainTextFormattedCitation":"(Merton, 2010)","previouslyFormattedCitation":"(Merton, 2010)"},"properties":{"noteIndex":0},"schema":"https://github.com/citation-style-language/schema/raw/master/csl-citation.json"}</w:instrText>
      </w:r>
      <w:r>
        <w:rPr>
          <w:lang w:val="es-ES"/>
        </w:rPr>
        <w:fldChar w:fldCharType="separate"/>
      </w:r>
      <w:r w:rsidRPr="006C0B6F">
        <w:rPr>
          <w:noProof/>
          <w:lang w:val="es-ES"/>
        </w:rPr>
        <w:t>(Merton, 2010)</w:t>
      </w:r>
      <w:r>
        <w:rPr>
          <w:lang w:val="es-ES"/>
        </w:rPr>
        <w:fldChar w:fldCharType="end"/>
      </w:r>
    </w:p>
    <w:p w14:paraId="56320C70" w14:textId="77777777" w:rsidR="0031716B" w:rsidRPr="002157F3" w:rsidRDefault="0031716B" w:rsidP="0031716B">
      <w:pPr>
        <w:spacing w:line="240" w:lineRule="auto"/>
        <w:rPr>
          <w:lang w:val="es-ES"/>
        </w:rPr>
      </w:pPr>
      <w:r>
        <w:rPr>
          <w:lang w:val="es-ES"/>
        </w:rPr>
        <w:t xml:space="preserve">Los incentivos son una herramienta de gestión propia de organizaciones modernas, cuya trascendencia radica en el aumento del rendimiento de los integrantes de dichas </w:t>
      </w:r>
      <w:r>
        <w:rPr>
          <w:lang w:val="es-ES"/>
        </w:rPr>
        <w:lastRenderedPageBreak/>
        <w:t>organizaciones, ya que se motiva a dichos integrantes a realizar una tarea, no por obligación, sino por el hecho de que, al realizarla, se obtendrá una recompensa proporcional al esfuerzo hecho para completarla (…).</w:t>
      </w:r>
    </w:p>
    <w:p w14:paraId="35534CB0" w14:textId="77777777" w:rsidR="00AB332A" w:rsidRDefault="00AB332A" w:rsidP="00AB332A">
      <w:pPr>
        <w:pStyle w:val="Ttulo2"/>
        <w:rPr>
          <w:rStyle w:val="Ttulo2Car"/>
        </w:rPr>
      </w:pPr>
      <w:bookmarkStart w:id="44" w:name="_Toc38203408"/>
      <w:bookmarkStart w:id="45" w:name="_Toc56802341"/>
      <w:r w:rsidRPr="00426A82">
        <w:rPr>
          <w:rStyle w:val="Ttulo2Car"/>
        </w:rPr>
        <w:t>Desarrollo móvil</w:t>
      </w:r>
      <w:bookmarkEnd w:id="44"/>
      <w:bookmarkEnd w:id="45"/>
    </w:p>
    <w:p w14:paraId="70CC7C22" w14:textId="77777777" w:rsidR="00126C81" w:rsidRDefault="00126C81" w:rsidP="00126C81">
      <w:pPr>
        <w:ind w:firstLine="708"/>
      </w:pPr>
      <w:bookmarkStart w:id="46" w:name="_Toc38203409"/>
      <w:r w:rsidRPr="00126C81">
        <w:t xml:space="preserve">El desarrollo móvil se refiere al conjunto de procesos y procedimientos involucrados en la escritura de software para dispositivos móviles. El desarrollo de aplicaciones móviles es similar al desarrollo de aplicaciones web, y tiene sus raíces en el desarrollo de software más tradicional. Una diferencia fundamental, sin embargo, es que las aplicaciones móviles a menudo se escriben específicamente para aprovechar las características únicas que ofrece un dispositivo móvil en particular. </w:t>
      </w:r>
    </w:p>
    <w:p w14:paraId="581BD63D" w14:textId="0FFCD037" w:rsidR="00AB332A" w:rsidRDefault="00AB332A" w:rsidP="00AB332A">
      <w:pPr>
        <w:pStyle w:val="Ttulo3"/>
        <w:rPr>
          <w:rStyle w:val="Ttulo3Car"/>
        </w:rPr>
      </w:pPr>
      <w:bookmarkStart w:id="47" w:name="_Toc56802342"/>
      <w:r w:rsidRPr="00543CEF">
        <w:rPr>
          <w:rStyle w:val="Ttulo3Car"/>
        </w:rPr>
        <w:t>Ciclo</w:t>
      </w:r>
      <w:r w:rsidRPr="00426A82">
        <w:rPr>
          <w:rStyle w:val="Ttulo3Car"/>
        </w:rPr>
        <w:t xml:space="preserve"> de vida </w:t>
      </w:r>
      <w:r w:rsidRPr="00CA0C4B">
        <w:rPr>
          <w:rStyle w:val="Ttulo3Car"/>
        </w:rPr>
        <w:t>para</w:t>
      </w:r>
      <w:r w:rsidRPr="00426A82">
        <w:rPr>
          <w:rStyle w:val="Ttulo3Car"/>
        </w:rPr>
        <w:t xml:space="preserve"> el desarrollo de aplicaciones móviles</w:t>
      </w:r>
      <w:bookmarkEnd w:id="46"/>
      <w:bookmarkEnd w:id="47"/>
    </w:p>
    <w:p w14:paraId="42D570B0" w14:textId="7794E1A4" w:rsidR="000D29F3" w:rsidRPr="000D29F3" w:rsidRDefault="000D29F3" w:rsidP="000D29F3">
      <w:r w:rsidRPr="000D29F3">
        <w:t>El ciclo de vida del desarrollo móvil es similar al ciclo de vida del desarrollo del Software, estando compuesto por cinco fases características, las cuales son:</w:t>
      </w:r>
    </w:p>
    <w:p w14:paraId="1A1B833C" w14:textId="30E280F2" w:rsidR="00AB332A" w:rsidRPr="006A6EEA" w:rsidRDefault="00AB332A" w:rsidP="005D5FFF">
      <w:pPr>
        <w:pStyle w:val="Prrafodelista"/>
        <w:numPr>
          <w:ilvl w:val="2"/>
          <w:numId w:val="13"/>
        </w:numPr>
      </w:pPr>
      <w:bookmarkStart w:id="48" w:name="_Toc38203411"/>
      <w:r w:rsidRPr="006A6EEA">
        <w:rPr>
          <w:b/>
          <w:bCs/>
        </w:rPr>
        <w:t>Inicio:</w:t>
      </w:r>
      <w:r w:rsidRPr="00543CEF">
        <w:rPr>
          <w:rStyle w:val="Ttulo3Car"/>
          <w:b/>
          <w:bCs/>
          <w:color w:val="auto"/>
          <w:sz w:val="22"/>
          <w:szCs w:val="22"/>
        </w:rPr>
        <w:t xml:space="preserve"> </w:t>
      </w:r>
      <w:bookmarkEnd w:id="48"/>
      <w:r w:rsidR="000D29F3" w:rsidRPr="000D29F3">
        <w:t xml:space="preserve">Se caracteriza por la construcción de una idea a través de la abstracción que se puede dar al observar el nivel de interacción entre los usuarios con los dispositivos móviles. Esta fase consiste en definir y perfeccionar la idea de una aplicación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0D29F3" w:rsidRPr="000D29F3">
        <w:t xml:space="preserve">. Para este proceso hay que tener en cuenta cuatro aspectos: Su ventaja competitiva (definición de su estado del arte), la integración de la infraestructura (¿a qué infraestructura se va a integrar y en qué grado la extenderá?), su valor (el beneficio económico o integral que proporcionará a los usuarios) y su forma/movilidad (su funcionalidad en tiempo real a través de tecnologías móviles, como el GPS o la cámara). Este procedimiento puede facilitarse mediante el uso de diagramas UML, tales como los diagramas de casos de uso que definen a los distintos actores que están involucrados en la funcionalidad de la aplicación junto con las acciones que ejecutan en dicha aplicación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000D29F3" w:rsidRPr="000D29F3">
        <w:t>.</w:t>
      </w:r>
    </w:p>
    <w:p w14:paraId="36D3CA89" w14:textId="3D0CF0B8" w:rsidR="000D29F3" w:rsidRPr="006A6EEA" w:rsidRDefault="00AB332A" w:rsidP="000D29F3">
      <w:pPr>
        <w:pStyle w:val="Prrafodelista"/>
        <w:numPr>
          <w:ilvl w:val="2"/>
          <w:numId w:val="13"/>
        </w:numPr>
      </w:pPr>
      <w:bookmarkStart w:id="49" w:name="_Toc38203412"/>
      <w:r w:rsidRPr="006A6EEA">
        <w:rPr>
          <w:b/>
          <w:bCs/>
        </w:rPr>
        <w:t>Diseño:</w:t>
      </w:r>
      <w:r w:rsidRPr="00543CEF">
        <w:rPr>
          <w:rStyle w:val="Ttulo3Car"/>
          <w:b/>
          <w:bCs/>
          <w:color w:val="auto"/>
          <w:sz w:val="22"/>
          <w:szCs w:val="22"/>
        </w:rPr>
        <w:t xml:space="preserve"> </w:t>
      </w:r>
      <w:bookmarkEnd w:id="49"/>
      <w:r w:rsidR="000D29F3" w:rsidRPr="000D29F3">
        <w:t>Definidas las características y funcionalidades de la aplicación, lo siguiente es el diseño de la aplicación. Para el desarrollo de aplicaciones móviles debe tenerse en cuenta a su vez dos componentes en esta etapa:</w:t>
      </w:r>
    </w:p>
    <w:p w14:paraId="2C865F94" w14:textId="760DBDC3" w:rsidR="00AB332A" w:rsidRPr="006A6EEA" w:rsidRDefault="00AB332A" w:rsidP="000D29F3">
      <w:pPr>
        <w:pStyle w:val="Prrafodelista"/>
        <w:ind w:left="1080"/>
      </w:pPr>
    </w:p>
    <w:p w14:paraId="3A0D6EE2" w14:textId="34FBE5DD" w:rsidR="00AB332A" w:rsidRPr="000D29F3" w:rsidRDefault="00AB332A" w:rsidP="005D5FFF">
      <w:pPr>
        <w:pStyle w:val="Prrafodelista"/>
        <w:numPr>
          <w:ilvl w:val="3"/>
          <w:numId w:val="13"/>
        </w:numPr>
      </w:pPr>
      <w:bookmarkStart w:id="50" w:name="_Toc38203413"/>
      <w:r w:rsidRPr="006A6EEA">
        <w:rPr>
          <w:b/>
          <w:bCs/>
        </w:rPr>
        <w:t>Diseño de la Experiencia del Usuario (UX):</w:t>
      </w:r>
      <w:r w:rsidRPr="00543CEF">
        <w:rPr>
          <w:rStyle w:val="Ttulo3Car"/>
          <w:color w:val="auto"/>
          <w:sz w:val="22"/>
          <w:szCs w:val="22"/>
        </w:rPr>
        <w:t xml:space="preserve"> </w:t>
      </w:r>
      <w:r w:rsidRPr="000D29F3">
        <w:t xml:space="preserve">La UX se refiere a “Todos los aspectos sobre el cómo las personas utilizan un producto interactivo: la forma que se siente en las manos, que tan bien entienden su funcionamiento, el cómo se sienten al usarlo, el cómo resulta útil para sus propósitos y el cómo encaja dentro de todo el contexto sobre el cual lo utilizan </w:t>
      </w:r>
      <w:r w:rsidR="00B77BD4">
        <w:fldChar w:fldCharType="begin" w:fldLock="1"/>
      </w:r>
      <w:r w:rsidR="00B77BD4">
        <w:instrText>ADDIN CSL_CITATION {"citationItems":[{"id":"ITEM-1","itemData":{"DOI":"10.1145/1358628.1358693","abstract":"User experience (UX) is still an elusive notion with many different definitions, despite some recent attempts to develop a unified view on UX. The lack of a shared definition of UX not only confuses or even misleads customers of a product/service but also undermines the effectiveness of researching, managing and teaching UX. Diverse ideas have been generated in scientific activities that aim to develop a common understanding about the meaning and scope of UX. It is plausible, with sound methodologies, to converge these divergences, driving the UX community closer to a common definition and integrated views of UX. This SIG tackles this challenge by systematically assembling a set of existing definitions and viewpoints of UX and collecting opinions on them from known UX experts/researchers and general CHI'08 attendees.","author":[{"dropping-particle":"","family":"Law","given":"Effie","non-dropping-particle":"","parse-names":false,"suffix":""},{"dropping-particle":"","family":"Roto","given":"Virpi","non-dropping-particle":"","parse-names":false,"suffix":""},{"dropping-particle":"","family":"Vermeeren","given":"Arnold P.O.S.","non-dropping-particle":"","parse-names":false,"suffix":""},{"dropping-particle":"","family":"Kort","given":"Joke","non-dropping-particle":"","parse-names":false,"suffix":""},{"dropping-particle":"","family":"Hassenzahl","given":"Marc","non-dropping-particle":"","parse-names":false,"suffix":""}],"container-title":"Conference on Human Factors in Computing Systems - Proceedings","id":"ITEM-1","issued":{"date-parts":[["2008"]]},"page":"2395-2398","publisher":"ACM Press","publisher-place":"New York, New York, USA","title":"Towards a shared definition of user experience","type":"paper-conference"},"uris":["http://www.mendeley.com/documents/?uuid=d08a1357-65eb-346d-a04b-09c9d9bf7355"]}],"mendeley":{"formattedCitation":"(Law et al., 2008)","plainTextFormattedCitation":"(Law et al., 2008)","previouslyFormattedCitation":"(Law et al., 2008)"},"properties":{"noteIndex":0},"schema":"https://github.com/citation-style-language/schema/raw/master/csl-citation.json"}</w:instrText>
      </w:r>
      <w:r w:rsidR="00B77BD4">
        <w:fldChar w:fldCharType="separate"/>
      </w:r>
      <w:r w:rsidR="00B77BD4" w:rsidRPr="00B77BD4">
        <w:rPr>
          <w:noProof/>
        </w:rPr>
        <w:t>(Law et al., 2008)</w:t>
      </w:r>
      <w:r w:rsidR="00B77BD4">
        <w:fldChar w:fldCharType="end"/>
      </w:r>
      <w:r w:rsidRPr="000D29F3">
        <w:t xml:space="preserve">. Por lo general, dicha experiencia se efectúa a través de prototipos elaborados con herramientas de diseño (generalmente en forma de Mockups). Dichos prototipos deben tener en cuenta la plataforma a la que se dirigirá la aplicación, para que pueda “sentirse cómoda en cada una de esas plataformas. Un ejemplo puede ser que la aplicación esté dirigida a IOS, por lo que habrá que tener en cuenta que estos dispositivos no cuentan con un botón Atrás físico, por lo </w:t>
      </w:r>
      <w:r w:rsidRPr="000D29F3">
        <w:lastRenderedPageBreak/>
        <w:t xml:space="preserve">que habría que ofrecer una alternativa para esta funcionalidad </w:t>
      </w:r>
      <w:bookmarkEnd w:id="50"/>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B77BD4">
        <w:t>.</w:t>
      </w:r>
    </w:p>
    <w:p w14:paraId="30639DD5" w14:textId="6ED2FFB5" w:rsidR="00AB332A" w:rsidRPr="006A6EEA" w:rsidRDefault="00AB332A" w:rsidP="005D5FFF">
      <w:pPr>
        <w:pStyle w:val="Prrafodelista"/>
        <w:numPr>
          <w:ilvl w:val="3"/>
          <w:numId w:val="13"/>
        </w:numPr>
      </w:pPr>
      <w:bookmarkStart w:id="51" w:name="_Toc38203414"/>
      <w:r w:rsidRPr="006A6EEA">
        <w:rPr>
          <w:b/>
          <w:bCs/>
        </w:rPr>
        <w:t>Diseño de la Interfaz de Usuario (UI):</w:t>
      </w:r>
      <w:r w:rsidRPr="00543CEF">
        <w:rPr>
          <w:rStyle w:val="Ttulo3Car"/>
          <w:b/>
          <w:bCs/>
          <w:color w:val="auto"/>
          <w:sz w:val="22"/>
          <w:szCs w:val="22"/>
        </w:rPr>
        <w:t xml:space="preserve"> </w:t>
      </w:r>
      <w:r w:rsidRPr="006A6EEA">
        <w:t>La (UI) es el medio con qué el usuario puede comunicarse con una máquina, equipo, computadora o dispositivo. Mientras que la UX suele componerse de diseños planos en blanco y negro, la UI introduce detalles, colores y de ser necesario, gráficos. Es importante invertir gran parte del tiempo en este proceso, ya que es lo que le agregará un valor adicional a la aplicación, debido a que determinara si la aplicación es llamativa o no</w:t>
      </w:r>
      <w:r w:rsidR="00B77BD4">
        <w:t xml:space="preserve">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1"/>
    </w:p>
    <w:p w14:paraId="78AAC406" w14:textId="1194400A" w:rsidR="00AB332A" w:rsidRPr="006A6EEA" w:rsidRDefault="00AB332A" w:rsidP="005D5FFF">
      <w:pPr>
        <w:pStyle w:val="Prrafodelista"/>
        <w:numPr>
          <w:ilvl w:val="2"/>
          <w:numId w:val="13"/>
        </w:numPr>
      </w:pPr>
      <w:bookmarkStart w:id="52" w:name="_Toc38203415"/>
      <w:r w:rsidRPr="006A6EEA">
        <w:rPr>
          <w:b/>
          <w:bCs/>
        </w:rPr>
        <w:t>Desarrollo:</w:t>
      </w:r>
      <w:r w:rsidRPr="00543CEF">
        <w:rPr>
          <w:rStyle w:val="Ttulo3Car"/>
          <w:b/>
          <w:bCs/>
          <w:color w:val="auto"/>
          <w:sz w:val="22"/>
          <w:szCs w:val="22"/>
        </w:rPr>
        <w:t xml:space="preserve"> </w:t>
      </w:r>
      <w:r w:rsidRPr="006A6EEA">
        <w:t>Luego de determinar la funcionalidad y el diseño de la aplicación, continuamos con el desarrollo de ella. En esta fase se establecen los recursos que se dispondrán al proyecto, junto con la plataforma de desarrollo y el lenguaje sobre el que se trabajará</w:t>
      </w:r>
      <w:r w:rsidR="00B77BD4">
        <w:t xml:space="preserve">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Pr="006A6EEA">
        <w:t>.</w:t>
      </w:r>
      <w:bookmarkEnd w:id="52"/>
    </w:p>
    <w:p w14:paraId="4A2F1D9B" w14:textId="7A33E520" w:rsidR="00AB332A" w:rsidRPr="006A6EEA" w:rsidRDefault="00AB332A" w:rsidP="005D5FFF">
      <w:pPr>
        <w:pStyle w:val="Prrafodelista"/>
        <w:numPr>
          <w:ilvl w:val="2"/>
          <w:numId w:val="13"/>
        </w:numPr>
      </w:pPr>
      <w:bookmarkStart w:id="53" w:name="_Toc38203416"/>
      <w:r w:rsidRPr="006A6EEA">
        <w:rPr>
          <w:b/>
          <w:bCs/>
        </w:rPr>
        <w:t>Estabilización (fase de pruebas):</w:t>
      </w:r>
      <w:r w:rsidRPr="006A6EEA">
        <w:t xml:space="preserve"> Como su nombre lo indica, esta fase consiste en la depuración de la aplicación, corrigiendo errores funcionales, de uso y rendimiento. Esta fase consiste en 4 etapas</w:t>
      </w:r>
      <w:r w:rsidR="00B77BD4">
        <w:t xml:space="preserve"> </w:t>
      </w:r>
      <w:r w:rsidR="00B77BD4">
        <w:fldChar w:fldCharType="begin" w:fldLock="1"/>
      </w:r>
      <w:r w:rsidR="00FB3B37">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3"/>
    </w:p>
    <w:p w14:paraId="0C8F8DDE" w14:textId="77777777" w:rsidR="00AB332A" w:rsidRPr="000D29F3" w:rsidRDefault="00AB332A" w:rsidP="005D5FFF">
      <w:pPr>
        <w:pStyle w:val="Prrafodelista"/>
        <w:numPr>
          <w:ilvl w:val="3"/>
          <w:numId w:val="13"/>
        </w:numPr>
      </w:pPr>
      <w:bookmarkStart w:id="54" w:name="_Toc38203417"/>
      <w:bookmarkStart w:id="55" w:name="_Toc56802343"/>
      <w:r w:rsidRPr="00543CEF">
        <w:rPr>
          <w:rStyle w:val="Ttulo3Car"/>
          <w:b/>
          <w:bCs/>
          <w:color w:val="auto"/>
          <w:sz w:val="22"/>
          <w:szCs w:val="22"/>
        </w:rPr>
        <w:t>Prototipo:</w:t>
      </w:r>
      <w:bookmarkEnd w:id="55"/>
      <w:r w:rsidRPr="00543CEF">
        <w:rPr>
          <w:rStyle w:val="Ttulo3Car"/>
          <w:color w:val="auto"/>
          <w:sz w:val="22"/>
          <w:szCs w:val="22"/>
        </w:rPr>
        <w:t xml:space="preserve"> </w:t>
      </w:r>
      <w:r w:rsidRPr="000D29F3">
        <w:t>La aplicación está en fase de prueba de concepto y sólo funciona la funcionalidad principal y/o determinadas partes de la aplicación.</w:t>
      </w:r>
      <w:bookmarkEnd w:id="54"/>
    </w:p>
    <w:p w14:paraId="7A4226DB" w14:textId="77777777" w:rsidR="00AB332A" w:rsidRPr="000D29F3" w:rsidRDefault="00AB332A" w:rsidP="005D5FFF">
      <w:pPr>
        <w:pStyle w:val="Prrafodelista"/>
        <w:numPr>
          <w:ilvl w:val="3"/>
          <w:numId w:val="13"/>
        </w:numPr>
      </w:pPr>
      <w:bookmarkStart w:id="56" w:name="_Toc38203418"/>
      <w:bookmarkStart w:id="57" w:name="_Toc56802344"/>
      <w:r w:rsidRPr="00615658">
        <w:rPr>
          <w:rStyle w:val="Ttulo3Car"/>
          <w:b/>
          <w:bCs/>
          <w:color w:val="auto"/>
          <w:sz w:val="22"/>
          <w:szCs w:val="22"/>
        </w:rPr>
        <w:t>Alfa:</w:t>
      </w:r>
      <w:bookmarkEnd w:id="57"/>
      <w:r w:rsidRPr="00615658">
        <w:rPr>
          <w:rStyle w:val="Ttulo3Car"/>
          <w:color w:val="auto"/>
          <w:sz w:val="22"/>
          <w:szCs w:val="22"/>
        </w:rPr>
        <w:t xml:space="preserve"> </w:t>
      </w:r>
      <w:r w:rsidRPr="000D29F3">
        <w:t>La funcionalidad principal tiene el código completado (compilado, pero no probado por completo). Hay errores principales.</w:t>
      </w:r>
      <w:bookmarkEnd w:id="56"/>
    </w:p>
    <w:p w14:paraId="56D99C03" w14:textId="77777777" w:rsidR="00AB332A" w:rsidRPr="000D29F3" w:rsidRDefault="00AB332A" w:rsidP="005D5FFF">
      <w:pPr>
        <w:pStyle w:val="Prrafodelista"/>
        <w:numPr>
          <w:ilvl w:val="3"/>
          <w:numId w:val="13"/>
        </w:numPr>
      </w:pPr>
      <w:bookmarkStart w:id="58" w:name="_Toc38203419"/>
      <w:bookmarkStart w:id="59" w:name="_Toc56802345"/>
      <w:r w:rsidRPr="00615658">
        <w:rPr>
          <w:rStyle w:val="Ttulo3Car"/>
          <w:b/>
          <w:bCs/>
          <w:color w:val="auto"/>
          <w:sz w:val="22"/>
          <w:szCs w:val="22"/>
        </w:rPr>
        <w:t>Beta:</w:t>
      </w:r>
      <w:bookmarkEnd w:id="59"/>
      <w:r w:rsidRPr="00615658">
        <w:rPr>
          <w:rStyle w:val="Ttulo3Car"/>
          <w:color w:val="auto"/>
          <w:sz w:val="22"/>
          <w:szCs w:val="22"/>
        </w:rPr>
        <w:t xml:space="preserve"> </w:t>
      </w:r>
      <w:r w:rsidRPr="000D29F3">
        <w:t>La mayoría de la funcionalidad está completa y ha pasado al menos una corrección de errores y una prueba ligera. Puede que aún haya errores principales.</w:t>
      </w:r>
      <w:bookmarkEnd w:id="58"/>
    </w:p>
    <w:p w14:paraId="7543140D" w14:textId="77777777" w:rsidR="00AB332A" w:rsidRPr="000D29F3" w:rsidRDefault="00AB332A" w:rsidP="005D5FFF">
      <w:pPr>
        <w:pStyle w:val="Prrafodelista"/>
        <w:numPr>
          <w:ilvl w:val="3"/>
          <w:numId w:val="13"/>
        </w:numPr>
      </w:pPr>
      <w:bookmarkStart w:id="60" w:name="_Toc38203420"/>
      <w:bookmarkStart w:id="61" w:name="_Toc56802346"/>
      <w:r w:rsidRPr="00615658">
        <w:rPr>
          <w:rStyle w:val="Ttulo3Car"/>
          <w:b/>
          <w:bCs/>
          <w:color w:val="auto"/>
          <w:sz w:val="22"/>
          <w:szCs w:val="22"/>
        </w:rPr>
        <w:t>Versión candidata para lanzamiento:</w:t>
      </w:r>
      <w:bookmarkEnd w:id="61"/>
      <w:r w:rsidRPr="00615658">
        <w:rPr>
          <w:rStyle w:val="Ttulo3Car"/>
          <w:b/>
          <w:bCs/>
          <w:color w:val="auto"/>
          <w:sz w:val="22"/>
          <w:szCs w:val="22"/>
        </w:rPr>
        <w:t xml:space="preserve"> </w:t>
      </w:r>
      <w:r w:rsidRPr="000D29F3">
        <w:t>Toda la funcionalidad está completa y probada. Salvo errores nuevos, la aplicación puede lanzarse.</w:t>
      </w:r>
      <w:bookmarkEnd w:id="60"/>
    </w:p>
    <w:p w14:paraId="29652552" w14:textId="77777777" w:rsidR="00AB332A" w:rsidRPr="000D29F3" w:rsidRDefault="00AB332A" w:rsidP="005D5FFF">
      <w:pPr>
        <w:pStyle w:val="Prrafodelista"/>
        <w:numPr>
          <w:ilvl w:val="2"/>
          <w:numId w:val="13"/>
        </w:numPr>
      </w:pPr>
      <w:bookmarkStart w:id="62" w:name="_Toc38203421"/>
      <w:bookmarkStart w:id="63" w:name="_Toc56802347"/>
      <w:r w:rsidRPr="00615658">
        <w:rPr>
          <w:rStyle w:val="Ttulo3Car"/>
          <w:b/>
          <w:bCs/>
          <w:color w:val="auto"/>
          <w:sz w:val="22"/>
          <w:szCs w:val="22"/>
        </w:rPr>
        <w:t>Distribución:</w:t>
      </w:r>
      <w:bookmarkEnd w:id="63"/>
      <w:r w:rsidRPr="00615658">
        <w:rPr>
          <w:rStyle w:val="Ttulo3Car"/>
          <w:b/>
          <w:bCs/>
          <w:color w:val="auto"/>
          <w:sz w:val="22"/>
          <w:szCs w:val="22"/>
        </w:rPr>
        <w:t xml:space="preserve"> </w:t>
      </w:r>
      <w:r w:rsidRPr="000D29F3">
        <w:t>Una vez que la aplicación se ha estabilizado, es el momento de publicarla. Dependiendo de la plataforma sobre la cual se desarrolló la aplicación, habrá múltiples opciones para lanzarla:</w:t>
      </w:r>
      <w:bookmarkEnd w:id="62"/>
    </w:p>
    <w:p w14:paraId="2855722A" w14:textId="77777777" w:rsidR="00AB332A" w:rsidRPr="000D29F3" w:rsidRDefault="00AB332A" w:rsidP="005D5FFF">
      <w:pPr>
        <w:pStyle w:val="Prrafodelista"/>
        <w:numPr>
          <w:ilvl w:val="3"/>
          <w:numId w:val="13"/>
        </w:numPr>
      </w:pPr>
      <w:bookmarkStart w:id="64" w:name="_Toc38203422"/>
      <w:bookmarkStart w:id="65" w:name="_Toc56802348"/>
      <w:r w:rsidRPr="00615658">
        <w:rPr>
          <w:rStyle w:val="Ttulo3Car"/>
          <w:b/>
          <w:bCs/>
          <w:color w:val="auto"/>
          <w:sz w:val="22"/>
          <w:szCs w:val="22"/>
        </w:rPr>
        <w:t>IOS:</w:t>
      </w:r>
      <w:bookmarkEnd w:id="65"/>
      <w:r w:rsidRPr="00615658">
        <w:rPr>
          <w:rStyle w:val="Ttulo3Car"/>
          <w:color w:val="auto"/>
          <w:sz w:val="22"/>
          <w:szCs w:val="22"/>
        </w:rPr>
        <w:t xml:space="preserve"> </w:t>
      </w:r>
      <w:r w:rsidRPr="000D29F3">
        <w:t>Se podrá subir en el App store de Apple, el cuál es un repositorio de aplicaciones en línea disponible de forma global que está integrado en Mac OS X.</w:t>
      </w:r>
      <w:bookmarkEnd w:id="64"/>
    </w:p>
    <w:p w14:paraId="710971A6" w14:textId="77777777" w:rsidR="00AB332A" w:rsidRPr="000D29F3" w:rsidRDefault="00AB332A" w:rsidP="005D5FFF">
      <w:pPr>
        <w:pStyle w:val="Prrafodelista"/>
        <w:numPr>
          <w:ilvl w:val="3"/>
          <w:numId w:val="13"/>
        </w:numPr>
      </w:pPr>
      <w:bookmarkStart w:id="66" w:name="_Toc38203423"/>
      <w:bookmarkStart w:id="67" w:name="_Toc56802349"/>
      <w:r w:rsidRPr="00615658">
        <w:rPr>
          <w:rStyle w:val="Ttulo3Car"/>
          <w:b/>
          <w:bCs/>
          <w:color w:val="auto"/>
          <w:sz w:val="22"/>
          <w:szCs w:val="22"/>
        </w:rPr>
        <w:t>Android:</w:t>
      </w:r>
      <w:bookmarkEnd w:id="67"/>
      <w:r w:rsidRPr="00615658">
        <w:rPr>
          <w:rStyle w:val="Ttulo3Car"/>
          <w:color w:val="auto"/>
          <w:sz w:val="22"/>
          <w:szCs w:val="22"/>
        </w:rPr>
        <w:t xml:space="preserve"> </w:t>
      </w:r>
      <w:r w:rsidRPr="000D29F3">
        <w:t>A diferencia de otras plataformas móviles, Android permite que los desarrolladores puedan publicar sus aplicaciones en cualquier tienda disponible, lo que facilita un canal de distribución bastante considerable.</w:t>
      </w:r>
      <w:bookmarkEnd w:id="66"/>
    </w:p>
    <w:p w14:paraId="1259D695" w14:textId="77777777" w:rsidR="00AB332A" w:rsidRDefault="00AB332A" w:rsidP="00AB332A">
      <w:pPr>
        <w:pStyle w:val="Ttulo3"/>
        <w:rPr>
          <w:rStyle w:val="Ttulo3Car"/>
        </w:rPr>
      </w:pPr>
      <w:bookmarkStart w:id="68" w:name="_Toc38203424"/>
      <w:bookmarkStart w:id="69" w:name="_Toc56802350"/>
      <w:r w:rsidRPr="00426A82">
        <w:rPr>
          <w:rStyle w:val="Ttulo3Car"/>
        </w:rPr>
        <w:t>Wireframe (Mockup)</w:t>
      </w:r>
      <w:bookmarkEnd w:id="68"/>
      <w:bookmarkEnd w:id="69"/>
    </w:p>
    <w:p w14:paraId="6315D5F7" w14:textId="77777777" w:rsidR="000D29F3" w:rsidRPr="000D29F3" w:rsidRDefault="000D29F3" w:rsidP="000D29F3">
      <w:pPr>
        <w:ind w:firstLine="708"/>
      </w:pPr>
      <w:bookmarkStart w:id="70" w:name="_Toc38203425"/>
      <w:bookmarkStart w:id="71" w:name="_Toc38203428"/>
      <w:r w:rsidRPr="000D29F3">
        <w:t>Un Wireframe o prototipo es un boceto en donde se representa visualmente, de una forma sencilla y esquemática la estructura de una aplicación. El objetivo de estos es definir el contenido y la posición de los diversos bloques de la aplicación, incluyendo menús de navegación, bloques de contenido, etc.</w:t>
      </w:r>
      <w:bookmarkEnd w:id="70"/>
      <w:r w:rsidRPr="000D29F3">
        <w:t xml:space="preserve"> </w:t>
      </w:r>
    </w:p>
    <w:p w14:paraId="57BE496F" w14:textId="6BF7495A" w:rsidR="000D29F3" w:rsidRPr="000D29F3" w:rsidRDefault="000D29F3" w:rsidP="000D29F3">
      <w:bookmarkStart w:id="72" w:name="_Toc38203426"/>
      <w:r w:rsidRPr="000D29F3">
        <w:t>En los Wireframes no se utilizan colores, tipografías ni elementos gráficos. Su único propósito es centrarse en la funcionalidad de la aplicación y la UX. La prioridad son los contenidos de dicha aplicación</w:t>
      </w:r>
      <w:r w:rsidR="00FB3B37">
        <w:t xml:space="preserve"> </w:t>
      </w:r>
      <w:r w:rsidR="00FB3B37">
        <w:fldChar w:fldCharType="begin" w:fldLock="1"/>
      </w:r>
      <w:r w:rsidR="00FB3B37">
        <w:instrText>ADDIN CSL_CITATION {"citationItems":[{"id":"ITEM-1","itemData":{"URL":"https://woko.agency/blog/wireframes-que-son/","accessed":{"date-parts":[["2020","4","20"]]},"author":[{"dropping-particle":"","family":"Martínez","given":"Patricia","non-dropping-particle":"","parse-names":false,"suffix":""}],"container-title":"Woko","id":"ITEM-1","issued":{"date-parts":[["2018","5","15"]]},"title":"Wireframes: qué son y qué herramientas existen","type":"webpage"},"uris":["http://www.mendeley.com/documents/?uuid=808dac14-978a-3522-9bd8-820e82288447"]}],"mendeley":{"formattedCitation":"(P. Martínez, 2018)","plainTextFormattedCitation":"(P. Martínez, 2018)"},"properties":{"noteIndex":0},"schema":"https://github.com/citation-style-language/schema/raw/master/csl-citation.json"}</w:instrText>
      </w:r>
      <w:r w:rsidR="00FB3B37">
        <w:fldChar w:fldCharType="separate"/>
      </w:r>
      <w:r w:rsidR="00FB3B37" w:rsidRPr="00FB3B37">
        <w:rPr>
          <w:noProof/>
        </w:rPr>
        <w:t>(P. Martínez, 2018)</w:t>
      </w:r>
      <w:r w:rsidR="00FB3B37">
        <w:fldChar w:fldCharType="end"/>
      </w:r>
      <w:r w:rsidRPr="000D29F3">
        <w:t>.</w:t>
      </w:r>
      <w:bookmarkEnd w:id="72"/>
    </w:p>
    <w:p w14:paraId="3923D0AD" w14:textId="6996FF9A" w:rsidR="000D29F3" w:rsidRPr="000D29F3" w:rsidRDefault="000D29F3" w:rsidP="000D29F3">
      <w:pPr>
        <w:rPr>
          <w:rStyle w:val="Ttulo3Car"/>
          <w:rFonts w:eastAsiaTheme="minorHAnsi" w:cstheme="minorBidi"/>
          <w:color w:val="auto"/>
          <w:sz w:val="22"/>
          <w:szCs w:val="22"/>
        </w:rPr>
      </w:pPr>
      <w:bookmarkStart w:id="73" w:name="_Toc38203427"/>
      <w:r w:rsidRPr="000D29F3">
        <w:lastRenderedPageBreak/>
        <w:t>Al ser representaciones simples, permiten crear múltiples versiones de un mismo proyecto de una forma rápida, así como aplicar cambios o nuevas ideas que aparezcan luego. Aquí lo importante es tener clara la estructura de la aplicación antes de empezar con la fase de desarrollo, con el fin de evitar fallos importantes de base que luego podrían suponer muchas horas de trabajo.</w:t>
      </w:r>
      <w:bookmarkEnd w:id="73"/>
    </w:p>
    <w:p w14:paraId="02996520" w14:textId="0F2C7F7E" w:rsidR="00AB332A" w:rsidRDefault="00AB332A" w:rsidP="00AB332A">
      <w:pPr>
        <w:pStyle w:val="Ttulo3"/>
        <w:rPr>
          <w:rStyle w:val="Ttulo3Car"/>
        </w:rPr>
      </w:pPr>
      <w:bookmarkStart w:id="74" w:name="_Toc56802351"/>
      <w:r w:rsidRPr="00426A82">
        <w:rPr>
          <w:rStyle w:val="Ttulo3Car"/>
        </w:rPr>
        <w:t>Conectividad</w:t>
      </w:r>
      <w:bookmarkEnd w:id="71"/>
      <w:bookmarkEnd w:id="74"/>
    </w:p>
    <w:p w14:paraId="41158094" w14:textId="59A5FA3B" w:rsidR="000D29F3" w:rsidRPr="000D29F3" w:rsidRDefault="000D29F3" w:rsidP="000D29F3">
      <w:r w:rsidRPr="000D29F3">
        <w:t xml:space="preserve">Se refiere a la comunicación que existe entre computadoras o dispositivos móviles o programas informáticos a través de un conjunto de dispositivos físicos (hardware) y de programas (software) denominados redes. Esta comunicación permite compartir tanto recursos (discos, impresoras, programas, etc.) como trabajo (tiempo de cálculo, procesamiento de datos, entre otros)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 xml:space="preserve">. </w:t>
      </w:r>
      <w:r w:rsidRPr="000D29F3">
        <w:t xml:space="preserve">A cada miembro de la red (ya sea una computadora o un dispositivo móvil) se le denomina nodo, y si la cobertura de dichos nodos solo alcanza unos pocos kilómetros, se considera a la red que los contiene una red local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w:t>
      </w:r>
    </w:p>
    <w:p w14:paraId="70F28042" w14:textId="77777777" w:rsidR="000D29F3" w:rsidRPr="000D29F3" w:rsidRDefault="000D29F3" w:rsidP="000D29F3">
      <w:r w:rsidRPr="000D29F3">
        <w:t>Para poder establecer un enlace entre un dispositivo y otro, existen un conjunto de comandos establecidos por convención llamados protocolos, los cuales deben conocer tanto emisor como receptor para poder establecer una comunicación en una red de datos. Dichos protocolos constituyen el software de la red.</w:t>
      </w:r>
    </w:p>
    <w:p w14:paraId="0C294634" w14:textId="58ADB6AB" w:rsidR="000D29F3" w:rsidRPr="000D29F3" w:rsidRDefault="000D29F3" w:rsidP="000D29F3">
      <w:r w:rsidRPr="000D29F3">
        <w:t>En una red de computadoras, a su vez, existen componentes físicos tales como estaciones de trabajo, servidores, tarjeta de interfaz de red, cableado y equipo de conectividad, lo que vendría a constituir el Hardware de la red.</w:t>
      </w:r>
    </w:p>
    <w:p w14:paraId="4B35F5FC" w14:textId="77777777" w:rsidR="00AB332A" w:rsidRDefault="00AB332A" w:rsidP="00AB332A">
      <w:pPr>
        <w:pStyle w:val="Ttulo2"/>
        <w:rPr>
          <w:rStyle w:val="Ttulo2Car"/>
        </w:rPr>
      </w:pPr>
      <w:bookmarkStart w:id="75" w:name="_Toc38203429"/>
      <w:bookmarkStart w:id="76" w:name="_Toc56802352"/>
      <w:r w:rsidRPr="00426A82">
        <w:rPr>
          <w:rStyle w:val="Ttulo2Car"/>
        </w:rPr>
        <w:t>Aplicaciones móviles</w:t>
      </w:r>
      <w:bookmarkEnd w:id="75"/>
      <w:bookmarkEnd w:id="76"/>
    </w:p>
    <w:p w14:paraId="702A91DF" w14:textId="42B2B292" w:rsidR="00AB332A" w:rsidRPr="00E43355" w:rsidRDefault="00AB332A" w:rsidP="00770E0E">
      <w:pPr>
        <w:ind w:firstLine="708"/>
      </w:pPr>
      <w:r>
        <w:t>Una aplicación móvil es un programa al que un usuario que posea un dispositivo móvil puede descargar y acceder directamente desde dicho dispositivo. Es una aplicación informática diseñada para ser ejecutada en smartphones, tabletas y otros dispositivos móviles</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Estas aplicaciones a su vez están clasificadas según sus características frente a su integración a los dispositivos para los cuales fueron desarrolladas.</w:t>
      </w:r>
    </w:p>
    <w:p w14:paraId="2C2B033C" w14:textId="77777777" w:rsidR="00AB332A" w:rsidRDefault="00AB332A" w:rsidP="00AB332A">
      <w:pPr>
        <w:pStyle w:val="Ttulo3"/>
        <w:rPr>
          <w:rStyle w:val="Ttulo3Car"/>
        </w:rPr>
      </w:pPr>
      <w:bookmarkStart w:id="77" w:name="_Toc38203430"/>
      <w:bookmarkStart w:id="78" w:name="_Toc56802353"/>
      <w:r w:rsidRPr="00D61639">
        <w:rPr>
          <w:rStyle w:val="Ttulo3Car"/>
        </w:rPr>
        <w:t>Apps nativas</w:t>
      </w:r>
      <w:bookmarkEnd w:id="77"/>
      <w:bookmarkEnd w:id="78"/>
    </w:p>
    <w:p w14:paraId="0927EBF1" w14:textId="174E97D3" w:rsidR="00AB332A" w:rsidRPr="00E43355" w:rsidRDefault="00AB332A" w:rsidP="00770E0E">
      <w:pPr>
        <w:ind w:firstLine="708"/>
      </w:pPr>
      <w:r>
        <w:t xml:space="preserve">Se refiere a las aplicaciones que fueron escritas y desarrolladas específicamente para un Sistema Operativo móvil concreto (ya fuese Android, iOS o Windows Phone). Para lograr un desarrollo puramente nativo, las aplicaciones de Android se escriben en Java, las aplicaciones de iOS en C y las aplicaciones de Windows Phone utilizan .NET. La característica principal de las aplicaciones nativas es que dichas aplicaciones tienen acceso ilimitado al hardware del dispositivo y poseen soporte para todo lo referente a la interfaz de usuario y a las interacciones disponibles en el entorno operativo móvil respectivo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rsidR="00FB3B37">
        <w:t>.</w:t>
      </w:r>
    </w:p>
    <w:p w14:paraId="5B93398B" w14:textId="77777777" w:rsidR="00AB332A" w:rsidRDefault="00AB332A" w:rsidP="00770E0E">
      <w:pPr>
        <w:pStyle w:val="Ttulo3"/>
        <w:rPr>
          <w:rStyle w:val="Ttulo3Car"/>
        </w:rPr>
      </w:pPr>
      <w:bookmarkStart w:id="79" w:name="_Toc38203431"/>
      <w:bookmarkStart w:id="80" w:name="_Toc56802354"/>
      <w:r w:rsidRPr="00D61639">
        <w:rPr>
          <w:rStyle w:val="Ttulo3Car"/>
        </w:rPr>
        <w:t>Apps hibridas</w:t>
      </w:r>
      <w:bookmarkEnd w:id="79"/>
      <w:bookmarkEnd w:id="80"/>
    </w:p>
    <w:p w14:paraId="3A135DCB" w14:textId="1B4C400A" w:rsidR="00AB332A" w:rsidRPr="002F6A5C" w:rsidRDefault="00AB332A" w:rsidP="00FF5D02">
      <w:pPr>
        <w:ind w:firstLine="708"/>
      </w:pPr>
      <w:r>
        <w:t xml:space="preserve">Se refiere a las aplicaciones que no es completamente una aplicación web, pero tampoco es una aplicación nativa. Básicamente es una aplicación escrita en HTML5, </w:t>
      </w:r>
      <w:r>
        <w:lastRenderedPageBreak/>
        <w:t>JavaScript APIs y CSS, pero se ejecuta mediante un contenedor de aplicaciones nativas. La característica principal de una aplicación híbrida es que está desarrollada con lenguajes de web estándares, pero generalmente tiene acceso a la API y el hardware nativo del dispositivo. Algunos de los más reconocidos y más usados frameworks móviles híbridos son PhoneGap, Appcelerator y Appspresso</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xml:space="preserve">. </w:t>
      </w:r>
    </w:p>
    <w:p w14:paraId="1401F57D" w14:textId="77777777" w:rsidR="00AB332A" w:rsidRDefault="00AB332A" w:rsidP="00770E0E">
      <w:pPr>
        <w:pStyle w:val="Ttulo3"/>
        <w:rPr>
          <w:rStyle w:val="Ttulo3Car"/>
        </w:rPr>
      </w:pPr>
      <w:bookmarkStart w:id="81" w:name="_Toc38203432"/>
      <w:bookmarkStart w:id="82" w:name="_Toc56802355"/>
      <w:r w:rsidRPr="00D61639">
        <w:rPr>
          <w:rStyle w:val="Ttulo3Car"/>
        </w:rPr>
        <w:t>Web app</w:t>
      </w:r>
      <w:bookmarkEnd w:id="81"/>
      <w:bookmarkEnd w:id="82"/>
    </w:p>
    <w:p w14:paraId="2A336D7D" w14:textId="77777777" w:rsidR="00AB332A" w:rsidRDefault="00AB332A" w:rsidP="00770E0E">
      <w:r>
        <w:t>Son herramientas alojadas en un servidor a las que los usuarios pueden acceder desde internet mediante un navegador web genéricos o específico, dependiendo del lenguaje de programación. Las aplicaciones web están clasificadas en:</w:t>
      </w:r>
    </w:p>
    <w:p w14:paraId="11FC2D47" w14:textId="77777777" w:rsidR="00AB332A" w:rsidRDefault="00AB332A" w:rsidP="00770E0E">
      <w:pPr>
        <w:pStyle w:val="Ttulo4"/>
      </w:pPr>
      <w:bookmarkStart w:id="83" w:name="_Toc56802356"/>
      <w:r>
        <w:t>Aplicaciones web móviles dedicadas.</w:t>
      </w:r>
      <w:bookmarkEnd w:id="83"/>
    </w:p>
    <w:p w14:paraId="1261C09B" w14:textId="7331362D" w:rsidR="00AB332A" w:rsidRDefault="00AB332A" w:rsidP="00770E0E">
      <w:r>
        <w:t xml:space="preserve">Se refieren a las aplicaciones web que son diseñadas y desarrolladas para emular a las aplicaciones nativas del sistema operativo local tanto como sea posible, pero se ejecutan en un navegador web de la plataforma del host. Estas aplicaciones están desarrolladas con una combinación de HTML5, JavaScript y </w:t>
      </w:r>
      <w:r w:rsidR="00FF5D02">
        <w:t xml:space="preserve">CSS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w:t>
      </w:r>
    </w:p>
    <w:p w14:paraId="4B26BC8B" w14:textId="77777777" w:rsidR="00AB332A" w:rsidRDefault="00AB332A" w:rsidP="00770E0E">
      <w:pPr>
        <w:pStyle w:val="Ttulo4"/>
        <w:rPr>
          <w:rStyle w:val="Ttulo3Car"/>
          <w:sz w:val="22"/>
          <w:szCs w:val="22"/>
        </w:rPr>
      </w:pPr>
      <w:bookmarkStart w:id="84" w:name="_Toc56802357"/>
      <w:r>
        <w:rPr>
          <w:rStyle w:val="Ttulo3Car"/>
          <w:sz w:val="22"/>
          <w:szCs w:val="22"/>
        </w:rPr>
        <w:t>Aplicaciones web móviles genéricas</w:t>
      </w:r>
      <w:bookmarkEnd w:id="84"/>
    </w:p>
    <w:p w14:paraId="776D35C7" w14:textId="6289AF50" w:rsidR="0031716B" w:rsidRPr="00AB332A" w:rsidRDefault="00AB332A" w:rsidP="00770E0E">
      <w:pPr>
        <w:rPr>
          <w:rStyle w:val="Ttulo3Car"/>
          <w:rFonts w:eastAsiaTheme="minorHAnsi" w:cstheme="minorBidi"/>
          <w:color w:val="auto"/>
          <w:sz w:val="22"/>
          <w:szCs w:val="22"/>
        </w:rPr>
      </w:pPr>
      <w:r>
        <w:t>Es otro término utilizado para las versiones móviles de sitios web. Técnicamente hay varias maneras de crear y desarrollar versiones móviles, sin embargo, la premisa usual es que la versión de escritorio de un sitio web realiza una verificación de dispositivos móviles a través de un identificador usuario-agente desde el navegador. Una vez que un dispositivo móvil es detectado, el usuario-agente es redirigido ya sea a un sitio web móvil dedicado creado para ese dispositivo en concreto o a un sitio web que utiliza técnicas de diseño web sensible a fin de proveer el mismo contenido a una variedad de dispositivos</w:t>
      </w:r>
      <w:r w:rsidR="00FB3B37">
        <w:t xml:space="preserve"> </w:t>
      </w:r>
      <w:r w:rsidR="00FB3B37">
        <w:fldChar w:fldCharType="begin" w:fldLock="1"/>
      </w:r>
      <w:r w:rsidR="00FB3B37">
        <w:instrText>ADDIN CSL_CITATION {"citationItems":[{"id":"ITEM-1","itemData":{"author":[{"dropping-particle":"","family":"Jobe","given":"William","non-dropping-particle":"","parse-names":false,"suffix":""}],"container-title":"International Journal of Interactive Mobile Technoloies","id":"ITEM-1","issue":"4","issued":{"date-parts":[["2013","10","4"]]},"page":"2-7","publisher-place":"Estocolmo","title":"Native Apps Vs. Mobile Web Apps | Jobe | International Journal of Interactive Mobile Technologies (iJIM)","type":"article-journal","volume":"7"},"uris":["http://www.mendeley.com/documents/?uuid=7fa1b435-af08-32e4-bb15-5ef2b98ec95f"]}],"mendeley":{"formattedCitation":"(Jobe, 2013)","plainTextFormattedCitation":"(Jobe, 2013)","previouslyFormattedCitation":"(Jobe, 2013)"},"properties":{"noteIndex":0},"schema":"https://github.com/citation-style-language/schema/raw/master/csl-citation.json"}</w:instrText>
      </w:r>
      <w:r w:rsidR="00FB3B37">
        <w:fldChar w:fldCharType="separate"/>
      </w:r>
      <w:r w:rsidR="00FB3B37" w:rsidRPr="00FB3B37">
        <w:rPr>
          <w:noProof/>
        </w:rPr>
        <w:t>(Jobe, 2013)</w:t>
      </w:r>
      <w:r w:rsidR="00FB3B37">
        <w:fldChar w:fldCharType="end"/>
      </w:r>
      <w:r>
        <w:t>.</w:t>
      </w:r>
    </w:p>
    <w:p w14:paraId="33B51C6A" w14:textId="77777777" w:rsidR="0031716B" w:rsidRDefault="0031716B" w:rsidP="0031716B">
      <w:pPr>
        <w:pStyle w:val="Ttulo2"/>
        <w:rPr>
          <w:rStyle w:val="Ttulo2Car"/>
        </w:rPr>
      </w:pPr>
      <w:bookmarkStart w:id="85" w:name="_Toc56802358"/>
      <w:r w:rsidRPr="00426A82">
        <w:rPr>
          <w:rStyle w:val="Ttulo2Car"/>
        </w:rPr>
        <w:t>Bases de datos</w:t>
      </w:r>
      <w:bookmarkEnd w:id="85"/>
    </w:p>
    <w:p w14:paraId="460FD192" w14:textId="77777777" w:rsidR="0031716B" w:rsidRDefault="0031716B" w:rsidP="0031716B">
      <w:pPr>
        <w:ind w:firstLine="708"/>
      </w:pPr>
      <w:r>
        <w:t xml:space="preserve">Las bases de datos son una colección de datos almacenados de forma estructurada e indexada, a la cual uno o varios usuarios pueden tener acceso para utilizar dichos datos y convertirlos en información útil, complementando esta definición, </w:t>
      </w:r>
      <w:r>
        <w:fldChar w:fldCharType="begin" w:fldLock="1"/>
      </w:r>
      <w:r>
        <w:instrText>ADDIN CSL_CITATION {"citationItems":[{"id":"ITEM-1","itemData":{"URL":"http://www.maestrosdelweb.com/que-son-las-bases-de-datos/","accessed":{"date-parts":[["2020","4","17"]]},"author":[{"dropping-particle":"","family":"Pérez Valdés","given":"Damian","non-dropping-particle":"","parse-names":false,"suffix":""}],"container-title":"¿Qué son las bases de datos? - Maestros de la web","id":"ITEM-1","issued":{"date-parts":[["2007","10","26"]]},"title":"¿Qué son las bases de datos?","type":"webpage"},"uris":["http://www.mendeley.com/documents/?uuid=432aa0d1-ccb8-3073-97a3-6fb971091b18"]}],"mendeley":{"formattedCitation":"(Pérez Valdés, 2007)","plainTextFormattedCitation":"(Pérez Valdés, 2007)","previouslyFormattedCitation":"(Pérez Valdés, 2007)"},"properties":{"noteIndex":0},"schema":"https://github.com/citation-style-language/schema/raw/master/csl-citation.json"}</w:instrText>
      </w:r>
      <w:r>
        <w:fldChar w:fldCharType="separate"/>
      </w:r>
      <w:r w:rsidRPr="00533083">
        <w:rPr>
          <w:noProof/>
        </w:rPr>
        <w:t>(Pérez Valdés, 2007)</w:t>
      </w:r>
      <w:r>
        <w:fldChar w:fldCharType="end"/>
      </w:r>
      <w:r>
        <w:t>define a una base de datos de la siguiente forma “</w:t>
      </w:r>
      <w:r w:rsidRPr="00533083">
        <w:rPr>
          <w:i/>
          <w:iCs/>
        </w:rPr>
        <w:t>la base de datos es un sistema formado por un conjunto de datos almacenados en discos que permiten el acceso directo a ellos y un conjunto de programas que manipulen ese conjunto de datos</w:t>
      </w:r>
      <w:r>
        <w:t xml:space="preserve">”, dándonos una explicación de cómo se encontraban estructuradas las bases de dados hace algunos años, de  donde podemos rescatar como han dado un salto inmenso en ámbitos importantes como la facilidad de manipular la información y la distribución que estas pueden tener. Como características importantes de las bases de datos encontramos la organización, la forma en que se encuentran almacenados los datos, el tipo de relación que contienen los datos entre sí, la distribución de la base de datos, la cual determinara el acceso a la información, también el tipo de objetos que estas pueden almacenar.  </w:t>
      </w:r>
    </w:p>
    <w:p w14:paraId="67E79751" w14:textId="77777777" w:rsidR="0031716B" w:rsidRDefault="0031716B" w:rsidP="0031716B">
      <w:pPr>
        <w:pStyle w:val="Ttulo3"/>
      </w:pPr>
      <w:bookmarkStart w:id="86" w:name="_Toc56802359"/>
      <w:r>
        <w:t>Bases de datos relacionales</w:t>
      </w:r>
      <w:bookmarkEnd w:id="86"/>
    </w:p>
    <w:p w14:paraId="3AA4F0FE" w14:textId="77777777" w:rsidR="0031716B" w:rsidRDefault="0031716B" w:rsidP="0031716B">
      <w:pPr>
        <w:ind w:firstLine="708"/>
      </w:pPr>
      <w:r>
        <w:t xml:space="preserve">Se conocen como bases de datos relacionales en las cuales los datos que obtenemos se pueden organizar de forma estructurada, fija, por medio de tablas, </w:t>
      </w:r>
      <w:r>
        <w:lastRenderedPageBreak/>
        <w:t>permitiendo de esta forma relacionar los datos entre si de una forma simple. Cada una de las filas de una tabla se compone de una cantidad N de datos, de los cuales uno de estos será el identificador de dicha fila, dicho dato se conoce como llave primaria, esta llave será la que permitirá la relación de los datos entre sí, de modo que, al relacionar dicha fila solo se tendrá que indicar en la misma o en otra tabla la clave primaria, dicho dato será una clave foránea que permitirá el acceso a la información de los datos de la fila en la tabla origen.</w:t>
      </w:r>
    </w:p>
    <w:p w14:paraId="64BE0FB2" w14:textId="77777777" w:rsidR="0031716B" w:rsidRDefault="0031716B" w:rsidP="0031716B">
      <w:r>
        <w:t xml:space="preserve">Cabe resaltar que debido a que este tipo de bases de datos tienen una estructura estática, como lo relata </w:t>
      </w:r>
      <w:r>
        <w:fldChar w:fldCharType="begin" w:fldLock="1"/>
      </w:r>
      <w:r>
        <w:instrText>ADDIN CSL_CITATION {"citationItems":[{"id":"ITEM-1","itemData":{"URL":"https://www.pragma.com.co/academia/lecciones/bases-de-datos-relacionales-vs.-no-relacionales","accessed":{"date-parts":[["2020","4","18"]]},"author":[{"dropping-particle":"","family":"Rendon","given":"Yecid Alexis","non-dropping-particle":"","parse-names":false,"suffix":""}],"container-title":"Academiapragma","id":"ITEM-1","issued":{"date-parts":[["2019","5","28"]]},"title":"Bases de datos relacionales vs. no relacionales","type":"webpage"},"uris":["http://www.mendeley.com/documents/?uuid=423ac4e3-e6fc-367a-baab-cc450d53670e"]}],"mendeley":{"formattedCitation":"(Rendon, 2019)","plainTextFormattedCitation":"(Rendon, 2019)","previouslyFormattedCitation":"(Rendon, 2019)"},"properties":{"noteIndex":0},"schema":"https://github.com/citation-style-language/schema/raw/master/csl-citation.json"}</w:instrText>
      </w:r>
      <w:r>
        <w:fldChar w:fldCharType="separate"/>
      </w:r>
      <w:r w:rsidRPr="00EA754F">
        <w:rPr>
          <w:noProof/>
        </w:rPr>
        <w:t>(Rendon, 2019)</w:t>
      </w:r>
      <w:r>
        <w:fldChar w:fldCharType="end"/>
      </w:r>
      <w:r>
        <w:t xml:space="preserve"> “</w:t>
      </w:r>
      <w:r w:rsidRPr="00EA754F">
        <w:rPr>
          <w:i/>
          <w:iCs/>
        </w:rPr>
        <w:t>Para manipular los datos en SQL, se requiere primero determinar la estructura de estos, si se cambia la estructura de uno de los datos, puede perjudicar todo el sistema, ya que las tablas están relacionadas.</w:t>
      </w:r>
      <w:r>
        <w:rPr>
          <w:i/>
          <w:iCs/>
        </w:rPr>
        <w:t xml:space="preserve">”, </w:t>
      </w:r>
      <w:r>
        <w:t>dicha estructura restringe los futuros cambios que se requieran en la base de datos, por lo cual nace la necesidad de crear un nuevo tipo de bases de datos más flexibles.</w:t>
      </w:r>
    </w:p>
    <w:p w14:paraId="6A6D0E2E" w14:textId="77777777" w:rsidR="0031716B" w:rsidRDefault="0031716B" w:rsidP="0031716B">
      <w:r>
        <w:t>Algunas bases de datos relacionales son las siguientes:</w:t>
      </w:r>
    </w:p>
    <w:p w14:paraId="74C5F7D7" w14:textId="77777777" w:rsidR="0031716B" w:rsidRDefault="0031716B" w:rsidP="0031716B">
      <w:pPr>
        <w:pStyle w:val="Ttulo4"/>
      </w:pPr>
      <w:bookmarkStart w:id="87" w:name="_Toc56802360"/>
      <w:r>
        <w:t>Oracle</w:t>
      </w:r>
      <w:bookmarkEnd w:id="87"/>
    </w:p>
    <w:p w14:paraId="69C1D9FB" w14:textId="77777777" w:rsidR="0031716B" w:rsidRDefault="0031716B" w:rsidP="0031716B">
      <w:pPr>
        <w:ind w:firstLine="708"/>
      </w:pPr>
      <w:r>
        <w:t xml:space="preserve">Sistema de gestión de bases de datos relaciones el cual es una herramienta cliente/servidor útil para la gestión de bases de datos, este sistema costa de una gran potencia, siendo creada en 1970 bajo el nombre de Relational Software. </w:t>
      </w:r>
      <w:r>
        <w:fldChar w:fldCharType="begin" w:fldLock="1"/>
      </w:r>
      <w: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fldChar w:fldCharType="separate"/>
      </w:r>
      <w:r w:rsidRPr="00D5535D">
        <w:rPr>
          <w:noProof/>
        </w:rPr>
        <w:t>(Vegas, 1998)</w:t>
      </w:r>
      <w:r>
        <w:fldChar w:fldCharType="end"/>
      </w:r>
      <w:r>
        <w:t xml:space="preserve"> explica la composición y estructura de una base de datos Oracle:</w:t>
      </w:r>
    </w:p>
    <w:p w14:paraId="4CD45B28" w14:textId="77777777" w:rsidR="0031716B" w:rsidRPr="00D5535D" w:rsidRDefault="0031716B" w:rsidP="0031716B">
      <w:pPr>
        <w:ind w:left="708"/>
        <w:rPr>
          <w:i/>
          <w:iCs/>
        </w:rPr>
      </w:pPr>
      <w:r w:rsidRPr="00D5535D">
        <w:rPr>
          <w:i/>
          <w:iCs/>
        </w:rPr>
        <w:t>Una Base de Datos Oracle está almacenada físicamente en ficheros, y la correspondencia entre los ficheros y las tablas es posible gracias a las estructuras internas de la BD, que permiten que diferentes tipos de datos estén almacenados físicamente separados. Está división lógica se hace gracias a los espacios de tablas, tablespaces.</w:t>
      </w:r>
      <w:r>
        <w:rPr>
          <w:i/>
          <w:iCs/>
        </w:rPr>
        <w:fldChar w:fldCharType="begin" w:fldLock="1"/>
      </w:r>
      <w:r>
        <w:rPr>
          <w:i/>
          <w:iCs/>
        </w:rP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rPr>
          <w:i/>
          <w:iCs/>
        </w:rPr>
        <w:fldChar w:fldCharType="separate"/>
      </w:r>
      <w:r w:rsidRPr="00D5535D">
        <w:rPr>
          <w:iCs/>
          <w:noProof/>
        </w:rPr>
        <w:t>(Vegas, 1998)</w:t>
      </w:r>
      <w:r>
        <w:rPr>
          <w:i/>
          <w:iCs/>
        </w:rPr>
        <w:fldChar w:fldCharType="end"/>
      </w:r>
    </w:p>
    <w:p w14:paraId="09B9F9BB" w14:textId="77777777" w:rsidR="0031716B" w:rsidRDefault="0031716B" w:rsidP="0031716B">
      <w:pPr>
        <w:pStyle w:val="Ttulo4"/>
      </w:pPr>
      <w:bookmarkStart w:id="88" w:name="_Toc56802361"/>
      <w:r>
        <w:t>Microsoft SQL Server</w:t>
      </w:r>
      <w:bookmarkEnd w:id="88"/>
    </w:p>
    <w:p w14:paraId="3EAE3980" w14:textId="77777777" w:rsidR="0031716B" w:rsidRPr="006E71A7" w:rsidRDefault="0031716B" w:rsidP="0031716B">
      <w:pPr>
        <w:ind w:firstLine="708"/>
      </w:pPr>
      <w:r>
        <w:t xml:space="preserve">Microsoft SQL Server, o por su abreviatura M-S Server, es un sistema de gestión de bases de datos relacionales creado por Microsoft, lanzado el 24 de abril de 1989, el cual tiene como lenguaje de manipulación Transact-SQL, el cual es definido por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6E71A7">
        <w:rPr>
          <w:noProof/>
        </w:rPr>
        <w:t>(Santamaría &amp; Hernández, 2000)</w:t>
      </w:r>
      <w:r>
        <w:fldChar w:fldCharType="end"/>
      </w:r>
      <w:r>
        <w:t xml:space="preserve"> como “</w:t>
      </w:r>
      <w:r w:rsidRPr="006E71A7">
        <w:rPr>
          <w:i/>
          <w:iCs/>
        </w:rPr>
        <w:t>una aplicación de las normas ANSI / ISO estándar Structured Query Language (SQL) utilizado por ambas Microsoft y Sybase.”</w:t>
      </w:r>
      <w:r>
        <w:t xml:space="preserve"> Como algunas de sus características son el soporte de transacciones y de procedimientos almacenados, tener escalabilidad, estabilidad y seguridad, un potente entorno grafico para el uso de DDL y DML (lenguajes de definición y manipulación de datos respectivamente), entre otras características que lo hacen un sistema útil para el mundo empresarial.</w:t>
      </w:r>
    </w:p>
    <w:p w14:paraId="3CE0B0AD" w14:textId="77777777" w:rsidR="0031716B" w:rsidRDefault="0031716B" w:rsidP="0031716B">
      <w:pPr>
        <w:pStyle w:val="Ttulo4"/>
      </w:pPr>
      <w:bookmarkStart w:id="89" w:name="_Toc56802362"/>
      <w:r>
        <w:t>MySQL</w:t>
      </w:r>
      <w:bookmarkEnd w:id="89"/>
    </w:p>
    <w:p w14:paraId="12E6BA23" w14:textId="77777777" w:rsidR="0031716B" w:rsidRPr="003B460E" w:rsidRDefault="0031716B" w:rsidP="0031716B">
      <w:pPr>
        <w:ind w:firstLine="708"/>
      </w:pPr>
      <w:r>
        <w:t xml:space="preserve">Otro de los sistemas de gestión de bases de datos más usados en la actualidad, el cual fue creado por la empresa sueca MySQLAB, pero luego fue comprado por Oracle en 2008. Este es un sistema de base de datos de código abierto, el cual tiene algunos derivados como </w:t>
      </w:r>
      <w:r w:rsidRPr="00174023">
        <w:t>Drizzle</w:t>
      </w:r>
      <w:r>
        <w:t xml:space="preserve">, MariaDB y </w:t>
      </w:r>
      <w:r w:rsidRPr="00174023">
        <w:t>Percona Server con XtraDB</w:t>
      </w:r>
      <w:r>
        <w:t>, cada uno de estos con mejoras notables frente al funcionamiento de MySQl. () relata sobre el campo de uso de MySQL lo siguiente “</w:t>
      </w:r>
      <w:r w:rsidRPr="00174023">
        <w:rPr>
          <w:i/>
          <w:iCs/>
        </w:rPr>
        <w:t xml:space="preserve">A pesar de que se puede utilizar en una amplia gama de </w:t>
      </w:r>
      <w:r w:rsidRPr="00174023">
        <w:rPr>
          <w:i/>
          <w:iCs/>
        </w:rPr>
        <w:lastRenderedPageBreak/>
        <w:t>aplicaciones, MySQL se asocia más con las aplicaciones basadas en la web y la publicación en línea y es un componente importante de una pila empresarial de código abierto llamado LAMP</w:t>
      </w:r>
      <w:r>
        <w:t>” (LAMP es una conocida plataforma de desarrollo la cual hace uso de Linus como su sistema operativo, Apache como servidor web, MySQL como sus sistema de gestión de bases de datos, a PHP, Perl o Python como leguaje de programación orientado a objetos).</w:t>
      </w:r>
    </w:p>
    <w:p w14:paraId="387F89A9" w14:textId="77777777" w:rsidR="0031716B" w:rsidRDefault="0031716B" w:rsidP="0031716B">
      <w:pPr>
        <w:pStyle w:val="Ttulo4"/>
      </w:pPr>
      <w:bookmarkStart w:id="90" w:name="_Toc56802363"/>
      <w:r>
        <w:t>PostgreSQL</w:t>
      </w:r>
      <w:bookmarkEnd w:id="90"/>
    </w:p>
    <w:p w14:paraId="0FD0F409" w14:textId="77777777" w:rsidR="0031716B" w:rsidRPr="003B460E" w:rsidRDefault="0031716B" w:rsidP="0031716B">
      <w:pPr>
        <w:ind w:firstLine="708"/>
      </w:pPr>
      <w:r>
        <w:t xml:space="preserve">PostgreSQL es un servidor de base de datos relacionales de código abierto (esto indica que es un servidor no operado por una compañía especifica sino por una comunidad de programadores la cual se denomina como (PostgreSQL Global Development Group, o por sus siglas PGDG), que tiene como característica principal su uso orientado a objetos. Sus inicios se pueden explicar por medio de </w:t>
      </w:r>
      <w:r>
        <w:fldChar w:fldCharType="begin" w:fldLock="1"/>
      </w:r>
      <w:r>
        <w:instrText>ADDIN CSL_CITATION {"citationItems":[{"id":"ITEM-1","itemData":{"abstract":"PostgreSQL PostgreSQL es un servidor de base de datos objeto relacional libre, ya que incluye características de la orientación a objetos, como puede ser la herencia, tipos de datos, funciones, restricciones, disparadores, reglas e integridad transaccional, liberado bajo la licencia BSD. Como muchos otros proyectos open source, el desarrollo de PostgreSQL no es manejado por una sola compañía sino que es dirigido por una comunidad de desarrolladores y organizaciones comerciales las cuales trabajan en su desarrollo, dicha comunidad es denominada el PGDG (PostgreSQL Global Development Group). Historia PostgreSQL ha tenido una larga evolución, comenzando con el proyecto Ingres en la Universidad de Berkeley. Este proyecto, liderado por Michael Stonebraker, fue uno de los primeros intentos en implementar un motor de base de datos relacional. Después de haber trabajado un largo tiempo en Ingres y de haber tenido una experiencia comercial con el mismo, Michael decidió volver a la Universidad para trabajar en un nuevo proyecto sobre la experiencia de Ingres, dicho proyecto fue llamado post-ingres o simplemente POSTGRES. En proyecto post-ingres pretendía resolver los problemas con el modelo de base de datos relacional que habían sido aclarados a comienzos de los años 1980. El principal de estos problemas era la incapacidad del modelo relacional de comprender \"tipos\", es decir, combinaciones de datos simples que conforman una única unidad. Actualmente estos son llamados objetos. Se esforzaron en introducir la menor cantidad posible de funcionalidades para completar el soporte de tipos. Estas funcionalidades incluían la habilidad de definir tipos, pero también la habilidad de describir relaciones-las cuales hasta ese momento eran ampliamente utilizadas pero mantenidas completamente por el usuario. En POSTGRES la base de datos \"comprendía\" las relaciones y podía obtener información de tablas relacionadas utilizando reglas. El siguiente cuadro representa los hitos más importantes en la vida del proyecto POSTGRES. 1986 ­ se publicaron varios papers que describían las bases del sistema. 1988 ­ ya se contaba con una versión utilizable. 1989 ­ el grupo liberaba la versión 1 para una pequeña comunidad de usuarios. 1990 ­ se liberaba la versión 2 la cual tenía prácticamente reescrito el sistema de reglas. 1991 ­ liberación de la versión 3, esta añadía la capacidad de multiples motores de almacenamiento 1993 ­ crecimiento importante de la comunidad de usuarios, la cual dema…","author":[{"dropping-particle":"","family":"Aliaga Ibarra","given":"Antonio","non-dropping-particle":"","parse-names":false,"suffix":""},{"dropping-particle":"","family":"Miani Flores","given":"Marcos Agustin","non-dropping-particle":"","parse-names":false,"suffix":""}],"id":"ITEM-1","issued":{"date-parts":[["2008","1","21"]]},"title":"PostgreSQL","type":"report"},"uris":["http://www.mendeley.com/documents/?uuid=05317694-9620-3015-910d-2ea24792df3f"]}],"mendeley":{"formattedCitation":"(Aliaga Ibarra &amp; Miani Flores, 2008)","plainTextFormattedCitation":"(Aliaga Ibarra &amp; Miani Flores, 2008)","previouslyFormattedCitation":"(Aliaga Ibarra &amp; Miani Flores, 2008)"},"properties":{"noteIndex":0},"schema":"https://github.com/citation-style-language/schema/raw/master/csl-citation.json"}</w:instrText>
      </w:r>
      <w:r>
        <w:fldChar w:fldCharType="separate"/>
      </w:r>
      <w:r w:rsidRPr="00FC4292">
        <w:rPr>
          <w:noProof/>
        </w:rPr>
        <w:t>(Aliaga Ibarra &amp; Miani Flores, 2008)</w:t>
      </w:r>
      <w:r>
        <w:fldChar w:fldCharType="end"/>
      </w:r>
      <w:r>
        <w:t xml:space="preserve"> el cual relata “</w:t>
      </w:r>
      <w:r w:rsidRPr="00FC4292">
        <w:rPr>
          <w:i/>
          <w:iCs/>
        </w:rPr>
        <w:t>PostgreSQL ha tenido una larga evolución, comenzando con el proyecto Ingres en la Universidad de Berkeley. Este proyecto, liderado por Michael Stonebraker, fue uno de los primeros intentos en implementar un motor de base de datos relacional.”</w:t>
      </w:r>
    </w:p>
    <w:p w14:paraId="5E2EB65D" w14:textId="77777777" w:rsidR="0031716B" w:rsidRDefault="0031716B" w:rsidP="0031716B">
      <w:pPr>
        <w:pStyle w:val="Ttulo4"/>
      </w:pPr>
      <w:bookmarkStart w:id="91" w:name="_Toc56802364"/>
      <w:r>
        <w:t>MariaDB</w:t>
      </w:r>
      <w:bookmarkEnd w:id="91"/>
    </w:p>
    <w:p w14:paraId="4116F75C" w14:textId="77777777" w:rsidR="0031716B" w:rsidRDefault="0031716B" w:rsidP="0031716B">
      <w:pPr>
        <w:ind w:firstLine="708"/>
      </w:pPr>
      <w:r>
        <w:t xml:space="preserve">Otro de los gestores de bases de datos muy conocidos es MariaDB, el cual tiene una relación directa con la historia de MySQL, ya que, como explica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346DDA">
        <w:rPr>
          <w:noProof/>
        </w:rPr>
        <w:t>(Santamaría &amp; Hernández, 2000)</w:t>
      </w:r>
      <w:r>
        <w:fldChar w:fldCharType="end"/>
      </w:r>
      <w:r>
        <w:t xml:space="preserve"> </w:t>
      </w:r>
    </w:p>
    <w:p w14:paraId="291C5BA4" w14:textId="77777777" w:rsidR="0031716B" w:rsidRDefault="0031716B" w:rsidP="0031716B">
      <w:pPr>
        <w:ind w:left="708"/>
        <w:rPr>
          <w:i/>
          <w:iCs/>
        </w:rPr>
      </w:pPr>
      <w:r w:rsidRPr="00346DDA">
        <w:rPr>
          <w:i/>
          <w:iCs/>
        </w:rPr>
        <w:t>MariaDB surge a raíz de la compra, de la compañía desarrolladora de otro (SGBD) llamado MySQL, por la empresa Sun Microsystems. El desarrollador original, decide tomar el código fuente original de MySQL y genera un derivado con mejoras y cambios a los que llama MariaDB. </w:t>
      </w:r>
    </w:p>
    <w:p w14:paraId="3FF4668A" w14:textId="77777777" w:rsidR="0031716B" w:rsidRDefault="0031716B" w:rsidP="0031716B">
      <w:r>
        <w:t>Esto genero el hecho de que MariaDB este como un producto de licencia de uso libre por parte del público general, aparte de la disponibilidad, MariaDB presenta mejoras notables con MySQL como son lo son las mejoras en las pruebas, la facilidad de uso, entre otras.</w:t>
      </w:r>
    </w:p>
    <w:p w14:paraId="1E0E8C4F" w14:textId="77777777" w:rsidR="0031716B" w:rsidRDefault="0031716B" w:rsidP="0031716B">
      <w:pPr>
        <w:pStyle w:val="Ttulo3"/>
      </w:pPr>
      <w:bookmarkStart w:id="92" w:name="_Toc56802365"/>
      <w:r>
        <w:t>Bases de datos no relacionales</w:t>
      </w:r>
      <w:bookmarkEnd w:id="92"/>
    </w:p>
    <w:p w14:paraId="2F2973D0" w14:textId="77777777" w:rsidR="0031716B" w:rsidRDefault="0031716B" w:rsidP="0031716B">
      <w:pPr>
        <w:ind w:firstLine="708"/>
      </w:pPr>
      <w:r>
        <w:t xml:space="preserve">Como se expuso anteriormente, las bases de datos relacionales tienen estructuras estáticas, las cuales afectan la manipulación futura de los datos, la velocidad para el acceso a los datos almacenados, y demás problemas que presentan las bases de datos relacionales y sus sistemas de gestión, ahí  es donde, en busca de solucionar dichos problemas nace el concepto de las bases de datos no relacionales, las cuales tiene una gran importancia en el campo de las aplicaciones web, apps móviles y el internet de las cosas. </w:t>
      </w:r>
    </w:p>
    <w:p w14:paraId="644CC67B" w14:textId="77777777" w:rsidR="0031716B" w:rsidRDefault="0031716B" w:rsidP="0031716B">
      <w:r>
        <w:t xml:space="preserve">Basados en </w:t>
      </w:r>
      <w:r>
        <w:fldChar w:fldCharType="begin" w:fldLock="1"/>
      </w:r>
      <w:r>
        <w:instrText>ADDIN CSL_CITATION {"citationItems":[{"id":"ITEM-1","itemData":{"URL":"https://www.silicon.es/bases-datos-no-relacionales-nosql-cuando-usarlas-2324948","accessed":{"date-parts":[["2020","4","18"]]},"author":[{"dropping-particle":"","family":"Baquero","given":"José María","non-dropping-particle":"","parse-names":false,"suffix":""}],"container-title":"Bases de Datos No Relacionales (NoSQL)","id":"ITEM-1","issued":{"date-parts":[["2016","12","13"]]},"title":"Bases de Datos No Relacionales (NoSQL): cuándo, cómo y para qué usarlas | Silicon","type":"webpage"},"uris":["http://www.mendeley.com/documents/?uuid=6f1bbabf-24e2-3fcc-ae9f-f5bdfafaf1a6"]}],"mendeley":{"formattedCitation":"(Baquero, 2016)","plainTextFormattedCitation":"(Baquero, 2016)","previouslyFormattedCitation":"(Baquero, 2016)"},"properties":{"noteIndex":0},"schema":"https://github.com/citation-style-language/schema/raw/master/csl-citation.json"}</w:instrText>
      </w:r>
      <w:r>
        <w:fldChar w:fldCharType="separate"/>
      </w:r>
      <w:r w:rsidRPr="003462BC">
        <w:rPr>
          <w:noProof/>
        </w:rPr>
        <w:t>(Baquero, 2016)</w:t>
      </w:r>
      <w:r>
        <w:fldChar w:fldCharType="end"/>
      </w:r>
      <w:r>
        <w:t>quien expone un conjunto de necesidades denominadas  las “3V” las cuales son explicadas a continuación:</w:t>
      </w:r>
    </w:p>
    <w:p w14:paraId="7067474E" w14:textId="77777777" w:rsidR="0031716B" w:rsidRDefault="0031716B" w:rsidP="00126C81">
      <w:pPr>
        <w:pStyle w:val="Prrafodelista"/>
        <w:numPr>
          <w:ilvl w:val="0"/>
          <w:numId w:val="26"/>
        </w:numPr>
      </w:pPr>
      <w:r>
        <w:t xml:space="preserve">Si el desarrollador o el cliente requiere almacenar o acceder a una gran cantidad de información y hacerlo lo más rápido posible, podemos optar por una base de </w:t>
      </w:r>
      <w:r>
        <w:lastRenderedPageBreak/>
        <w:t xml:space="preserve">datos no relacional que trabaje con documentos, los cuales nos brindan la solución a los problemas de </w:t>
      </w:r>
      <w:r w:rsidRPr="00BC4340">
        <w:rPr>
          <w:b/>
          <w:bCs/>
        </w:rPr>
        <w:t>velocidad</w:t>
      </w:r>
      <w:r>
        <w:t xml:space="preserve"> y </w:t>
      </w:r>
      <w:r w:rsidRPr="00BC4340">
        <w:rPr>
          <w:b/>
          <w:bCs/>
        </w:rPr>
        <w:t>volumen</w:t>
      </w:r>
      <w:r>
        <w:t xml:space="preserve"> de los datos.</w:t>
      </w:r>
    </w:p>
    <w:p w14:paraId="45276762" w14:textId="77777777" w:rsidR="0031716B" w:rsidRDefault="0031716B" w:rsidP="00126C81">
      <w:pPr>
        <w:pStyle w:val="Prrafodelista"/>
        <w:numPr>
          <w:ilvl w:val="0"/>
          <w:numId w:val="26"/>
        </w:numPr>
      </w:pPr>
      <w:r>
        <w:t>Con respecto al tañado, el uso de bases de datos relacionales genera problemas en cuanto se requiera tener tablas con una gran cantidad de registros en ella, esto genera el inconveniente de que, como desarrolladores, nos tengamos que enfrentar la fragmentación y la relación de los registros fragmentados, esto provocando problemas de velocidad en el acceso de la información y problemas con la fidelidad de esta.</w:t>
      </w:r>
    </w:p>
    <w:p w14:paraId="13B5F1BF" w14:textId="77777777" w:rsidR="0031716B" w:rsidRDefault="0031716B" w:rsidP="00126C81">
      <w:pPr>
        <w:pStyle w:val="Prrafodelista"/>
        <w:numPr>
          <w:ilvl w:val="0"/>
          <w:numId w:val="26"/>
        </w:numPr>
      </w:pPr>
      <w:r>
        <w:t xml:space="preserve">Por lo general, los problemas con la velocidad en el acceso a los datos y el volumen de los mismos van de la mano por lo general, ya que una es inversamente proporcional a la otra: a mayor cantidad de datos, mayor demora en la recuperación de estos. Sumándole a estos dos problemas, con el paso del tiempo, se presenta la necesidad de generar cambios en la base de datos, como añadir un nuevo campo en los datos, cambiar un tipo de dato, cambiar datos de suma importancia en la relación de los datos, todos estos ejemplos se pueden ver resumidos en la palabra </w:t>
      </w:r>
      <w:r w:rsidRPr="00BC4340">
        <w:rPr>
          <w:b/>
          <w:bCs/>
        </w:rPr>
        <w:t>variabilidad</w:t>
      </w:r>
      <w:r>
        <w:rPr>
          <w:b/>
          <w:bCs/>
        </w:rPr>
        <w:t xml:space="preserve">, </w:t>
      </w:r>
      <w:r>
        <w:t xml:space="preserve">ya que cabe recordar como el esquema de una base de datos está definido con suma precisión pensándolo como estructuras estáticas que no tiendan a sufrir cambios a futuro. Este problema de variabilidad es resuelto en las bases de datos no relacionales con el uso de documentos en los cuales se permite almacenar conjuntos de datos diferentes entre sí, generando un esquema de datos mucho más flexible. </w:t>
      </w:r>
    </w:p>
    <w:p w14:paraId="4607E961" w14:textId="77777777" w:rsidR="0031716B" w:rsidRDefault="0031716B" w:rsidP="0031716B">
      <w:pPr>
        <w:ind w:firstLine="708"/>
      </w:pPr>
      <w:r>
        <w:t>Aún con las ventajas que nos brindan las bases de datos no relacionales con el acceso a la información, esto con relación a la velocidad y el volumen de estos, y la necesidad de poder manejar la variación de los datos, se ven descompensados con desventajas como las que expone</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w:t>
      </w:r>
    </w:p>
    <w:p w14:paraId="38910289" w14:textId="77777777" w:rsidR="0031716B" w:rsidRDefault="0031716B" w:rsidP="00126C81">
      <w:pPr>
        <w:pStyle w:val="Prrafodelista"/>
        <w:numPr>
          <w:ilvl w:val="0"/>
          <w:numId w:val="27"/>
        </w:numPr>
      </w:pPr>
      <w:r>
        <w:t>Al enfrentarnos con los datos almacenados en una base de datos no relacional, nos vamos a enfrentar algunas veces con la ausencia de la atomicidad de la información, en otros términos, que los datos no poseen una consistencia entre sí, es decir, que pueden tener diferencias en cada uno de los nodos existentes en la arquitectura de la base de datos lo cual generara conflictos con la fidelidad de la información que sea extraída de la base de datos.</w:t>
      </w:r>
    </w:p>
    <w:p w14:paraId="2E1B0282" w14:textId="77777777" w:rsidR="0031716B" w:rsidRDefault="0031716B" w:rsidP="00126C81">
      <w:pPr>
        <w:pStyle w:val="Prrafodelista"/>
        <w:numPr>
          <w:ilvl w:val="0"/>
          <w:numId w:val="27"/>
        </w:numPr>
      </w:pPr>
      <w:r>
        <w:t>Ya que las bases de dados NoSQL son una tecnología nueva, como desarrolladores nos enfrentamos a un desconocimiento frente a las operaciones sobre este tipo de bases de datos y los sistemas por medio de las cuales son manipuladas, por lo tanto, se requiere invertir tiempo en la adquisición de conocimiento para su correcta manipulación.</w:t>
      </w:r>
    </w:p>
    <w:p w14:paraId="5D3C0CAB" w14:textId="77777777" w:rsidR="0031716B" w:rsidRDefault="0031716B" w:rsidP="00126C81">
      <w:pPr>
        <w:pStyle w:val="Prrafodelista"/>
        <w:numPr>
          <w:ilvl w:val="0"/>
          <w:numId w:val="27"/>
        </w:numPr>
      </w:pPr>
      <w:r>
        <w:t xml:space="preserve">Otro de los problemas existentes, que deben ser solucionados con una buena documentación del sistema es la carencia de un estándar en el lenguaje para la manipulación de bases de datos NoSQL, un ejemplo práctico expuesto por </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 xml:space="preserve"> es el siguiente “</w:t>
      </w:r>
      <w:r w:rsidRPr="00833E74">
        <w:rPr>
          <w:i/>
          <w:iCs/>
        </w:rPr>
        <w:t>DB2 para poder insertar información sobre su base de datos, el manejo de los objetos JSON no es el mismo como se utiliza en Mon</w:t>
      </w:r>
      <w:r>
        <w:rPr>
          <w:i/>
          <w:iCs/>
        </w:rPr>
        <w:t>g</w:t>
      </w:r>
      <w:r w:rsidRPr="00833E74">
        <w:rPr>
          <w:i/>
          <w:iCs/>
        </w:rPr>
        <w:t>oDB</w:t>
      </w:r>
      <w:r>
        <w:rPr>
          <w:i/>
          <w:iCs/>
        </w:rPr>
        <w:t xml:space="preserve">”, </w:t>
      </w:r>
      <w:r>
        <w:t>lo cual sustenta el conocimiento que se requiere de los diferentes sistemas de gestión de las bases de datos NoSQL.</w:t>
      </w:r>
    </w:p>
    <w:p w14:paraId="63BED4FC" w14:textId="77777777" w:rsidR="0031716B" w:rsidRDefault="0031716B" w:rsidP="00126C81">
      <w:pPr>
        <w:pStyle w:val="Prrafodelista"/>
        <w:numPr>
          <w:ilvl w:val="0"/>
          <w:numId w:val="27"/>
        </w:numPr>
      </w:pPr>
      <w:r>
        <w:lastRenderedPageBreak/>
        <w:t>Por último, uno de los problemas que se presenta es la carencia de una interfaz gráfica de usuario, por lo que la manipulación del sistema de gestión de la base de datos se be realizar por consola, esto incrementando la necesidad de una buena documentación previa al desarrollo.</w:t>
      </w:r>
    </w:p>
    <w:p w14:paraId="2AFDB1B9" w14:textId="77777777" w:rsidR="0031716B" w:rsidRDefault="0031716B" w:rsidP="0031716B">
      <w:r>
        <w:t xml:space="preserve">De este tipo de bases de datos podemos encontrar diferentes tipos de objetos en los cuales almacenan los datos, como nos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881BC0">
        <w:rPr>
          <w:noProof/>
        </w:rPr>
        <w:t>(Acens, 2014)</w:t>
      </w:r>
      <w:r>
        <w:fldChar w:fldCharType="end"/>
      </w:r>
      <w:r>
        <w:t xml:space="preserve"> :</w:t>
      </w:r>
    </w:p>
    <w:p w14:paraId="6197C871" w14:textId="77777777" w:rsidR="0031716B" w:rsidRDefault="0031716B" w:rsidP="00126C81">
      <w:pPr>
        <w:pStyle w:val="Prrafodelista"/>
        <w:numPr>
          <w:ilvl w:val="0"/>
          <w:numId w:val="28"/>
        </w:numPr>
      </w:pPr>
      <w:r>
        <w:t xml:space="preserve">Clave – valor: conocido como uno de los modelos o esquemas de bases NoSQL más usados, con un manejo simple por medio del cual un elemento se encuentra identificado una clave única, generando un aumento en la velocidad de recuperación de los datos. Como ejemplos de bases de datos de este tipo tenemos a </w:t>
      </w:r>
      <w:r w:rsidRPr="00881BC0">
        <w:rPr>
          <w:b/>
          <w:bCs/>
        </w:rPr>
        <w:t>Cassand</w:t>
      </w:r>
      <w:r>
        <w:rPr>
          <w:b/>
          <w:bCs/>
        </w:rPr>
        <w:t>r</w:t>
      </w:r>
      <w:r w:rsidRPr="00881BC0">
        <w:rPr>
          <w:b/>
          <w:bCs/>
        </w:rPr>
        <w:t>a</w:t>
      </w:r>
      <w:r>
        <w:t xml:space="preserve">, </w:t>
      </w:r>
      <w:r w:rsidRPr="00881BC0">
        <w:rPr>
          <w:b/>
          <w:bCs/>
        </w:rPr>
        <w:t>BigTable</w:t>
      </w:r>
      <w:r>
        <w:t xml:space="preserve"> y </w:t>
      </w:r>
      <w:r w:rsidRPr="00881BC0">
        <w:rPr>
          <w:b/>
          <w:bCs/>
        </w:rPr>
        <w:t>HBase</w:t>
      </w:r>
      <w:r>
        <w:t>.</w:t>
      </w:r>
    </w:p>
    <w:p w14:paraId="16F186C6" w14:textId="77777777" w:rsidR="0031716B" w:rsidRDefault="0031716B" w:rsidP="00126C81">
      <w:pPr>
        <w:pStyle w:val="Prrafodelista"/>
        <w:numPr>
          <w:ilvl w:val="0"/>
          <w:numId w:val="28"/>
        </w:numPr>
      </w:pPr>
      <w:r>
        <w:t xml:space="preserve">Documentos: este tipo de bases de datos almacena los datos en forma de documentos de estructura simple como JSON o XML, donde existirá una clave que identifica y permite la búsqueda rápida de los datos adjudicadas a esta. Cabe resaltar que este tipo de bases de datos que tienen como objeto principal a los documentos sirven para trabajaos en los que regularmente se podría trabajar con una base de datos SQL. Como ejemplos de estas bases de datos podemos encontrar a </w:t>
      </w:r>
      <w:r w:rsidRPr="00D83687">
        <w:rPr>
          <w:b/>
          <w:bCs/>
        </w:rPr>
        <w:t>MongoDB</w:t>
      </w:r>
      <w:r>
        <w:t xml:space="preserve"> y </w:t>
      </w:r>
      <w:r w:rsidRPr="00D83687">
        <w:rPr>
          <w:b/>
          <w:bCs/>
        </w:rPr>
        <w:t>CouchDB</w:t>
      </w:r>
      <w:r>
        <w:t>.</w:t>
      </w:r>
    </w:p>
    <w:p w14:paraId="4ACC06BD" w14:textId="77777777" w:rsidR="0031716B" w:rsidRDefault="0031716B" w:rsidP="00126C81">
      <w:pPr>
        <w:pStyle w:val="Prrafodelista"/>
        <w:numPr>
          <w:ilvl w:val="0"/>
          <w:numId w:val="28"/>
        </w:numPr>
      </w:pPr>
      <w:r>
        <w:t xml:space="preserve">Nodos: en este tipo de bases de datos, la información se encontrará estructurada en nodos con dos relaciones entre cada par de nodos, como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E20133">
        <w:rPr>
          <w:noProof/>
        </w:rPr>
        <w:t>(Acens, 2014)</w:t>
      </w:r>
      <w:r>
        <w:fldChar w:fldCharType="end"/>
      </w:r>
      <w:r>
        <w:t xml:space="preserve"> “</w:t>
      </w:r>
      <w:r w:rsidRPr="00E20133">
        <w:rPr>
          <w:i/>
          <w:iCs/>
        </w:rPr>
        <w:t>la información se representa como nodos de un grafo y sus relaciones con las aristas del mismo, de manera que se puede hacer uso de la teoría de grafos para recorrerla.”.</w:t>
      </w:r>
      <w:r w:rsidRPr="00E20133">
        <w:t xml:space="preserve"> Este tipo de estructura permite realizar recorridos más rápidos y fluidos entre los dato</w:t>
      </w:r>
      <w:r>
        <w:t xml:space="preserve">s, teniendo aquí como aspecto de mejora frente a las bases de datos relacionales una navegación más eficiente.  Como ejemplos de este tipo de bases de datos NoSQL son </w:t>
      </w:r>
      <w:r w:rsidRPr="00D83687">
        <w:rPr>
          <w:b/>
          <w:bCs/>
        </w:rPr>
        <w:t>Neo4j</w:t>
      </w:r>
      <w:r w:rsidRPr="00D83687">
        <w:t xml:space="preserve">, </w:t>
      </w:r>
      <w:r w:rsidRPr="00D83687">
        <w:rPr>
          <w:b/>
          <w:bCs/>
        </w:rPr>
        <w:t>InfoGrid</w:t>
      </w:r>
      <w:r w:rsidRPr="00D83687">
        <w:t xml:space="preserve"> </w:t>
      </w:r>
      <w:r>
        <w:t>y</w:t>
      </w:r>
      <w:r w:rsidRPr="00D83687">
        <w:t xml:space="preserve"> </w:t>
      </w:r>
      <w:r w:rsidRPr="00D83687">
        <w:rPr>
          <w:b/>
          <w:bCs/>
        </w:rPr>
        <w:t>Virtuoso</w:t>
      </w:r>
      <w:r w:rsidRPr="00D83687">
        <w:t>.</w:t>
      </w:r>
    </w:p>
    <w:p w14:paraId="102B4BF7" w14:textId="77777777" w:rsidR="0031716B" w:rsidRPr="009679B4" w:rsidRDefault="0031716B" w:rsidP="00126C81">
      <w:pPr>
        <w:pStyle w:val="Prrafodelista"/>
        <w:numPr>
          <w:ilvl w:val="0"/>
          <w:numId w:val="28"/>
        </w:numPr>
      </w:pPr>
      <w:r>
        <w:t xml:space="preserve">Objetos: Aquí en este tipo de bases de datos encontraremos la información estructurada en forma de objetos igual que en los lenguajes de programación orientada a objetos (Java, C# y Visual Basic.NET). Como ejemplos de este tipo de bases de datos tenemos a </w:t>
      </w:r>
      <w:r w:rsidRPr="00D83687">
        <w:rPr>
          <w:b/>
          <w:bCs/>
        </w:rPr>
        <w:t>Gemstones</w:t>
      </w:r>
      <w:r>
        <w:t xml:space="preserve"> y </w:t>
      </w:r>
      <w:r w:rsidRPr="00D83687">
        <w:rPr>
          <w:b/>
          <w:bCs/>
        </w:rPr>
        <w:t>Zope</w:t>
      </w:r>
      <w:r>
        <w:t>.</w:t>
      </w:r>
    </w:p>
    <w:p w14:paraId="680E0B42" w14:textId="77777777" w:rsidR="0031716B" w:rsidRDefault="0031716B" w:rsidP="0031716B">
      <w:pPr>
        <w:pStyle w:val="Ttulo2"/>
        <w:rPr>
          <w:rStyle w:val="Ttulo2Car"/>
        </w:rPr>
      </w:pPr>
      <w:bookmarkStart w:id="93" w:name="_Toc56802366"/>
      <w:r>
        <w:rPr>
          <w:rStyle w:val="Ttulo2Car"/>
        </w:rPr>
        <w:t>Servidor de bases de datos</w:t>
      </w:r>
      <w:bookmarkEnd w:id="93"/>
      <w:r>
        <w:rPr>
          <w:rStyle w:val="Ttulo2Car"/>
        </w:rPr>
        <w:t xml:space="preserve"> </w:t>
      </w:r>
    </w:p>
    <w:p w14:paraId="7DD2DC95" w14:textId="77777777" w:rsidR="0031716B" w:rsidRDefault="0031716B" w:rsidP="0031716B">
      <w:pPr>
        <w:ind w:firstLine="708"/>
      </w:pPr>
      <w:r>
        <w:t xml:space="preserve">En la actualidad, el uso de bases de datos es ya una necesidad de primer nivel para cualquier organización que requiera almacenar información en grandes cantidades, y para esto se requieren plataformas las cuales posibiliten el acceso a esta de forma rápida, aquí es donde sale a resaltar el concepto de Servidor de base de datos o Database Server.   Un servidor se puede definir como un software de almacenamiento en donde se encuentran los objetos de una base de datos (sea SQL o NoSQL), a los cuales pueden tener acceso N usuarios, con distintos privilegios de usuario (lectura, escritura, consulta de datos, alteración de datos, etc.), dichos usuarios pueden ser remotos o de forma local, accediendo por medio de servidores web o aplicaciones. Por parte del hardware en donde se contiene dicho servidor nos encontramos con un equipo especializado y con la capacidad de soportar el almacenamiento y la </w:t>
      </w:r>
      <w:r>
        <w:lastRenderedPageBreak/>
        <w:t>concurrencia de usuarios accediendo a dicha información.  Según () podemos obtener información del uso de un servidor “</w:t>
      </w:r>
      <w:r w:rsidRPr="004B013C">
        <w:t>Las bases de datos que existen dentro, sirven para gestionar y administrar inmensas cantidades de información, como sucede en casos de empresas, instituciones, universidades o bancos, que almacenan datos de usuarios/clientes tales como direcciones, teléfonos, emails, ingresos, egresos, calificaciones, etc.</w:t>
      </w:r>
      <w:r>
        <w:t>”.</w:t>
      </w:r>
    </w:p>
    <w:p w14:paraId="1D6538C4" w14:textId="77777777" w:rsidR="0031716B" w:rsidRPr="00EB1FED" w:rsidRDefault="0031716B" w:rsidP="0031716B">
      <w:pPr>
        <w:rPr>
          <w:rStyle w:val="Ttulo2Car"/>
          <w:rFonts w:eastAsiaTheme="minorHAnsi" w:cstheme="minorBidi"/>
          <w:color w:val="auto"/>
          <w:sz w:val="22"/>
          <w:szCs w:val="22"/>
        </w:rPr>
      </w:pPr>
      <w:r>
        <w:t xml:space="preserve">Un servidor de bases de datos es, palabras simples, una herramienta de gran utilidad en empresas en donde se manejan volúmenes muy grandes de información. Como función fundamental de un servidor de bases de datos es permitir el acceso a la información contenida en las bases de datos de forma simultánea, controlando la manipulación de los datos. Algunos usos populares son la administración de registros de personas, documentos, datos de contabilidad, indexación de sitios web, entre otros.  Según </w:t>
      </w:r>
      <w:r>
        <w:fldChar w:fldCharType="begin" w:fldLock="1"/>
      </w:r>
      <w:r>
        <w:instrText>ADDIN CSL_CITATION {"citationItems":[{"id":"ITEM-1","itemData":{"author":[{"dropping-particle":"","family":"Menéndez","given":"Rafael","non-dropping-particle":"","parse-names":false,"suffix":""},{"dropping-particle":"","family":"Asensio","given":"Barzanallana","non-dropping-particle":"","parse-names":false,"suffix":""}],"id":"ITEM-1","issued":{"date-parts":[["2000","1","9"]]},"publisher-place":"Murcia","title":"Servidores de bases de datos.","type":"report"},"uris":["http://www.mendeley.com/documents/?uuid=cec72929-9c93-3631-bdfa-b103c118e41e"]}],"mendeley":{"formattedCitation":"(Menéndez &amp; Asensio, 2000)","plainTextFormattedCitation":"(Menéndez &amp; Asensio, 2000)","previouslyFormattedCitation":"(Menéndez &amp; Asensio, 2000)"},"properties":{"noteIndex":0},"schema":"https://github.com/citation-style-language/schema/raw/master/csl-citation.json"}</w:instrText>
      </w:r>
      <w:r>
        <w:fldChar w:fldCharType="separate"/>
      </w:r>
      <w:r w:rsidRPr="006F32C4">
        <w:rPr>
          <w:noProof/>
        </w:rPr>
        <w:t>(Menéndez &amp; Asensio, 2000)</w:t>
      </w:r>
      <w:r>
        <w:fldChar w:fldCharType="end"/>
      </w:r>
      <w:r>
        <w:t xml:space="preserve"> “</w:t>
      </w:r>
      <w:r w:rsidRPr="006F32C4">
        <w:rPr>
          <w:i/>
          <w:iCs/>
        </w:rPr>
        <w:t>Como un componente fundamental de un servidor de datos, es el de Optimización de la Base de datos y de las consultas. Cuanto más efectiva sea la optimización del sistema, mayor velocidad adquirirán las consultas y mejor rendimiento se obtendrá del servidor.”</w:t>
      </w:r>
      <w:r>
        <w:rPr>
          <w:i/>
          <w:iCs/>
        </w:rPr>
        <w:t xml:space="preserve"> </w:t>
      </w:r>
      <w:r>
        <w:t>De aquí podemos rescatar la relación directa de la arquitectura de un servidor, de sus componentes y como de estos dependerá en rendimiento de un servidor de bases de datos.</w:t>
      </w:r>
    </w:p>
    <w:p w14:paraId="4F3F7BC3" w14:textId="77777777" w:rsidR="0031716B" w:rsidRDefault="0031716B" w:rsidP="0031716B">
      <w:pPr>
        <w:pStyle w:val="Ttulo3"/>
        <w:rPr>
          <w:rStyle w:val="Ttulo3Car"/>
        </w:rPr>
      </w:pPr>
      <w:bookmarkStart w:id="94" w:name="_Toc56802367"/>
      <w:r w:rsidRPr="00D61639">
        <w:rPr>
          <w:rStyle w:val="Ttulo3Car"/>
        </w:rPr>
        <w:t>Seguridad e integridad de los datos</w:t>
      </w:r>
      <w:bookmarkEnd w:id="94"/>
    </w:p>
    <w:p w14:paraId="517BC965" w14:textId="77777777" w:rsidR="0031716B" w:rsidRDefault="0031716B" w:rsidP="0031716B">
      <w:pPr>
        <w:ind w:firstLine="708"/>
      </w:pPr>
      <w:r>
        <w:t xml:space="preserve">Al tener manejo de datos, sean datos personales, bancarios o de productos, como desarrolladores y personas que tendremos acceso a dicha información, tenemos la responsabilidad de reforzar la seguridad del sistema en donde se contendrá la información. Como relata </w:t>
      </w:r>
      <w:r>
        <w:fldChar w:fldCharType="begin" w:fldLock="1"/>
      </w:r>
      <w:r>
        <w:instrText>ADDIN CSL_CITATION {"citationItems":[{"id":"ITEM-1","itemData":{"URL":"https://www.ambit-bst.com/blog/la-estrategia-de-seguridad-en-las-bases-de-datos","accessed":{"date-parts":[["2020","4","19"]]},"author":[{"dropping-particle":"","family":"Ambit","given":"","non-dropping-particle":"","parse-names":false,"suffix":""}],"container-title":"La estrategia de seguridad en las bases de datos","id":"ITEM-1","issued":{"date-parts":[["2019","5","20"]]},"title":"La estrategia de seguridad en las bases de datos","type":"webpage"},"uris":["http://www.mendeley.com/documents/?uuid=a48241ba-d861-3cb5-9f6c-c8e013d75823"]}],"mendeley":{"formattedCitation":"(Ambit, 2019)","plainTextFormattedCitation":"(Ambit, 2019)","previouslyFormattedCitation":"(Ambit, 2019)"},"properties":{"noteIndex":0},"schema":"https://github.com/citation-style-language/schema/raw/master/csl-citation.json"}</w:instrText>
      </w:r>
      <w:r>
        <w:fldChar w:fldCharType="separate"/>
      </w:r>
      <w:r w:rsidRPr="00A07EC8">
        <w:rPr>
          <w:noProof/>
        </w:rPr>
        <w:t>(Ambit, 2019)</w:t>
      </w:r>
      <w:r>
        <w:fldChar w:fldCharType="end"/>
      </w:r>
      <w:r>
        <w:t xml:space="preserve"> “El</w:t>
      </w:r>
      <w:r w:rsidRPr="00A07EC8">
        <w:rPr>
          <w:i/>
          <w:iCs/>
        </w:rPr>
        <w:t xml:space="preserve"> esfuerzo en mejorar la seguridad de cualquier servicio informático se basaba en asegurar los perímetros que rodean al dispositivo así con firewalls, IDS/IPS y antivirus.”</w:t>
      </w:r>
      <w:r>
        <w:rPr>
          <w:i/>
          <w:iCs/>
        </w:rPr>
        <w:t xml:space="preserve"> </w:t>
      </w:r>
      <w:r>
        <w:t>Especificando la seguridad habitual de cualquier equipo, pero al enfrentarnos a la seguridad de datos, debemos tener en cuenta problemas como contraseñas frágiles, las cuales posibilitan que cualquier atacante las pueda descifrar fácilmente, mala distribución de los privilegios que les damos a los usuarios que tendrán acceso a la base de datos, y componentes o características de la base de datos que son poco usados o se encuentra desactualizados y pueden ser el pase de entrada a la información contenida en ellas.</w:t>
      </w:r>
    </w:p>
    <w:p w14:paraId="14EA1491" w14:textId="3349FC61" w:rsidR="0031716B" w:rsidRDefault="0031716B" w:rsidP="0031716B">
      <w:r>
        <w:fldChar w:fldCharType="begin" w:fldLock="1"/>
      </w:r>
      <w:r>
        <w:instrText>ADDIN CSL_CITATION {"citationItems":[{"id":"ITEM-1","itemData":{"author":[{"dropping-particle":"","family":"Domínguez Chávez","given":"Jorge","non-dropping-particle":"","parse-names":false,"suffix":""}],"id":"ITEM-1","issued":{"date-parts":[["2015","7","9"]]},"number-of-pages":"1-5","publisher-place":"Aragua","title":"Principios Básicos de Seguridad en Bases de Datos","type":"report"},"uris":["http://www.mendeley.com/documents/?uuid=b3f53962-9a57-30db-8fc5-9a4efde4964e"]}],"mendeley":{"formattedCitation":"(Domínguez Chávez, 2015)","plainTextFormattedCitation":"(Domínguez Chávez, 2015)","previouslyFormattedCitation":"(Domínguez Chávez, 2015)"},"properties":{"noteIndex":0},"schema":"https://github.com/citation-style-language/schema/raw/master/csl-citation.json"}</w:instrText>
      </w:r>
      <w:r>
        <w:fldChar w:fldCharType="separate"/>
      </w:r>
      <w:r w:rsidRPr="00C75411">
        <w:rPr>
          <w:noProof/>
        </w:rPr>
        <w:t>(Domínguez Chávez, 2015)</w:t>
      </w:r>
      <w:r>
        <w:fldChar w:fldCharType="end"/>
      </w:r>
      <w:r>
        <w:t xml:space="preserve"> especifica algunas prácticas de seguridad como lo son la identificación de sensibilidad del sistema, esto se puede lograr con una correcta documentación del sistema contenedor de la base de datos, las posibles vulnerabilidades que este puede tener, esto nos posibilitara el desarrollo de herramientas de protección de nuestra base de datos. También una correcta evaluación de la vulnerabilidad y la configuración de la base de datos, en donde podremos hallar aquellos elementos o componentes que cualquier atacante puede usar para acceder a la información, en otras palabras, ponerse en el lugar del atacante para proteger nuestro sistema. Con la identificación y evaluación previa podremos ya realizar un endurecimiento de nuestro sistema, es decir, desarrollar los mecanismos necesarios para defender nuestro sistema. También es necesario realizar evaluación de las herramientas </w:t>
      </w:r>
      <w:r>
        <w:lastRenderedPageBreak/>
        <w:t xml:space="preserve">y actividades hechas en pro del endurecimiento de la seguridad de nuestro sistema, y regularmente realizar evaluación de nuevos factores de vulnerabilidad de nuestro sistema. </w:t>
      </w:r>
    </w:p>
    <w:p w14:paraId="3863D9CC" w14:textId="77777777" w:rsidR="0031716B" w:rsidRDefault="0031716B">
      <w:r>
        <w:br w:type="page"/>
      </w:r>
    </w:p>
    <w:p w14:paraId="69A748AA" w14:textId="2672EA2B" w:rsidR="0031716B" w:rsidRDefault="0031716B" w:rsidP="0031716B">
      <w:pPr>
        <w:pStyle w:val="Ttulo1"/>
        <w:rPr>
          <w:rFonts w:eastAsia="Times New Roman"/>
          <w:lang w:eastAsia="es-CO"/>
        </w:rPr>
      </w:pPr>
      <w:bookmarkStart w:id="95" w:name="_Toc56802368"/>
      <w:r>
        <w:rPr>
          <w:rFonts w:eastAsia="Times New Roman"/>
          <w:lang w:eastAsia="es-CO"/>
        </w:rPr>
        <w:lastRenderedPageBreak/>
        <w:t>ESTADO DEL ARTE</w:t>
      </w:r>
      <w:bookmarkEnd w:id="95"/>
    </w:p>
    <w:p w14:paraId="218E4419" w14:textId="469CB247" w:rsidR="003F0DF5" w:rsidRDefault="00CC5A0E" w:rsidP="004D7E46">
      <w:pPr>
        <w:rPr>
          <w:lang w:eastAsia="es-CO"/>
        </w:rPr>
      </w:pPr>
      <w:r>
        <w:rPr>
          <w:lang w:eastAsia="es-CO"/>
        </w:rPr>
        <w:t xml:space="preserve">En esta sección se realizará un análisis de distintos trabajos en los cuales se tiene un enfoque hacia la aplicación de las pausas activas en el trabajo, el impacto de estos y los aspectos de análisis de cada uno de estos. </w:t>
      </w:r>
    </w:p>
    <w:p w14:paraId="5918E537" w14:textId="23B571AF" w:rsidR="00CC5A0E" w:rsidRDefault="00CC5A0E" w:rsidP="004D7E46">
      <w:pPr>
        <w:rPr>
          <w:lang w:eastAsia="es-CO"/>
        </w:rPr>
      </w:pPr>
      <w:r>
        <w:rPr>
          <w:lang w:eastAsia="es-CO"/>
        </w:rPr>
        <w:t xml:space="preserve">Los siguientes trabajos, en los cuales encontramos aplicaciones móviles y programas para ordenador previamente realizados y programas de pausas activas realizadas por organizaciones, serán analizados para encontrar aquellos aspectos de vital importancia y en los cuales nos enfocaremos para darle al cliente un producto que cumpla con estándares </w:t>
      </w:r>
      <w:r w:rsidR="004D7E46">
        <w:rPr>
          <w:lang w:eastAsia="es-CO"/>
        </w:rPr>
        <w:t xml:space="preserve">requeridos y sea innovador. </w:t>
      </w:r>
    </w:p>
    <w:p w14:paraId="02D71793" w14:textId="38D00F6F" w:rsidR="00291B78" w:rsidRDefault="00291B78" w:rsidP="004D7E46">
      <w:pPr>
        <w:rPr>
          <w:lang w:eastAsia="es-CO"/>
        </w:rPr>
      </w:pPr>
      <w:r>
        <w:rPr>
          <w:lang w:eastAsia="es-CO"/>
        </w:rPr>
        <w:t>Los aspectos sobre los cuales se valorarán los siguientes trabajos serán:</w:t>
      </w:r>
    </w:p>
    <w:p w14:paraId="24873A64" w14:textId="09235981" w:rsidR="00291B78" w:rsidRDefault="005670B0" w:rsidP="00291B78">
      <w:pPr>
        <w:pStyle w:val="Prrafodelista"/>
        <w:numPr>
          <w:ilvl w:val="0"/>
          <w:numId w:val="24"/>
        </w:numPr>
        <w:rPr>
          <w:lang w:eastAsia="es-CO"/>
        </w:rPr>
      </w:pPr>
      <w:r>
        <w:rPr>
          <w:lang w:eastAsia="es-CO"/>
        </w:rPr>
        <w:t>Innovación: el trabajo expone un cambio positivo y llamativo.</w:t>
      </w:r>
    </w:p>
    <w:p w14:paraId="44C04806" w14:textId="745EC0A0" w:rsidR="005670B0" w:rsidRDefault="005670B0" w:rsidP="00291B78">
      <w:pPr>
        <w:pStyle w:val="Prrafodelista"/>
        <w:numPr>
          <w:ilvl w:val="0"/>
          <w:numId w:val="24"/>
        </w:numPr>
        <w:rPr>
          <w:lang w:eastAsia="es-CO"/>
        </w:rPr>
      </w:pPr>
      <w:r>
        <w:rPr>
          <w:lang w:eastAsia="es-CO"/>
        </w:rPr>
        <w:t>Respuesta positiva por parte de los trabajadores: resultados del trabajo evidencian un cambio positivo relacionado con la salud de los trabajadores</w:t>
      </w:r>
    </w:p>
    <w:p w14:paraId="41B66070" w14:textId="4F2B1478" w:rsidR="005670B0" w:rsidRDefault="005670B0" w:rsidP="00291B78">
      <w:pPr>
        <w:pStyle w:val="Prrafodelista"/>
        <w:numPr>
          <w:ilvl w:val="0"/>
          <w:numId w:val="24"/>
        </w:numPr>
        <w:rPr>
          <w:lang w:eastAsia="es-CO"/>
        </w:rPr>
      </w:pPr>
      <w:r>
        <w:rPr>
          <w:lang w:eastAsia="es-CO"/>
        </w:rPr>
        <w:t>Aplicabilidad a demás entornos laborales: el trabajo puede ser aplicado en diferentes entornos laborales y dar resultados favorables.</w:t>
      </w:r>
    </w:p>
    <w:p w14:paraId="6FACAE64" w14:textId="64A507D2" w:rsidR="003D3B8E" w:rsidRDefault="003D3B8E" w:rsidP="003D3B8E">
      <w:pPr>
        <w:pStyle w:val="Prrafodelista"/>
        <w:numPr>
          <w:ilvl w:val="0"/>
          <w:numId w:val="24"/>
        </w:numPr>
        <w:rPr>
          <w:lang w:eastAsia="es-CO"/>
        </w:rPr>
      </w:pPr>
      <w:r>
        <w:rPr>
          <w:lang w:eastAsia="es-CO"/>
        </w:rPr>
        <w:t>Contenido interactivo y/o llamativo: el trabajo presenta un contenido atractivo para los empleados.</w:t>
      </w:r>
    </w:p>
    <w:p w14:paraId="2A29EA21" w14:textId="05664ACA" w:rsidR="003D3B8E" w:rsidRDefault="003D3B8E" w:rsidP="003D3B8E">
      <w:pPr>
        <w:pStyle w:val="Ttulo2"/>
        <w:rPr>
          <w:lang w:eastAsia="es-CO"/>
        </w:rPr>
      </w:pPr>
      <w:bookmarkStart w:id="96" w:name="_Toc56802369"/>
      <w:r>
        <w:rPr>
          <w:lang w:eastAsia="es-CO"/>
        </w:rPr>
        <w:t>Descripción de los trabajos</w:t>
      </w:r>
      <w:bookmarkEnd w:id="96"/>
    </w:p>
    <w:p w14:paraId="404FE559" w14:textId="20615B0B" w:rsidR="000D29F3" w:rsidRPr="000D29F3" w:rsidRDefault="000D29F3" w:rsidP="000D29F3">
      <w:pPr>
        <w:rPr>
          <w:lang w:eastAsia="es-CO"/>
        </w:rPr>
      </w:pPr>
      <w:r>
        <w:rPr>
          <w:lang w:eastAsia="es-CO"/>
        </w:rPr>
        <w:t xml:space="preserve">A </w:t>
      </w:r>
      <w:r w:rsidR="00E660CE">
        <w:rPr>
          <w:lang w:eastAsia="es-CO"/>
        </w:rPr>
        <w:t>continuación,</w:t>
      </w:r>
      <w:r>
        <w:rPr>
          <w:lang w:eastAsia="es-CO"/>
        </w:rPr>
        <w:t xml:space="preserve"> se </w:t>
      </w:r>
      <w:r w:rsidR="00E660CE">
        <w:rPr>
          <w:lang w:eastAsia="es-CO"/>
        </w:rPr>
        <w:t>realizará</w:t>
      </w:r>
      <w:r>
        <w:rPr>
          <w:lang w:eastAsia="es-CO"/>
        </w:rPr>
        <w:t xml:space="preserve"> una descripción de los trabajos encontrados relacionados con las pausas </w:t>
      </w:r>
      <w:r w:rsidR="001D23D2">
        <w:rPr>
          <w:lang w:eastAsia="es-CO"/>
        </w:rPr>
        <w:t>activas en</w:t>
      </w:r>
      <w:r>
        <w:rPr>
          <w:lang w:eastAsia="es-CO"/>
        </w:rPr>
        <w:t xml:space="preserve"> el área laboral.</w:t>
      </w:r>
      <w:r w:rsidR="00105063">
        <w:rPr>
          <w:lang w:eastAsia="es-CO"/>
        </w:rPr>
        <w:t xml:space="preserve"> Después encontraremos la relación de cada uno de los trabajos con los cuatros aspectos elegidos para el análisis y en los cuales nos enfocaremos para presentar un producto basados en ellos.</w:t>
      </w:r>
    </w:p>
    <w:p w14:paraId="578C3E1A" w14:textId="753055C6" w:rsidR="000D29F3" w:rsidRDefault="000D29F3" w:rsidP="000D29F3">
      <w:pPr>
        <w:pStyle w:val="Ttulo3"/>
        <w:rPr>
          <w:lang w:eastAsia="es-CO"/>
        </w:rPr>
      </w:pPr>
      <w:bookmarkStart w:id="97" w:name="_Toc56802370"/>
      <w:r>
        <w:rPr>
          <w:lang w:eastAsia="es-CO"/>
        </w:rPr>
        <w:t>Pausa activa como factor de cambio en actividad física en funcionarios públicos</w:t>
      </w:r>
      <w:bookmarkEnd w:id="97"/>
    </w:p>
    <w:p w14:paraId="37DA94A8" w14:textId="1030EDE9" w:rsidR="00ED5010" w:rsidRDefault="003D3B8E" w:rsidP="001D23D2">
      <w:pPr>
        <w:rPr>
          <w:lang w:eastAsia="es-CO"/>
        </w:rPr>
      </w:pPr>
      <w:r>
        <w:rPr>
          <w:lang w:eastAsia="es-CO"/>
        </w:rPr>
        <w:fldChar w:fldCharType="begin" w:fldLock="1"/>
      </w:r>
      <w:r w:rsidR="00FB3B37">
        <w:rPr>
          <w:lang w:eastAsia="es-CO"/>
        </w:rPr>
        <w:instrText>ADDIN CSL_CITATION {"citationItems":[{"id":"ITEM-1","itemData":{"ISSN":"08643466","abstract":"Introduction The increased physical activity is one of the most important elements of a healthy lifestyle that renders physical and mental benefits. Lack of physical activity increases frequency and duration of working disabilities leading to unfavourable implications for the worker, the company and the society as a whole. Objective To shape the differentiated performance of the level of physical activity per working unit in the public officials from Chillán, Chile before and after the intervention with active breaks. Methods Exploratory descriptive intervention. The short version of the International Questionnaire of Physical Activity was applied before and after the intervention with active pauses to the same individuals, in order to measure the level of physical activity. The active pauses took 15 minutes twice a week at the workplace, and they were based on communication strategies to promote physical activity. Results Data yielded that there is significant difference after the in","author":[{"dropping-particle":"","family":"Martínez","given":"Ximena Díaz","non-dropping-particle":"","parse-names":false,"suffix":""},{"dropping-particle":"","family":"Mardones Hernández","given":"María Angélica","non-dropping-particle":"","parse-names":false,"suffix":""},{"dropping-particle":"","family":"Bastias","given":"Carmen Mena","non-dropping-particle":"","parse-names":false,"suffix":""},{"dropping-particle":"","family":"Carreño","given":"Alexis Rebolledo","non-dropping-particle":"","parse-names":false,"suffix":""},{"dropping-particle":"","family":"Retama","given":"Marcelo Castillo","non-dropping-particle":"","parse-names":false,"suffix":""}],"container-title":"Revista Cubana de Salud Pública","id":"ITEM-1","issue":"3","issued":{"date-parts":[["2011"]]},"page":"306-313","title":"Pausa activa como factor de cambio en actividad física en funcionarios públicos.","type":"article-journal","volume":"37"},"uris":["http://www.mendeley.com/documents/?uuid=1481d324-5b6f-4685-9baf-0fc1a1a3d3ef"]}],"mendeley":{"formattedCitation":"(X. D. Martínez et al., 2011)","plainTextFormattedCitation":"(X. D. Martínez et al., 2011)","previouslyFormattedCitation":"(Martínez et al., 2011)"},"properties":{"noteIndex":0},"schema":"https://github.com/citation-style-language/schema/raw/master/csl-citation.json"}</w:instrText>
      </w:r>
      <w:r>
        <w:rPr>
          <w:lang w:eastAsia="es-CO"/>
        </w:rPr>
        <w:fldChar w:fldCharType="separate"/>
      </w:r>
      <w:r w:rsidR="00FB3B37" w:rsidRPr="00FB3B37">
        <w:rPr>
          <w:noProof/>
          <w:lang w:eastAsia="es-CO"/>
        </w:rPr>
        <w:t>(X. D. Martínez et al., 2011)</w:t>
      </w:r>
      <w:r>
        <w:rPr>
          <w:lang w:eastAsia="es-CO"/>
        </w:rPr>
        <w:fldChar w:fldCharType="end"/>
      </w:r>
      <w:r>
        <w:rPr>
          <w:lang w:eastAsia="es-CO"/>
        </w:rPr>
        <w:t xml:space="preserve"> </w:t>
      </w:r>
      <w:r w:rsidR="006116E8">
        <w:rPr>
          <w:lang w:eastAsia="es-CO"/>
        </w:rPr>
        <w:t xml:space="preserve">en su trabajo “Pausa activa como factor de cambio en actividad física en funcionarios públicos” presenta la intervención en una oficina de funcionarios públicos de la ciudad de Chillán, Chile con la práctica de pausas activas de 15 minutos, dos veces por semana, en donde se evaluaba el estado fisco previo a la </w:t>
      </w:r>
      <w:r w:rsidR="000D29F3">
        <w:rPr>
          <w:lang w:eastAsia="es-CO"/>
        </w:rPr>
        <w:t>práctica</w:t>
      </w:r>
      <w:r w:rsidR="006116E8">
        <w:rPr>
          <w:lang w:eastAsia="es-CO"/>
        </w:rPr>
        <w:t xml:space="preserve"> y luego de esta. </w:t>
      </w:r>
      <w:r w:rsidR="00ED5010">
        <w:rPr>
          <w:lang w:eastAsia="es-CO"/>
        </w:rPr>
        <w:t xml:space="preserve">En este trabajo, se les realiza a los trabajadores el cuestionario IPAQ, el cual, según </w:t>
      </w:r>
      <w:r w:rsidR="00ED5010">
        <w:rPr>
          <w:lang w:eastAsia="es-CO"/>
        </w:rPr>
        <w:fldChar w:fldCharType="begin" w:fldLock="1"/>
      </w:r>
      <w:r w:rsidR="000902FE">
        <w:rPr>
          <w:lang w:eastAsia="es-CO"/>
        </w:rPr>
        <w:instrText>ADDIN CSL_CITATION {"citationItems":[{"id":"ITEM-1","itemData":{"DOI":"10.1016/S1138-6045(07)73665-1","ISSN":"15781941","abstract":"Objective. describing the International Physical Activity Questionnaire, in order to justify its application in physical activity programs. Material and methods. reviewing notable studies that have used the International Physical Activity Questionnaire, a description will make about the feature and psychometric properties of it, to understand its ways of application. Results. There are different instruments to be applied, depending on the number of questions to make, the time of evaluation, and method of application. They can be applied in people from 18 to 65 years old. The short version gives information about the time spending in walking, in strong, soft, and even sedentary activities. The long version gives information about house keeping and gardening activities, and even in transport, free time, and sedentary activities. On the other hand, the psychometric properties, for the long version, have been shown a reliability of about 0.8 (r = 0.81; CI 95% = 0.79-0.82) and of 0.65 (r = 0.76; CI 95% = 0.73-0.77) for the short one. The observed validity coefficients suggest that both IPAQ versions have a moderate confiability (r = 0.67; CI 95% = 0.64-0.70). Conclusions. The short IPAQ version can be applied in regional and national studies of physical activity where surveillance and monitoring of people are required. The long one is better on studies that required specific information on the physical activity dimentions.","author":[{"dropping-particle":"","family":"Mantilla Toloza","given":"S. C.","non-dropping-particle":"","parse-names":false,"suffix":""},{"dropping-particle":"","family":"Gómez-Conesa","given":"Antonia","non-dropping-particle":"","parse-names":false,"suffix":""}],"container-title":"Revista Iberoamericana de Fisioterapia y Kinesiologia","id":"ITEM-1","issue":"1","issued":{"date-parts":[["2007","1","1"]]},"page":"48-52","publisher":"Ediciones Doyma, S.L.","title":"El Cuestionario Internacional de Actividad Física. Un instrumento adecuado en el seguimiento de la actividad física poblacional","type":"article","volume":"10"},"uris":["http://www.mendeley.com/documents/?uuid=85932b70-fda4-3a06-8d1f-2d2677f9552b"]}],"mendeley":{"formattedCitation":"(Mantilla Toloza &amp; Gómez-Conesa, 2007)","plainTextFormattedCitation":"(Mantilla Toloza &amp; Gómez-Conesa, 2007)","previouslyFormattedCitation":"(Mantilla Toloza &amp; Gómez-Conesa, 2007)"},"properties":{"noteIndex":0},"schema":"https://github.com/citation-style-language/schema/raw/master/csl-citation.json"}</w:instrText>
      </w:r>
      <w:r w:rsidR="00ED5010">
        <w:rPr>
          <w:lang w:eastAsia="es-CO"/>
        </w:rPr>
        <w:fldChar w:fldCharType="separate"/>
      </w:r>
      <w:r w:rsidR="00ED5010" w:rsidRPr="00ED5010">
        <w:rPr>
          <w:noProof/>
          <w:lang w:eastAsia="es-CO"/>
        </w:rPr>
        <w:t>(Mantilla Toloza &amp; Gómez-Conesa, 2007)</w:t>
      </w:r>
      <w:r w:rsidR="00ED5010">
        <w:rPr>
          <w:lang w:eastAsia="es-CO"/>
        </w:rPr>
        <w:fldChar w:fldCharType="end"/>
      </w:r>
      <w:r w:rsidR="00ED5010">
        <w:rPr>
          <w:lang w:eastAsia="es-CO"/>
        </w:rPr>
        <w:t xml:space="preserve"> </w:t>
      </w:r>
    </w:p>
    <w:p w14:paraId="7EC6AFAE" w14:textId="3BDDE66C" w:rsidR="003D3B8E" w:rsidRPr="001D23D2" w:rsidRDefault="00ED5010" w:rsidP="001D23D2">
      <w:pPr>
        <w:ind w:left="708"/>
        <w:rPr>
          <w:i/>
          <w:iCs/>
          <w:lang w:eastAsia="es-CO"/>
        </w:rPr>
      </w:pPr>
      <w:r w:rsidRPr="001D23D2">
        <w:rPr>
          <w:i/>
          <w:iCs/>
          <w:lang w:eastAsia="es-CO"/>
        </w:rPr>
        <w:t>surgió como respuesta a la necesidad de crear un cuestionario estandarizado para estudios poblacionales a nivel mundial, que amortiguara el exceso de información incontrolada subsiguiente a la excesiva aplicación de cuestionarios de evaluación que han dificultado la comparación de resultados y a la insuficiencia para valorar la actividad física desde diferentes ámbitos.</w:t>
      </w:r>
    </w:p>
    <w:p w14:paraId="14339508" w14:textId="370B0FDD" w:rsidR="001A36BD" w:rsidRDefault="00ED5010" w:rsidP="001D23D2">
      <w:pPr>
        <w:rPr>
          <w:lang w:eastAsia="es-CO"/>
        </w:rPr>
      </w:pPr>
      <w:r>
        <w:rPr>
          <w:lang w:eastAsia="es-CO"/>
        </w:rPr>
        <w:t xml:space="preserve">Este cuestionario fue aplicado previamente al inicio del uso de las pausas activas en el espacio laboral, </w:t>
      </w:r>
      <w:r w:rsidR="001A36BD">
        <w:rPr>
          <w:lang w:eastAsia="es-CO"/>
        </w:rPr>
        <w:t xml:space="preserve">de los cuales, después de la </w:t>
      </w:r>
      <w:r w:rsidR="000D29F3">
        <w:rPr>
          <w:lang w:eastAsia="es-CO"/>
        </w:rPr>
        <w:t>práctica</w:t>
      </w:r>
      <w:r w:rsidR="001A36BD">
        <w:rPr>
          <w:lang w:eastAsia="es-CO"/>
        </w:rPr>
        <w:t xml:space="preserve"> del programa de pausas activas se observó una  mejoría en el estado físico de los trabajadores, pero cabe resaltar como se recalca en su trabajo la falta de constancia de los trabajadores con las pausas activas, generando la problemática de </w:t>
      </w:r>
      <w:r w:rsidR="000D29F3">
        <w:rPr>
          <w:lang w:eastAsia="es-CO"/>
        </w:rPr>
        <w:t>cómo</w:t>
      </w:r>
      <w:r w:rsidR="001A36BD">
        <w:rPr>
          <w:lang w:eastAsia="es-CO"/>
        </w:rPr>
        <w:t xml:space="preserve"> mantener a las personas atrapadas con </w:t>
      </w:r>
      <w:r w:rsidR="001A36BD">
        <w:rPr>
          <w:lang w:eastAsia="es-CO"/>
        </w:rPr>
        <w:lastRenderedPageBreak/>
        <w:t>las pausas activas y el objetivo de estas, que es las mejora en la salud y el rendimiento de los trabajadores.</w:t>
      </w:r>
    </w:p>
    <w:p w14:paraId="295E44A0" w14:textId="735030FF" w:rsidR="001D23D2" w:rsidRDefault="001D23D2" w:rsidP="001D23D2">
      <w:pPr>
        <w:pStyle w:val="Ttulo3"/>
        <w:rPr>
          <w:lang w:eastAsia="es-CO"/>
        </w:rPr>
      </w:pPr>
      <w:bookmarkStart w:id="98" w:name="_Toc56802371"/>
      <w:r>
        <w:rPr>
          <w:lang w:eastAsia="es-CO"/>
        </w:rPr>
        <w:t>Pausas activas</w:t>
      </w:r>
      <w:bookmarkEnd w:id="98"/>
    </w:p>
    <w:p w14:paraId="626C7561" w14:textId="5805024E" w:rsidR="001A36BD" w:rsidRDefault="000902FE" w:rsidP="001D23D2">
      <w:pPr>
        <w:rPr>
          <w:lang w:eastAsia="es-CO"/>
        </w:rPr>
      </w:pPr>
      <w:r>
        <w:rPr>
          <w:lang w:eastAsia="es-CO"/>
        </w:rPr>
        <w:fldChar w:fldCharType="begin" w:fldLock="1"/>
      </w:r>
      <w:r w:rsidR="00824C62">
        <w:rPr>
          <w:lang w:eastAsia="es-CO"/>
        </w:rPr>
        <w:instrText>ADDIN CSL_CITATION {"citationItems":[{"id":"ITEM-1","itemData":{"URL":"https://www.arlsura.com/index.php/documentos/category/8-pausas-activas","accessed":{"date-parts":[["2020","4","19"]]},"author":[{"dropping-particle":"","family":"ARL Sura","given":"","non-dropping-particle":"","parse-names":false,"suffix":""}],"container-title":"Pausas Activas - Documentación","id":"ITEM-1","issued":{"date-parts":[["2015","5","16"]]},"title":"ARL SURA - Riesgos Laborales - ARL - Documentos - Pausas Activas","type":"webpage"},"uris":["http://www.mendeley.com/documents/?uuid=dd2d19e1-cd94-3419-b4e7-88c45b66f33c"]}],"mendeley":{"formattedCitation":"(ARL Sura, 2015b)","plainTextFormattedCitation":"(ARL Sura, 2015b)","previouslyFormattedCitation":"(ARL Sura, 2015b)"},"properties":{"noteIndex":0},"schema":"https://github.com/citation-style-language/schema/raw/master/csl-citation.json"}</w:instrText>
      </w:r>
      <w:r>
        <w:rPr>
          <w:lang w:eastAsia="es-CO"/>
        </w:rPr>
        <w:fldChar w:fldCharType="separate"/>
      </w:r>
      <w:r w:rsidR="009B6F7E" w:rsidRPr="009B6F7E">
        <w:rPr>
          <w:noProof/>
          <w:lang w:eastAsia="es-CO"/>
        </w:rPr>
        <w:t>(ARL Sura, 2015b)</w:t>
      </w:r>
      <w:r>
        <w:rPr>
          <w:lang w:eastAsia="es-CO"/>
        </w:rPr>
        <w:fldChar w:fldCharType="end"/>
      </w:r>
      <w:r>
        <w:rPr>
          <w:lang w:eastAsia="es-CO"/>
        </w:rPr>
        <w:t xml:space="preserve"> </w:t>
      </w:r>
      <w:r w:rsidR="009B6F7E">
        <w:rPr>
          <w:lang w:eastAsia="es-CO"/>
        </w:rPr>
        <w:fldChar w:fldCharType="begin" w:fldLock="1"/>
      </w:r>
      <w:r w:rsidR="00824C62">
        <w:rPr>
          <w:lang w:eastAsia="es-CO"/>
        </w:rPr>
        <w:instrText>ADDIN CSL_CITATION {"citationItems":[{"id":"ITEM-1","itemData":{"URL":"https://www.arlsura.com/index.php/component/content/article?id=526:pausas-activas","accessed":{"date-parts":[["2020","4","19"]]},"author":[{"dropping-particle":"","family":"ARL Sura","given":"","non-dropping-particle":"","parse-names":false,"suffix":""}],"container-title":"Pausas Activas - Software","id":"ITEM-1","issued":{"date-parts":[["2015","5","10"]]},"title":"ARL SURA - Riesgos Laborales - ARL - ARL SURA - Riesgos Laborales - ARL","type":"webpage"},"uris":["http://www.mendeley.com/documents/?uuid=b73065c4-6dde-3498-8486-3be001140a56"]}],"mendeley":{"formattedCitation":"(ARL Sura, 2015a)","plainTextFormattedCitation":"(ARL Sura, 2015a)","previouslyFormattedCitation":"(ARL Sura, 2015a)"},"properties":{"noteIndex":0},"schema":"https://github.com/citation-style-language/schema/raw/master/csl-citation.json"}</w:instrText>
      </w:r>
      <w:r w:rsidR="009B6F7E">
        <w:rPr>
          <w:lang w:eastAsia="es-CO"/>
        </w:rPr>
        <w:fldChar w:fldCharType="separate"/>
      </w:r>
      <w:r w:rsidR="009B6F7E" w:rsidRPr="009B6F7E">
        <w:rPr>
          <w:noProof/>
          <w:lang w:eastAsia="es-CO"/>
        </w:rPr>
        <w:t>(ARL Sura, 2015a)</w:t>
      </w:r>
      <w:r w:rsidR="009B6F7E">
        <w:rPr>
          <w:lang w:eastAsia="es-CO"/>
        </w:rPr>
        <w:fldChar w:fldCharType="end"/>
      </w:r>
      <w:r w:rsidR="001D23D2">
        <w:rPr>
          <w:lang w:eastAsia="es-CO"/>
        </w:rPr>
        <w:t xml:space="preserve"> La ARL Sura presento un programa para </w:t>
      </w:r>
      <w:r w:rsidR="00E660CE">
        <w:rPr>
          <w:lang w:eastAsia="es-CO"/>
        </w:rPr>
        <w:t>Windows</w:t>
      </w:r>
      <w:r w:rsidR="001D23D2">
        <w:rPr>
          <w:lang w:eastAsia="es-CO"/>
        </w:rPr>
        <w:t xml:space="preserve"> el cual puede ser utilizado por las </w:t>
      </w:r>
      <w:r w:rsidR="00E660CE">
        <w:rPr>
          <w:lang w:eastAsia="es-CO"/>
        </w:rPr>
        <w:t>empresas</w:t>
      </w:r>
      <w:r w:rsidR="001D23D2">
        <w:rPr>
          <w:lang w:eastAsia="es-CO"/>
        </w:rPr>
        <w:t xml:space="preserve">, el cual se encargara de crear alertar </w:t>
      </w:r>
      <w:r w:rsidR="00E660CE">
        <w:rPr>
          <w:lang w:eastAsia="es-CO"/>
        </w:rPr>
        <w:t>las cuales</w:t>
      </w:r>
      <w:r w:rsidR="001D23D2">
        <w:rPr>
          <w:lang w:eastAsia="es-CO"/>
        </w:rPr>
        <w:t xml:space="preserve"> mostraran un tipo de ejercicio que puede ser realizado por el empleado, este programa se enfoca en los oficinistas</w:t>
      </w:r>
      <w:r w:rsidR="00E660CE">
        <w:rPr>
          <w:lang w:eastAsia="es-CO"/>
        </w:rPr>
        <w:t xml:space="preserve">, personas las cuales se encuentra todo el día frente una pantalla, </w:t>
      </w:r>
      <w:r w:rsidR="00ED00DC">
        <w:rPr>
          <w:lang w:eastAsia="es-CO"/>
        </w:rPr>
        <w:t>como usuarios del programa, podemos configurar la frecuencia con la cual queremos recibir las notificaciones, la duración de los ejercicios y las zonas del cuerpo en las cuales queremos hacer enforque, además de este, el programa permite que el usuario la personalice a su gusto con imágenes de fondo.</w:t>
      </w:r>
    </w:p>
    <w:p w14:paraId="5A5D8A89" w14:textId="65DAC85D" w:rsidR="00B63643" w:rsidRDefault="00E660CE" w:rsidP="001D23D2">
      <w:pPr>
        <w:rPr>
          <w:lang w:eastAsia="es-CO"/>
        </w:rPr>
      </w:pPr>
      <w:r>
        <w:rPr>
          <w:lang w:eastAsia="es-CO"/>
        </w:rPr>
        <w:t>El problema principal de este programa para escritorio es la falta de evidencias de su uso por parte de las empresas, ya que no se encuentran reseñas o reportes de programas de sistemas de salud ocupacional de alguna empresa que evidencie el impacto de este programa.</w:t>
      </w:r>
    </w:p>
    <w:p w14:paraId="241DC9D8" w14:textId="77777777" w:rsidR="00105063" w:rsidRDefault="00B63643" w:rsidP="00105063">
      <w:pPr>
        <w:keepNext/>
        <w:jc w:val="center"/>
      </w:pPr>
      <w:r>
        <w:rPr>
          <w:noProof/>
        </w:rPr>
        <w:drawing>
          <wp:inline distT="0" distB="0" distL="0" distR="0" wp14:anchorId="645FE513" wp14:editId="35E1DC6E">
            <wp:extent cx="3482109" cy="3098139"/>
            <wp:effectExtent l="0" t="0" r="4445"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8749" cy="3104047"/>
                    </a:xfrm>
                    <a:prstGeom prst="rect">
                      <a:avLst/>
                    </a:prstGeom>
                    <a:noFill/>
                    <a:ln>
                      <a:noFill/>
                    </a:ln>
                  </pic:spPr>
                </pic:pic>
              </a:graphicData>
            </a:graphic>
          </wp:inline>
        </w:drawing>
      </w:r>
    </w:p>
    <w:p w14:paraId="1545887B" w14:textId="1AAA5DCF" w:rsidR="00B63643" w:rsidRDefault="00105063" w:rsidP="00105063">
      <w:pPr>
        <w:pStyle w:val="Descripcin"/>
        <w:jc w:val="center"/>
        <w:rPr>
          <w:lang w:eastAsia="es-CO"/>
        </w:rPr>
      </w:pPr>
      <w:bookmarkStart w:id="99" w:name="_Toc54086291"/>
      <w:r>
        <w:t xml:space="preserve">Ilustración </w:t>
      </w:r>
      <w:fldSimple w:instr=" SEQ Ilustración \* ARABIC ">
        <w:r w:rsidR="00B26886">
          <w:rPr>
            <w:noProof/>
          </w:rPr>
          <w:t>1</w:t>
        </w:r>
      </w:fldSimple>
      <w:r>
        <w:t xml:space="preserve"> Interfaz de usuario de Pausas activas de la ARL Sura</w:t>
      </w:r>
      <w:bookmarkEnd w:id="99"/>
    </w:p>
    <w:p w14:paraId="6603C39F" w14:textId="53BF399B" w:rsidR="001D23D2" w:rsidRDefault="001D23D2" w:rsidP="001D23D2">
      <w:pPr>
        <w:pStyle w:val="Ttulo3"/>
        <w:rPr>
          <w:lang w:eastAsia="es-CO"/>
        </w:rPr>
      </w:pPr>
      <w:bookmarkStart w:id="100" w:name="_Toc56802372"/>
      <w:r>
        <w:rPr>
          <w:lang w:eastAsia="es-CO"/>
        </w:rPr>
        <w:t>Futura Activa 4.0</w:t>
      </w:r>
      <w:bookmarkEnd w:id="100"/>
    </w:p>
    <w:p w14:paraId="2ADDB9D0" w14:textId="17030866" w:rsidR="000902FE" w:rsidRDefault="000902FE" w:rsidP="001D23D2">
      <w:pPr>
        <w:rPr>
          <w:lang w:eastAsia="es-CO"/>
        </w:rPr>
      </w:pPr>
      <w:r>
        <w:rPr>
          <w:lang w:eastAsia="es-CO"/>
        </w:rPr>
        <w:fldChar w:fldCharType="begin" w:fldLock="1"/>
      </w:r>
      <w:r>
        <w:rPr>
          <w:lang w:eastAsia="es-CO"/>
        </w:rPr>
        <w:instrText>ADDIN CSL_CITATION {"citationItems":[{"id":"ITEM-1","itemData":{"URL":"https://www.positivacomunica.com/download-view/sotfware-pausas-activas/","accessed":{"date-parts":[["2020","4","19"]]},"author":[{"dropping-particle":"","family":"Positiva Compañía de Seguros","given":"","non-dropping-particle":"","parse-names":false,"suffix":""}],"container-title":"Futura Activa 4.0","id":"ITEM-1","issued":{"date-parts":[["2016","9","14"]]},"title":"Sotfware Pausas Activas - Positiva Comunica","type":"webpage"},"uris":["http://www.mendeley.com/documents/?uuid=3ca2f231-7022-3f8d-95ae-59779c8ce831"]}],"mendeley":{"formattedCitation":"(Positiva Compañía de Seguros, 2016)","plainTextFormattedCitation":"(Positiva Compañía de Seguros, 2016)","previouslyFormattedCitation":"(Positiva Compañía de Seguros, 2016)"},"properties":{"noteIndex":0},"schema":"https://github.com/citation-style-language/schema/raw/master/csl-citation.json"}</w:instrText>
      </w:r>
      <w:r>
        <w:rPr>
          <w:lang w:eastAsia="es-CO"/>
        </w:rPr>
        <w:fldChar w:fldCharType="separate"/>
      </w:r>
      <w:r w:rsidRPr="000902FE">
        <w:rPr>
          <w:noProof/>
          <w:lang w:eastAsia="es-CO"/>
        </w:rPr>
        <w:t>(Positiva Compañía de Seguros, 2016)</w:t>
      </w:r>
      <w:r>
        <w:rPr>
          <w:lang w:eastAsia="es-CO"/>
        </w:rPr>
        <w:fldChar w:fldCharType="end"/>
      </w:r>
      <w:r w:rsidR="00E660CE">
        <w:rPr>
          <w:lang w:eastAsia="es-CO"/>
        </w:rPr>
        <w:t xml:space="preserve"> La ARL y compañía de seguros Positiva presento </w:t>
      </w:r>
      <w:r w:rsidR="0098462B">
        <w:rPr>
          <w:lang w:eastAsia="es-CO"/>
        </w:rPr>
        <w:t>un programa</w:t>
      </w:r>
      <w:r w:rsidR="00045345">
        <w:rPr>
          <w:lang w:eastAsia="es-CO"/>
        </w:rPr>
        <w:t xml:space="preserve"> de escritorio</w:t>
      </w:r>
      <w:r w:rsidR="0098462B">
        <w:rPr>
          <w:lang w:eastAsia="es-CO"/>
        </w:rPr>
        <w:t xml:space="preserve"> el cual puede ser usado por cualquier empresa o persona, enforcado en las personas que deben pasar mucho tiempo frente a un ordenador en poder romper su rutina por medio de </w:t>
      </w:r>
      <w:r w:rsidR="00045345">
        <w:rPr>
          <w:lang w:eastAsia="es-CO"/>
        </w:rPr>
        <w:t>notificaciones cada 45 minutos las cuales reproducirán una serie de videos que muestran ejercicios enfocados en que el usuario tenga una guía correcta de mejorar su estado fisco, prevenir problemas de salud por la vida sedentaria que produce el estar sentado todo el día frente al ordenador.</w:t>
      </w:r>
    </w:p>
    <w:p w14:paraId="3001EFF8" w14:textId="032B4DBC" w:rsidR="00E660CE" w:rsidRDefault="00045345" w:rsidP="001D23D2">
      <w:pPr>
        <w:rPr>
          <w:lang w:eastAsia="es-CO"/>
        </w:rPr>
      </w:pPr>
      <w:r>
        <w:rPr>
          <w:lang w:eastAsia="es-CO"/>
        </w:rPr>
        <w:lastRenderedPageBreak/>
        <w:t>Al igual que con Pausas Activas de la ARL Sura, no existe documentación relacionada con los efectos en oficinas en donde se haya implementado este programa.</w:t>
      </w:r>
    </w:p>
    <w:p w14:paraId="2F51DC5F" w14:textId="7B4A8BDC" w:rsidR="00105063" w:rsidRDefault="00105063" w:rsidP="00105063">
      <w:pPr>
        <w:jc w:val="center"/>
        <w:rPr>
          <w:lang w:eastAsia="es-CO"/>
        </w:rPr>
      </w:pPr>
      <w:r>
        <w:rPr>
          <w:noProof/>
        </w:rPr>
        <w:drawing>
          <wp:inline distT="0" distB="0" distL="0" distR="0" wp14:anchorId="19CF73B8" wp14:editId="46972A04">
            <wp:extent cx="2400300" cy="18383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300" cy="1838325"/>
                    </a:xfrm>
                    <a:prstGeom prst="rect">
                      <a:avLst/>
                    </a:prstGeom>
                  </pic:spPr>
                </pic:pic>
              </a:graphicData>
            </a:graphic>
          </wp:inline>
        </w:drawing>
      </w:r>
    </w:p>
    <w:p w14:paraId="1D0B0BCC" w14:textId="77777777" w:rsidR="00105063" w:rsidRDefault="00105063" w:rsidP="00105063">
      <w:pPr>
        <w:keepNext/>
        <w:jc w:val="center"/>
      </w:pPr>
      <w:r>
        <w:rPr>
          <w:noProof/>
        </w:rPr>
        <w:drawing>
          <wp:inline distT="0" distB="0" distL="0" distR="0" wp14:anchorId="2F2ED786" wp14:editId="330F0C38">
            <wp:extent cx="4381500" cy="35433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3543300"/>
                    </a:xfrm>
                    <a:prstGeom prst="rect">
                      <a:avLst/>
                    </a:prstGeom>
                  </pic:spPr>
                </pic:pic>
              </a:graphicData>
            </a:graphic>
          </wp:inline>
        </w:drawing>
      </w:r>
    </w:p>
    <w:p w14:paraId="75E462F7" w14:textId="1C4FC04C" w:rsidR="00105063" w:rsidRDefault="00105063" w:rsidP="00105063">
      <w:pPr>
        <w:pStyle w:val="Descripcin"/>
        <w:jc w:val="center"/>
        <w:rPr>
          <w:lang w:eastAsia="es-CO"/>
        </w:rPr>
      </w:pPr>
      <w:bookmarkStart w:id="101" w:name="_Toc54086292"/>
      <w:r>
        <w:t xml:space="preserve">Ilustración </w:t>
      </w:r>
      <w:fldSimple w:instr=" SEQ Ilustración \* ARABIC ">
        <w:r w:rsidR="00B26886">
          <w:rPr>
            <w:noProof/>
          </w:rPr>
          <w:t>2</w:t>
        </w:r>
      </w:fldSimple>
      <w:r>
        <w:t xml:space="preserve"> Interfaz de usuario de Futura Activa 4.0</w:t>
      </w:r>
      <w:bookmarkEnd w:id="101"/>
    </w:p>
    <w:p w14:paraId="5EDBF1FD" w14:textId="48496434" w:rsidR="001D23D2" w:rsidRDefault="001D23D2" w:rsidP="001D23D2">
      <w:pPr>
        <w:pStyle w:val="Ttulo3"/>
        <w:rPr>
          <w:lang w:eastAsia="es-CO"/>
        </w:rPr>
      </w:pPr>
      <w:bookmarkStart w:id="102" w:name="_Toc56802373"/>
      <w:r>
        <w:rPr>
          <w:lang w:eastAsia="es-CO"/>
        </w:rPr>
        <w:t>Pausapp</w:t>
      </w:r>
      <w:bookmarkEnd w:id="102"/>
    </w:p>
    <w:p w14:paraId="52C26F41" w14:textId="32FDD5FB" w:rsidR="000902FE" w:rsidRDefault="000902FE" w:rsidP="001D23D2">
      <w:pPr>
        <w:rPr>
          <w:lang w:eastAsia="es-CO"/>
        </w:rPr>
      </w:pPr>
      <w:r>
        <w:rPr>
          <w:lang w:eastAsia="es-CO"/>
        </w:rPr>
        <w:fldChar w:fldCharType="begin" w:fldLock="1"/>
      </w:r>
      <w:r w:rsidR="00B77BD4">
        <w:rPr>
          <w:lang w:eastAsia="es-CO"/>
        </w:rPr>
        <w:instrText>ADDIN CSL_CITATION {"citationItems":[{"id":"ITEM-1","itemData":{"URL":"https://pausapp.softusco.com/","accessed":{"date-parts":[["2020","4","19"]]},"author":[{"dropping-particle":"","family":"softuS Colombia","given":"","non-dropping-particle":"","parse-names":false,"suffix":""}],"container-title":"Pausapp","id":"ITEM-1","issued":{"date-parts":[["2019"]]},"title":"Pausapp | Pausas Activas","type":"webpage"},"uris":["http://www.mendeley.com/documents/?uuid=4ce7c2f1-6ffd-3292-9ec1-58494267a7c8"]}],"mendeley":{"formattedCitation":"(softuS Colombia, 2019)","plainTextFormattedCitation":"(softuS Colombia, 2019)","previouslyFormattedCitation":"(softuS Colombia, 2019)"},"properties":{"noteIndex":0},"schema":"https://github.com/citation-style-language/schema/raw/master/csl-citation.json"}</w:instrText>
      </w:r>
      <w:r>
        <w:rPr>
          <w:lang w:eastAsia="es-CO"/>
        </w:rPr>
        <w:fldChar w:fldCharType="separate"/>
      </w:r>
      <w:r w:rsidR="00824C62" w:rsidRPr="00824C62">
        <w:rPr>
          <w:noProof/>
          <w:lang w:eastAsia="es-CO"/>
        </w:rPr>
        <w:t>(softuS Colombia, 2019)</w:t>
      </w:r>
      <w:r>
        <w:rPr>
          <w:lang w:eastAsia="es-CO"/>
        </w:rPr>
        <w:fldChar w:fldCharType="end"/>
      </w:r>
      <w:r w:rsidR="00824C62">
        <w:rPr>
          <w:lang w:eastAsia="es-CO"/>
        </w:rPr>
        <w:t xml:space="preserve"> Desarrollada por softuS Colombia, una empresa de desarrolladores con sede en la ciudad de Cali, Colombia, enfocada en el desarrollo de aplicaciones móviles y </w:t>
      </w:r>
      <w:r w:rsidR="00884672">
        <w:rPr>
          <w:lang w:eastAsia="es-CO"/>
        </w:rPr>
        <w:t>páginas</w:t>
      </w:r>
      <w:r w:rsidR="00824C62">
        <w:rPr>
          <w:lang w:eastAsia="es-CO"/>
        </w:rPr>
        <w:t xml:space="preserve"> web. Esta empresa creo una aplicación móvil compatible con sistemas operativos Android 4.1 o superiores</w:t>
      </w:r>
      <w:r w:rsidR="00FA3BBA">
        <w:rPr>
          <w:lang w:eastAsia="es-CO"/>
        </w:rPr>
        <w:t>, y en dispositivos iOS con su versión 9.0 o superiores, la cual le permite al usuario crear notificaciones o alertar, las cuales le notifiquen a él a un grupo de usuarios, por ejemplo, en una oficina, sobre un “Habito” el cual consta de un ejercicio que se realizara una hora y día o días específicos, y que estará enfocada en distintas partes del cuerpo.</w:t>
      </w:r>
    </w:p>
    <w:p w14:paraId="34D14201" w14:textId="13873FB2" w:rsidR="00FA3BBA" w:rsidRDefault="00FA3BBA" w:rsidP="001D23D2">
      <w:pPr>
        <w:rPr>
          <w:lang w:eastAsia="es-CO"/>
        </w:rPr>
      </w:pPr>
      <w:r>
        <w:rPr>
          <w:lang w:eastAsia="es-CO"/>
        </w:rPr>
        <w:lastRenderedPageBreak/>
        <w:t xml:space="preserve">La aplicación puede ser encontrada en las tiendas de aplicaciones de Android y iOS respectivamente, es de uso libre, pero no se conocen documentos de resultados sobre evidencia de su uso en alguna empresa </w:t>
      </w:r>
      <w:r w:rsidR="004D34CD">
        <w:rPr>
          <w:lang w:eastAsia="es-CO"/>
        </w:rPr>
        <w:t>u</w:t>
      </w:r>
      <w:r>
        <w:rPr>
          <w:lang w:eastAsia="es-CO"/>
        </w:rPr>
        <w:t xml:space="preserve"> organización.</w:t>
      </w:r>
    </w:p>
    <w:p w14:paraId="23B36168" w14:textId="77777777" w:rsidR="00546603" w:rsidRDefault="00546603" w:rsidP="00546603">
      <w:pPr>
        <w:keepNext/>
        <w:jc w:val="center"/>
      </w:pPr>
      <w:r>
        <w:rPr>
          <w:noProof/>
        </w:rPr>
        <w:drawing>
          <wp:inline distT="0" distB="0" distL="0" distR="0" wp14:anchorId="143DC102" wp14:editId="08C05597">
            <wp:extent cx="5634182" cy="3288313"/>
            <wp:effectExtent l="0" t="0" r="508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9758" cy="3291567"/>
                    </a:xfrm>
                    <a:prstGeom prst="rect">
                      <a:avLst/>
                    </a:prstGeom>
                  </pic:spPr>
                </pic:pic>
              </a:graphicData>
            </a:graphic>
          </wp:inline>
        </w:drawing>
      </w:r>
    </w:p>
    <w:p w14:paraId="4ADD8BE9" w14:textId="1C6C79C3" w:rsidR="00ED5010" w:rsidRPr="00ED5010" w:rsidRDefault="00546603" w:rsidP="00546603">
      <w:pPr>
        <w:pStyle w:val="Descripcin"/>
        <w:jc w:val="center"/>
        <w:rPr>
          <w:lang w:eastAsia="es-CO"/>
        </w:rPr>
      </w:pPr>
      <w:bookmarkStart w:id="103" w:name="_Toc54086293"/>
      <w:r>
        <w:t xml:space="preserve">Ilustración </w:t>
      </w:r>
      <w:fldSimple w:instr=" SEQ Ilustración \* ARABIC ">
        <w:r w:rsidR="00B26886">
          <w:rPr>
            <w:noProof/>
          </w:rPr>
          <w:t>3</w:t>
        </w:r>
      </w:fldSimple>
      <w:r>
        <w:t xml:space="preserve"> Interfaz de usuario de Pausapp</w:t>
      </w:r>
      <w:bookmarkEnd w:id="103"/>
    </w:p>
    <w:p w14:paraId="02B21277" w14:textId="50E6CECE" w:rsidR="004D34CD" w:rsidRDefault="004D34CD" w:rsidP="004D7E46">
      <w:pPr>
        <w:rPr>
          <w:lang w:eastAsia="es-CO"/>
        </w:rPr>
      </w:pPr>
      <w:r>
        <w:rPr>
          <w:lang w:eastAsia="es-CO"/>
        </w:rPr>
        <w:t>A continuación, se presentará una tabla en donde se evaluarán los cuatro trabajos expuestos anteriormente:</w:t>
      </w:r>
    </w:p>
    <w:tbl>
      <w:tblPr>
        <w:tblStyle w:val="Tablaconcuadrcula"/>
        <w:tblW w:w="0" w:type="auto"/>
        <w:tblLook w:val="04A0" w:firstRow="1" w:lastRow="0" w:firstColumn="1" w:lastColumn="0" w:noHBand="0" w:noVBand="1"/>
      </w:tblPr>
      <w:tblGrid>
        <w:gridCol w:w="1859"/>
        <w:gridCol w:w="1868"/>
        <w:gridCol w:w="1864"/>
        <w:gridCol w:w="1867"/>
        <w:gridCol w:w="1892"/>
      </w:tblGrid>
      <w:tr w:rsidR="004D34CD" w14:paraId="09867E3F" w14:textId="77777777" w:rsidTr="00E42FED">
        <w:trPr>
          <w:trHeight w:val="132"/>
        </w:trPr>
        <w:tc>
          <w:tcPr>
            <w:tcW w:w="1870" w:type="dxa"/>
            <w:tcBorders>
              <w:bottom w:val="single" w:sz="4" w:space="0" w:color="FFFFFF" w:themeColor="background1"/>
            </w:tcBorders>
          </w:tcPr>
          <w:p w14:paraId="5EBCA8D9" w14:textId="31C56961" w:rsidR="004D34CD" w:rsidRDefault="004D34CD" w:rsidP="004D7E46">
            <w:pPr>
              <w:rPr>
                <w:lang w:eastAsia="es-CO"/>
              </w:rPr>
            </w:pPr>
            <w:r>
              <w:rPr>
                <w:lang w:eastAsia="es-CO"/>
              </w:rPr>
              <w:t>Aspecto /</w:t>
            </w:r>
          </w:p>
        </w:tc>
        <w:tc>
          <w:tcPr>
            <w:tcW w:w="1870" w:type="dxa"/>
            <w:vMerge w:val="restart"/>
          </w:tcPr>
          <w:p w14:paraId="06A6700A" w14:textId="3200D109" w:rsidR="004D34CD" w:rsidRDefault="004D34CD" w:rsidP="004D7E46">
            <w:pPr>
              <w:rPr>
                <w:lang w:eastAsia="es-CO"/>
              </w:rPr>
            </w:pPr>
            <w:r>
              <w:rPr>
                <w:lang w:eastAsia="es-CO"/>
              </w:rPr>
              <w:t>Innovación</w:t>
            </w:r>
          </w:p>
        </w:tc>
        <w:tc>
          <w:tcPr>
            <w:tcW w:w="1870" w:type="dxa"/>
            <w:vMerge w:val="restart"/>
          </w:tcPr>
          <w:p w14:paraId="3A24F5FE" w14:textId="35B76B8B" w:rsidR="004D34CD" w:rsidRDefault="004D34CD" w:rsidP="004D7E46">
            <w:pPr>
              <w:rPr>
                <w:lang w:eastAsia="es-CO"/>
              </w:rPr>
            </w:pPr>
            <w:r>
              <w:rPr>
                <w:lang w:eastAsia="es-CO"/>
              </w:rPr>
              <w:t>Respuesta por parte de los usuarios</w:t>
            </w:r>
          </w:p>
        </w:tc>
        <w:tc>
          <w:tcPr>
            <w:tcW w:w="1870" w:type="dxa"/>
            <w:vMerge w:val="restart"/>
          </w:tcPr>
          <w:p w14:paraId="36FDDA41" w14:textId="4E5410C2" w:rsidR="004D34CD" w:rsidRDefault="004D34CD" w:rsidP="004D7E46">
            <w:pPr>
              <w:rPr>
                <w:lang w:eastAsia="es-CO"/>
              </w:rPr>
            </w:pPr>
            <w:r>
              <w:rPr>
                <w:lang w:eastAsia="es-CO"/>
              </w:rPr>
              <w:t>Aplicabilidad en diferentes entornos</w:t>
            </w:r>
          </w:p>
        </w:tc>
        <w:tc>
          <w:tcPr>
            <w:tcW w:w="1870" w:type="dxa"/>
            <w:vMerge w:val="restart"/>
          </w:tcPr>
          <w:p w14:paraId="43AAC64E" w14:textId="6C6F476D" w:rsidR="004D34CD" w:rsidRDefault="004D34CD" w:rsidP="004D7E46">
            <w:pPr>
              <w:rPr>
                <w:lang w:eastAsia="es-CO"/>
              </w:rPr>
            </w:pPr>
            <w:r>
              <w:rPr>
                <w:lang w:eastAsia="es-CO"/>
              </w:rPr>
              <w:t xml:space="preserve">Interactividad </w:t>
            </w:r>
          </w:p>
        </w:tc>
      </w:tr>
      <w:tr w:rsidR="004D34CD" w14:paraId="1857F77C" w14:textId="77777777" w:rsidTr="00E42FED">
        <w:tc>
          <w:tcPr>
            <w:tcW w:w="1870" w:type="dxa"/>
            <w:tcBorders>
              <w:top w:val="single" w:sz="4" w:space="0" w:color="FFFFFF" w:themeColor="background1"/>
            </w:tcBorders>
          </w:tcPr>
          <w:p w14:paraId="024BF534" w14:textId="4C99F6E6" w:rsidR="004D34CD" w:rsidRDefault="004D34CD" w:rsidP="004D7E46">
            <w:pPr>
              <w:rPr>
                <w:lang w:eastAsia="es-CO"/>
              </w:rPr>
            </w:pPr>
            <w:r>
              <w:rPr>
                <w:lang w:eastAsia="es-CO"/>
              </w:rPr>
              <w:t>Nombre del Proyecto</w:t>
            </w:r>
          </w:p>
        </w:tc>
        <w:tc>
          <w:tcPr>
            <w:tcW w:w="1870" w:type="dxa"/>
            <w:vMerge/>
          </w:tcPr>
          <w:p w14:paraId="370A6E6F" w14:textId="77777777" w:rsidR="004D34CD" w:rsidRDefault="004D34CD" w:rsidP="004D7E46">
            <w:pPr>
              <w:rPr>
                <w:lang w:eastAsia="es-CO"/>
              </w:rPr>
            </w:pPr>
          </w:p>
        </w:tc>
        <w:tc>
          <w:tcPr>
            <w:tcW w:w="1870" w:type="dxa"/>
            <w:vMerge/>
          </w:tcPr>
          <w:p w14:paraId="263B680D" w14:textId="77777777" w:rsidR="004D34CD" w:rsidRDefault="004D34CD" w:rsidP="004D7E46">
            <w:pPr>
              <w:rPr>
                <w:lang w:eastAsia="es-CO"/>
              </w:rPr>
            </w:pPr>
          </w:p>
        </w:tc>
        <w:tc>
          <w:tcPr>
            <w:tcW w:w="1870" w:type="dxa"/>
            <w:vMerge/>
          </w:tcPr>
          <w:p w14:paraId="50138F64" w14:textId="77777777" w:rsidR="004D34CD" w:rsidRDefault="004D34CD" w:rsidP="004D7E46">
            <w:pPr>
              <w:rPr>
                <w:lang w:eastAsia="es-CO"/>
              </w:rPr>
            </w:pPr>
          </w:p>
        </w:tc>
        <w:tc>
          <w:tcPr>
            <w:tcW w:w="1870" w:type="dxa"/>
            <w:vMerge/>
          </w:tcPr>
          <w:p w14:paraId="1970D2E9" w14:textId="77777777" w:rsidR="004D34CD" w:rsidRDefault="004D34CD" w:rsidP="004D7E46">
            <w:pPr>
              <w:rPr>
                <w:lang w:eastAsia="es-CO"/>
              </w:rPr>
            </w:pPr>
          </w:p>
        </w:tc>
      </w:tr>
      <w:tr w:rsidR="004D34CD" w14:paraId="188B213B" w14:textId="77777777" w:rsidTr="00E42FED">
        <w:tc>
          <w:tcPr>
            <w:tcW w:w="1870" w:type="dxa"/>
          </w:tcPr>
          <w:p w14:paraId="07A5FD8C" w14:textId="1AAE350A" w:rsidR="004D34CD" w:rsidRDefault="004D34CD" w:rsidP="004D7E46">
            <w:pPr>
              <w:rPr>
                <w:lang w:eastAsia="es-CO"/>
              </w:rPr>
            </w:pPr>
            <w:r w:rsidRPr="004D34CD">
              <w:rPr>
                <w:lang w:eastAsia="es-CO"/>
              </w:rPr>
              <w:t>Pausa activa como factor de cambio en actividad física en funcionarios públicos</w:t>
            </w:r>
          </w:p>
        </w:tc>
        <w:tc>
          <w:tcPr>
            <w:tcW w:w="1870" w:type="dxa"/>
          </w:tcPr>
          <w:p w14:paraId="05FCA25A" w14:textId="5FBC7F00" w:rsidR="004D34CD" w:rsidRDefault="00E13BEF" w:rsidP="004D7E46">
            <w:pPr>
              <w:rPr>
                <w:lang w:eastAsia="es-CO"/>
              </w:rPr>
            </w:pPr>
            <w:r>
              <w:rPr>
                <w:lang w:eastAsia="es-CO"/>
              </w:rPr>
              <w:t>El programa tiene como centro o espacio de aplicación la población a la que regularmente van dirigidos programas como este: oficinistas</w:t>
            </w:r>
          </w:p>
        </w:tc>
        <w:tc>
          <w:tcPr>
            <w:tcW w:w="1870" w:type="dxa"/>
          </w:tcPr>
          <w:p w14:paraId="47ED1CE7" w14:textId="2348D5E1" w:rsidR="004D34CD" w:rsidRDefault="00E13BEF" w:rsidP="004D7E46">
            <w:pPr>
              <w:rPr>
                <w:lang w:eastAsia="es-CO"/>
              </w:rPr>
            </w:pPr>
            <w:r>
              <w:rPr>
                <w:lang w:eastAsia="es-CO"/>
              </w:rPr>
              <w:t>Aunque los usuarios al principio demostraron interés por el desarrollo de pausas activas, al final del programa se reporta perdida de interés por la continuación de este.</w:t>
            </w:r>
          </w:p>
        </w:tc>
        <w:tc>
          <w:tcPr>
            <w:tcW w:w="1870" w:type="dxa"/>
          </w:tcPr>
          <w:p w14:paraId="6E7AAB52" w14:textId="74C98486" w:rsidR="004D34CD" w:rsidRDefault="00E13BEF" w:rsidP="004D7E46">
            <w:pPr>
              <w:rPr>
                <w:lang w:eastAsia="es-CO"/>
              </w:rPr>
            </w:pPr>
            <w:r>
              <w:rPr>
                <w:lang w:eastAsia="es-CO"/>
              </w:rPr>
              <w:t xml:space="preserve">El programa presenta el desarrollo de estudios de la población en donde fue aplicado, lo cual posibilita </w:t>
            </w:r>
            <w:r w:rsidR="00DB36D7">
              <w:rPr>
                <w:lang w:eastAsia="es-CO"/>
              </w:rPr>
              <w:t>la futura aplicación a otros entornos.</w:t>
            </w:r>
          </w:p>
        </w:tc>
        <w:tc>
          <w:tcPr>
            <w:tcW w:w="1870" w:type="dxa"/>
          </w:tcPr>
          <w:p w14:paraId="730B6E15" w14:textId="595A92C4" w:rsidR="004D34CD" w:rsidRDefault="00DB36D7" w:rsidP="004D7E46">
            <w:pPr>
              <w:rPr>
                <w:lang w:eastAsia="es-CO"/>
              </w:rPr>
            </w:pPr>
            <w:r>
              <w:rPr>
                <w:lang w:eastAsia="es-CO"/>
              </w:rPr>
              <w:t>No se evidencia ningún tipo de dinámica en el estudio, además, la perdida de interés da indicios de una carencia en la exigencia de algún mecanismos o elemento llamativo para los usuarios.</w:t>
            </w:r>
          </w:p>
        </w:tc>
      </w:tr>
      <w:tr w:rsidR="004D34CD" w14:paraId="2FEB1E13" w14:textId="77777777" w:rsidTr="00E42FED">
        <w:tc>
          <w:tcPr>
            <w:tcW w:w="1870" w:type="dxa"/>
          </w:tcPr>
          <w:p w14:paraId="2C8682D1" w14:textId="2B3C907F" w:rsidR="004D34CD" w:rsidRDefault="004D34CD" w:rsidP="004D7E46">
            <w:pPr>
              <w:rPr>
                <w:lang w:eastAsia="es-CO"/>
              </w:rPr>
            </w:pPr>
            <w:r>
              <w:rPr>
                <w:lang w:eastAsia="es-CO"/>
              </w:rPr>
              <w:lastRenderedPageBreak/>
              <w:t>Pausas activas</w:t>
            </w:r>
          </w:p>
        </w:tc>
        <w:tc>
          <w:tcPr>
            <w:tcW w:w="1870" w:type="dxa"/>
          </w:tcPr>
          <w:p w14:paraId="3F55501C" w14:textId="49559BC0" w:rsidR="004D34CD" w:rsidRDefault="00D255ED" w:rsidP="004D7E46">
            <w:pPr>
              <w:rPr>
                <w:lang w:eastAsia="es-CO"/>
              </w:rPr>
            </w:pPr>
            <w:r>
              <w:rPr>
                <w:lang w:eastAsia="es-CO"/>
              </w:rPr>
              <w:t xml:space="preserve">La ARL Sura presento un programa de escritorio con la capacidad de poder ser instalador de forma masiva, lo cual presenta </w:t>
            </w:r>
            <w:r w:rsidR="00754BE9">
              <w:rPr>
                <w:lang w:eastAsia="es-CO"/>
              </w:rPr>
              <w:t>la posibilidad del uso masivo en las empresas.</w:t>
            </w:r>
            <w:r>
              <w:rPr>
                <w:lang w:eastAsia="es-CO"/>
              </w:rPr>
              <w:t xml:space="preserve"> </w:t>
            </w:r>
            <w:r w:rsidR="00754BE9">
              <w:rPr>
                <w:lang w:eastAsia="es-CO"/>
              </w:rPr>
              <w:t xml:space="preserve">Solo que esta característica es común en programas dirigidos al sector empresarial, por lo cual no es un elemento que la haga innovadora. Sin embargo, se aplaude la capacidad que le </w:t>
            </w:r>
            <w:r w:rsidR="00071952">
              <w:rPr>
                <w:lang w:eastAsia="es-CO"/>
              </w:rPr>
              <w:t>brinda a</w:t>
            </w:r>
            <w:r w:rsidR="00754BE9">
              <w:rPr>
                <w:lang w:eastAsia="es-CO"/>
              </w:rPr>
              <w:t xml:space="preserve"> sus usuarios de administrar los horarios de las pausas activas. </w:t>
            </w:r>
          </w:p>
        </w:tc>
        <w:tc>
          <w:tcPr>
            <w:tcW w:w="1870" w:type="dxa"/>
          </w:tcPr>
          <w:p w14:paraId="46EF2740" w14:textId="2A08FF06" w:rsidR="004D34CD" w:rsidRDefault="00071952" w:rsidP="004D7E46">
            <w:pPr>
              <w:rPr>
                <w:lang w:eastAsia="es-CO"/>
              </w:rPr>
            </w:pPr>
            <w:r>
              <w:rPr>
                <w:lang w:eastAsia="es-CO"/>
              </w:rPr>
              <w:t>El principal problema con este programa es la falta de evidencia sobre la respuesta de los usuarios, esto dando a lugar a solo poder quedarse con una opinión propia, sin conocer si fue usado en alguna empresa y que beneficios le brindo a sus usuarios.</w:t>
            </w:r>
          </w:p>
        </w:tc>
        <w:tc>
          <w:tcPr>
            <w:tcW w:w="1870" w:type="dxa"/>
          </w:tcPr>
          <w:p w14:paraId="5FC19D5C" w14:textId="310D96A1" w:rsidR="004D34CD" w:rsidRDefault="00071952" w:rsidP="004D7E46">
            <w:pPr>
              <w:rPr>
                <w:lang w:eastAsia="es-CO"/>
              </w:rPr>
            </w:pPr>
            <w:r>
              <w:rPr>
                <w:lang w:eastAsia="es-CO"/>
              </w:rPr>
              <w:t>Ya que es un programa para ordenadores, y que solo se encuentra disponible solo para equipos con sistema operativo Windows (lo cual limita su rango de uso), se centra solo en personas que su profesión les demanda estar frente a un computador, no da miras de poder ser aplicada en otros espacios laborales diferentes.</w:t>
            </w:r>
          </w:p>
        </w:tc>
        <w:tc>
          <w:tcPr>
            <w:tcW w:w="1870" w:type="dxa"/>
          </w:tcPr>
          <w:p w14:paraId="21BECDD5" w14:textId="1EE09117" w:rsidR="004D34CD" w:rsidRDefault="00071952" w:rsidP="004D7E46">
            <w:pPr>
              <w:rPr>
                <w:lang w:eastAsia="es-CO"/>
              </w:rPr>
            </w:pPr>
            <w:r>
              <w:rPr>
                <w:lang w:eastAsia="es-CO"/>
              </w:rPr>
              <w:t xml:space="preserve">El programa presenta una interfaz amigable al usuario, con la posibilidad de configuración </w:t>
            </w:r>
            <w:r w:rsidR="00E42FED">
              <w:rPr>
                <w:lang w:eastAsia="es-CO"/>
              </w:rPr>
              <w:t>de las</w:t>
            </w:r>
            <w:r>
              <w:rPr>
                <w:lang w:eastAsia="es-CO"/>
              </w:rPr>
              <w:t xml:space="preserve"> pausas activas y videos en donde </w:t>
            </w:r>
            <w:r w:rsidR="00701328">
              <w:rPr>
                <w:lang w:eastAsia="es-CO"/>
              </w:rPr>
              <w:t>se explican os ejercicios, esto a la larga puede volverse en un factor que provoque perdida de interés por parte del usuario.</w:t>
            </w:r>
          </w:p>
        </w:tc>
      </w:tr>
      <w:tr w:rsidR="004D34CD" w14:paraId="2DB15945" w14:textId="77777777" w:rsidTr="00E42FED">
        <w:tc>
          <w:tcPr>
            <w:tcW w:w="1870" w:type="dxa"/>
          </w:tcPr>
          <w:p w14:paraId="69ED937F" w14:textId="4EF3D13C" w:rsidR="004D34CD" w:rsidRDefault="004D34CD" w:rsidP="004D7E46">
            <w:pPr>
              <w:rPr>
                <w:lang w:eastAsia="es-CO"/>
              </w:rPr>
            </w:pPr>
            <w:r>
              <w:rPr>
                <w:lang w:eastAsia="es-CO"/>
              </w:rPr>
              <w:t>Futura Activa 4.0</w:t>
            </w:r>
          </w:p>
        </w:tc>
        <w:tc>
          <w:tcPr>
            <w:tcW w:w="1870" w:type="dxa"/>
          </w:tcPr>
          <w:p w14:paraId="5A404BBF" w14:textId="799C43B0" w:rsidR="004D34CD" w:rsidRDefault="00754BE9" w:rsidP="004D7E46">
            <w:pPr>
              <w:rPr>
                <w:lang w:eastAsia="es-CO"/>
              </w:rPr>
            </w:pPr>
            <w:r>
              <w:rPr>
                <w:lang w:eastAsia="es-CO"/>
              </w:rPr>
              <w:t xml:space="preserve">Este programa de escritorio comparte la característica de poder ser instalado de forma masiva en una red de computadores como lo hace Pausas Activas. Un problema con este programa, la cual la pone en </w:t>
            </w:r>
            <w:r>
              <w:rPr>
                <w:lang w:eastAsia="es-CO"/>
              </w:rPr>
              <w:lastRenderedPageBreak/>
              <w:t xml:space="preserve">desventaja con las demás es que no </w:t>
            </w:r>
            <w:r w:rsidR="00071952">
              <w:rPr>
                <w:lang w:eastAsia="es-CO"/>
              </w:rPr>
              <w:t>les</w:t>
            </w:r>
            <w:r>
              <w:rPr>
                <w:lang w:eastAsia="es-CO"/>
              </w:rPr>
              <w:t xml:space="preserve"> permite a sus usuarios programar los horarios para sus pausas activas.</w:t>
            </w:r>
          </w:p>
        </w:tc>
        <w:tc>
          <w:tcPr>
            <w:tcW w:w="1870" w:type="dxa"/>
          </w:tcPr>
          <w:p w14:paraId="6FA6CBB4" w14:textId="69DB94F4" w:rsidR="004D34CD" w:rsidRDefault="00E42FED" w:rsidP="004D7E46">
            <w:pPr>
              <w:rPr>
                <w:lang w:eastAsia="es-CO"/>
              </w:rPr>
            </w:pPr>
            <w:r>
              <w:rPr>
                <w:lang w:eastAsia="es-CO"/>
              </w:rPr>
              <w:lastRenderedPageBreak/>
              <w:t xml:space="preserve">Al igual que Pausas activas, Futura Activa no presenta evidencias de </w:t>
            </w:r>
            <w:r w:rsidR="0071671E">
              <w:rPr>
                <w:lang w:eastAsia="es-CO"/>
              </w:rPr>
              <w:t xml:space="preserve">su uso en alguna empresa o en algún programa de seguridad y salud en el trabajo, por lo cual no se puede afirmar </w:t>
            </w:r>
            <w:r w:rsidR="0071671E">
              <w:rPr>
                <w:lang w:eastAsia="es-CO"/>
              </w:rPr>
              <w:lastRenderedPageBreak/>
              <w:t>ningún dato de beneficio a los usuarios.</w:t>
            </w:r>
          </w:p>
        </w:tc>
        <w:tc>
          <w:tcPr>
            <w:tcW w:w="1870" w:type="dxa"/>
          </w:tcPr>
          <w:p w14:paraId="6CE1B91D" w14:textId="5611BD78" w:rsidR="004D34CD" w:rsidRDefault="004E35B3" w:rsidP="004D7E46">
            <w:pPr>
              <w:rPr>
                <w:lang w:eastAsia="es-CO"/>
              </w:rPr>
            </w:pPr>
            <w:r>
              <w:rPr>
                <w:lang w:eastAsia="es-CO"/>
              </w:rPr>
              <w:lastRenderedPageBreak/>
              <w:t>Al ser un programa de ordenador, no permite el uso por parte de usuarios que no trabajan todo el día frente a una computadora.</w:t>
            </w:r>
          </w:p>
        </w:tc>
        <w:tc>
          <w:tcPr>
            <w:tcW w:w="1870" w:type="dxa"/>
          </w:tcPr>
          <w:p w14:paraId="2A879023" w14:textId="260A2C1B" w:rsidR="004D34CD" w:rsidRDefault="004E35B3" w:rsidP="004D7E46">
            <w:pPr>
              <w:rPr>
                <w:lang w:eastAsia="es-CO"/>
              </w:rPr>
            </w:pPr>
            <w:r>
              <w:rPr>
                <w:lang w:eastAsia="es-CO"/>
              </w:rPr>
              <w:t xml:space="preserve">Ente programa limita las acciones del usuario a solo responder a alertas que aparecen en su pantalla y al ser aceptadas reproducirán una serie de videos en donde se indica la forma correcta de </w:t>
            </w:r>
            <w:r>
              <w:rPr>
                <w:lang w:eastAsia="es-CO"/>
              </w:rPr>
              <w:lastRenderedPageBreak/>
              <w:t>realizar algunos ejercicios, es decir, el usuario no puede configurar el tipo de ejercicios que quiere realizar ni los horarios, ya que las alertas serán cada 45 minutos. A la larga el usuario no tendrá interés por realizar sus ejercicios.</w:t>
            </w:r>
          </w:p>
        </w:tc>
      </w:tr>
      <w:tr w:rsidR="004D34CD" w14:paraId="2C567E9B" w14:textId="77777777" w:rsidTr="00E42FED">
        <w:tc>
          <w:tcPr>
            <w:tcW w:w="1870" w:type="dxa"/>
          </w:tcPr>
          <w:p w14:paraId="07BA7BA5" w14:textId="721C6567" w:rsidR="004D34CD" w:rsidRDefault="004D34CD" w:rsidP="004D7E46">
            <w:pPr>
              <w:rPr>
                <w:lang w:eastAsia="es-CO"/>
              </w:rPr>
            </w:pPr>
            <w:r>
              <w:rPr>
                <w:lang w:eastAsia="es-CO"/>
              </w:rPr>
              <w:lastRenderedPageBreak/>
              <w:t>Pausapp</w:t>
            </w:r>
          </w:p>
        </w:tc>
        <w:tc>
          <w:tcPr>
            <w:tcW w:w="1870" w:type="dxa"/>
          </w:tcPr>
          <w:p w14:paraId="182618AC" w14:textId="59CB9436" w:rsidR="004D34CD" w:rsidRDefault="00754BE9" w:rsidP="004D7E46">
            <w:pPr>
              <w:rPr>
                <w:lang w:eastAsia="es-CO"/>
              </w:rPr>
            </w:pPr>
            <w:r>
              <w:rPr>
                <w:lang w:eastAsia="es-CO"/>
              </w:rPr>
              <w:t xml:space="preserve">softuS en su aplicación </w:t>
            </w:r>
            <w:r w:rsidR="00071952">
              <w:rPr>
                <w:lang w:eastAsia="es-CO"/>
              </w:rPr>
              <w:t>les</w:t>
            </w:r>
            <w:r>
              <w:rPr>
                <w:lang w:eastAsia="es-CO"/>
              </w:rPr>
              <w:t xml:space="preserve"> da a sus usuarios la capacidad de tener en su celular la posibilidad de poder programar los momentos en la semana (ya que permite solo programar un tipo de pausa para un especifico horario)</w:t>
            </w:r>
            <w:r w:rsidR="00071952">
              <w:rPr>
                <w:lang w:eastAsia="es-CO"/>
              </w:rPr>
              <w:t xml:space="preserve">. La idea de tener en tu dispositivo móvil (sea Android o iOS) el acceso a ejercicios que pueden realizar individual o en grupo presenta </w:t>
            </w:r>
            <w:r w:rsidR="00071952">
              <w:rPr>
                <w:lang w:eastAsia="es-CO"/>
              </w:rPr>
              <w:lastRenderedPageBreak/>
              <w:t>un concepto innovador</w:t>
            </w:r>
          </w:p>
        </w:tc>
        <w:tc>
          <w:tcPr>
            <w:tcW w:w="1870" w:type="dxa"/>
          </w:tcPr>
          <w:p w14:paraId="088D4D03" w14:textId="2C3B75E7" w:rsidR="004D34CD" w:rsidRDefault="0071671E" w:rsidP="004D7E46">
            <w:pPr>
              <w:rPr>
                <w:lang w:eastAsia="es-CO"/>
              </w:rPr>
            </w:pPr>
            <w:r>
              <w:rPr>
                <w:lang w:eastAsia="es-CO"/>
              </w:rPr>
              <w:lastRenderedPageBreak/>
              <w:t xml:space="preserve">No existen evidencias de experiencia de usuarios de Pausapp, aparte de las reseñas que tiene la aplicación en las tiendas de aplicas, </w:t>
            </w:r>
            <w:r w:rsidR="004E35B3">
              <w:rPr>
                <w:lang w:eastAsia="es-CO"/>
              </w:rPr>
              <w:t>que,</w:t>
            </w:r>
            <w:r>
              <w:rPr>
                <w:lang w:eastAsia="es-CO"/>
              </w:rPr>
              <w:t xml:space="preserve"> aunque buenas, son pocas y no se pueden tomar como pruebas validas </w:t>
            </w:r>
            <w:r w:rsidR="004E35B3">
              <w:rPr>
                <w:lang w:eastAsia="es-CO"/>
              </w:rPr>
              <w:t>en una investigación.</w:t>
            </w:r>
          </w:p>
        </w:tc>
        <w:tc>
          <w:tcPr>
            <w:tcW w:w="1870" w:type="dxa"/>
          </w:tcPr>
          <w:p w14:paraId="2FD02D5B" w14:textId="729B44E5" w:rsidR="004D34CD" w:rsidRDefault="004E35B3" w:rsidP="004D7E46">
            <w:pPr>
              <w:rPr>
                <w:lang w:eastAsia="es-CO"/>
              </w:rPr>
            </w:pPr>
            <w:r>
              <w:rPr>
                <w:lang w:eastAsia="es-CO"/>
              </w:rPr>
              <w:t xml:space="preserve">Al ser una aplicación móvil, esto le da la ventaja a usuarios que no cuenta con un computador en su </w:t>
            </w:r>
            <w:r w:rsidR="00B63643">
              <w:rPr>
                <w:lang w:eastAsia="es-CO"/>
              </w:rPr>
              <w:t>trabajo,</w:t>
            </w:r>
            <w:r>
              <w:rPr>
                <w:lang w:eastAsia="es-CO"/>
              </w:rPr>
              <w:t xml:space="preserve"> pero realizan todo el día alguna labor rutinaria. </w:t>
            </w:r>
          </w:p>
        </w:tc>
        <w:tc>
          <w:tcPr>
            <w:tcW w:w="1870" w:type="dxa"/>
          </w:tcPr>
          <w:p w14:paraId="6068B78D" w14:textId="361F0169" w:rsidR="004D34CD" w:rsidRDefault="00B63643" w:rsidP="00546603">
            <w:pPr>
              <w:keepNext/>
              <w:rPr>
                <w:lang w:eastAsia="es-CO"/>
              </w:rPr>
            </w:pPr>
            <w:r>
              <w:rPr>
                <w:lang w:eastAsia="es-CO"/>
              </w:rPr>
              <w:t xml:space="preserve">La aplicación presenta una interfaz de usuario que es muy fluida, en la que se le permite al usuario configurar sus pausas activas, pero en ellas se realizaran los mismos ejercicios, por lo que se le genera al usuario un estado de rutina, por lo cual el usuario no encontrara ninguna novedad en la aplicación, aunque por medio de actualizaciones podrían mejorar la </w:t>
            </w:r>
            <w:r>
              <w:rPr>
                <w:lang w:eastAsia="es-CO"/>
              </w:rPr>
              <w:lastRenderedPageBreak/>
              <w:t xml:space="preserve">interacción del usuario. </w:t>
            </w:r>
          </w:p>
        </w:tc>
      </w:tr>
    </w:tbl>
    <w:p w14:paraId="6CC87D8F" w14:textId="6F310E55" w:rsidR="004D34CD" w:rsidRDefault="00546603" w:rsidP="00546603">
      <w:pPr>
        <w:pStyle w:val="Descripcin"/>
        <w:rPr>
          <w:lang w:eastAsia="es-CO"/>
        </w:rPr>
      </w:pPr>
      <w:bookmarkStart w:id="104" w:name="_Toc54086301"/>
      <w:r>
        <w:lastRenderedPageBreak/>
        <w:t xml:space="preserve">Tabla </w:t>
      </w:r>
      <w:fldSimple w:instr=" SEQ Tabla \* ARABIC ">
        <w:r w:rsidR="002B65BF">
          <w:rPr>
            <w:noProof/>
          </w:rPr>
          <w:t>3</w:t>
        </w:r>
      </w:fldSimple>
      <w:r>
        <w:t xml:space="preserve"> Valoración de los trabajos seleccionados con relación alos aspectos definidos anteriormente</w:t>
      </w:r>
      <w:bookmarkEnd w:id="104"/>
    </w:p>
    <w:p w14:paraId="65D276DD" w14:textId="23428134" w:rsidR="00105063" w:rsidRDefault="00105063" w:rsidP="00105063">
      <w:pPr>
        <w:pStyle w:val="Ttulo2"/>
        <w:rPr>
          <w:lang w:eastAsia="es-CO"/>
        </w:rPr>
      </w:pPr>
      <w:bookmarkStart w:id="105" w:name="_Toc56802374"/>
      <w:r>
        <w:rPr>
          <w:lang w:eastAsia="es-CO"/>
        </w:rPr>
        <w:t>Conclusión</w:t>
      </w:r>
      <w:bookmarkEnd w:id="105"/>
      <w:r>
        <w:rPr>
          <w:lang w:eastAsia="es-CO"/>
        </w:rPr>
        <w:t xml:space="preserve"> </w:t>
      </w:r>
    </w:p>
    <w:p w14:paraId="72D39265" w14:textId="76F9BCF2" w:rsidR="004D7E46" w:rsidRPr="003F0DF5" w:rsidRDefault="00B63643" w:rsidP="00B63643">
      <w:pPr>
        <w:tabs>
          <w:tab w:val="left" w:pos="3695"/>
        </w:tabs>
        <w:rPr>
          <w:lang w:eastAsia="es-CO"/>
        </w:rPr>
      </w:pPr>
      <w:r>
        <w:rPr>
          <w:lang w:eastAsia="es-CO"/>
        </w:rPr>
        <w:t>El base al análisis realizado con relación a cada uno de los aspectos de los trabajaos, podemos encontrar que nuestro proyecto, una aplicación móvil con uso de la gamificación enfocada en las pausas activas y el uso de realidad aumentada para generarle a nuestros usuarios una mejor experiencia</w:t>
      </w:r>
      <w:r w:rsidR="00105063">
        <w:rPr>
          <w:lang w:eastAsia="es-CO"/>
        </w:rPr>
        <w:t>, la cual puede mantenerlos por mayor tiempo más cautivados por el contenido de la aplicación, brindando la capacidad de que cualquier persona que realice un trabajo que le genere una rutina pueda programar sus pausas activas, las zonas del cuerpo a las cuales quiere hacer enfoque, además de que los ejercicios estarán enfocados en la información que nos brinde el usuario al momento de su registro, en donde recogeremos datos sobre su actividad física, su fisionomía, enfermedades que sufra y datos de vital importancia para generar un perfil de cada usuario.</w:t>
      </w:r>
    </w:p>
    <w:p w14:paraId="08F17CB6" w14:textId="77777777" w:rsidR="0031716B" w:rsidRPr="00A07EC8" w:rsidRDefault="0031716B" w:rsidP="0031716B"/>
    <w:p w14:paraId="383DB7E2" w14:textId="7323AF3A" w:rsidR="000140D6" w:rsidRDefault="000140D6" w:rsidP="005B1AE4"/>
    <w:p w14:paraId="01F35EEC" w14:textId="5DC03E76" w:rsidR="0031716B" w:rsidRPr="000140D6" w:rsidRDefault="0031716B" w:rsidP="005B1AE4">
      <w:r>
        <w:br w:type="page"/>
      </w:r>
    </w:p>
    <w:p w14:paraId="7972B595" w14:textId="61A6A402" w:rsidR="00EA2478" w:rsidRDefault="00BE557E" w:rsidP="005B1AE4">
      <w:pPr>
        <w:pStyle w:val="Ttulo1"/>
      </w:pPr>
      <w:bookmarkStart w:id="106" w:name="_Toc56802375"/>
      <w:r>
        <w:lastRenderedPageBreak/>
        <w:t>PREGUNTA GENERADORA</w:t>
      </w:r>
      <w:bookmarkEnd w:id="106"/>
    </w:p>
    <w:p w14:paraId="50EEBCBD" w14:textId="45CDA9A4" w:rsidR="00BE557E" w:rsidRPr="00BE557E" w:rsidRDefault="00BE557E" w:rsidP="00BE557E">
      <w:r w:rsidRPr="000140D6">
        <w:t>¿</w:t>
      </w:r>
      <w:r>
        <w:t xml:space="preserve">De qué manera puede asegurarse una correcta implementación de las pausas activas, junto con su inspección y regulación </w:t>
      </w:r>
      <w:r w:rsidR="00E20586">
        <w:t>por parte de</w:t>
      </w:r>
      <w:r>
        <w:t xml:space="preserve"> las empresas colombianas</w:t>
      </w:r>
      <w:r w:rsidRPr="000140D6">
        <w:t>?</w:t>
      </w:r>
    </w:p>
    <w:p w14:paraId="43766E31" w14:textId="3410895E" w:rsidR="005B1AE4" w:rsidRDefault="00D61639" w:rsidP="005B1AE4">
      <w:pPr>
        <w:pStyle w:val="Ttulo1"/>
      </w:pPr>
      <w:bookmarkStart w:id="107" w:name="_Toc56802376"/>
      <w:r>
        <w:t>OBJETIVOS</w:t>
      </w:r>
      <w:bookmarkEnd w:id="107"/>
    </w:p>
    <w:p w14:paraId="316E19DB" w14:textId="77777777" w:rsidR="005B1AE4" w:rsidRDefault="005B1AE4" w:rsidP="005B1AE4">
      <w:pPr>
        <w:pStyle w:val="Ttulo2"/>
      </w:pPr>
      <w:bookmarkStart w:id="108" w:name="_Toc56802377"/>
      <w:r>
        <w:t>Objetivo general</w:t>
      </w:r>
      <w:bookmarkEnd w:id="108"/>
    </w:p>
    <w:p w14:paraId="4F34C333" w14:textId="77777777" w:rsidR="003943C6" w:rsidRDefault="003943C6" w:rsidP="005B1AE4">
      <w:pPr>
        <w:pStyle w:val="Ttulo2"/>
        <w:rPr>
          <w:rFonts w:eastAsiaTheme="minorHAnsi" w:cstheme="minorBidi"/>
          <w:color w:val="auto"/>
          <w:sz w:val="22"/>
          <w:szCs w:val="22"/>
        </w:rPr>
      </w:pPr>
      <w:bookmarkStart w:id="109" w:name="_Toc56802378"/>
      <w:r w:rsidRPr="003943C6">
        <w:rPr>
          <w:rFonts w:eastAsiaTheme="minorHAnsi" w:cstheme="minorBidi"/>
          <w:color w:val="auto"/>
          <w:sz w:val="22"/>
          <w:szCs w:val="22"/>
        </w:rPr>
        <w:t>Desarrollar una aplicación que contribuya con la correcta implementación de las pausas activas de los trabajadores en las empresas colombianas por medio de la gamificación</w:t>
      </w:r>
      <w:bookmarkEnd w:id="109"/>
    </w:p>
    <w:p w14:paraId="7D55A4C1" w14:textId="27A0644E" w:rsidR="005B1AE4" w:rsidRPr="005B1AE4" w:rsidRDefault="005B1AE4" w:rsidP="005B1AE4">
      <w:pPr>
        <w:pStyle w:val="Ttulo2"/>
      </w:pPr>
      <w:bookmarkStart w:id="110" w:name="_Toc56802379"/>
      <w:r>
        <w:t>Objetivos específicos</w:t>
      </w:r>
      <w:bookmarkEnd w:id="110"/>
      <w:r w:rsidR="00C70944">
        <w:t xml:space="preserve"> </w:t>
      </w:r>
    </w:p>
    <w:p w14:paraId="2F3915CB" w14:textId="0D258DBF" w:rsidR="00BA4ABA" w:rsidRPr="00BA4ABA" w:rsidRDefault="00BA4ABA" w:rsidP="00BA4ABA">
      <w:pPr>
        <w:pStyle w:val="Prrafodelista"/>
        <w:numPr>
          <w:ilvl w:val="0"/>
          <w:numId w:val="4"/>
        </w:numPr>
      </w:pPr>
      <w:r w:rsidRPr="00BA4ABA">
        <w:t>Establecer la integración a la infraestructura de los dispositivos y la funcionalidad en tiempo real de la aplicación</w:t>
      </w:r>
    </w:p>
    <w:p w14:paraId="3C05D13B" w14:textId="4F9C3AF0" w:rsidR="00BA4ABA" w:rsidRDefault="00BA4ABA" w:rsidP="00BA4ABA">
      <w:pPr>
        <w:pStyle w:val="Prrafodelista"/>
        <w:numPr>
          <w:ilvl w:val="0"/>
          <w:numId w:val="4"/>
        </w:numPr>
      </w:pPr>
      <w:r w:rsidRPr="00BA4ABA">
        <w:t>Diseñar la experiencia de usuario y la interfaz de usuario de la aplicación móvil</w:t>
      </w:r>
    </w:p>
    <w:p w14:paraId="378DF4C9" w14:textId="64A0EBA7" w:rsidR="008D17FE" w:rsidRDefault="008D17FE" w:rsidP="00BA4ABA">
      <w:pPr>
        <w:pStyle w:val="Prrafodelista"/>
        <w:numPr>
          <w:ilvl w:val="0"/>
          <w:numId w:val="4"/>
        </w:numPr>
      </w:pPr>
      <w:r>
        <w:t>Diseñar la experiencia de usuario y la interfaz de usuario de la aplicación web</w:t>
      </w:r>
    </w:p>
    <w:p w14:paraId="0C7D5F0E" w14:textId="07D4A48E" w:rsidR="008D17FE" w:rsidRPr="00BA4ABA" w:rsidRDefault="008D17FE" w:rsidP="00BA4ABA">
      <w:pPr>
        <w:pStyle w:val="Prrafodelista"/>
        <w:numPr>
          <w:ilvl w:val="0"/>
          <w:numId w:val="4"/>
        </w:numPr>
      </w:pPr>
      <w:r>
        <w:t xml:space="preserve">Construir un </w:t>
      </w:r>
      <w:r w:rsidRPr="008D17FE">
        <w:rPr>
          <w:u w:val="single"/>
        </w:rPr>
        <w:t>backend</w:t>
      </w:r>
      <w:r>
        <w:t xml:space="preserve"> por medio del cual se garantice el acceso a las funcionalidades de APPAUSA:</w:t>
      </w:r>
    </w:p>
    <w:p w14:paraId="277A87ED" w14:textId="22BA6AD3" w:rsidR="008D17FE" w:rsidRPr="00BA4ABA" w:rsidRDefault="00BA4ABA" w:rsidP="008D17FE">
      <w:pPr>
        <w:pStyle w:val="Prrafodelista"/>
        <w:numPr>
          <w:ilvl w:val="0"/>
          <w:numId w:val="4"/>
        </w:numPr>
      </w:pPr>
      <w:r w:rsidRPr="00BA4ABA">
        <w:t>Implementar los diseños de la aplicación en un entorno de desarrollo nativo de Android</w:t>
      </w:r>
    </w:p>
    <w:p w14:paraId="053973D0" w14:textId="2D5A4CD3" w:rsidR="00BA4ABA" w:rsidRDefault="008F1CD3" w:rsidP="00BA4ABA">
      <w:pPr>
        <w:pStyle w:val="Prrafodelista"/>
        <w:numPr>
          <w:ilvl w:val="0"/>
          <w:numId w:val="4"/>
        </w:numPr>
      </w:pPr>
      <w:r>
        <w:t>Validar</w:t>
      </w:r>
      <w:r w:rsidR="00BA4ABA" w:rsidRPr="00BA4ABA">
        <w:t xml:space="preserve"> la corrección de errores funcionales, de uso</w:t>
      </w:r>
      <w:r>
        <w:t xml:space="preserve"> con relación a los conceptos de salud</w:t>
      </w:r>
      <w:r w:rsidR="00BA4ABA" w:rsidRPr="00BA4ABA">
        <w:t xml:space="preserve"> y de rendimiento de la aplicación.</w:t>
      </w:r>
    </w:p>
    <w:p w14:paraId="721FA134" w14:textId="77777777" w:rsidR="008F1CD3" w:rsidRPr="00BA4ABA" w:rsidRDefault="008F1CD3" w:rsidP="00E20586"/>
    <w:p w14:paraId="65821847" w14:textId="77F42DA8" w:rsidR="00E849B1" w:rsidRDefault="00AA36DC" w:rsidP="00AA36DC">
      <w:pPr>
        <w:pStyle w:val="Ttulo1"/>
      </w:pPr>
      <w:bookmarkStart w:id="111" w:name="_Toc56802380"/>
      <w:r>
        <w:t>LIMITACIONES</w:t>
      </w:r>
      <w:bookmarkEnd w:id="111"/>
    </w:p>
    <w:p w14:paraId="6AC7B5CE" w14:textId="3042D9C8" w:rsidR="00AA36DC" w:rsidRPr="00AA36DC" w:rsidRDefault="00AA36DC" w:rsidP="008F1CD3">
      <w:pPr>
        <w:pStyle w:val="Prrafodelista"/>
        <w:numPr>
          <w:ilvl w:val="0"/>
          <w:numId w:val="30"/>
        </w:numPr>
        <w:jc w:val="left"/>
      </w:pPr>
      <w:r w:rsidRPr="00AA36DC">
        <w:t xml:space="preserve">La </w:t>
      </w:r>
      <w:r w:rsidR="003943C6">
        <w:t>a</w:t>
      </w:r>
      <w:r w:rsidRPr="00AA36DC">
        <w:t>plicación será implementada en los trabajadores de la parte administrativa de la Universidad de San Buenaventura, Bogotá.</w:t>
      </w:r>
    </w:p>
    <w:p w14:paraId="5061879D" w14:textId="77777777" w:rsidR="00AA36DC" w:rsidRPr="00AA36DC" w:rsidRDefault="00AA36DC" w:rsidP="008F1CD3">
      <w:pPr>
        <w:pStyle w:val="Prrafodelista"/>
        <w:numPr>
          <w:ilvl w:val="0"/>
          <w:numId w:val="30"/>
        </w:numPr>
        <w:jc w:val="left"/>
      </w:pPr>
      <w:r w:rsidRPr="00AA36DC">
        <w:t>La aplicación no se encargará del análisis de los datos recogidos relacionados con las actividades de los usuarios.</w:t>
      </w:r>
    </w:p>
    <w:p w14:paraId="489C6F05" w14:textId="77777777" w:rsidR="00AA36DC" w:rsidRPr="00AA36DC" w:rsidRDefault="00AA36DC" w:rsidP="008F1CD3">
      <w:pPr>
        <w:pStyle w:val="Prrafodelista"/>
        <w:numPr>
          <w:ilvl w:val="0"/>
          <w:numId w:val="30"/>
        </w:numPr>
        <w:jc w:val="left"/>
      </w:pPr>
      <w:r w:rsidRPr="00AA36DC">
        <w:t>La aplicación requerirá acceso a funciones del teléfono, tales como cámara, GPS, giroscopio y acceso a internet, para su correcto funcionamiento.</w:t>
      </w:r>
    </w:p>
    <w:p w14:paraId="345BFC9E" w14:textId="77777777" w:rsidR="00AA36DC" w:rsidRPr="00AA36DC" w:rsidRDefault="00AA36DC" w:rsidP="008F1CD3">
      <w:pPr>
        <w:pStyle w:val="Prrafodelista"/>
        <w:numPr>
          <w:ilvl w:val="0"/>
          <w:numId w:val="30"/>
        </w:numPr>
        <w:jc w:val="left"/>
      </w:pPr>
      <w:r w:rsidRPr="00AA36DC">
        <w:t>La aplicación no tendrá “In-app purchases” o compras dentro de la aplicación.</w:t>
      </w:r>
    </w:p>
    <w:p w14:paraId="47F6FF28" w14:textId="7EC6147D" w:rsidR="00AA36DC" w:rsidRDefault="00AA36DC" w:rsidP="008F1CD3">
      <w:pPr>
        <w:pStyle w:val="Prrafodelista"/>
        <w:numPr>
          <w:ilvl w:val="0"/>
          <w:numId w:val="30"/>
        </w:numPr>
        <w:jc w:val="left"/>
      </w:pPr>
      <w:r w:rsidRPr="00AA36DC">
        <w:t>La aplicación se encontrará en español.</w:t>
      </w:r>
    </w:p>
    <w:p w14:paraId="100CFF17" w14:textId="5DA2DC9C" w:rsidR="00AA36DC" w:rsidRDefault="00AA36DC" w:rsidP="008F1CD3">
      <w:pPr>
        <w:pStyle w:val="Prrafodelista"/>
        <w:jc w:val="left"/>
      </w:pPr>
    </w:p>
    <w:p w14:paraId="4BF642E9" w14:textId="6D3E030C" w:rsidR="00AA36DC" w:rsidRPr="008F1CD3" w:rsidRDefault="00AA36DC" w:rsidP="008F1CD3">
      <w:pPr>
        <w:pStyle w:val="Ttulo1"/>
      </w:pPr>
      <w:bookmarkStart w:id="112" w:name="_Toc56802381"/>
      <w:r w:rsidRPr="008F1CD3">
        <w:t>ALCANCES</w:t>
      </w:r>
      <w:bookmarkEnd w:id="112"/>
    </w:p>
    <w:p w14:paraId="755818E6" w14:textId="473354D1" w:rsidR="00AA36DC" w:rsidRPr="00AA36DC" w:rsidRDefault="00AA36DC" w:rsidP="008F1CD3">
      <w:pPr>
        <w:pStyle w:val="Prrafodelista"/>
        <w:numPr>
          <w:ilvl w:val="0"/>
          <w:numId w:val="32"/>
        </w:numPr>
        <w:jc w:val="left"/>
      </w:pPr>
      <w:r w:rsidRPr="00AA36DC">
        <w:t xml:space="preserve">La aplicación contará </w:t>
      </w:r>
      <w:r w:rsidR="00E20586">
        <w:t xml:space="preserve">con </w:t>
      </w:r>
      <w:r w:rsidRPr="00AA36DC">
        <w:t>un registro de cada uno de los usuarios, en donde se incluirán datos de la empresa donde labora e información sobre la salud de cada empleado</w:t>
      </w:r>
      <w:r w:rsidR="00E20586">
        <w:t xml:space="preserve">, necesaria para generar un perfil del usuario y de esta forma poder generar los </w:t>
      </w:r>
      <w:r w:rsidR="003943C6">
        <w:t>ejercicios acordes</w:t>
      </w:r>
      <w:r w:rsidR="00E20586">
        <w:t xml:space="preserve"> al perfil de salud la persona</w:t>
      </w:r>
      <w:r w:rsidRPr="00AA36DC">
        <w:t>.</w:t>
      </w:r>
    </w:p>
    <w:p w14:paraId="4FC01695" w14:textId="77777777" w:rsidR="00AA36DC" w:rsidRPr="00AA36DC" w:rsidRDefault="00AA36DC" w:rsidP="008F1CD3">
      <w:pPr>
        <w:pStyle w:val="Prrafodelista"/>
        <w:numPr>
          <w:ilvl w:val="0"/>
          <w:numId w:val="32"/>
        </w:numPr>
        <w:jc w:val="left"/>
      </w:pPr>
      <w:r w:rsidRPr="00AA36DC">
        <w:t>La aplicación solo trabajara en función de los datos de salud que proporcione el usuario.</w:t>
      </w:r>
    </w:p>
    <w:p w14:paraId="172F22AE" w14:textId="77777777" w:rsidR="00AA36DC" w:rsidRPr="00AA36DC" w:rsidRDefault="00AA36DC" w:rsidP="008F1CD3">
      <w:pPr>
        <w:pStyle w:val="Prrafodelista"/>
        <w:numPr>
          <w:ilvl w:val="0"/>
          <w:numId w:val="32"/>
        </w:numPr>
        <w:jc w:val="left"/>
      </w:pPr>
      <w:r w:rsidRPr="00AA36DC">
        <w:t>La aplicación le entregara a cada usuario resúmenes periódicos sobre su avance mediante notificaciones.</w:t>
      </w:r>
    </w:p>
    <w:p w14:paraId="06522ACE" w14:textId="1070C3C7" w:rsidR="00AA36DC" w:rsidRDefault="00AA36DC" w:rsidP="008F1CD3">
      <w:pPr>
        <w:pStyle w:val="Prrafodelista"/>
        <w:numPr>
          <w:ilvl w:val="0"/>
          <w:numId w:val="32"/>
        </w:numPr>
        <w:jc w:val="left"/>
      </w:pPr>
      <w:r w:rsidRPr="00AA36DC">
        <w:lastRenderedPageBreak/>
        <w:t>La aplicación no tendrá pagos requeridos para su funcionamiento por parte de los empleados, solo se les cobrará a las empresas que quieran usarla con sus empleados.</w:t>
      </w:r>
    </w:p>
    <w:p w14:paraId="51135DE4" w14:textId="2DF7A0A9" w:rsidR="009539F1" w:rsidRDefault="009539F1" w:rsidP="008F1CD3">
      <w:pPr>
        <w:pStyle w:val="Prrafodelista"/>
        <w:numPr>
          <w:ilvl w:val="0"/>
          <w:numId w:val="32"/>
        </w:numPr>
        <w:jc w:val="left"/>
      </w:pPr>
      <w:r>
        <w:t>Se entregaran dos productos: una aplicación web por medio de la cual se administren los datos requeridos para la gestión de los empleados por parte del sector de talento humano de cada empresa, por otro lado, la aplicación móvil por medio de la cual los empleados tendrá acceso a las actividades de pausas activas.</w:t>
      </w:r>
    </w:p>
    <w:p w14:paraId="6649029D" w14:textId="073E24D4" w:rsidR="008F1CD3" w:rsidRPr="00AA36DC" w:rsidRDefault="008F1CD3" w:rsidP="008F1CD3">
      <w:pPr>
        <w:pStyle w:val="Prrafodelista"/>
        <w:numPr>
          <w:ilvl w:val="0"/>
          <w:numId w:val="32"/>
        </w:numPr>
        <w:jc w:val="left"/>
      </w:pPr>
      <w:r w:rsidRPr="00AA36DC">
        <w:t>La aplicación solo estará disponible para dispositivos Android 6,0 (Marshmallow) o superiores</w:t>
      </w:r>
      <w:r w:rsidR="003943C6">
        <w:t>, y será entregada mediante. APK</w:t>
      </w:r>
      <w:r w:rsidRPr="00AA36DC">
        <w:t>, ni para dispositivos iOS.</w:t>
      </w:r>
    </w:p>
    <w:p w14:paraId="1940E027" w14:textId="77777777" w:rsidR="00AA36DC" w:rsidRPr="00AA36DC" w:rsidRDefault="00AA36DC" w:rsidP="008F1CD3">
      <w:pPr>
        <w:pStyle w:val="Prrafodelista"/>
        <w:numPr>
          <w:ilvl w:val="0"/>
          <w:numId w:val="32"/>
        </w:numPr>
        <w:jc w:val="left"/>
      </w:pPr>
      <w:r w:rsidRPr="00AA36DC">
        <w:t>La aplicación solo estará disponible para las empresas y sus trabajadores.</w:t>
      </w:r>
    </w:p>
    <w:p w14:paraId="3B2E83DC" w14:textId="77777777" w:rsidR="00AA36DC" w:rsidRPr="00AA36DC" w:rsidRDefault="00AA36DC" w:rsidP="00AA36DC"/>
    <w:p w14:paraId="45B65850" w14:textId="77777777" w:rsidR="00126C81" w:rsidRDefault="002157F3" w:rsidP="00126C81">
      <w:pPr>
        <w:pStyle w:val="Ttulo1"/>
        <w:rPr>
          <w:rFonts w:eastAsiaTheme="minorHAnsi"/>
        </w:rPr>
      </w:pPr>
      <w:r>
        <w:br w:type="page"/>
      </w:r>
      <w:bookmarkStart w:id="113" w:name="_Toc38210855"/>
      <w:bookmarkStart w:id="114" w:name="_Toc56802382"/>
      <w:r w:rsidR="00126C81">
        <w:rPr>
          <w:rFonts w:eastAsia="Times New Roman"/>
          <w:lang w:eastAsia="es-CO"/>
        </w:rPr>
        <w:lastRenderedPageBreak/>
        <w:t>METODOLOGIA</w:t>
      </w:r>
      <w:bookmarkEnd w:id="113"/>
      <w:bookmarkEnd w:id="114"/>
    </w:p>
    <w:p w14:paraId="7F66BBDE"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Inicio: en esta fase se realizará todas las investigaciones y estudios necesarios para el desarrollo del proyecto.</w:t>
      </w:r>
    </w:p>
    <w:p w14:paraId="2342267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l contexto en donde se aplicación móvil.</w:t>
      </w:r>
    </w:p>
    <w:p w14:paraId="3BC97B0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s ventajas competitivas de la aplicación y la viabilidad de esta en el contexto de aplicación, el cual es el espacio laboral.</w:t>
      </w:r>
    </w:p>
    <w:p w14:paraId="3B812A9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 integración y necesidades de infraestructura</w:t>
      </w:r>
    </w:p>
    <w:p w14:paraId="654C7A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aportes a los usuarios por parte de la aplicación móvil.</w:t>
      </w:r>
    </w:p>
    <w:p w14:paraId="4206C2A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contenidos de las pausas activas en las empresas.</w:t>
      </w:r>
    </w:p>
    <w:p w14:paraId="1865459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lección de las tecnologías para el desarrollo de la aplicación</w:t>
      </w:r>
    </w:p>
    <w:p w14:paraId="002ADC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0768CB0F" w14:textId="77777777" w:rsidR="00126C81" w:rsidRDefault="00126C81" w:rsidP="00126C81">
      <w:pPr>
        <w:pStyle w:val="Prrafodelista"/>
        <w:ind w:left="792"/>
        <w:rPr>
          <w:rFonts w:eastAsia="Times New Roman"/>
          <w:lang w:eastAsia="es-CO"/>
        </w:rPr>
      </w:pPr>
    </w:p>
    <w:p w14:paraId="5A42A2B7"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eño de la aplicación: en esta fase se realizará el diseño general de la aplicación.</w:t>
      </w:r>
    </w:p>
    <w:p w14:paraId="49692B6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tipo de aplicación (Nativa, Web o Híbrida).</w:t>
      </w:r>
    </w:p>
    <w:p w14:paraId="62B2CC4F" w14:textId="6DE51EC6"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 la plataforma de desarrollo (Android).</w:t>
      </w:r>
    </w:p>
    <w:p w14:paraId="0054CD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lenguaje de programación a utilizar.</w:t>
      </w:r>
    </w:p>
    <w:p w14:paraId="506B597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experiencia de usuario.</w:t>
      </w:r>
    </w:p>
    <w:p w14:paraId="41547942"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s actividades del usuario.</w:t>
      </w:r>
    </w:p>
    <w:p w14:paraId="60BCBC5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interfaz de usuario.</w:t>
      </w:r>
    </w:p>
    <w:p w14:paraId="4391DD2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aplicación.</w:t>
      </w:r>
    </w:p>
    <w:p w14:paraId="4DDEC81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76AECB6E" w14:textId="77777777" w:rsidR="00126C81" w:rsidRDefault="00126C81" w:rsidP="00126C81">
      <w:pPr>
        <w:pStyle w:val="Prrafodelista"/>
        <w:ind w:left="792"/>
        <w:rPr>
          <w:rFonts w:eastAsia="Times New Roman"/>
          <w:lang w:eastAsia="es-CO"/>
        </w:rPr>
      </w:pPr>
    </w:p>
    <w:p w14:paraId="2ABF3A31" w14:textId="6595B09A"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esarrollo</w:t>
      </w:r>
      <w:r w:rsidR="00F7045A">
        <w:rPr>
          <w:rFonts w:eastAsia="Times New Roman"/>
          <w:lang w:eastAsia="es-CO"/>
        </w:rPr>
        <w:t xml:space="preserve"> Backend</w:t>
      </w:r>
      <w:r>
        <w:rPr>
          <w:rFonts w:eastAsia="Times New Roman"/>
          <w:lang w:eastAsia="es-CO"/>
        </w:rPr>
        <w:t>.</w:t>
      </w:r>
    </w:p>
    <w:p w14:paraId="36E6B1E5" w14:textId="06B3B47E"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a base de datos</w:t>
      </w:r>
    </w:p>
    <w:p w14:paraId="55C0E22D" w14:textId="679B723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modelos de datos</w:t>
      </w:r>
    </w:p>
    <w:p w14:paraId="5179D151" w14:textId="4CC04DB5"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 xml:space="preserve">Creación de los repositorios </w:t>
      </w:r>
    </w:p>
    <w:p w14:paraId="556C304C" w14:textId="63CDAADA"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controladores</w:t>
      </w:r>
    </w:p>
    <w:p w14:paraId="64204742" w14:textId="34B9EE01"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servicios a consumir</w:t>
      </w:r>
    </w:p>
    <w:p w14:paraId="02CCBD75" w14:textId="42485530" w:rsidR="000A6977" w:rsidRDefault="00F7045A" w:rsidP="00F7045A">
      <w:pPr>
        <w:pStyle w:val="Prrafodelista"/>
        <w:numPr>
          <w:ilvl w:val="0"/>
          <w:numId w:val="29"/>
        </w:numPr>
        <w:spacing w:line="256" w:lineRule="auto"/>
        <w:jc w:val="left"/>
        <w:rPr>
          <w:rFonts w:eastAsia="Times New Roman"/>
          <w:lang w:eastAsia="es-CO"/>
        </w:rPr>
      </w:pPr>
      <w:r>
        <w:rPr>
          <w:rFonts w:eastAsia="Times New Roman"/>
          <w:lang w:eastAsia="es-CO"/>
        </w:rPr>
        <w:t xml:space="preserve">Desarrollo </w:t>
      </w:r>
      <w:r w:rsidR="000A6977">
        <w:rPr>
          <w:rFonts w:eastAsia="Times New Roman"/>
          <w:lang w:eastAsia="es-CO"/>
        </w:rPr>
        <w:t>Fron</w:t>
      </w:r>
      <w:r w:rsidR="00BA4B41">
        <w:rPr>
          <w:rFonts w:eastAsia="Times New Roman"/>
          <w:lang w:eastAsia="es-CO"/>
        </w:rPr>
        <w:t>t</w:t>
      </w:r>
      <w:r w:rsidR="000A6977">
        <w:rPr>
          <w:rFonts w:eastAsia="Times New Roman"/>
          <w:lang w:eastAsia="es-CO"/>
        </w:rPr>
        <w:t>end</w:t>
      </w:r>
    </w:p>
    <w:p w14:paraId="5F177007" w14:textId="0085016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interfaces</w:t>
      </w:r>
      <w:r w:rsidR="00F7045A">
        <w:rPr>
          <w:rFonts w:eastAsia="Times New Roman"/>
          <w:lang w:eastAsia="es-CO"/>
        </w:rPr>
        <w:t xml:space="preserve"> de usuario para aplicación web</w:t>
      </w:r>
    </w:p>
    <w:p w14:paraId="23CCADC4" w14:textId="77777777"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7D82F3B7" w14:textId="012FDFCA" w:rsidR="00F7045A" w:rsidRP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69AF25E3" w14:textId="25EF41FA"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5E5DE6FD" w14:textId="3088D5F1"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Creación de interfaces de usuario para aplicación móvil</w:t>
      </w:r>
    </w:p>
    <w:p w14:paraId="42E70968"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3460B06D" w14:textId="77777777" w:rsidR="005147A8" w:rsidRPr="00F7045A"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7C5D10AC"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66C2E87D" w14:textId="5C4A9DF7" w:rsidR="005147A8"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 Creación de juegos</w:t>
      </w:r>
    </w:p>
    <w:p w14:paraId="359B02E5" w14:textId="1FBB2133" w:rsidR="005147A8" w:rsidRPr="00F7045A"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juegos a la aplicación movil</w:t>
      </w:r>
    </w:p>
    <w:p w14:paraId="2077BBC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C6BFCEA" w14:textId="77777777" w:rsidR="00126C81" w:rsidRDefault="00126C81" w:rsidP="00126C81">
      <w:pPr>
        <w:pStyle w:val="Prrafodelista"/>
        <w:ind w:left="792"/>
        <w:rPr>
          <w:rFonts w:eastAsia="Times New Roman"/>
          <w:lang w:eastAsia="es-CO"/>
        </w:rPr>
      </w:pPr>
    </w:p>
    <w:p w14:paraId="45D2704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Pruebas: en esta fase se realizarán las pruebas para la corrección de errores y mejoras en la experiencia de usuario.</w:t>
      </w:r>
    </w:p>
    <w:p w14:paraId="35293FE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eliminar</w:t>
      </w:r>
    </w:p>
    <w:p w14:paraId="0A84ABE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lastRenderedPageBreak/>
        <w:t xml:space="preserve">Depuración de la versión preliminar </w:t>
      </w:r>
    </w:p>
    <w:p w14:paraId="1EC283FF"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ototipo</w:t>
      </w:r>
    </w:p>
    <w:p w14:paraId="274E9C6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prototipo</w:t>
      </w:r>
    </w:p>
    <w:p w14:paraId="0DD2582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Alfa</w:t>
      </w:r>
    </w:p>
    <w:p w14:paraId="598BE5D8"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versión Alfa</w:t>
      </w:r>
    </w:p>
    <w:p w14:paraId="66FD72F9"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Beta</w:t>
      </w:r>
    </w:p>
    <w:p w14:paraId="24309CB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beta</w:t>
      </w:r>
    </w:p>
    <w:p w14:paraId="77F7EACB"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eparación de la versión candidata para el lanzamiento.</w:t>
      </w:r>
    </w:p>
    <w:p w14:paraId="7CF76C4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3B0297DF" w14:textId="77777777" w:rsidR="00126C81" w:rsidRDefault="00126C81" w:rsidP="00126C81">
      <w:pPr>
        <w:pStyle w:val="Prrafodelista"/>
        <w:ind w:left="792"/>
        <w:rPr>
          <w:rFonts w:eastAsia="Times New Roman"/>
          <w:lang w:eastAsia="es-CO"/>
        </w:rPr>
      </w:pPr>
    </w:p>
    <w:p w14:paraId="6D890E04"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tribución: en esta fase se realizará la entrega del producto final al cliente.</w:t>
      </w:r>
    </w:p>
    <w:p w14:paraId="13320F1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0C16C96" w14:textId="55C8D379" w:rsidR="00AB6BB7" w:rsidRP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Recopilación de la documentación en un Manual de uso</w:t>
      </w:r>
    </w:p>
    <w:p w14:paraId="1F091A5C" w14:textId="3F20FB67" w:rsidR="00F7553F" w:rsidRDefault="0031716B" w:rsidP="0031716B">
      <w:pPr>
        <w:pStyle w:val="Ttulo2"/>
        <w:rPr>
          <w:rFonts w:eastAsia="Times New Roman"/>
          <w:lang w:eastAsia="es-CO"/>
        </w:rPr>
      </w:pPr>
      <w:bookmarkStart w:id="115" w:name="_Toc56802383"/>
      <w:r>
        <w:rPr>
          <w:rFonts w:eastAsia="Times New Roman"/>
          <w:lang w:eastAsia="es-CO"/>
        </w:rPr>
        <w:t>CRONOGRAMA</w:t>
      </w:r>
      <w:bookmarkEnd w:id="115"/>
    </w:p>
    <w:p w14:paraId="6F597076" w14:textId="610B90AB" w:rsidR="00126C81" w:rsidRPr="00126C81" w:rsidRDefault="00126C81" w:rsidP="00126C81">
      <w:pPr>
        <w:rPr>
          <w:lang w:eastAsia="es-CO"/>
        </w:rPr>
      </w:pPr>
      <w:r>
        <w:rPr>
          <w:lang w:eastAsia="es-CO"/>
        </w:rPr>
        <w:t xml:space="preserve">A </w:t>
      </w:r>
      <w:r w:rsidR="007F1DFC">
        <w:rPr>
          <w:lang w:eastAsia="es-CO"/>
        </w:rPr>
        <w:t>continuación,</w:t>
      </w:r>
      <w:r>
        <w:rPr>
          <w:lang w:eastAsia="es-CO"/>
        </w:rPr>
        <w:t xml:space="preserve"> se </w:t>
      </w:r>
      <w:r w:rsidR="007F1DFC">
        <w:rPr>
          <w:lang w:eastAsia="es-CO"/>
        </w:rPr>
        <w:t>presenta el cronograma del proyecto, el cual inicia desde la semana 11, en el cual veremos la cantidad de tiempo por semanas que se gastara en casa fase y actividad.</w:t>
      </w:r>
    </w:p>
    <w:tbl>
      <w:tblPr>
        <w:tblStyle w:val="Tablaconcuadrcula5oscura-nfasis1"/>
        <w:tblW w:w="11431" w:type="dxa"/>
        <w:jc w:val="center"/>
        <w:tblLook w:val="04A0" w:firstRow="1" w:lastRow="0" w:firstColumn="1" w:lastColumn="0" w:noHBand="0" w:noVBand="1"/>
      </w:tblPr>
      <w:tblGrid>
        <w:gridCol w:w="1129"/>
        <w:gridCol w:w="1323"/>
        <w:gridCol w:w="934"/>
        <w:gridCol w:w="1281"/>
        <w:gridCol w:w="1655"/>
        <w:gridCol w:w="1655"/>
        <w:gridCol w:w="1453"/>
        <w:gridCol w:w="2001"/>
      </w:tblGrid>
      <w:tr w:rsidR="00F7045A" w14:paraId="2903E0F0" w14:textId="77777777" w:rsidTr="00BA4B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400FC28" w14:textId="794D0573" w:rsidR="00F7045A" w:rsidRPr="007F1DFC" w:rsidRDefault="00F7045A" w:rsidP="00754BE9">
            <w:pPr>
              <w:rPr>
                <w:b w:val="0"/>
                <w:bCs w:val="0"/>
                <w:lang w:eastAsia="es-CO"/>
              </w:rPr>
            </w:pPr>
            <w:r>
              <w:rPr>
                <w:lang w:eastAsia="es-CO"/>
              </w:rPr>
              <w:t>Semana \ Fases</w:t>
            </w:r>
          </w:p>
        </w:tc>
        <w:tc>
          <w:tcPr>
            <w:tcW w:w="1323" w:type="dxa"/>
          </w:tcPr>
          <w:p w14:paraId="64D671A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Inicio</w:t>
            </w:r>
          </w:p>
        </w:tc>
        <w:tc>
          <w:tcPr>
            <w:tcW w:w="934" w:type="dxa"/>
          </w:tcPr>
          <w:p w14:paraId="11D22B4C"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eño</w:t>
            </w:r>
          </w:p>
        </w:tc>
        <w:tc>
          <w:tcPr>
            <w:tcW w:w="1281" w:type="dxa"/>
          </w:tcPr>
          <w:p w14:paraId="46D3B51C" w14:textId="15A64BBA"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Backend</w:t>
            </w:r>
          </w:p>
        </w:tc>
        <w:tc>
          <w:tcPr>
            <w:tcW w:w="1655" w:type="dxa"/>
          </w:tcPr>
          <w:p w14:paraId="23DF1375" w14:textId="1DF0513B" w:rsidR="00F7045A" w:rsidRDefault="005147A8"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Frontend</w:t>
            </w:r>
          </w:p>
        </w:tc>
        <w:tc>
          <w:tcPr>
            <w:tcW w:w="1655" w:type="dxa"/>
          </w:tcPr>
          <w:p w14:paraId="42D7DD58" w14:textId="34920216"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Pruebas</w:t>
            </w:r>
          </w:p>
        </w:tc>
        <w:tc>
          <w:tcPr>
            <w:tcW w:w="1453" w:type="dxa"/>
          </w:tcPr>
          <w:p w14:paraId="6E53619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tribución</w:t>
            </w:r>
          </w:p>
        </w:tc>
        <w:tc>
          <w:tcPr>
            <w:tcW w:w="2001" w:type="dxa"/>
          </w:tcPr>
          <w:p w14:paraId="0FD2E766"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ocumentación</w:t>
            </w:r>
          </w:p>
        </w:tc>
      </w:tr>
      <w:tr w:rsidR="00F7045A" w14:paraId="1B3322C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4D92976" w14:textId="77777777" w:rsidR="00F7045A" w:rsidRDefault="00F7045A" w:rsidP="00754BE9">
            <w:pPr>
              <w:rPr>
                <w:lang w:eastAsia="es-CO"/>
              </w:rPr>
            </w:pPr>
            <w:r>
              <w:rPr>
                <w:lang w:eastAsia="es-CO"/>
              </w:rPr>
              <w:t>S.11</w:t>
            </w:r>
          </w:p>
        </w:tc>
        <w:tc>
          <w:tcPr>
            <w:tcW w:w="1323" w:type="dxa"/>
            <w:shd w:val="clear" w:color="auto" w:fill="00B050"/>
          </w:tcPr>
          <w:p w14:paraId="6A18584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2FF6F6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C62044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DEB4B6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74A2E25" w14:textId="3FFA3C62"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33D916F0"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A51B25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EB2A902"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C8D840" w14:textId="77777777" w:rsidR="00F7045A" w:rsidRDefault="00F7045A" w:rsidP="00754BE9">
            <w:pPr>
              <w:rPr>
                <w:lang w:eastAsia="es-CO"/>
              </w:rPr>
            </w:pPr>
            <w:r>
              <w:rPr>
                <w:lang w:eastAsia="es-CO"/>
              </w:rPr>
              <w:t>S.12</w:t>
            </w:r>
          </w:p>
        </w:tc>
        <w:tc>
          <w:tcPr>
            <w:tcW w:w="1323" w:type="dxa"/>
            <w:shd w:val="clear" w:color="auto" w:fill="00B050"/>
          </w:tcPr>
          <w:p w14:paraId="1B1CC114"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927EE17"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BE5A9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D22A24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49D74C6" w14:textId="46B8730D"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7959C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19F13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D9475A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270AB06F" w14:textId="77777777" w:rsidR="00F7045A" w:rsidRDefault="00F7045A" w:rsidP="00754BE9">
            <w:pPr>
              <w:rPr>
                <w:lang w:eastAsia="es-CO"/>
              </w:rPr>
            </w:pPr>
            <w:r>
              <w:rPr>
                <w:lang w:eastAsia="es-CO"/>
              </w:rPr>
              <w:t>S.13</w:t>
            </w:r>
          </w:p>
        </w:tc>
        <w:tc>
          <w:tcPr>
            <w:tcW w:w="1323" w:type="dxa"/>
          </w:tcPr>
          <w:p w14:paraId="601F4BC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BAB90C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6FDEC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344CB8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21D0D3" w14:textId="24B733A3"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195513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FDD084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0FC359B8"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713426" w14:textId="77777777" w:rsidR="00F7045A" w:rsidRDefault="00F7045A" w:rsidP="00754BE9">
            <w:pPr>
              <w:rPr>
                <w:lang w:eastAsia="es-CO"/>
              </w:rPr>
            </w:pPr>
            <w:r>
              <w:rPr>
                <w:lang w:eastAsia="es-CO"/>
              </w:rPr>
              <w:t>S.14</w:t>
            </w:r>
          </w:p>
        </w:tc>
        <w:tc>
          <w:tcPr>
            <w:tcW w:w="1323" w:type="dxa"/>
          </w:tcPr>
          <w:p w14:paraId="78EA520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shd w:val="clear" w:color="auto" w:fill="00B050"/>
          </w:tcPr>
          <w:p w14:paraId="505A71B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8C8A3B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30129B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3C719B" w14:textId="21400528"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DDEF28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D0B90E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36F937A"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455B338" w14:textId="77777777" w:rsidR="00F7045A" w:rsidRDefault="00F7045A" w:rsidP="00754BE9">
            <w:pPr>
              <w:rPr>
                <w:lang w:eastAsia="es-CO"/>
              </w:rPr>
            </w:pPr>
            <w:r>
              <w:rPr>
                <w:lang w:eastAsia="es-CO"/>
              </w:rPr>
              <w:t>S.15</w:t>
            </w:r>
          </w:p>
        </w:tc>
        <w:tc>
          <w:tcPr>
            <w:tcW w:w="1323" w:type="dxa"/>
          </w:tcPr>
          <w:p w14:paraId="76C9613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6A2FD6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5DF44E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CB8F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162795A" w14:textId="54E78AF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9D6571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ED7449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3052BF74"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A796664" w14:textId="77777777" w:rsidR="00F7045A" w:rsidRDefault="00F7045A" w:rsidP="00754BE9">
            <w:pPr>
              <w:rPr>
                <w:lang w:eastAsia="es-CO"/>
              </w:rPr>
            </w:pPr>
            <w:r w:rsidRPr="000E3526">
              <w:rPr>
                <w:lang w:eastAsia="es-CO"/>
              </w:rPr>
              <w:t>S.16</w:t>
            </w:r>
          </w:p>
        </w:tc>
        <w:tc>
          <w:tcPr>
            <w:tcW w:w="1323" w:type="dxa"/>
          </w:tcPr>
          <w:p w14:paraId="4E59F793"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C7B95C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C2E93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17B025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1D66CF6" w14:textId="09501D26"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A1EC7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9D375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0C0A431"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1879550" w14:textId="77777777" w:rsidR="00F7045A" w:rsidRPr="000E3526" w:rsidRDefault="00F7045A" w:rsidP="00754BE9">
            <w:pPr>
              <w:rPr>
                <w:lang w:eastAsia="es-CO"/>
              </w:rPr>
            </w:pPr>
            <w:r>
              <w:rPr>
                <w:lang w:eastAsia="es-CO"/>
              </w:rPr>
              <w:t>S.17</w:t>
            </w:r>
          </w:p>
        </w:tc>
        <w:tc>
          <w:tcPr>
            <w:tcW w:w="1323" w:type="dxa"/>
          </w:tcPr>
          <w:p w14:paraId="7978058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0C79532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576E4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2B3A6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D20D9C6" w14:textId="47166F2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504F7A8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41CD26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455BEF3E"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967BF6B" w14:textId="77777777" w:rsidR="00F7045A" w:rsidRPr="000E3526" w:rsidRDefault="00F7045A" w:rsidP="00754BE9">
            <w:pPr>
              <w:rPr>
                <w:lang w:eastAsia="es-CO"/>
              </w:rPr>
            </w:pPr>
            <w:r>
              <w:rPr>
                <w:lang w:eastAsia="es-CO"/>
              </w:rPr>
              <w:t>S.18</w:t>
            </w:r>
          </w:p>
        </w:tc>
        <w:tc>
          <w:tcPr>
            <w:tcW w:w="1323" w:type="dxa"/>
          </w:tcPr>
          <w:p w14:paraId="4C2760F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DC079B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7C0A36F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8F1465F"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EEBD1F7" w14:textId="00F8195A"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7E2AC9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E04487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26A8764"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2F5EF58" w14:textId="77777777" w:rsidR="00F7045A" w:rsidRPr="000E3526" w:rsidRDefault="00F7045A" w:rsidP="00754BE9">
            <w:pPr>
              <w:rPr>
                <w:lang w:eastAsia="es-CO"/>
              </w:rPr>
            </w:pPr>
            <w:r>
              <w:rPr>
                <w:lang w:eastAsia="es-CO"/>
              </w:rPr>
              <w:t>S.19</w:t>
            </w:r>
          </w:p>
        </w:tc>
        <w:tc>
          <w:tcPr>
            <w:tcW w:w="1323" w:type="dxa"/>
          </w:tcPr>
          <w:p w14:paraId="5FEBEA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8882BA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B00129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7900223"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CD6122E" w14:textId="6B257896"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B845B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A61B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81A42F0"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BD8E417" w14:textId="77777777" w:rsidR="00F7045A" w:rsidRPr="000E3526" w:rsidRDefault="00F7045A" w:rsidP="00754BE9">
            <w:pPr>
              <w:rPr>
                <w:lang w:eastAsia="es-CO"/>
              </w:rPr>
            </w:pPr>
            <w:r>
              <w:rPr>
                <w:lang w:eastAsia="es-CO"/>
              </w:rPr>
              <w:t>S.20</w:t>
            </w:r>
          </w:p>
        </w:tc>
        <w:tc>
          <w:tcPr>
            <w:tcW w:w="1323" w:type="dxa"/>
          </w:tcPr>
          <w:p w14:paraId="0AB31B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2938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C64715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DCAFA89"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5D3F33" w14:textId="0AAEC512"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84E2F2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743B7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A2994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286AA95" w14:textId="77777777" w:rsidR="00F7045A" w:rsidRPr="000E3526" w:rsidRDefault="00F7045A" w:rsidP="00754BE9">
            <w:pPr>
              <w:rPr>
                <w:lang w:eastAsia="es-CO"/>
              </w:rPr>
            </w:pPr>
            <w:r>
              <w:rPr>
                <w:lang w:eastAsia="es-CO"/>
              </w:rPr>
              <w:t>S.21</w:t>
            </w:r>
          </w:p>
        </w:tc>
        <w:tc>
          <w:tcPr>
            <w:tcW w:w="1323" w:type="dxa"/>
          </w:tcPr>
          <w:p w14:paraId="434AF5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2DAE05B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081E02F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177E3F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26399A4" w14:textId="1EFA400D"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209E3FF"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07C89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B8A45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CDF25AA" w14:textId="77777777" w:rsidR="00F7045A" w:rsidRPr="000E3526" w:rsidRDefault="00F7045A" w:rsidP="00754BE9">
            <w:pPr>
              <w:rPr>
                <w:lang w:eastAsia="es-CO"/>
              </w:rPr>
            </w:pPr>
            <w:r>
              <w:rPr>
                <w:lang w:eastAsia="es-CO"/>
              </w:rPr>
              <w:t>S.22</w:t>
            </w:r>
          </w:p>
        </w:tc>
        <w:tc>
          <w:tcPr>
            <w:tcW w:w="1323" w:type="dxa"/>
          </w:tcPr>
          <w:p w14:paraId="57B4C1A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4C76D8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654BC45"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54B8893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BC762AD" w14:textId="6F70C814"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B218F3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18021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3CB7FC6"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328C2CF5" w14:textId="77777777" w:rsidR="00F7045A" w:rsidRPr="000E3526" w:rsidRDefault="00F7045A" w:rsidP="00754BE9">
            <w:pPr>
              <w:rPr>
                <w:lang w:eastAsia="es-CO"/>
              </w:rPr>
            </w:pPr>
            <w:r>
              <w:rPr>
                <w:lang w:eastAsia="es-CO"/>
              </w:rPr>
              <w:t>S.23</w:t>
            </w:r>
          </w:p>
        </w:tc>
        <w:tc>
          <w:tcPr>
            <w:tcW w:w="1323" w:type="dxa"/>
          </w:tcPr>
          <w:p w14:paraId="46A57E9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F6E4B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BB1033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39A12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0D6354B" w14:textId="46743821"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4C75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EFE107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193641"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0F1AC25" w14:textId="77777777" w:rsidR="00F7045A" w:rsidRPr="000E3526" w:rsidRDefault="00F7045A" w:rsidP="00754BE9">
            <w:pPr>
              <w:rPr>
                <w:lang w:eastAsia="es-CO"/>
              </w:rPr>
            </w:pPr>
            <w:r>
              <w:rPr>
                <w:lang w:eastAsia="es-CO"/>
              </w:rPr>
              <w:t>S.24</w:t>
            </w:r>
          </w:p>
        </w:tc>
        <w:tc>
          <w:tcPr>
            <w:tcW w:w="1323" w:type="dxa"/>
          </w:tcPr>
          <w:p w14:paraId="2265B96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3871DA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188889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D6FE1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DEC3622" w14:textId="78B9CC13"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79E5A22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98B5A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EC39C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C434509" w14:textId="77777777" w:rsidR="00F7045A" w:rsidRPr="000E3526" w:rsidRDefault="00F7045A" w:rsidP="00F7045A">
            <w:pPr>
              <w:rPr>
                <w:lang w:eastAsia="es-CO"/>
              </w:rPr>
            </w:pPr>
            <w:r>
              <w:rPr>
                <w:lang w:eastAsia="es-CO"/>
              </w:rPr>
              <w:t>S.25</w:t>
            </w:r>
          </w:p>
        </w:tc>
        <w:tc>
          <w:tcPr>
            <w:tcW w:w="1323" w:type="dxa"/>
          </w:tcPr>
          <w:p w14:paraId="4BBC59F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3D5121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0237A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2B970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C2FEB5B" w14:textId="74DECF09"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7564D5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857E39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160013A"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14D64FD" w14:textId="77777777" w:rsidR="00F7045A" w:rsidRPr="000E3526" w:rsidRDefault="00F7045A" w:rsidP="00F7045A">
            <w:pPr>
              <w:rPr>
                <w:lang w:eastAsia="es-CO"/>
              </w:rPr>
            </w:pPr>
            <w:r>
              <w:rPr>
                <w:lang w:eastAsia="es-CO"/>
              </w:rPr>
              <w:t>S.26</w:t>
            </w:r>
          </w:p>
        </w:tc>
        <w:tc>
          <w:tcPr>
            <w:tcW w:w="1323" w:type="dxa"/>
          </w:tcPr>
          <w:p w14:paraId="21282A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CFE119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9F502D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E074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77B45DB" w14:textId="3F2A1F80"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3F33A22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E153F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93912C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0B1BF2A1" w14:textId="77777777" w:rsidR="00F7045A" w:rsidRPr="000E3526" w:rsidRDefault="00F7045A" w:rsidP="00F7045A">
            <w:pPr>
              <w:rPr>
                <w:lang w:eastAsia="es-CO"/>
              </w:rPr>
            </w:pPr>
            <w:r>
              <w:rPr>
                <w:lang w:eastAsia="es-CO"/>
              </w:rPr>
              <w:t>S.27</w:t>
            </w:r>
          </w:p>
        </w:tc>
        <w:tc>
          <w:tcPr>
            <w:tcW w:w="1323" w:type="dxa"/>
          </w:tcPr>
          <w:p w14:paraId="4A37B4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6268DE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01F6B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DB6DDB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07C5117" w14:textId="08D3BAED"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C3FD21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76AD9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03055B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9236A7" w14:textId="77777777" w:rsidR="00F7045A" w:rsidRPr="000E3526" w:rsidRDefault="00F7045A" w:rsidP="00F7045A">
            <w:pPr>
              <w:rPr>
                <w:lang w:eastAsia="es-CO"/>
              </w:rPr>
            </w:pPr>
            <w:r>
              <w:rPr>
                <w:lang w:eastAsia="es-CO"/>
              </w:rPr>
              <w:t>S.28</w:t>
            </w:r>
          </w:p>
        </w:tc>
        <w:tc>
          <w:tcPr>
            <w:tcW w:w="1323" w:type="dxa"/>
          </w:tcPr>
          <w:p w14:paraId="1D47A71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0E30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171EB8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0D49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667BEF" w14:textId="2B651B49"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8AD2F0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6F2158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F9DE87"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95506B9" w14:textId="77777777" w:rsidR="00F7045A" w:rsidRPr="000E3526" w:rsidRDefault="00F7045A" w:rsidP="00F7045A">
            <w:pPr>
              <w:rPr>
                <w:lang w:eastAsia="es-CO"/>
              </w:rPr>
            </w:pPr>
            <w:r>
              <w:rPr>
                <w:lang w:eastAsia="es-CO"/>
              </w:rPr>
              <w:t>S.29</w:t>
            </w:r>
          </w:p>
        </w:tc>
        <w:tc>
          <w:tcPr>
            <w:tcW w:w="1323" w:type="dxa"/>
          </w:tcPr>
          <w:p w14:paraId="7DEFDE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64007D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178C82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88B52F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1A330F2" w14:textId="57934A04"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C9997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B4D065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23DEA12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0DA921F" w14:textId="77777777" w:rsidR="00F7045A" w:rsidRPr="000E3526" w:rsidRDefault="00F7045A" w:rsidP="00F7045A">
            <w:pPr>
              <w:rPr>
                <w:lang w:eastAsia="es-CO"/>
              </w:rPr>
            </w:pPr>
            <w:r>
              <w:rPr>
                <w:lang w:eastAsia="es-CO"/>
              </w:rPr>
              <w:t>S.30</w:t>
            </w:r>
          </w:p>
        </w:tc>
        <w:tc>
          <w:tcPr>
            <w:tcW w:w="1323" w:type="dxa"/>
          </w:tcPr>
          <w:p w14:paraId="6C248820"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50871D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A8F03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8A11126"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B910659" w14:textId="23FAD3EE"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AD2D0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6FA4E47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7783EE"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FFFFFF" w:themeColor="background1"/>
            </w:tcBorders>
          </w:tcPr>
          <w:p w14:paraId="2ED8ED85" w14:textId="77777777" w:rsidR="00F7045A" w:rsidRDefault="00F7045A" w:rsidP="00F7045A">
            <w:pPr>
              <w:rPr>
                <w:lang w:eastAsia="es-CO"/>
              </w:rPr>
            </w:pPr>
            <w:r>
              <w:rPr>
                <w:lang w:eastAsia="es-CO"/>
              </w:rPr>
              <w:t>S.31</w:t>
            </w:r>
          </w:p>
        </w:tc>
        <w:tc>
          <w:tcPr>
            <w:tcW w:w="1323" w:type="dxa"/>
            <w:tcBorders>
              <w:bottom w:val="single" w:sz="4" w:space="0" w:color="FFFFFF" w:themeColor="background1"/>
            </w:tcBorders>
          </w:tcPr>
          <w:p w14:paraId="531CE26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bottom w:val="single" w:sz="4" w:space="0" w:color="FFFFFF" w:themeColor="background1"/>
            </w:tcBorders>
          </w:tcPr>
          <w:p w14:paraId="16276B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bottom w:val="single" w:sz="4" w:space="0" w:color="FFFFFF" w:themeColor="background1"/>
            </w:tcBorders>
            <w:shd w:val="clear" w:color="auto" w:fill="00B050"/>
          </w:tcPr>
          <w:p w14:paraId="0140E5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72CC097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31AE34D4" w14:textId="061BC7C8"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bottom w:val="single" w:sz="4" w:space="0" w:color="FFFFFF" w:themeColor="background1"/>
            </w:tcBorders>
          </w:tcPr>
          <w:p w14:paraId="032D85A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bottom w:val="single" w:sz="4" w:space="0" w:color="FFFFFF" w:themeColor="background1"/>
            </w:tcBorders>
            <w:shd w:val="clear" w:color="auto" w:fill="00B050"/>
          </w:tcPr>
          <w:p w14:paraId="046C43F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10FD1A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tcPr>
          <w:p w14:paraId="2C0D0E97" w14:textId="77777777" w:rsidR="00F7045A" w:rsidRDefault="00F7045A" w:rsidP="00F7045A">
            <w:pPr>
              <w:rPr>
                <w:lang w:eastAsia="es-CO"/>
              </w:rPr>
            </w:pPr>
            <w:r>
              <w:rPr>
                <w:lang w:eastAsia="es-CO"/>
              </w:rPr>
              <w:t>S.32</w:t>
            </w:r>
          </w:p>
        </w:tc>
        <w:tc>
          <w:tcPr>
            <w:tcW w:w="1323" w:type="dxa"/>
            <w:tcBorders>
              <w:bottom w:val="single" w:sz="4" w:space="0" w:color="auto"/>
            </w:tcBorders>
          </w:tcPr>
          <w:p w14:paraId="0BF594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Borders>
              <w:bottom w:val="single" w:sz="4" w:space="0" w:color="auto"/>
            </w:tcBorders>
          </w:tcPr>
          <w:p w14:paraId="6752479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Borders>
              <w:bottom w:val="single" w:sz="4" w:space="0" w:color="auto"/>
            </w:tcBorders>
            <w:shd w:val="clear" w:color="auto" w:fill="00B050"/>
          </w:tcPr>
          <w:p w14:paraId="5A9214F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232F07D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313A699F" w14:textId="1894E55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Borders>
              <w:bottom w:val="single" w:sz="4" w:space="0" w:color="auto"/>
            </w:tcBorders>
          </w:tcPr>
          <w:p w14:paraId="28F2CD35"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tcBorders>
              <w:bottom w:val="single" w:sz="4" w:space="0" w:color="auto"/>
            </w:tcBorders>
            <w:shd w:val="clear" w:color="auto" w:fill="00B050"/>
          </w:tcPr>
          <w:p w14:paraId="05B738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E04B9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tcBorders>
          </w:tcPr>
          <w:p w14:paraId="2BEC629D" w14:textId="6BF51896" w:rsidR="00F7045A" w:rsidRDefault="005147A8" w:rsidP="00F7045A">
            <w:pPr>
              <w:rPr>
                <w:lang w:eastAsia="es-CO"/>
              </w:rPr>
            </w:pPr>
            <w:r>
              <w:rPr>
                <w:lang w:eastAsia="es-CO"/>
              </w:rPr>
              <w:t>S.33</w:t>
            </w:r>
          </w:p>
        </w:tc>
        <w:tc>
          <w:tcPr>
            <w:tcW w:w="1323" w:type="dxa"/>
            <w:tcBorders>
              <w:top w:val="single" w:sz="4" w:space="0" w:color="auto"/>
            </w:tcBorders>
          </w:tcPr>
          <w:p w14:paraId="268FEEB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top w:val="single" w:sz="4" w:space="0" w:color="auto"/>
            </w:tcBorders>
          </w:tcPr>
          <w:p w14:paraId="7AC689F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top w:val="single" w:sz="4" w:space="0" w:color="auto"/>
            </w:tcBorders>
          </w:tcPr>
          <w:p w14:paraId="2DA8E476"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shd w:val="clear" w:color="auto" w:fill="00B050"/>
          </w:tcPr>
          <w:p w14:paraId="4351613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tcPr>
          <w:p w14:paraId="240AD5A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top w:val="single" w:sz="4" w:space="0" w:color="auto"/>
            </w:tcBorders>
          </w:tcPr>
          <w:p w14:paraId="4EB3C9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top w:val="single" w:sz="4" w:space="0" w:color="auto"/>
            </w:tcBorders>
            <w:shd w:val="clear" w:color="auto" w:fill="00B050"/>
          </w:tcPr>
          <w:p w14:paraId="62433F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0A22D2C"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C9D86B5" w14:textId="1ED3DAB6" w:rsidR="00F7045A" w:rsidRDefault="005147A8" w:rsidP="00F7045A">
            <w:pPr>
              <w:rPr>
                <w:lang w:eastAsia="es-CO"/>
              </w:rPr>
            </w:pPr>
            <w:r>
              <w:rPr>
                <w:lang w:eastAsia="es-CO"/>
              </w:rPr>
              <w:t>S. 34</w:t>
            </w:r>
          </w:p>
        </w:tc>
        <w:tc>
          <w:tcPr>
            <w:tcW w:w="1323" w:type="dxa"/>
          </w:tcPr>
          <w:p w14:paraId="2245A3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4A5CA9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75AD8E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33FF70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7F48A9B"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B7625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E8CF50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B1E4AC2"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1267239" w14:textId="236FC047" w:rsidR="005147A8" w:rsidRPr="005147A8" w:rsidRDefault="005147A8" w:rsidP="00F7045A">
            <w:pPr>
              <w:rPr>
                <w:b w:val="0"/>
                <w:bCs w:val="0"/>
                <w:lang w:eastAsia="es-CO"/>
              </w:rPr>
            </w:pPr>
            <w:r>
              <w:rPr>
                <w:lang w:eastAsia="es-CO"/>
              </w:rPr>
              <w:t>S. 35</w:t>
            </w:r>
          </w:p>
        </w:tc>
        <w:tc>
          <w:tcPr>
            <w:tcW w:w="1323" w:type="dxa"/>
          </w:tcPr>
          <w:p w14:paraId="4AF8C9A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55DCAF0"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A3F31E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256A472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93894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A92FFB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46829F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FE6F4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F99D9C2" w14:textId="1A4EB916" w:rsidR="00F7045A" w:rsidRDefault="005147A8" w:rsidP="00F7045A">
            <w:pPr>
              <w:rPr>
                <w:lang w:eastAsia="es-CO"/>
              </w:rPr>
            </w:pPr>
            <w:r>
              <w:rPr>
                <w:lang w:eastAsia="es-CO"/>
              </w:rPr>
              <w:lastRenderedPageBreak/>
              <w:t>S. 36</w:t>
            </w:r>
          </w:p>
        </w:tc>
        <w:tc>
          <w:tcPr>
            <w:tcW w:w="1323" w:type="dxa"/>
          </w:tcPr>
          <w:p w14:paraId="6C43A91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7ABB9B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0A5787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5B03F8A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26646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8A7B84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5566ED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BA4B41" w14:paraId="7CB36BC9"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F9B8B4" w14:textId="3F853890" w:rsidR="00F7045A" w:rsidRDefault="005147A8" w:rsidP="00F7045A">
            <w:pPr>
              <w:rPr>
                <w:lang w:eastAsia="es-CO"/>
              </w:rPr>
            </w:pPr>
            <w:r>
              <w:rPr>
                <w:lang w:eastAsia="es-CO"/>
              </w:rPr>
              <w:t>S. 37</w:t>
            </w:r>
          </w:p>
        </w:tc>
        <w:tc>
          <w:tcPr>
            <w:tcW w:w="1323" w:type="dxa"/>
          </w:tcPr>
          <w:p w14:paraId="152FB95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E52FC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6750A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F8D91D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522003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46FF10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57ECE0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1A276E35"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13C3C85" w14:textId="40EB94A3" w:rsidR="00F7045A" w:rsidRDefault="005147A8" w:rsidP="00F7045A">
            <w:pPr>
              <w:rPr>
                <w:lang w:eastAsia="es-CO"/>
              </w:rPr>
            </w:pPr>
            <w:r>
              <w:rPr>
                <w:lang w:eastAsia="es-CO"/>
              </w:rPr>
              <w:t>S. 38</w:t>
            </w:r>
          </w:p>
        </w:tc>
        <w:tc>
          <w:tcPr>
            <w:tcW w:w="1323" w:type="dxa"/>
          </w:tcPr>
          <w:p w14:paraId="7EEA69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01E1DDA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10181E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41E219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19F14B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8FAC2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70C33A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5147A8" w14:paraId="121867A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E2266FB" w14:textId="5DD57087" w:rsidR="00F7045A" w:rsidRDefault="005147A8" w:rsidP="00F7045A">
            <w:pPr>
              <w:rPr>
                <w:lang w:eastAsia="es-CO"/>
              </w:rPr>
            </w:pPr>
            <w:r>
              <w:rPr>
                <w:lang w:eastAsia="es-CO"/>
              </w:rPr>
              <w:t>S. 39</w:t>
            </w:r>
          </w:p>
        </w:tc>
        <w:tc>
          <w:tcPr>
            <w:tcW w:w="1323" w:type="dxa"/>
          </w:tcPr>
          <w:p w14:paraId="68D5834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1AEB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DD5E91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25C500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3A77F91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79C80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02A24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66149ED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C5BBDD7" w14:textId="13F60130" w:rsidR="00F7045A" w:rsidRDefault="005147A8" w:rsidP="00F7045A">
            <w:pPr>
              <w:rPr>
                <w:lang w:eastAsia="es-CO"/>
              </w:rPr>
            </w:pPr>
            <w:r>
              <w:rPr>
                <w:lang w:eastAsia="es-CO"/>
              </w:rPr>
              <w:t>S. 40</w:t>
            </w:r>
          </w:p>
        </w:tc>
        <w:tc>
          <w:tcPr>
            <w:tcW w:w="1323" w:type="dxa"/>
          </w:tcPr>
          <w:p w14:paraId="068EB5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BD1F12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01D62F9"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26AC3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4D40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B5680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B653E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FC784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6E0574" w14:textId="2AA35B15" w:rsidR="00F7045A" w:rsidRDefault="005147A8" w:rsidP="00F7045A">
            <w:pPr>
              <w:rPr>
                <w:lang w:eastAsia="es-CO"/>
              </w:rPr>
            </w:pPr>
            <w:r>
              <w:rPr>
                <w:lang w:eastAsia="es-CO"/>
              </w:rPr>
              <w:t>S. 41</w:t>
            </w:r>
          </w:p>
        </w:tc>
        <w:tc>
          <w:tcPr>
            <w:tcW w:w="1323" w:type="dxa"/>
          </w:tcPr>
          <w:p w14:paraId="25D41F4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C02B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4849FA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91305F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9D92AA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B46128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42627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341D97"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FCE3188" w14:textId="1EFF7CCB" w:rsidR="00F7045A" w:rsidRDefault="005147A8" w:rsidP="00F7045A">
            <w:pPr>
              <w:rPr>
                <w:lang w:eastAsia="es-CO"/>
              </w:rPr>
            </w:pPr>
            <w:r>
              <w:rPr>
                <w:lang w:eastAsia="es-CO"/>
              </w:rPr>
              <w:t>S. 42</w:t>
            </w:r>
          </w:p>
        </w:tc>
        <w:tc>
          <w:tcPr>
            <w:tcW w:w="1323" w:type="dxa"/>
          </w:tcPr>
          <w:p w14:paraId="744EF88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A085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6D36AC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57CD23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09AB7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4A89B8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08039B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3F73E4" w14:paraId="0F39B4B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5F52ED9" w14:textId="5E2C4A21" w:rsidR="003F73E4" w:rsidRDefault="00903EBA" w:rsidP="00F7045A">
            <w:pPr>
              <w:rPr>
                <w:lang w:eastAsia="es-CO"/>
              </w:rPr>
            </w:pPr>
            <w:r>
              <w:rPr>
                <w:lang w:eastAsia="es-CO"/>
              </w:rPr>
              <w:t>S. 43</w:t>
            </w:r>
          </w:p>
        </w:tc>
        <w:tc>
          <w:tcPr>
            <w:tcW w:w="1323" w:type="dxa"/>
          </w:tcPr>
          <w:p w14:paraId="6A1316C4"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95D5888"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1A58DD"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6CFC8B6"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C53D15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shd w:val="clear" w:color="auto" w:fill="00B050"/>
          </w:tcPr>
          <w:p w14:paraId="2692238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692192"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3F73E4" w14:paraId="04A3B44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F561F78" w14:textId="1B98CB0F" w:rsidR="003F73E4" w:rsidRDefault="00903EBA" w:rsidP="00F7045A">
            <w:pPr>
              <w:rPr>
                <w:lang w:eastAsia="es-CO"/>
              </w:rPr>
            </w:pPr>
            <w:r>
              <w:rPr>
                <w:lang w:eastAsia="es-CO"/>
              </w:rPr>
              <w:t>S. 44</w:t>
            </w:r>
          </w:p>
        </w:tc>
        <w:tc>
          <w:tcPr>
            <w:tcW w:w="1323" w:type="dxa"/>
          </w:tcPr>
          <w:p w14:paraId="56021EF3"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A6A40E5"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9486B41"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A478330"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480BBD4"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shd w:val="clear" w:color="auto" w:fill="00B050"/>
          </w:tcPr>
          <w:p w14:paraId="79B2835D"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50666E56"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r>
    </w:tbl>
    <w:p w14:paraId="42F0760A" w14:textId="47CF4E7D" w:rsidR="00961476" w:rsidRDefault="00961476" w:rsidP="00961476">
      <w:pPr>
        <w:rPr>
          <w:lang w:eastAsia="es-CO"/>
        </w:rPr>
      </w:pPr>
    </w:p>
    <w:p w14:paraId="3C02867E" w14:textId="069E72F2" w:rsidR="00BA4B41" w:rsidRDefault="00BA4B41" w:rsidP="00487DCC">
      <w:pPr>
        <w:pStyle w:val="Ttulo1"/>
        <w:rPr>
          <w:lang w:eastAsia="es-CO"/>
        </w:rPr>
      </w:pPr>
      <w:bookmarkStart w:id="116" w:name="_Toc56802384"/>
      <w:r>
        <w:rPr>
          <w:lang w:eastAsia="es-CO"/>
        </w:rPr>
        <w:t>DESARROLLO</w:t>
      </w:r>
      <w:bookmarkEnd w:id="116"/>
    </w:p>
    <w:p w14:paraId="07AC6178" w14:textId="7B131A03" w:rsidR="00DB6D86" w:rsidRPr="00DB6D86" w:rsidRDefault="00DB6D86" w:rsidP="00DB6D86">
      <w:pPr>
        <w:rPr>
          <w:lang w:eastAsia="es-CO"/>
        </w:rPr>
      </w:pPr>
      <w:r>
        <w:rPr>
          <w:lang w:eastAsia="es-CO"/>
        </w:rPr>
        <w:t>En esta sesión se adjuntará material relevante con relación al desarrollo del proyecto.</w:t>
      </w:r>
    </w:p>
    <w:p w14:paraId="4BB05AFE" w14:textId="26D9D52F" w:rsidR="00BA4B41" w:rsidRDefault="00BA4B41" w:rsidP="00487DCC">
      <w:pPr>
        <w:pStyle w:val="Ttulo2"/>
        <w:rPr>
          <w:lang w:eastAsia="es-CO"/>
        </w:rPr>
      </w:pPr>
      <w:bookmarkStart w:id="117" w:name="_Toc56802385"/>
      <w:r>
        <w:rPr>
          <w:lang w:eastAsia="es-CO"/>
        </w:rPr>
        <w:t>Arquitectura del proyecto</w:t>
      </w:r>
      <w:bookmarkEnd w:id="117"/>
    </w:p>
    <w:p w14:paraId="0DD43BBA" w14:textId="0E01B6AC" w:rsidR="00DB6D86" w:rsidRPr="00DB6D86" w:rsidRDefault="00DB6D86" w:rsidP="00DB6D86">
      <w:pPr>
        <w:rPr>
          <w:lang w:eastAsia="es-CO"/>
        </w:rPr>
      </w:pPr>
      <w:r>
        <w:rPr>
          <w:lang w:eastAsia="es-CO"/>
        </w:rPr>
        <w:t>Con este Diagrama podemos expresar las tecnologías, componentes requeridos y la forma en que estos se van a comunicar.</w:t>
      </w:r>
    </w:p>
    <w:p w14:paraId="5363287F" w14:textId="77777777" w:rsidR="00E70341" w:rsidRDefault="00BA4B41" w:rsidP="00501FDB">
      <w:pPr>
        <w:keepNext/>
        <w:jc w:val="center"/>
      </w:pPr>
      <w:r w:rsidRPr="00BA4B41">
        <w:rPr>
          <w:noProof/>
          <w:lang w:eastAsia="es-CO"/>
        </w:rPr>
        <w:drawing>
          <wp:inline distT="0" distB="0" distL="0" distR="0" wp14:anchorId="4403BF06" wp14:editId="4AB263DB">
            <wp:extent cx="5395938" cy="3609975"/>
            <wp:effectExtent l="0" t="0" r="0" b="0"/>
            <wp:docPr id="8" name="Imagen 2">
              <a:extLst xmlns:a="http://schemas.openxmlformats.org/drawingml/2006/main">
                <a:ext uri="{FF2B5EF4-FFF2-40B4-BE49-F238E27FC236}">
                  <a16:creationId xmlns:a16="http://schemas.microsoft.com/office/drawing/2014/main" id="{9442A5B0-346E-4EBC-B571-435C3A6152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442A5B0-346E-4EBC-B571-435C3A61520C}"/>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0" y="0"/>
                      <a:ext cx="5398709" cy="3611829"/>
                    </a:xfrm>
                    <a:prstGeom prst="rect">
                      <a:avLst/>
                    </a:prstGeom>
                  </pic:spPr>
                </pic:pic>
              </a:graphicData>
            </a:graphic>
          </wp:inline>
        </w:drawing>
      </w:r>
    </w:p>
    <w:p w14:paraId="6C36A709" w14:textId="5232AC9D" w:rsidR="00BA4B41" w:rsidRDefault="00E70341" w:rsidP="00E70341">
      <w:pPr>
        <w:pStyle w:val="Descripcin"/>
        <w:rPr>
          <w:lang w:eastAsia="es-CO"/>
        </w:rPr>
      </w:pPr>
      <w:bookmarkStart w:id="118" w:name="_Toc54086294"/>
      <w:r>
        <w:t xml:space="preserve">Ilustración </w:t>
      </w:r>
      <w:fldSimple w:instr=" SEQ Ilustración \* ARABIC ">
        <w:r w:rsidR="00B26886">
          <w:rPr>
            <w:noProof/>
          </w:rPr>
          <w:t>4</w:t>
        </w:r>
      </w:fldSimple>
      <w:r>
        <w:t xml:space="preserve"> Diagrama de arquitectura del proyecto</w:t>
      </w:r>
      <w:bookmarkEnd w:id="118"/>
    </w:p>
    <w:p w14:paraId="3CCE9368" w14:textId="3645E83A" w:rsidR="00DB6D86" w:rsidRDefault="00DB6D86" w:rsidP="00BA4B41">
      <w:pPr>
        <w:rPr>
          <w:lang w:eastAsia="es-CO"/>
        </w:rPr>
      </w:pPr>
      <w:r>
        <w:rPr>
          <w:lang w:eastAsia="es-CO"/>
        </w:rPr>
        <w:t>Encontramos los siguientes elementos:</w:t>
      </w:r>
    </w:p>
    <w:p w14:paraId="32EAC9EB" w14:textId="56E6CD99" w:rsidR="00DB6D86" w:rsidRDefault="00DB6D86" w:rsidP="00DB6D86">
      <w:pPr>
        <w:pStyle w:val="Prrafodelista"/>
        <w:numPr>
          <w:ilvl w:val="0"/>
          <w:numId w:val="13"/>
        </w:numPr>
        <w:rPr>
          <w:lang w:eastAsia="es-CO"/>
        </w:rPr>
      </w:pPr>
      <w:r>
        <w:rPr>
          <w:lang w:eastAsia="es-CO"/>
        </w:rPr>
        <w:t>Un servidor de base de datos MySQL en el cual se encontrará la base de datos.</w:t>
      </w:r>
    </w:p>
    <w:p w14:paraId="76CE3DF2" w14:textId="6DAA6986" w:rsidR="00DB6D86" w:rsidRDefault="00587121" w:rsidP="00DB6D86">
      <w:pPr>
        <w:pStyle w:val="Prrafodelista"/>
        <w:numPr>
          <w:ilvl w:val="0"/>
          <w:numId w:val="13"/>
        </w:numPr>
        <w:rPr>
          <w:lang w:eastAsia="es-CO"/>
        </w:rPr>
      </w:pPr>
      <w:r>
        <w:rPr>
          <w:lang w:eastAsia="es-CO"/>
        </w:rPr>
        <w:t>Un repositorio que trabajara con Unity para los videojuegos en los cuales los empleados encontraran actividades para pausas activas.</w:t>
      </w:r>
    </w:p>
    <w:p w14:paraId="3D9F3DC7" w14:textId="6B9F7CB7" w:rsidR="00587121" w:rsidRDefault="00587121" w:rsidP="00DB6D86">
      <w:pPr>
        <w:pStyle w:val="Prrafodelista"/>
        <w:numPr>
          <w:ilvl w:val="0"/>
          <w:numId w:val="13"/>
        </w:numPr>
        <w:rPr>
          <w:lang w:eastAsia="es-CO"/>
        </w:rPr>
      </w:pPr>
      <w:r>
        <w:rPr>
          <w:lang w:eastAsia="es-CO"/>
        </w:rPr>
        <w:lastRenderedPageBreak/>
        <w:t xml:space="preserve">Un backend realizo por medo de Spring Boot, el cual posibilita la creación de proyectos en lenguaje java para la web, de modo tal que se puedan usar desde cual dispositivo con acceso a internet, además de brindarle seguridad por medio </w:t>
      </w:r>
      <w:r w:rsidR="00725542">
        <w:rPr>
          <w:lang w:eastAsia="es-CO"/>
        </w:rPr>
        <w:t>de Spring Security.</w:t>
      </w:r>
    </w:p>
    <w:p w14:paraId="60806859" w14:textId="6CFFD294" w:rsidR="00725542" w:rsidRDefault="00725542" w:rsidP="00DB6D86">
      <w:pPr>
        <w:pStyle w:val="Prrafodelista"/>
        <w:numPr>
          <w:ilvl w:val="0"/>
          <w:numId w:val="13"/>
        </w:numPr>
        <w:rPr>
          <w:lang w:eastAsia="es-CO"/>
        </w:rPr>
      </w:pPr>
      <w:r>
        <w:rPr>
          <w:lang w:eastAsia="es-CO"/>
        </w:rPr>
        <w:t>El frontend destinada para uso en la aplicación móvil se realizará por medio de React Native, posibilitando el consumo del backend por medio de servicios HTTP REST, y poder obtener acceso a los juegos dentro del repositorio por medio de Web Socket.</w:t>
      </w:r>
    </w:p>
    <w:p w14:paraId="4E426F3D" w14:textId="11609773" w:rsidR="00791F95" w:rsidRPr="00BA4B41" w:rsidRDefault="00791F95" w:rsidP="00791F95">
      <w:pPr>
        <w:pStyle w:val="Prrafodelista"/>
        <w:numPr>
          <w:ilvl w:val="0"/>
          <w:numId w:val="13"/>
        </w:numPr>
        <w:rPr>
          <w:lang w:eastAsia="es-CO"/>
        </w:rPr>
      </w:pPr>
      <w:r>
        <w:rPr>
          <w:lang w:eastAsia="es-CO"/>
        </w:rPr>
        <w:t xml:space="preserve">El frontend destinado para su uso en la aplicación web se realizará por medio de </w:t>
      </w:r>
      <w:r>
        <w:rPr>
          <w:lang w:eastAsia="es-CO"/>
        </w:rPr>
        <w:br/>
        <w:t>React, posibilitando el acceso al backend por medio de servicios HTTP REST que permitan acceso a la información.</w:t>
      </w:r>
    </w:p>
    <w:p w14:paraId="34228FA4" w14:textId="6F55109A" w:rsidR="00BA4B41" w:rsidRDefault="00BA4B41" w:rsidP="00487DCC">
      <w:pPr>
        <w:pStyle w:val="Ttulo2"/>
        <w:rPr>
          <w:lang w:eastAsia="es-CO"/>
        </w:rPr>
      </w:pPr>
      <w:bookmarkStart w:id="119" w:name="_Toc56802386"/>
      <w:r>
        <w:rPr>
          <w:lang w:eastAsia="es-CO"/>
        </w:rPr>
        <w:t>Diagrama de Despliegue</w:t>
      </w:r>
      <w:bookmarkEnd w:id="119"/>
    </w:p>
    <w:p w14:paraId="2D6AD53D" w14:textId="47728A47" w:rsidR="00501FDB" w:rsidRPr="00501FDB" w:rsidRDefault="00501FDB" w:rsidP="00501FDB">
      <w:pPr>
        <w:rPr>
          <w:lang w:eastAsia="es-CO"/>
        </w:rPr>
      </w:pPr>
      <w:r>
        <w:rPr>
          <w:lang w:eastAsia="es-CO"/>
        </w:rPr>
        <w:t>En este diagrama se pueden ver la forma en que se encontrara desplegado el proyecto, requiriendo como base principal un equipo que funcione como servidor, en donde se alojen el repositorio para los juegos por medio de los cuales se desarrollen las actividades de pausas activas, la base de datos del proyecto y el backend para el acceso a los servicios HTTP REST.</w:t>
      </w:r>
    </w:p>
    <w:p w14:paraId="780998B2" w14:textId="77777777" w:rsidR="00E70341" w:rsidRDefault="00DB6D86" w:rsidP="00E70341">
      <w:pPr>
        <w:keepNext/>
      </w:pPr>
      <w:r w:rsidRPr="00DB6D86">
        <w:rPr>
          <w:noProof/>
          <w:lang w:eastAsia="es-CO"/>
        </w:rPr>
        <w:lastRenderedPageBreak/>
        <w:drawing>
          <wp:inline distT="0" distB="0" distL="0" distR="0" wp14:anchorId="01DF771B" wp14:editId="40F2E9B5">
            <wp:extent cx="4235372" cy="4838700"/>
            <wp:effectExtent l="0" t="0" r="0" b="0"/>
            <wp:docPr id="9" name="Imagen 4">
              <a:extLst xmlns:a="http://schemas.openxmlformats.org/drawingml/2006/main">
                <a:ext uri="{FF2B5EF4-FFF2-40B4-BE49-F238E27FC236}">
                  <a16:creationId xmlns:a16="http://schemas.microsoft.com/office/drawing/2014/main" id="{96F0CFE5-D481-4C11-863D-62D09188D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96F0CFE5-D481-4C11-863D-62D09188D508}"/>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240102" cy="4844103"/>
                    </a:xfrm>
                    <a:prstGeom prst="rect">
                      <a:avLst/>
                    </a:prstGeom>
                  </pic:spPr>
                </pic:pic>
              </a:graphicData>
            </a:graphic>
          </wp:inline>
        </w:drawing>
      </w:r>
    </w:p>
    <w:p w14:paraId="775B2352" w14:textId="21DF82DF" w:rsidR="00BA4B41" w:rsidRPr="00BA4B41" w:rsidRDefault="00E70341" w:rsidP="00E70341">
      <w:pPr>
        <w:pStyle w:val="Descripcin"/>
        <w:rPr>
          <w:lang w:eastAsia="es-CO"/>
        </w:rPr>
      </w:pPr>
      <w:bookmarkStart w:id="120" w:name="_Toc54086295"/>
      <w:r>
        <w:t xml:space="preserve">Ilustración </w:t>
      </w:r>
      <w:fldSimple w:instr=" SEQ Ilustración \* ARABIC ">
        <w:r w:rsidR="00B26886">
          <w:rPr>
            <w:noProof/>
          </w:rPr>
          <w:t>5</w:t>
        </w:r>
      </w:fldSimple>
      <w:r>
        <w:t xml:space="preserve"> Diagrama de despliegue del proyecto</w:t>
      </w:r>
      <w:bookmarkEnd w:id="120"/>
    </w:p>
    <w:p w14:paraId="4B03439D" w14:textId="5BDB49C2" w:rsidR="00BA4B41" w:rsidRDefault="00BA4B41" w:rsidP="00487DCC">
      <w:pPr>
        <w:pStyle w:val="Ttulo2"/>
        <w:rPr>
          <w:lang w:eastAsia="es-CO"/>
        </w:rPr>
      </w:pPr>
      <w:bookmarkStart w:id="121" w:name="_Toc56802387"/>
      <w:r>
        <w:rPr>
          <w:lang w:eastAsia="es-CO"/>
        </w:rPr>
        <w:t>Modelo Entidad Relación</w:t>
      </w:r>
      <w:bookmarkEnd w:id="121"/>
    </w:p>
    <w:p w14:paraId="06A96C60" w14:textId="4EEB0518" w:rsidR="00501FDB" w:rsidRPr="00501FDB" w:rsidRDefault="00501FDB" w:rsidP="00501FDB">
      <w:pPr>
        <w:rPr>
          <w:lang w:eastAsia="es-CO"/>
        </w:rPr>
      </w:pPr>
      <w:r>
        <w:rPr>
          <w:lang w:eastAsia="es-CO"/>
        </w:rPr>
        <w:t xml:space="preserve">A continuación, se encuentra el modelo entidad relación, basado en las necesidades del proyecto, las entidades y actores que van a intervenir, y los requerimientos propios a la naturaleza al negoció. </w:t>
      </w:r>
    </w:p>
    <w:p w14:paraId="4DF89F8A" w14:textId="77777777" w:rsidR="00E70341" w:rsidRDefault="00DB6D86" w:rsidP="00E70341">
      <w:pPr>
        <w:keepNext/>
      </w:pPr>
      <w:r w:rsidRPr="00DB6D86">
        <w:rPr>
          <w:noProof/>
          <w:lang w:eastAsia="es-CO"/>
        </w:rPr>
        <w:lastRenderedPageBreak/>
        <w:drawing>
          <wp:inline distT="0" distB="0" distL="0" distR="0" wp14:anchorId="38AB0223" wp14:editId="0EF93707">
            <wp:extent cx="5943600" cy="4333875"/>
            <wp:effectExtent l="0" t="0" r="0" b="9525"/>
            <wp:docPr id="10" name="Imagen 3">
              <a:extLst xmlns:a="http://schemas.openxmlformats.org/drawingml/2006/main">
                <a:ext uri="{FF2B5EF4-FFF2-40B4-BE49-F238E27FC236}">
                  <a16:creationId xmlns:a16="http://schemas.microsoft.com/office/drawing/2014/main" id="{4DA6D94A-3925-4B49-9D48-620192B0A6B0}"/>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4DA6D94A-3925-4B49-9D48-620192B0A6B0}"/>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33875"/>
                    </a:xfrm>
                    <a:prstGeom prst="rect">
                      <a:avLst/>
                    </a:prstGeom>
                  </pic:spPr>
                </pic:pic>
              </a:graphicData>
            </a:graphic>
          </wp:inline>
        </w:drawing>
      </w:r>
    </w:p>
    <w:p w14:paraId="51F3F2B4" w14:textId="2E43ACC1" w:rsidR="00BA4B41" w:rsidRDefault="00E70341" w:rsidP="00E70341">
      <w:pPr>
        <w:pStyle w:val="Descripcin"/>
        <w:rPr>
          <w:lang w:eastAsia="es-CO"/>
        </w:rPr>
      </w:pPr>
      <w:bookmarkStart w:id="122" w:name="_Toc54086296"/>
      <w:r>
        <w:t xml:space="preserve">Ilustración </w:t>
      </w:r>
      <w:fldSimple w:instr=" SEQ Ilustración \* ARABIC ">
        <w:r w:rsidR="00B26886">
          <w:rPr>
            <w:noProof/>
          </w:rPr>
          <w:t>6</w:t>
        </w:r>
      </w:fldSimple>
      <w:r>
        <w:t xml:space="preserve"> Modelo entidad relación de la base de datos del proyecto</w:t>
      </w:r>
      <w:bookmarkEnd w:id="122"/>
    </w:p>
    <w:p w14:paraId="341DD1F4" w14:textId="754F30EB" w:rsidR="00487DCC" w:rsidRDefault="00487DCC" w:rsidP="00487DCC">
      <w:pPr>
        <w:pStyle w:val="Ttulo2"/>
        <w:rPr>
          <w:lang w:eastAsia="es-CO"/>
        </w:rPr>
      </w:pPr>
      <w:bookmarkStart w:id="123" w:name="_Toc56802388"/>
      <w:r>
        <w:rPr>
          <w:lang w:eastAsia="es-CO"/>
        </w:rPr>
        <w:t>Diccionario de Datos</w:t>
      </w:r>
      <w:bookmarkEnd w:id="123"/>
    </w:p>
    <w:p w14:paraId="7A149331" w14:textId="13646B42" w:rsidR="00E70341" w:rsidRPr="00E70341" w:rsidRDefault="00E70341" w:rsidP="00E70341">
      <w:pPr>
        <w:rPr>
          <w:lang w:eastAsia="es-CO"/>
        </w:rPr>
      </w:pPr>
      <w:r>
        <w:rPr>
          <w:lang w:eastAsia="es-CO"/>
        </w:rPr>
        <w:t xml:space="preserve">A continuación, se encontrará el diccionario de datos, por medio del cual, los usuarios del proyecto podrán entender la función que cumple cada tabla y sus campos, los datos que se deben almacenar en cada uno de los campos, y demás características propias de la base de datos de APPAUSA. </w:t>
      </w:r>
    </w:p>
    <w:p w14:paraId="1035FF3D" w14:textId="54E6A0B3" w:rsidR="00E70341" w:rsidRDefault="00E70341" w:rsidP="00E70341">
      <w:pPr>
        <w:pStyle w:val="Ttulo3"/>
      </w:pPr>
      <w:bookmarkStart w:id="124" w:name="_Toc53861715"/>
      <w:bookmarkStart w:id="125" w:name="_Toc56802389"/>
      <w:r>
        <w:t>Listado de Tablas</w:t>
      </w:r>
      <w:bookmarkEnd w:id="124"/>
      <w:bookmarkEnd w:id="125"/>
    </w:p>
    <w:tbl>
      <w:tblPr>
        <w:tblW w:w="0" w:type="auto"/>
        <w:jc w:val="center"/>
        <w:tblBorders>
          <w:top w:val="single" w:sz="2" w:space="0" w:color="EEEEEE"/>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96"/>
        <w:gridCol w:w="629"/>
        <w:gridCol w:w="808"/>
        <w:gridCol w:w="1530"/>
        <w:gridCol w:w="1057"/>
      </w:tblGrid>
      <w:tr w:rsidR="00E70341" w14:paraId="1B742C3A" w14:textId="77777777" w:rsidTr="00E70341">
        <w:trPr>
          <w:tblHeade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3198AA9" w14:textId="77777777" w:rsidR="00E70341" w:rsidRDefault="0071479C" w:rsidP="00E70341">
            <w:pPr>
              <w:spacing w:before="24" w:after="24"/>
              <w:ind w:left="24" w:right="24"/>
              <w:rPr>
                <w:rFonts w:ascii="Times New Roman" w:hAnsi="Times New Roman"/>
                <w:b/>
                <w:bCs/>
                <w:color w:val="000000"/>
                <w:sz w:val="18"/>
                <w:szCs w:val="18"/>
              </w:rPr>
            </w:pPr>
            <w:hyperlink r:id="rId19" w:tooltip="Ordenar" w:history="1">
              <w:r w:rsidR="00E70341">
                <w:rPr>
                  <w:rStyle w:val="Hipervnculo"/>
                  <w:b/>
                  <w:bCs/>
                  <w:color w:val="000000"/>
                  <w:sz w:val="18"/>
                  <w:szCs w:val="18"/>
                </w:rPr>
                <w:t>Tabla </w:t>
              </w:r>
              <w:r w:rsidR="00E70341">
                <w:rPr>
                  <w:b/>
                  <w:bCs/>
                  <w:noProof/>
                  <w:color w:val="000000"/>
                  <w:sz w:val="18"/>
                  <w:szCs w:val="18"/>
                </w:rPr>
                <w:drawing>
                  <wp:inline distT="0" distB="0" distL="0" distR="0" wp14:anchorId="1781653B" wp14:editId="5A1536F6">
                    <wp:extent cx="9525" cy="9525"/>
                    <wp:effectExtent l="0" t="0" r="0" b="0"/>
                    <wp:docPr id="12" name="Imagen 12" descr="Ascendente">
                      <a:hlinkClick xmlns:a="http://schemas.openxmlformats.org/drawingml/2006/main" r:id="rId19" tooltip="&quot;Ordenar&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scendente">
                              <a:hlinkClick r:id="rId19" tooltip="&quot;Ordenar&quo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5E96E52" w14:textId="77777777" w:rsidR="00E70341" w:rsidRDefault="0071479C" w:rsidP="00E70341">
            <w:pPr>
              <w:spacing w:before="24" w:after="24"/>
              <w:ind w:left="24" w:right="24"/>
              <w:rPr>
                <w:b/>
                <w:bCs/>
                <w:color w:val="000000"/>
                <w:sz w:val="18"/>
                <w:szCs w:val="18"/>
              </w:rPr>
            </w:pPr>
            <w:hyperlink r:id="rId21" w:tooltip="Ordenar" w:history="1">
              <w:r w:rsidR="00E70341">
                <w:rPr>
                  <w:rStyle w:val="Hipervnculo"/>
                  <w:b/>
                  <w:bCs/>
                  <w:color w:val="000000"/>
                  <w:sz w:val="18"/>
                  <w:szCs w:val="18"/>
                </w:rPr>
                <w:t>Filas</w:t>
              </w:r>
            </w:hyperlink>
            <w:r w:rsidR="00E70341">
              <w:rPr>
                <w:b/>
                <w:bCs/>
                <w:color w:val="000000"/>
                <w:sz w:val="18"/>
                <w:szCs w:val="18"/>
              </w:rPr>
              <w:t> </w:t>
            </w:r>
            <w:r w:rsidR="00E70341">
              <w:rPr>
                <w:b/>
                <w:bCs/>
                <w:noProof/>
                <w:color w:val="000000"/>
                <w:sz w:val="18"/>
                <w:szCs w:val="18"/>
              </w:rPr>
              <w:drawing>
                <wp:inline distT="0" distB="0" distL="0" distR="0" wp14:anchorId="7AEA73D9" wp14:editId="0F6B4F09">
                  <wp:extent cx="9525" cy="95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73A10EF" w14:textId="77777777" w:rsidR="00E70341" w:rsidRDefault="0071479C" w:rsidP="00E70341">
            <w:pPr>
              <w:spacing w:before="24" w:after="24"/>
              <w:ind w:left="24" w:right="24"/>
              <w:rPr>
                <w:b/>
                <w:bCs/>
                <w:color w:val="000000"/>
                <w:sz w:val="18"/>
                <w:szCs w:val="18"/>
              </w:rPr>
            </w:pPr>
            <w:hyperlink r:id="rId22" w:tooltip="Ordenar" w:history="1">
              <w:r w:rsidR="00E70341">
                <w:rPr>
                  <w:rStyle w:val="Hipervnculo"/>
                  <w:b/>
                  <w:bCs/>
                  <w:color w:val="000000"/>
                  <w:sz w:val="18"/>
                  <w:szCs w:val="18"/>
                </w:rPr>
                <w:t>Tip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89629" w14:textId="77777777" w:rsidR="00E70341" w:rsidRDefault="0071479C" w:rsidP="00E70341">
            <w:pPr>
              <w:spacing w:before="24" w:after="24"/>
              <w:ind w:left="24" w:right="24"/>
              <w:rPr>
                <w:b/>
                <w:bCs/>
                <w:color w:val="000000"/>
                <w:sz w:val="18"/>
                <w:szCs w:val="18"/>
              </w:rPr>
            </w:pPr>
            <w:hyperlink r:id="rId23" w:tooltip="Ordenar" w:history="1">
              <w:r w:rsidR="00E70341">
                <w:rPr>
                  <w:rStyle w:val="Hipervnculo"/>
                  <w:b/>
                  <w:bCs/>
                  <w:color w:val="000000"/>
                  <w:sz w:val="18"/>
                  <w:szCs w:val="18"/>
                </w:rPr>
                <w:t>Cotejami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3958DF9" w14:textId="77777777" w:rsidR="00E70341" w:rsidRDefault="0071479C" w:rsidP="00E70341">
            <w:pPr>
              <w:spacing w:before="24" w:after="24"/>
              <w:ind w:left="24" w:right="24"/>
              <w:rPr>
                <w:b/>
                <w:bCs/>
                <w:color w:val="000000"/>
                <w:sz w:val="18"/>
                <w:szCs w:val="18"/>
              </w:rPr>
            </w:pPr>
            <w:hyperlink r:id="rId24" w:tooltip="Ordenar" w:history="1">
              <w:r w:rsidR="00E70341">
                <w:rPr>
                  <w:rStyle w:val="Hipervnculo"/>
                  <w:b/>
                  <w:bCs/>
                  <w:color w:val="000000"/>
                  <w:sz w:val="18"/>
                  <w:szCs w:val="18"/>
                </w:rPr>
                <w:t>Tamaño</w:t>
              </w:r>
            </w:hyperlink>
          </w:p>
        </w:tc>
      </w:tr>
      <w:tr w:rsidR="00E70341" w14:paraId="30C6C92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16B56" w14:textId="77777777" w:rsidR="00E70341" w:rsidRDefault="0071479C" w:rsidP="00E70341">
            <w:pPr>
              <w:spacing w:before="24" w:after="24"/>
              <w:ind w:left="24" w:right="24"/>
              <w:rPr>
                <w:b/>
                <w:bCs/>
                <w:color w:val="000000"/>
                <w:sz w:val="18"/>
                <w:szCs w:val="18"/>
              </w:rPr>
            </w:pPr>
            <w:hyperlink r:id="rId25" w:history="1">
              <w:r w:rsidR="00E70341">
                <w:rPr>
                  <w:rStyle w:val="Hipervnculo"/>
                  <w:b/>
                  <w:bCs/>
                  <w:color w:val="000000"/>
                  <w:sz w:val="18"/>
                  <w:szCs w:val="18"/>
                </w:rPr>
                <w:t>afeccion_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70F99E8"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90470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029B8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D159A22" w14:textId="77777777" w:rsidR="00E70341" w:rsidRDefault="0071479C" w:rsidP="00E70341">
            <w:pPr>
              <w:spacing w:before="24" w:after="24"/>
              <w:ind w:left="24" w:right="24"/>
              <w:jc w:val="right"/>
              <w:rPr>
                <w:rFonts w:ascii="Courier New" w:hAnsi="Courier New" w:cs="Courier New"/>
                <w:color w:val="000000"/>
                <w:sz w:val="18"/>
                <w:szCs w:val="18"/>
              </w:rPr>
            </w:pPr>
            <w:hyperlink r:id="rId26" w:anchor="showusage" w:history="1">
              <w:r w:rsidR="00E70341">
                <w:rPr>
                  <w:rStyle w:val="Hipervnculo"/>
                  <w:rFonts w:ascii="Courier New" w:hAnsi="Courier New" w:cs="Courier New"/>
                  <w:color w:val="000000"/>
                  <w:sz w:val="18"/>
                  <w:szCs w:val="18"/>
                </w:rPr>
                <w:t>64.0 </w:t>
              </w:r>
              <w:r w:rsidR="00E70341">
                <w:rPr>
                  <w:rStyle w:val="unit"/>
                  <w:rFonts w:ascii="Courier New" w:hAnsi="Courier New" w:cs="Courier New"/>
                  <w:color w:val="000000"/>
                  <w:sz w:val="18"/>
                  <w:szCs w:val="18"/>
                </w:rPr>
                <w:t>KB</w:t>
              </w:r>
            </w:hyperlink>
          </w:p>
        </w:tc>
      </w:tr>
      <w:tr w:rsidR="00E70341" w14:paraId="11D9294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551F4C29" w14:textId="77777777" w:rsidR="00E70341" w:rsidRDefault="0071479C" w:rsidP="00E70341">
            <w:pPr>
              <w:spacing w:before="24" w:after="24"/>
              <w:ind w:left="24" w:right="24"/>
              <w:rPr>
                <w:rFonts w:ascii="Times New Roman" w:hAnsi="Times New Roman" w:cs="Times New Roman"/>
                <w:b/>
                <w:bCs/>
                <w:color w:val="000000"/>
                <w:sz w:val="18"/>
                <w:szCs w:val="18"/>
              </w:rPr>
            </w:pPr>
            <w:hyperlink r:id="rId27" w:history="1">
              <w:r w:rsidR="00E70341">
                <w:rPr>
                  <w:rStyle w:val="Hipervnculo"/>
                  <w:b/>
                  <w:bCs/>
                  <w:color w:val="000000"/>
                  <w:sz w:val="18"/>
                  <w:szCs w:val="18"/>
                </w:rPr>
                <w:t>afeccion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CB991D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61BDF5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6549D7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2AD926" w14:textId="77777777" w:rsidR="00E70341" w:rsidRDefault="0071479C" w:rsidP="00E70341">
            <w:pPr>
              <w:spacing w:before="24" w:after="24"/>
              <w:ind w:left="24" w:right="24"/>
              <w:jc w:val="right"/>
              <w:rPr>
                <w:rFonts w:ascii="Courier New" w:hAnsi="Courier New" w:cs="Courier New"/>
                <w:color w:val="000000"/>
                <w:sz w:val="18"/>
                <w:szCs w:val="18"/>
              </w:rPr>
            </w:pPr>
            <w:hyperlink r:id="rId28"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6D65D63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112B2F" w14:textId="77777777" w:rsidR="00E70341" w:rsidRDefault="0071479C" w:rsidP="00E70341">
            <w:pPr>
              <w:spacing w:before="24" w:after="24"/>
              <w:ind w:left="24" w:right="24"/>
              <w:rPr>
                <w:rFonts w:ascii="Times New Roman" w:hAnsi="Times New Roman" w:cs="Times New Roman"/>
                <w:b/>
                <w:bCs/>
                <w:color w:val="000000"/>
                <w:sz w:val="18"/>
                <w:szCs w:val="18"/>
              </w:rPr>
            </w:pPr>
            <w:hyperlink r:id="rId29" w:history="1">
              <w:r w:rsidR="00E70341">
                <w:rPr>
                  <w:rStyle w:val="Hipervnculo"/>
                  <w:b/>
                  <w:bCs/>
                  <w:color w:val="000000"/>
                  <w:sz w:val="18"/>
                  <w:szCs w:val="18"/>
                </w:rPr>
                <w:t>afiliacion_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4B292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1A080FA"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580E2B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C8675E7" w14:textId="77777777" w:rsidR="00E70341" w:rsidRDefault="0071479C" w:rsidP="00E70341">
            <w:pPr>
              <w:spacing w:before="24" w:after="24"/>
              <w:ind w:left="24" w:right="24"/>
              <w:jc w:val="right"/>
              <w:rPr>
                <w:rFonts w:ascii="Courier New" w:hAnsi="Courier New" w:cs="Courier New"/>
                <w:color w:val="000000"/>
                <w:sz w:val="18"/>
                <w:szCs w:val="18"/>
              </w:rPr>
            </w:pPr>
            <w:hyperlink r:id="rId3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3F138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6D7D7C4" w14:textId="77777777" w:rsidR="00E70341" w:rsidRDefault="0071479C" w:rsidP="00E70341">
            <w:pPr>
              <w:spacing w:before="24" w:after="24"/>
              <w:ind w:left="24" w:right="24"/>
              <w:rPr>
                <w:rFonts w:ascii="Times New Roman" w:hAnsi="Times New Roman" w:cs="Times New Roman"/>
                <w:b/>
                <w:bCs/>
                <w:color w:val="000000"/>
                <w:sz w:val="18"/>
                <w:szCs w:val="18"/>
              </w:rPr>
            </w:pPr>
            <w:hyperlink r:id="rId31" w:history="1">
              <w:r w:rsidR="00E70341">
                <w:rPr>
                  <w:rStyle w:val="Hipervnculo"/>
                  <w:b/>
                  <w:bCs/>
                  <w:color w:val="000000"/>
                  <w:sz w:val="18"/>
                  <w:szCs w:val="18"/>
                </w:rPr>
                <w:t>afiliacion_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7D67A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2FF19D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8FE7BD"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EB9F6D4" w14:textId="77777777" w:rsidR="00E70341" w:rsidRDefault="0071479C" w:rsidP="00E70341">
            <w:pPr>
              <w:spacing w:before="24" w:after="24"/>
              <w:ind w:left="24" w:right="24"/>
              <w:jc w:val="right"/>
              <w:rPr>
                <w:rFonts w:ascii="Courier New" w:hAnsi="Courier New" w:cs="Courier New"/>
                <w:color w:val="000000"/>
                <w:sz w:val="18"/>
                <w:szCs w:val="18"/>
              </w:rPr>
            </w:pPr>
            <w:hyperlink r:id="rId3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D2F759D"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1DE2831" w14:textId="77777777" w:rsidR="00E70341" w:rsidRDefault="0071479C" w:rsidP="00E70341">
            <w:pPr>
              <w:spacing w:before="24" w:after="24"/>
              <w:ind w:left="24" w:right="24"/>
              <w:rPr>
                <w:rFonts w:ascii="Times New Roman" w:hAnsi="Times New Roman" w:cs="Times New Roman"/>
                <w:b/>
                <w:bCs/>
                <w:color w:val="000000"/>
                <w:sz w:val="18"/>
                <w:szCs w:val="18"/>
              </w:rPr>
            </w:pPr>
            <w:hyperlink r:id="rId33" w:history="1">
              <w:r w:rsidR="00E70341">
                <w:rPr>
                  <w:rStyle w:val="Hipervnculo"/>
                  <w:b/>
                  <w:bCs/>
                  <w:color w:val="000000"/>
                  <w:sz w:val="18"/>
                  <w:szCs w:val="18"/>
                </w:rPr>
                <w:t>afiliacion_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B8D88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56E4F8"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9ACD9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5CE0F58" w14:textId="77777777" w:rsidR="00E70341" w:rsidRDefault="0071479C" w:rsidP="00E70341">
            <w:pPr>
              <w:spacing w:before="24" w:after="24"/>
              <w:ind w:left="24" w:right="24"/>
              <w:jc w:val="right"/>
              <w:rPr>
                <w:rFonts w:ascii="Courier New" w:hAnsi="Courier New" w:cs="Courier New"/>
                <w:color w:val="000000"/>
                <w:sz w:val="18"/>
                <w:szCs w:val="18"/>
              </w:rPr>
            </w:pPr>
            <w:hyperlink r:id="rId3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6B6A2E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0BFEF4A" w14:textId="77777777" w:rsidR="00E70341" w:rsidRDefault="0071479C" w:rsidP="00E70341">
            <w:pPr>
              <w:spacing w:before="24" w:after="24"/>
              <w:ind w:left="24" w:right="24"/>
              <w:rPr>
                <w:rFonts w:ascii="Times New Roman" w:hAnsi="Times New Roman" w:cs="Times New Roman"/>
                <w:b/>
                <w:bCs/>
                <w:color w:val="000000"/>
                <w:sz w:val="18"/>
                <w:szCs w:val="18"/>
              </w:rPr>
            </w:pPr>
            <w:hyperlink r:id="rId35" w:history="1">
              <w:r w:rsidR="00E70341">
                <w:rPr>
                  <w:rStyle w:val="Hipervnculo"/>
                  <w:b/>
                  <w:bCs/>
                  <w:color w:val="000000"/>
                  <w:sz w:val="18"/>
                  <w:szCs w:val="18"/>
                </w:rPr>
                <w:t>comentari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4BA8E5"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79B502E"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5FC4B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10B39D6" w14:textId="77777777" w:rsidR="00E70341" w:rsidRDefault="0071479C" w:rsidP="00E70341">
            <w:pPr>
              <w:spacing w:before="24" w:after="24"/>
              <w:ind w:left="24" w:right="24"/>
              <w:jc w:val="right"/>
              <w:rPr>
                <w:rFonts w:ascii="Courier New" w:hAnsi="Courier New" w:cs="Courier New"/>
                <w:color w:val="000000"/>
                <w:sz w:val="18"/>
                <w:szCs w:val="18"/>
              </w:rPr>
            </w:pPr>
            <w:hyperlink r:id="rId36"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70E0B9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9461CC" w14:textId="77777777" w:rsidR="00E70341" w:rsidRDefault="0071479C" w:rsidP="00E70341">
            <w:pPr>
              <w:spacing w:before="24" w:after="24"/>
              <w:ind w:left="24" w:right="24"/>
              <w:rPr>
                <w:rFonts w:ascii="Times New Roman" w:hAnsi="Times New Roman" w:cs="Times New Roman"/>
                <w:b/>
                <w:bCs/>
                <w:color w:val="000000"/>
                <w:sz w:val="18"/>
                <w:szCs w:val="18"/>
              </w:rPr>
            </w:pPr>
            <w:hyperlink r:id="rId37" w:history="1">
              <w:r w:rsidR="00E70341">
                <w:rPr>
                  <w:rStyle w:val="Hipervnculo"/>
                  <w:b/>
                  <w:bCs/>
                  <w:color w:val="000000"/>
                  <w:sz w:val="18"/>
                  <w:szCs w:val="18"/>
                </w:rPr>
                <w:t>consulta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78757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23F7CC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8A36FC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04250C" w14:textId="77777777" w:rsidR="00E70341" w:rsidRDefault="0071479C" w:rsidP="00E70341">
            <w:pPr>
              <w:spacing w:before="24" w:after="24"/>
              <w:ind w:left="24" w:right="24"/>
              <w:jc w:val="right"/>
              <w:rPr>
                <w:rFonts w:ascii="Courier New" w:hAnsi="Courier New" w:cs="Courier New"/>
                <w:color w:val="000000"/>
                <w:sz w:val="18"/>
                <w:szCs w:val="18"/>
              </w:rPr>
            </w:pPr>
            <w:hyperlink r:id="rId38"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0941CE2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0DF453E" w14:textId="77777777" w:rsidR="00E70341" w:rsidRDefault="0071479C" w:rsidP="00E70341">
            <w:pPr>
              <w:spacing w:before="24" w:after="24"/>
              <w:ind w:left="24" w:right="24"/>
              <w:rPr>
                <w:rFonts w:ascii="Times New Roman" w:hAnsi="Times New Roman" w:cs="Times New Roman"/>
                <w:b/>
                <w:bCs/>
                <w:color w:val="000000"/>
                <w:sz w:val="18"/>
                <w:szCs w:val="18"/>
              </w:rPr>
            </w:pPr>
            <w:hyperlink r:id="rId39" w:history="1">
              <w:r w:rsidR="00E70341">
                <w:rPr>
                  <w:rStyle w:val="Hipervnculo"/>
                  <w:b/>
                  <w:bCs/>
                  <w:color w:val="000000"/>
                  <w:sz w:val="18"/>
                  <w:szCs w:val="18"/>
                </w:rPr>
                <w:t>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0704DDD"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67F82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2A85E36"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0334098" w14:textId="77777777" w:rsidR="00E70341" w:rsidRDefault="0071479C" w:rsidP="00E70341">
            <w:pPr>
              <w:spacing w:before="24" w:after="24"/>
              <w:ind w:left="24" w:right="24"/>
              <w:jc w:val="right"/>
              <w:rPr>
                <w:rFonts w:ascii="Courier New" w:hAnsi="Courier New" w:cs="Courier New"/>
                <w:color w:val="000000"/>
                <w:sz w:val="18"/>
                <w:szCs w:val="18"/>
              </w:rPr>
            </w:pPr>
            <w:hyperlink r:id="rId40" w:anchor="showusage" w:history="1">
              <w:r w:rsidR="00E70341">
                <w:rPr>
                  <w:rStyle w:val="Hipervnculo"/>
                  <w:rFonts w:ascii="Courier New" w:hAnsi="Courier New" w:cs="Courier New"/>
                  <w:color w:val="000000"/>
                  <w:sz w:val="18"/>
                  <w:szCs w:val="18"/>
                </w:rPr>
                <w:t>80.0 </w:t>
              </w:r>
              <w:r w:rsidR="00E70341">
                <w:rPr>
                  <w:rStyle w:val="unit"/>
                  <w:rFonts w:ascii="Courier New" w:hAnsi="Courier New" w:cs="Courier New"/>
                  <w:color w:val="000000"/>
                  <w:sz w:val="18"/>
                  <w:szCs w:val="18"/>
                </w:rPr>
                <w:t>KB</w:t>
              </w:r>
            </w:hyperlink>
          </w:p>
        </w:tc>
      </w:tr>
      <w:tr w:rsidR="00E70341" w14:paraId="527EEBA8"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C8F6EB6" w14:textId="77777777" w:rsidR="00E70341" w:rsidRDefault="0071479C" w:rsidP="00E70341">
            <w:pPr>
              <w:spacing w:before="24" w:after="24"/>
              <w:ind w:left="24" w:right="24"/>
              <w:rPr>
                <w:rFonts w:ascii="Times New Roman" w:hAnsi="Times New Roman" w:cs="Times New Roman"/>
                <w:b/>
                <w:bCs/>
                <w:color w:val="000000"/>
                <w:sz w:val="18"/>
                <w:szCs w:val="18"/>
              </w:rPr>
            </w:pPr>
            <w:hyperlink r:id="rId41" w:history="1">
              <w:r w:rsidR="00E70341">
                <w:rPr>
                  <w:rStyle w:val="Hipervnculo"/>
                  <w:b/>
                  <w:bCs/>
                  <w:color w:val="000000"/>
                  <w:sz w:val="18"/>
                  <w:szCs w:val="18"/>
                </w:rPr>
                <w:t>contrato_licenci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5971834"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08865C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BB613F5"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28778B" w14:textId="77777777" w:rsidR="00E70341" w:rsidRDefault="0071479C" w:rsidP="00E70341">
            <w:pPr>
              <w:spacing w:before="24" w:after="24"/>
              <w:ind w:left="24" w:right="24"/>
              <w:jc w:val="right"/>
              <w:rPr>
                <w:rFonts w:ascii="Courier New" w:hAnsi="Courier New" w:cs="Courier New"/>
                <w:color w:val="000000"/>
                <w:sz w:val="18"/>
                <w:szCs w:val="18"/>
              </w:rPr>
            </w:pPr>
            <w:hyperlink r:id="rId4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45605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A2375E7" w14:textId="77777777" w:rsidR="00E70341" w:rsidRDefault="0071479C" w:rsidP="00E70341">
            <w:pPr>
              <w:spacing w:before="24" w:after="24"/>
              <w:ind w:left="24" w:right="24"/>
              <w:rPr>
                <w:rFonts w:ascii="Times New Roman" w:hAnsi="Times New Roman" w:cs="Times New Roman"/>
                <w:b/>
                <w:bCs/>
                <w:color w:val="000000"/>
                <w:sz w:val="18"/>
                <w:szCs w:val="18"/>
              </w:rPr>
            </w:pPr>
            <w:hyperlink r:id="rId43" w:history="1">
              <w:r w:rsidR="00E70341">
                <w:rPr>
                  <w:rStyle w:val="Hipervnculo"/>
                  <w:b/>
                  <w:bCs/>
                  <w:color w:val="000000"/>
                  <w:sz w:val="18"/>
                  <w:szCs w:val="18"/>
                </w:rPr>
                <w:t>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D6F120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912B090"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D0C7C6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30E1B98" w14:textId="77777777" w:rsidR="00E70341" w:rsidRDefault="0071479C" w:rsidP="00E70341">
            <w:pPr>
              <w:spacing w:before="24" w:after="24"/>
              <w:ind w:left="24" w:right="24"/>
              <w:jc w:val="right"/>
              <w:rPr>
                <w:rFonts w:ascii="Courier New" w:hAnsi="Courier New" w:cs="Courier New"/>
                <w:color w:val="000000"/>
                <w:sz w:val="18"/>
                <w:szCs w:val="18"/>
              </w:rPr>
            </w:pPr>
            <w:hyperlink r:id="rId4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96C894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8D1C47" w14:textId="77777777" w:rsidR="00E70341" w:rsidRDefault="0071479C" w:rsidP="00E70341">
            <w:pPr>
              <w:spacing w:before="24" w:after="24"/>
              <w:ind w:left="24" w:right="24"/>
              <w:rPr>
                <w:rFonts w:ascii="Times New Roman" w:hAnsi="Times New Roman" w:cs="Times New Roman"/>
                <w:b/>
                <w:bCs/>
                <w:color w:val="000000"/>
                <w:sz w:val="18"/>
                <w:szCs w:val="18"/>
              </w:rPr>
            </w:pPr>
            <w:hyperlink r:id="rId45" w:history="1">
              <w:r w:rsidR="00E70341">
                <w:rPr>
                  <w:rStyle w:val="Hipervnculo"/>
                  <w:b/>
                  <w:bCs/>
                  <w:color w:val="000000"/>
                  <w:sz w:val="18"/>
                  <w:szCs w:val="18"/>
                </w:rPr>
                <w:t>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782BE9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D7595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98A287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43ED489" w14:textId="77777777" w:rsidR="00E70341" w:rsidRDefault="0071479C" w:rsidP="00E70341">
            <w:pPr>
              <w:spacing w:before="24" w:after="24"/>
              <w:ind w:left="24" w:right="24"/>
              <w:jc w:val="right"/>
              <w:rPr>
                <w:rFonts w:ascii="Courier New" w:hAnsi="Courier New" w:cs="Courier New"/>
                <w:color w:val="000000"/>
                <w:sz w:val="18"/>
                <w:szCs w:val="18"/>
              </w:rPr>
            </w:pPr>
            <w:hyperlink r:id="rId4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6FF40E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43DB25DC" w14:textId="77777777" w:rsidR="00E70341" w:rsidRDefault="0071479C" w:rsidP="00E70341">
            <w:pPr>
              <w:spacing w:before="24" w:after="24"/>
              <w:ind w:left="24" w:right="24"/>
              <w:rPr>
                <w:rFonts w:ascii="Times New Roman" w:hAnsi="Times New Roman" w:cs="Times New Roman"/>
                <w:b/>
                <w:bCs/>
                <w:color w:val="000000"/>
                <w:sz w:val="18"/>
                <w:szCs w:val="18"/>
              </w:rPr>
            </w:pPr>
            <w:hyperlink r:id="rId47" w:history="1">
              <w:r w:rsidR="00E70341">
                <w:rPr>
                  <w:rStyle w:val="Hipervnculo"/>
                  <w:b/>
                  <w:bCs/>
                  <w:color w:val="000000"/>
                  <w:sz w:val="18"/>
                  <w:szCs w:val="18"/>
                </w:rPr>
                <w:t>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48442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46CA20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91CAE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21D543" w14:textId="77777777" w:rsidR="00E70341" w:rsidRDefault="0071479C" w:rsidP="00E70341">
            <w:pPr>
              <w:spacing w:before="24" w:after="24"/>
              <w:ind w:left="24" w:right="24"/>
              <w:jc w:val="right"/>
              <w:rPr>
                <w:rFonts w:ascii="Courier New" w:hAnsi="Courier New" w:cs="Courier New"/>
                <w:color w:val="000000"/>
                <w:sz w:val="18"/>
                <w:szCs w:val="18"/>
              </w:rPr>
            </w:pPr>
            <w:hyperlink r:id="rId4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43D60E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969EEC2" w14:textId="77777777" w:rsidR="00E70341" w:rsidRDefault="0071479C" w:rsidP="00E70341">
            <w:pPr>
              <w:spacing w:before="24" w:after="24"/>
              <w:ind w:left="24" w:right="24"/>
              <w:rPr>
                <w:rFonts w:ascii="Times New Roman" w:hAnsi="Times New Roman" w:cs="Times New Roman"/>
                <w:b/>
                <w:bCs/>
                <w:color w:val="000000"/>
                <w:sz w:val="18"/>
                <w:szCs w:val="18"/>
              </w:rPr>
            </w:pPr>
            <w:hyperlink r:id="rId49" w:history="1">
              <w:r w:rsidR="00E70341">
                <w:rPr>
                  <w:rStyle w:val="Hipervnculo"/>
                  <w:b/>
                  <w:bCs/>
                  <w:color w:val="000000"/>
                  <w:sz w:val="18"/>
                  <w:szCs w:val="18"/>
                </w:rPr>
                <w:t>ent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FF940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821A9F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E81573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FBE2EC" w14:textId="77777777" w:rsidR="00E70341" w:rsidRDefault="0071479C" w:rsidP="00E70341">
            <w:pPr>
              <w:spacing w:before="24" w:after="24"/>
              <w:ind w:left="24" w:right="24"/>
              <w:jc w:val="right"/>
              <w:rPr>
                <w:rFonts w:ascii="Courier New" w:hAnsi="Courier New" w:cs="Courier New"/>
                <w:color w:val="000000"/>
                <w:sz w:val="18"/>
                <w:szCs w:val="18"/>
              </w:rPr>
            </w:pPr>
            <w:hyperlink r:id="rId5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70176D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1BC8B8F" w14:textId="77777777" w:rsidR="00E70341" w:rsidRDefault="0071479C" w:rsidP="00E70341">
            <w:pPr>
              <w:spacing w:before="24" w:after="24"/>
              <w:ind w:left="24" w:right="24"/>
              <w:rPr>
                <w:rFonts w:ascii="Times New Roman" w:hAnsi="Times New Roman" w:cs="Times New Roman"/>
                <w:b/>
                <w:bCs/>
                <w:color w:val="000000"/>
                <w:sz w:val="18"/>
                <w:szCs w:val="18"/>
              </w:rPr>
            </w:pPr>
            <w:hyperlink r:id="rId51" w:history="1">
              <w:r w:rsidR="00E70341">
                <w:rPr>
                  <w:rStyle w:val="Hipervnculo"/>
                  <w:b/>
                  <w:bCs/>
                  <w:color w:val="000000"/>
                  <w:sz w:val="18"/>
                  <w:szCs w:val="18"/>
                </w:rPr>
                <w:t>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42EBF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762C4F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32BCD1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268BC02" w14:textId="77777777" w:rsidR="00E70341" w:rsidRDefault="0071479C" w:rsidP="00E70341">
            <w:pPr>
              <w:spacing w:before="24" w:after="24"/>
              <w:ind w:left="24" w:right="24"/>
              <w:jc w:val="right"/>
              <w:rPr>
                <w:rFonts w:ascii="Courier New" w:hAnsi="Courier New" w:cs="Courier New"/>
                <w:color w:val="000000"/>
                <w:sz w:val="18"/>
                <w:szCs w:val="18"/>
              </w:rPr>
            </w:pPr>
            <w:hyperlink r:id="rId5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77A1A893"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E38CEFB" w14:textId="77777777" w:rsidR="00E70341" w:rsidRDefault="0071479C" w:rsidP="00E70341">
            <w:pPr>
              <w:spacing w:before="24" w:after="24"/>
              <w:ind w:left="24" w:right="24"/>
              <w:rPr>
                <w:rFonts w:ascii="Times New Roman" w:hAnsi="Times New Roman" w:cs="Times New Roman"/>
                <w:b/>
                <w:bCs/>
                <w:color w:val="000000"/>
                <w:sz w:val="18"/>
                <w:szCs w:val="18"/>
              </w:rPr>
            </w:pPr>
            <w:hyperlink r:id="rId53" w:history="1">
              <w:r w:rsidR="00E70341">
                <w:rPr>
                  <w:rStyle w:val="Hipervnculo"/>
                  <w:b/>
                  <w:bCs/>
                  <w:color w:val="000000"/>
                  <w:sz w:val="18"/>
                  <w:szCs w:val="18"/>
                </w:rPr>
                <w:t>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469219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0397BD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8518BF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B74B71C" w14:textId="77777777" w:rsidR="00E70341" w:rsidRDefault="0071479C" w:rsidP="00E70341">
            <w:pPr>
              <w:spacing w:before="24" w:after="24"/>
              <w:ind w:left="24" w:right="24"/>
              <w:jc w:val="right"/>
              <w:rPr>
                <w:rFonts w:ascii="Courier New" w:hAnsi="Courier New" w:cs="Courier New"/>
                <w:color w:val="000000"/>
                <w:sz w:val="18"/>
                <w:szCs w:val="18"/>
              </w:rPr>
            </w:pPr>
            <w:hyperlink r:id="rId5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5434E6F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FCD15E7" w14:textId="77777777" w:rsidR="00E70341" w:rsidRDefault="0071479C" w:rsidP="00E70341">
            <w:pPr>
              <w:spacing w:before="24" w:after="24"/>
              <w:ind w:left="24" w:right="24"/>
              <w:rPr>
                <w:rFonts w:ascii="Times New Roman" w:hAnsi="Times New Roman" w:cs="Times New Roman"/>
                <w:b/>
                <w:bCs/>
                <w:color w:val="000000"/>
                <w:sz w:val="18"/>
                <w:szCs w:val="18"/>
              </w:rPr>
            </w:pPr>
            <w:hyperlink r:id="rId55" w:history="1">
              <w:r w:rsidR="00E70341">
                <w:rPr>
                  <w:rStyle w:val="Hipervnculo"/>
                  <w:b/>
                  <w:bCs/>
                  <w:color w:val="000000"/>
                  <w:sz w:val="18"/>
                  <w:szCs w:val="18"/>
                </w:rPr>
                <w:t>log</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CDF43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1DDB4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715C8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0F86485" w14:textId="77777777" w:rsidR="00E70341" w:rsidRDefault="0071479C" w:rsidP="00E70341">
            <w:pPr>
              <w:spacing w:before="24" w:after="24"/>
              <w:ind w:left="24" w:right="24"/>
              <w:jc w:val="right"/>
              <w:rPr>
                <w:rFonts w:ascii="Courier New" w:hAnsi="Courier New" w:cs="Courier New"/>
                <w:color w:val="000000"/>
                <w:sz w:val="18"/>
                <w:szCs w:val="18"/>
              </w:rPr>
            </w:pPr>
            <w:hyperlink r:id="rId56"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273F11F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C8D1807" w14:textId="77777777" w:rsidR="00E70341" w:rsidRDefault="0071479C" w:rsidP="00E70341">
            <w:pPr>
              <w:spacing w:before="24" w:after="24"/>
              <w:ind w:left="24" w:right="24"/>
              <w:rPr>
                <w:rFonts w:ascii="Times New Roman" w:hAnsi="Times New Roman" w:cs="Times New Roman"/>
                <w:b/>
                <w:bCs/>
                <w:color w:val="000000"/>
                <w:sz w:val="18"/>
                <w:szCs w:val="18"/>
              </w:rPr>
            </w:pPr>
            <w:hyperlink r:id="rId57" w:history="1">
              <w:r w:rsidR="00E70341">
                <w:rPr>
                  <w:rStyle w:val="Hipervnculo"/>
                  <w:b/>
                  <w:bCs/>
                  <w:color w:val="000000"/>
                  <w:sz w:val="18"/>
                  <w:szCs w:val="18"/>
                </w:rPr>
                <w:t>nivel_ries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BDF8D6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3F64A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045CA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B62C57C" w14:textId="77777777" w:rsidR="00E70341" w:rsidRDefault="0071479C" w:rsidP="00E70341">
            <w:pPr>
              <w:spacing w:before="24" w:after="24"/>
              <w:ind w:left="24" w:right="24"/>
              <w:jc w:val="right"/>
              <w:rPr>
                <w:rFonts w:ascii="Courier New" w:hAnsi="Courier New" w:cs="Courier New"/>
                <w:color w:val="000000"/>
                <w:sz w:val="18"/>
                <w:szCs w:val="18"/>
              </w:rPr>
            </w:pPr>
            <w:hyperlink r:id="rId5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45A5AB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9A039F8" w14:textId="77777777" w:rsidR="00E70341" w:rsidRDefault="0071479C" w:rsidP="00E70341">
            <w:pPr>
              <w:spacing w:before="24" w:after="24"/>
              <w:ind w:left="24" w:right="24"/>
              <w:rPr>
                <w:rFonts w:ascii="Times New Roman" w:hAnsi="Times New Roman" w:cs="Times New Roman"/>
                <w:b/>
                <w:bCs/>
                <w:color w:val="000000"/>
                <w:sz w:val="18"/>
                <w:szCs w:val="18"/>
              </w:rPr>
            </w:pPr>
            <w:hyperlink r:id="rId59" w:history="1">
              <w:r w:rsidR="00E70341">
                <w:rPr>
                  <w:rStyle w:val="Hipervnculo"/>
                  <w:b/>
                  <w:bCs/>
                  <w:color w:val="000000"/>
                  <w:sz w:val="18"/>
                  <w:szCs w:val="18"/>
                </w:rPr>
                <w:t>partid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CBCC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4213E6"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7024BF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E288A9C" w14:textId="77777777" w:rsidR="00E70341" w:rsidRDefault="0071479C" w:rsidP="00E70341">
            <w:pPr>
              <w:spacing w:before="24" w:after="24"/>
              <w:ind w:left="24" w:right="24"/>
              <w:jc w:val="right"/>
              <w:rPr>
                <w:rFonts w:ascii="Courier New" w:hAnsi="Courier New" w:cs="Courier New"/>
                <w:color w:val="000000"/>
                <w:sz w:val="18"/>
                <w:szCs w:val="18"/>
              </w:rPr>
            </w:pPr>
            <w:hyperlink r:id="rId6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139CD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56E25D" w14:textId="77777777" w:rsidR="00E70341" w:rsidRDefault="0071479C" w:rsidP="00E70341">
            <w:pPr>
              <w:spacing w:before="24" w:after="24"/>
              <w:ind w:left="24" w:right="24"/>
              <w:rPr>
                <w:rFonts w:ascii="Times New Roman" w:hAnsi="Times New Roman" w:cs="Times New Roman"/>
                <w:b/>
                <w:bCs/>
                <w:color w:val="000000"/>
                <w:sz w:val="18"/>
                <w:szCs w:val="18"/>
              </w:rPr>
            </w:pPr>
            <w:hyperlink r:id="rId61" w:history="1">
              <w:r w:rsidR="00E70341">
                <w:rPr>
                  <w:rStyle w:val="Hipervnculo"/>
                  <w:b/>
                  <w:bCs/>
                  <w:color w:val="000000"/>
                  <w:sz w:val="18"/>
                  <w:szCs w:val="18"/>
                </w:rPr>
                <w:t>rol</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536F95B"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08DD5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42139A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DF26A" w14:textId="77777777" w:rsidR="00E70341" w:rsidRDefault="0071479C" w:rsidP="00E70341">
            <w:pPr>
              <w:spacing w:before="24" w:after="24"/>
              <w:ind w:left="24" w:right="24"/>
              <w:jc w:val="right"/>
              <w:rPr>
                <w:rFonts w:ascii="Courier New" w:hAnsi="Courier New" w:cs="Courier New"/>
                <w:color w:val="000000"/>
                <w:sz w:val="18"/>
                <w:szCs w:val="18"/>
              </w:rPr>
            </w:pPr>
            <w:hyperlink r:id="rId6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D43E7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18ED25E" w14:textId="77777777" w:rsidR="00E70341" w:rsidRDefault="0071479C" w:rsidP="00E70341">
            <w:pPr>
              <w:spacing w:before="24" w:after="24"/>
              <w:ind w:left="24" w:right="24"/>
              <w:rPr>
                <w:rFonts w:ascii="Times New Roman" w:hAnsi="Times New Roman" w:cs="Times New Roman"/>
                <w:b/>
                <w:bCs/>
                <w:color w:val="000000"/>
                <w:sz w:val="18"/>
                <w:szCs w:val="18"/>
              </w:rPr>
            </w:pPr>
            <w:hyperlink r:id="rId63" w:history="1">
              <w:r w:rsidR="00E70341">
                <w:rPr>
                  <w:rStyle w:val="Hipervnculo"/>
                  <w:b/>
                  <w:bCs/>
                  <w:color w:val="000000"/>
                  <w:sz w:val="18"/>
                  <w:szCs w:val="18"/>
                </w:rPr>
                <w:t>rol_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F29329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85DD6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C8AEA5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84D019D" w14:textId="77777777" w:rsidR="00E70341" w:rsidRDefault="0071479C" w:rsidP="00E70341">
            <w:pPr>
              <w:spacing w:before="24" w:after="24"/>
              <w:ind w:left="24" w:right="24"/>
              <w:jc w:val="right"/>
              <w:rPr>
                <w:rFonts w:ascii="Courier New" w:hAnsi="Courier New" w:cs="Courier New"/>
                <w:color w:val="000000"/>
                <w:sz w:val="18"/>
                <w:szCs w:val="18"/>
              </w:rPr>
            </w:pPr>
            <w:hyperlink r:id="rId6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56D365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1164437" w14:textId="77777777" w:rsidR="00E70341" w:rsidRDefault="0071479C" w:rsidP="00E70341">
            <w:pPr>
              <w:spacing w:before="24" w:after="24"/>
              <w:ind w:left="24" w:right="24"/>
              <w:rPr>
                <w:rFonts w:ascii="Times New Roman" w:hAnsi="Times New Roman" w:cs="Times New Roman"/>
                <w:b/>
                <w:bCs/>
                <w:color w:val="000000"/>
                <w:sz w:val="18"/>
                <w:szCs w:val="18"/>
              </w:rPr>
            </w:pPr>
            <w:hyperlink r:id="rId65" w:history="1">
              <w:r w:rsidR="00E70341">
                <w:rPr>
                  <w:rStyle w:val="Hipervnculo"/>
                  <w:b/>
                  <w:bCs/>
                  <w:color w:val="000000"/>
                  <w:sz w:val="18"/>
                  <w:szCs w:val="18"/>
                </w:rPr>
                <w:t>tipo_afeccion</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E43DCD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C7B8BC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AD43C0"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40D1861" w14:textId="77777777" w:rsidR="00E70341" w:rsidRDefault="0071479C" w:rsidP="00E70341">
            <w:pPr>
              <w:spacing w:before="24" w:after="24"/>
              <w:ind w:left="24" w:right="24"/>
              <w:jc w:val="right"/>
              <w:rPr>
                <w:rFonts w:ascii="Courier New" w:hAnsi="Courier New" w:cs="Courier New"/>
                <w:color w:val="000000"/>
                <w:sz w:val="18"/>
                <w:szCs w:val="18"/>
              </w:rPr>
            </w:pPr>
            <w:hyperlink r:id="rId6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6030EC"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29CAF0DD" w14:textId="77777777" w:rsidR="00E70341" w:rsidRDefault="0071479C" w:rsidP="00E70341">
            <w:pPr>
              <w:spacing w:before="24" w:after="24"/>
              <w:ind w:left="24" w:right="24"/>
              <w:rPr>
                <w:rFonts w:ascii="Times New Roman" w:hAnsi="Times New Roman" w:cs="Times New Roman"/>
                <w:b/>
                <w:bCs/>
                <w:color w:val="000000"/>
                <w:sz w:val="18"/>
                <w:szCs w:val="18"/>
              </w:rPr>
            </w:pPr>
            <w:hyperlink r:id="rId67" w:history="1">
              <w:r w:rsidR="00E70341">
                <w:rPr>
                  <w:rStyle w:val="Hipervnculo"/>
                  <w:b/>
                  <w:bCs/>
                  <w:color w:val="000000"/>
                  <w:sz w:val="18"/>
                  <w:szCs w:val="18"/>
                </w:rPr>
                <w:t>tipo_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8723C7"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0746CC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D7EB05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03FD877" w14:textId="77777777" w:rsidR="00E70341" w:rsidRDefault="0071479C" w:rsidP="00E70341">
            <w:pPr>
              <w:spacing w:before="24" w:after="24"/>
              <w:ind w:left="24" w:right="24"/>
              <w:jc w:val="right"/>
              <w:rPr>
                <w:rFonts w:ascii="Courier New" w:hAnsi="Courier New" w:cs="Courier New"/>
                <w:color w:val="000000"/>
                <w:sz w:val="18"/>
                <w:szCs w:val="18"/>
              </w:rPr>
            </w:pPr>
            <w:hyperlink r:id="rId6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2AB4EC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41AE3E" w14:textId="77777777" w:rsidR="00E70341" w:rsidRDefault="0071479C" w:rsidP="00E70341">
            <w:pPr>
              <w:spacing w:before="24" w:after="24"/>
              <w:ind w:left="24" w:right="24"/>
              <w:rPr>
                <w:rFonts w:ascii="Times New Roman" w:hAnsi="Times New Roman" w:cs="Times New Roman"/>
                <w:b/>
                <w:bCs/>
                <w:color w:val="000000"/>
                <w:sz w:val="18"/>
                <w:szCs w:val="18"/>
              </w:rPr>
            </w:pPr>
            <w:hyperlink r:id="rId69" w:history="1">
              <w:r w:rsidR="00E70341">
                <w:rPr>
                  <w:rStyle w:val="Hipervnculo"/>
                  <w:b/>
                  <w:bCs/>
                  <w:color w:val="000000"/>
                  <w:sz w:val="18"/>
                  <w:szCs w:val="18"/>
                </w:rPr>
                <w:t>tipo_ev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FC6589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740768F"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F113B8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5228D" w14:textId="77777777" w:rsidR="00E70341" w:rsidRDefault="0071479C" w:rsidP="00E70341">
            <w:pPr>
              <w:spacing w:before="24" w:after="24"/>
              <w:ind w:left="24" w:right="24"/>
              <w:jc w:val="right"/>
              <w:rPr>
                <w:rFonts w:ascii="Courier New" w:hAnsi="Courier New" w:cs="Courier New"/>
                <w:color w:val="000000"/>
                <w:sz w:val="18"/>
                <w:szCs w:val="18"/>
              </w:rPr>
            </w:pPr>
            <w:hyperlink r:id="rId7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5789A0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0F9A358" w14:textId="77777777" w:rsidR="00E70341" w:rsidRDefault="0071479C" w:rsidP="00E70341">
            <w:pPr>
              <w:spacing w:before="24" w:after="24"/>
              <w:ind w:left="24" w:right="24"/>
              <w:rPr>
                <w:rFonts w:ascii="Times New Roman" w:hAnsi="Times New Roman" w:cs="Times New Roman"/>
                <w:b/>
                <w:bCs/>
                <w:color w:val="000000"/>
                <w:sz w:val="18"/>
                <w:szCs w:val="18"/>
              </w:rPr>
            </w:pPr>
            <w:hyperlink r:id="rId71" w:history="1">
              <w:r w:rsidR="00E70341">
                <w:rPr>
                  <w:rStyle w:val="Hipervnculo"/>
                  <w:b/>
                  <w:bCs/>
                  <w:color w:val="000000"/>
                  <w:sz w:val="18"/>
                  <w:szCs w:val="18"/>
                </w:rPr>
                <w:t>tipo_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FC679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52013F4"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AA65A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609EA92" w14:textId="77777777" w:rsidR="00E70341" w:rsidRDefault="0071479C" w:rsidP="00E70341">
            <w:pPr>
              <w:spacing w:before="24" w:after="24"/>
              <w:ind w:left="24" w:right="24"/>
              <w:jc w:val="right"/>
              <w:rPr>
                <w:rFonts w:ascii="Courier New" w:hAnsi="Courier New" w:cs="Courier New"/>
                <w:color w:val="000000"/>
                <w:sz w:val="18"/>
                <w:szCs w:val="18"/>
              </w:rPr>
            </w:pPr>
            <w:hyperlink r:id="rId7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A48426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BA318C" w14:textId="77777777" w:rsidR="00E70341" w:rsidRDefault="0071479C" w:rsidP="00E70341">
            <w:pPr>
              <w:spacing w:before="24" w:after="24"/>
              <w:ind w:left="24" w:right="24"/>
              <w:rPr>
                <w:rFonts w:ascii="Times New Roman" w:hAnsi="Times New Roman" w:cs="Times New Roman"/>
                <w:b/>
                <w:bCs/>
                <w:color w:val="000000"/>
                <w:sz w:val="18"/>
                <w:szCs w:val="18"/>
              </w:rPr>
            </w:pPr>
            <w:hyperlink r:id="rId73" w:history="1">
              <w:r w:rsidR="00E70341">
                <w:rPr>
                  <w:rStyle w:val="Hipervnculo"/>
                  <w:b/>
                  <w:bCs/>
                  <w:color w:val="000000"/>
                  <w:sz w:val="18"/>
                  <w:szCs w:val="18"/>
                </w:rPr>
                <w:t>tipo_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80B9F6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0EE05B5"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65DD6C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0685CF" w14:textId="77777777" w:rsidR="00E70341" w:rsidRDefault="0071479C" w:rsidP="00E70341">
            <w:pPr>
              <w:spacing w:before="24" w:after="24"/>
              <w:ind w:left="24" w:right="24"/>
              <w:jc w:val="right"/>
              <w:rPr>
                <w:rFonts w:ascii="Courier New" w:hAnsi="Courier New" w:cs="Courier New"/>
                <w:color w:val="000000"/>
                <w:sz w:val="18"/>
                <w:szCs w:val="18"/>
              </w:rPr>
            </w:pPr>
            <w:hyperlink r:id="rId74"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BF5BF11"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1128019F" w14:textId="77777777" w:rsidR="00E70341" w:rsidRDefault="0071479C" w:rsidP="00E70341">
            <w:pPr>
              <w:spacing w:before="24" w:after="24"/>
              <w:ind w:left="24" w:right="24"/>
              <w:rPr>
                <w:rFonts w:ascii="Times New Roman" w:hAnsi="Times New Roman" w:cs="Times New Roman"/>
                <w:b/>
                <w:bCs/>
                <w:color w:val="000000"/>
                <w:sz w:val="18"/>
                <w:szCs w:val="18"/>
              </w:rPr>
            </w:pPr>
            <w:hyperlink r:id="rId75" w:history="1">
              <w:r w:rsidR="00E70341">
                <w:rPr>
                  <w:rStyle w:val="Hipervnculo"/>
                  <w:b/>
                  <w:bCs/>
                  <w:color w:val="000000"/>
                  <w:sz w:val="18"/>
                  <w:szCs w:val="18"/>
                </w:rPr>
                <w:t>tipo_licenci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6D2FDF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764BD7A"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EC5AA4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021CE57" w14:textId="77777777" w:rsidR="00E70341" w:rsidRDefault="0071479C" w:rsidP="00E70341">
            <w:pPr>
              <w:spacing w:before="24" w:after="24"/>
              <w:ind w:left="24" w:right="24"/>
              <w:jc w:val="right"/>
              <w:rPr>
                <w:rFonts w:ascii="Courier New" w:hAnsi="Courier New" w:cs="Courier New"/>
                <w:color w:val="000000"/>
                <w:sz w:val="18"/>
                <w:szCs w:val="18"/>
              </w:rPr>
            </w:pPr>
            <w:hyperlink r:id="rId7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CD0FF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DAFB262" w14:textId="77777777" w:rsidR="00E70341" w:rsidRDefault="00E70341" w:rsidP="00E70341">
            <w:pPr>
              <w:spacing w:before="24" w:after="24"/>
              <w:ind w:left="24" w:right="24"/>
              <w:rPr>
                <w:rFonts w:ascii="Times New Roman" w:hAnsi="Times New Roman" w:cs="Times New Roman"/>
                <w:b/>
                <w:bCs/>
                <w:color w:val="000000"/>
                <w:sz w:val="18"/>
                <w:szCs w:val="18"/>
              </w:rPr>
            </w:pPr>
            <w:r>
              <w:rPr>
                <w:b/>
                <w:bCs/>
                <w:color w:val="000000"/>
                <w:sz w:val="18"/>
                <w:szCs w:val="18"/>
              </w:rPr>
              <w:t>26 tabla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85B572F" w14:textId="77777777" w:rsidR="00E70341" w:rsidRDefault="00E70341" w:rsidP="00E70341">
            <w:pPr>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C6A09" w14:textId="77777777" w:rsidR="00E70341" w:rsidRDefault="00E70341" w:rsidP="00E70341">
            <w:pPr>
              <w:spacing w:before="24" w:after="24"/>
              <w:ind w:left="24" w:right="24"/>
              <w:jc w:val="center"/>
              <w:rPr>
                <w:rFonts w:ascii="Times New Roman" w:hAnsi="Times New Roman" w:cs="Times New Roman"/>
                <w:b/>
                <w:bCs/>
                <w:color w:val="000000"/>
                <w:sz w:val="18"/>
                <w:szCs w:val="18"/>
              </w:rPr>
            </w:pPr>
            <w:r>
              <w:rPr>
                <w:rStyle w:val="DefinicinHTML"/>
                <w:b/>
                <w:bCs/>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ECAB71" w14:textId="77777777" w:rsidR="00E70341" w:rsidRDefault="00E70341" w:rsidP="00E70341">
            <w:pPr>
              <w:spacing w:before="24" w:after="24"/>
              <w:ind w:left="24" w:right="24"/>
              <w:rPr>
                <w:b/>
                <w:bCs/>
                <w:color w:val="000000"/>
                <w:sz w:val="18"/>
                <w:szCs w:val="18"/>
              </w:rPr>
            </w:pPr>
            <w:r>
              <w:rPr>
                <w:rStyle w:val="DefinicinHTML"/>
                <w:b/>
                <w:bCs/>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779F588" w14:textId="77777777" w:rsidR="00E70341" w:rsidRDefault="00E70341" w:rsidP="00E70341">
            <w:pPr>
              <w:keepNext/>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880.0 KB</w:t>
            </w:r>
          </w:p>
        </w:tc>
      </w:tr>
    </w:tbl>
    <w:p w14:paraId="21EA3AFE" w14:textId="41FB4D01" w:rsidR="00E70341" w:rsidRPr="007A3DA4" w:rsidRDefault="00E70341" w:rsidP="00E70341">
      <w:pPr>
        <w:pStyle w:val="Descripcin"/>
        <w:rPr>
          <w:lang w:eastAsia="es-CO"/>
        </w:rPr>
      </w:pPr>
      <w:bookmarkStart w:id="126" w:name="_Toc54086302"/>
      <w:r>
        <w:t xml:space="preserve">Tabla </w:t>
      </w:r>
      <w:fldSimple w:instr=" SEQ Tabla \* ARABIC ">
        <w:r w:rsidR="002B65BF">
          <w:rPr>
            <w:noProof/>
          </w:rPr>
          <w:t>4</w:t>
        </w:r>
      </w:fldSimple>
      <w:r>
        <w:t xml:space="preserve"> </w:t>
      </w:r>
      <w:r w:rsidRPr="00AF2952">
        <w:t>Listado de las tablas existentes en la base de datos del proyecto</w:t>
      </w:r>
      <w:bookmarkEnd w:id="126"/>
    </w:p>
    <w:p w14:paraId="31E5E7F5" w14:textId="77777777" w:rsidR="00E70341" w:rsidRDefault="00E70341" w:rsidP="00E70341">
      <w:pPr>
        <w:pStyle w:val="z-Finaldelformulario"/>
        <w:rPr>
          <w:vanish w:val="0"/>
        </w:rPr>
      </w:pPr>
      <w:r>
        <w:t>Final del formulario</w:t>
      </w:r>
    </w:p>
    <w:p w14:paraId="19AD5A06" w14:textId="1B6B0FF0" w:rsidR="00E70341" w:rsidRPr="00E70341" w:rsidRDefault="00E70341" w:rsidP="00E70341">
      <w:pPr>
        <w:pStyle w:val="Ttulo3"/>
        <w:rPr>
          <w:rFonts w:eastAsia="Times New Roman" w:cs="Times New Roman"/>
          <w:sz w:val="28"/>
          <w:szCs w:val="36"/>
          <w:lang w:eastAsia="es-CO"/>
        </w:rPr>
      </w:pPr>
      <w:bookmarkStart w:id="127" w:name="_Toc53861716"/>
      <w:bookmarkStart w:id="128" w:name="_Toc56802390"/>
      <w:r w:rsidRPr="007A3DA4">
        <w:t>afeccion_empleado</w:t>
      </w:r>
      <w:bookmarkEnd w:id="127"/>
      <w:bookmarkEnd w:id="128"/>
    </w:p>
    <w:p w14:paraId="2A634D88" w14:textId="77777777" w:rsidR="00E70341" w:rsidRPr="007A3DA4" w:rsidRDefault="00E70341" w:rsidP="00E70341">
      <w:r>
        <w:t>Tabla en la cual se almacenan los datos de relacionados con las afecciones o enfermedades que tiene cada empleado y la entidad encargada de dar dicho diagnóstico, de este mod se va a tener evidencia del estado salud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93"/>
        <w:gridCol w:w="1334"/>
        <w:gridCol w:w="629"/>
        <w:gridCol w:w="2615"/>
        <w:gridCol w:w="1659"/>
      </w:tblGrid>
      <w:tr w:rsidR="00E70341" w:rsidRPr="007A3DA4" w14:paraId="4B24CAF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EA21A78"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813"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DE530B"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7A3DA4" w14:paraId="049B408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8AB327"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07C812"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931968"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426D79"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Enlaces a</w:t>
            </w:r>
          </w:p>
        </w:tc>
        <w:tc>
          <w:tcPr>
            <w:tcW w:w="15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6E6165"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mentarios</w:t>
            </w:r>
          </w:p>
        </w:tc>
      </w:tr>
      <w:tr w:rsidR="00E70341" w:rsidRPr="007A3DA4" w14:paraId="37EBF4F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3063C0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afeccion_medica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3A987D"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8BE1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A23C0B"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afeccion_medica -&gt; nombre</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E6663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mbre de la afección</w:t>
            </w:r>
          </w:p>
        </w:tc>
      </w:tr>
      <w:tr w:rsidR="00E70341" w:rsidRPr="007A3DA4" w14:paraId="092A45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218F4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2980C"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FC49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5086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gt; num_documento</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513350"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CC del empleado con la afección</w:t>
            </w:r>
          </w:p>
        </w:tc>
      </w:tr>
      <w:tr w:rsidR="00E70341" w:rsidRPr="007A3DA4" w14:paraId="2C99F11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F832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fecha_diagnost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46BC38"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7668"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E20E3" w14:textId="77777777" w:rsidR="00E70341" w:rsidRPr="007A3DA4" w:rsidRDefault="00E70341" w:rsidP="00E70341">
            <w:pPr>
              <w:spacing w:after="0" w:line="240" w:lineRule="auto"/>
              <w:rPr>
                <w:rFonts w:eastAsia="Times New Roman" w:cs="Arial"/>
                <w:lang w:eastAsia="es-CO"/>
              </w:rPr>
            </w:pP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208BA4" w14:textId="77777777" w:rsidR="00E70341" w:rsidRPr="007A3DA4" w:rsidRDefault="00E70341" w:rsidP="00E70341">
            <w:pPr>
              <w:spacing w:after="0" w:line="240" w:lineRule="auto"/>
              <w:rPr>
                <w:rFonts w:eastAsia="Times New Roman" w:cs="Arial"/>
                <w:lang w:eastAsia="es-CO"/>
              </w:rPr>
            </w:pPr>
            <w:r w:rsidRPr="007A3DA4">
              <w:rPr>
                <w:rFonts w:eastAsia="Times New Roman" w:cs="Arial"/>
                <w:lang w:eastAsia="es-CO"/>
              </w:rPr>
              <w:t xml:space="preserve">Fecha en la que fue </w:t>
            </w:r>
            <w:r w:rsidRPr="007A3DA4">
              <w:rPr>
                <w:rFonts w:eastAsia="Times New Roman" w:cs="Arial"/>
                <w:lang w:eastAsia="es-CO"/>
              </w:rPr>
              <w:lastRenderedPageBreak/>
              <w:t>diagnosticado el empleado</w:t>
            </w:r>
          </w:p>
        </w:tc>
      </w:tr>
      <w:tr w:rsidR="00E70341" w:rsidRPr="007A3DA4" w14:paraId="7D8F98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C1CE8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lastRenderedPageBreak/>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E1CD11C"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8EDE43"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F187E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ntidad -&gt; nit</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89C44" w14:textId="77777777" w:rsidR="00E70341" w:rsidRPr="007A3DA4" w:rsidRDefault="00E70341" w:rsidP="00E70341">
            <w:pPr>
              <w:keepNext/>
              <w:spacing w:after="0" w:line="240" w:lineRule="auto"/>
              <w:rPr>
                <w:rFonts w:eastAsia="Times New Roman" w:cs="Arial"/>
                <w:color w:val="000000"/>
                <w:lang w:eastAsia="es-CO"/>
              </w:rPr>
            </w:pPr>
            <w:r w:rsidRPr="007A3DA4">
              <w:rPr>
                <w:rFonts w:eastAsia="Times New Roman" w:cs="Arial"/>
                <w:color w:val="000000"/>
                <w:lang w:eastAsia="es-CO"/>
              </w:rPr>
              <w:t>Entidad encargada de realizar el diagnostico</w:t>
            </w:r>
          </w:p>
        </w:tc>
      </w:tr>
    </w:tbl>
    <w:p w14:paraId="1B74EFFD" w14:textId="0145F65B" w:rsidR="00E70341" w:rsidRDefault="00E70341">
      <w:pPr>
        <w:pStyle w:val="Descripcin"/>
      </w:pPr>
      <w:bookmarkStart w:id="129" w:name="_Toc54086303"/>
      <w:bookmarkStart w:id="130" w:name="_Toc53861717"/>
      <w:r>
        <w:t xml:space="preserve">Tabla </w:t>
      </w:r>
      <w:fldSimple w:instr=" SEQ Tabla \* ARABIC ">
        <w:r w:rsidR="002B65BF">
          <w:rPr>
            <w:noProof/>
          </w:rPr>
          <w:t>5</w:t>
        </w:r>
      </w:fldSimple>
      <w:r>
        <w:t xml:space="preserve"> </w:t>
      </w:r>
      <w:r w:rsidR="00575BF8">
        <w:t xml:space="preserve">Explicación </w:t>
      </w:r>
      <w:r>
        <w:t xml:space="preserve"> sobre la tabla afeccion_empleado</w:t>
      </w:r>
      <w:bookmarkEnd w:id="129"/>
    </w:p>
    <w:p w14:paraId="08D1786B" w14:textId="3E248696" w:rsidR="00E70341" w:rsidRPr="007A3DA4" w:rsidRDefault="00E70341" w:rsidP="00E70341">
      <w:pPr>
        <w:pStyle w:val="Ttulo4"/>
      </w:pPr>
      <w:bookmarkStart w:id="131" w:name="_Toc56802391"/>
      <w:r w:rsidRPr="007A3DA4">
        <w:t>Índices</w:t>
      </w:r>
      <w:bookmarkEnd w:id="130"/>
      <w:bookmarkEnd w:id="13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9"/>
        <w:gridCol w:w="759"/>
        <w:gridCol w:w="2012"/>
        <w:gridCol w:w="629"/>
        <w:gridCol w:w="1681"/>
      </w:tblGrid>
      <w:tr w:rsidR="00E70341" w:rsidRPr="00D86D93" w14:paraId="249EACB0"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05635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C0922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B335E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2711E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63C2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1C3896AC"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53B3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26A85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146FF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afeccion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81B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D8E7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s primarias de la tabla</w:t>
            </w:r>
          </w:p>
        </w:tc>
      </w:tr>
      <w:tr w:rsidR="00E70341" w:rsidRPr="00D86D93" w14:paraId="0C5DA6E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1F8F4AA"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6CEFB3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88E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9D88C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4967B"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CFDDA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D8CA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DCC3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C096B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63264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BF466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7C98A5C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E9A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afeccion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F22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CB83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afeccion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85DE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A770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afección médica</w:t>
            </w:r>
          </w:p>
        </w:tc>
      </w:tr>
      <w:tr w:rsidR="00E70341" w:rsidRPr="00D86D93" w14:paraId="0172F8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1BD21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5711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49F2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241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CDB3A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59949F44" w14:textId="7A4A7B43" w:rsidR="00575BF8" w:rsidRDefault="00575BF8">
      <w:pPr>
        <w:pStyle w:val="Descripcin"/>
      </w:pPr>
      <w:bookmarkStart w:id="132" w:name="_Toc54086304"/>
      <w:bookmarkStart w:id="133" w:name="_Toc53861718"/>
      <w:r>
        <w:t xml:space="preserve">Tabla </w:t>
      </w:r>
      <w:fldSimple w:instr=" SEQ Tabla \* ARABIC ">
        <w:r w:rsidR="002B65BF">
          <w:rPr>
            <w:noProof/>
          </w:rPr>
          <w:t>6</w:t>
        </w:r>
      </w:fldSimple>
      <w:r>
        <w:t xml:space="preserve"> Explicación de los indices de la tabla afeccion_empleado</w:t>
      </w:r>
      <w:bookmarkEnd w:id="132"/>
    </w:p>
    <w:p w14:paraId="32B5E0A3" w14:textId="77777777" w:rsidR="00E70341" w:rsidRDefault="00E70341" w:rsidP="00E70341">
      <w:pPr>
        <w:pStyle w:val="Ttulo3"/>
      </w:pPr>
      <w:bookmarkStart w:id="134" w:name="_Toc56802392"/>
      <w:r w:rsidRPr="007A3DA4">
        <w:t>afeccion_medica</w:t>
      </w:r>
      <w:bookmarkEnd w:id="133"/>
      <w:bookmarkEnd w:id="134"/>
    </w:p>
    <w:p w14:paraId="06779587" w14:textId="77777777" w:rsidR="00E70341" w:rsidRPr="00951D0C" w:rsidRDefault="00E70341" w:rsidP="00E70341">
      <w:r>
        <w:t>En esta tabla se almacenarán los datos de las distintas afecciones medicas existentes, de este modo se podrá obtener una amplia cantidad de datos relacionados con enfermedades, lesiones y demás problemas relacionados con la salu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2056"/>
        <w:gridCol w:w="3290"/>
      </w:tblGrid>
      <w:tr w:rsidR="00E70341" w:rsidRPr="00D86D93" w14:paraId="65079DA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4AFFF86"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EEA7E9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2BB947F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378DD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4A701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B9FDB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8130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0EC57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5AF9371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0B67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8B1152"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24391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AF6AC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9FD69E"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 xml:space="preserve">Identifcador de la afección medica </w:t>
            </w:r>
          </w:p>
        </w:tc>
      </w:tr>
      <w:tr w:rsidR="00E70341" w:rsidRPr="00D86D93" w14:paraId="4CCB7E0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C2BF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30C56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13077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125F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afeccion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F075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 afección médica</w:t>
            </w:r>
          </w:p>
        </w:tc>
      </w:tr>
      <w:tr w:rsidR="00E70341" w:rsidRPr="00D86D93" w14:paraId="0F9067F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E0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descrip</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DA1FF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A659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8E1C6"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2A231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escripción de la afección médica</w:t>
            </w:r>
          </w:p>
        </w:tc>
      </w:tr>
      <w:tr w:rsidR="00E70341" w:rsidRPr="00D86D93" w14:paraId="0B4864E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F072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73CB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54A1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E343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E6D364"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Indicaciones y prescripciones de la afección medica</w:t>
            </w:r>
          </w:p>
        </w:tc>
      </w:tr>
    </w:tbl>
    <w:p w14:paraId="2B82C847" w14:textId="1CCCDD22" w:rsidR="00575BF8" w:rsidRDefault="00575BF8">
      <w:pPr>
        <w:pStyle w:val="Descripcin"/>
      </w:pPr>
      <w:bookmarkStart w:id="135" w:name="_Toc54086305"/>
      <w:bookmarkStart w:id="136" w:name="_Toc53861719"/>
      <w:r>
        <w:t xml:space="preserve">Tabla </w:t>
      </w:r>
      <w:fldSimple w:instr=" SEQ Tabla \* ARABIC ">
        <w:r w:rsidR="002B65BF">
          <w:rPr>
            <w:noProof/>
          </w:rPr>
          <w:t>7</w:t>
        </w:r>
      </w:fldSimple>
      <w:r>
        <w:t xml:space="preserve"> Explicación sobre la tabla afeccion_medica</w:t>
      </w:r>
      <w:bookmarkEnd w:id="135"/>
    </w:p>
    <w:p w14:paraId="73535631" w14:textId="77777777" w:rsidR="00E70341" w:rsidRPr="00633EE9" w:rsidRDefault="00E70341" w:rsidP="00E70341">
      <w:pPr>
        <w:pStyle w:val="Ttulo4"/>
      </w:pPr>
      <w:bookmarkStart w:id="137" w:name="_Toc56802393"/>
      <w:r w:rsidRPr="00633EE9">
        <w:lastRenderedPageBreak/>
        <w:t>Índices</w:t>
      </w:r>
      <w:bookmarkEnd w:id="136"/>
      <w:bookmarkEnd w:id="13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92"/>
        <w:gridCol w:w="759"/>
        <w:gridCol w:w="1167"/>
        <w:gridCol w:w="629"/>
        <w:gridCol w:w="4383"/>
      </w:tblGrid>
      <w:tr w:rsidR="00E70341" w:rsidRPr="00D86D93" w14:paraId="24CCB338"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1E8E0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3CC3D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31181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77260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FA4F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0CFB1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430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D3F0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C979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4366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C2B6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57A57A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78F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ion_tip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B4D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19B73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975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B158B9"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de tipo_afeccion</w:t>
            </w:r>
          </w:p>
        </w:tc>
      </w:tr>
    </w:tbl>
    <w:p w14:paraId="024D5A22" w14:textId="0EF27723" w:rsidR="00E70341" w:rsidRDefault="00575BF8" w:rsidP="00575BF8">
      <w:pPr>
        <w:pStyle w:val="Descripcin"/>
      </w:pPr>
      <w:bookmarkStart w:id="138" w:name="_Toc54086306"/>
      <w:r>
        <w:t xml:space="preserve">Tabla </w:t>
      </w:r>
      <w:fldSimple w:instr=" SEQ Tabla \* ARABIC ">
        <w:r w:rsidR="002B65BF">
          <w:rPr>
            <w:noProof/>
          </w:rPr>
          <w:t>8</w:t>
        </w:r>
      </w:fldSimple>
      <w:r>
        <w:t xml:space="preserve"> Explicación sobre índices de la tabla afeccion_medica</w:t>
      </w:r>
      <w:bookmarkEnd w:id="138"/>
    </w:p>
    <w:p w14:paraId="6C8783E5" w14:textId="77777777" w:rsidR="00E70341" w:rsidRPr="00951D0C" w:rsidRDefault="00E70341" w:rsidP="00E70341">
      <w:pPr>
        <w:pStyle w:val="Ttulo3"/>
      </w:pPr>
      <w:bookmarkStart w:id="139" w:name="_Toc53861720"/>
      <w:bookmarkStart w:id="140" w:name="_Toc56802394"/>
      <w:r w:rsidRPr="00633EE9">
        <w:t>afiliacion_contrato</w:t>
      </w:r>
      <w:bookmarkEnd w:id="139"/>
      <w:bookmarkEnd w:id="140"/>
    </w:p>
    <w:p w14:paraId="25DBD537" w14:textId="77777777" w:rsidR="00E70341" w:rsidRPr="00633EE9" w:rsidRDefault="00E70341" w:rsidP="00E70341">
      <w:r>
        <w:t xml:space="preserve">En esta tabla se almacenarán los datos de los contratos y las entidades a las cuales se están haciendo relación por medio del empleado, la empresa a la cual que pertenece y el contrato por medio del cual se vincula este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334"/>
        <w:gridCol w:w="629"/>
        <w:gridCol w:w="2027"/>
        <w:gridCol w:w="2648"/>
      </w:tblGrid>
      <w:tr w:rsidR="00E70341" w:rsidRPr="00D86D93" w14:paraId="1A67761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8F74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742977"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5D2CEBA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2A7BF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E1A4B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79DED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66EBC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70B71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F91970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F5A7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D540DA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B96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A61B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E2EC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contrato</w:t>
            </w:r>
          </w:p>
        </w:tc>
      </w:tr>
      <w:tr w:rsidR="00E70341" w:rsidRPr="00D86D93" w14:paraId="67BE293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CB8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2193A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29521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401F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3040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a la que está asociada el contrato</w:t>
            </w:r>
          </w:p>
        </w:tc>
      </w:tr>
      <w:tr w:rsidR="00E70341" w:rsidRPr="00D86D93" w14:paraId="1E97167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54088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B285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BA0A8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31A4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8627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trabaja bajo el contrato</w:t>
            </w:r>
          </w:p>
        </w:tc>
      </w:tr>
      <w:tr w:rsidR="00E70341" w:rsidRPr="00D86D93" w14:paraId="1D1157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46B7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0C508E"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7B188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699F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0D80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que está asociada al contrato</w:t>
            </w:r>
          </w:p>
        </w:tc>
      </w:tr>
      <w:tr w:rsidR="00E70341" w:rsidRPr="00D86D93" w14:paraId="5900012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53352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2BFDF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B389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779BE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A3CD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l contrato</w:t>
            </w:r>
          </w:p>
        </w:tc>
      </w:tr>
      <w:tr w:rsidR="00E70341" w:rsidRPr="00D86D93" w14:paraId="1C24B5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38795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533A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EBC7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5F519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9BB55"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l contrato</w:t>
            </w:r>
          </w:p>
        </w:tc>
      </w:tr>
    </w:tbl>
    <w:p w14:paraId="044CD33C" w14:textId="26658119" w:rsidR="00575BF8" w:rsidRDefault="00575BF8">
      <w:pPr>
        <w:pStyle w:val="Descripcin"/>
      </w:pPr>
      <w:bookmarkStart w:id="141" w:name="_Toc54086307"/>
      <w:bookmarkStart w:id="142" w:name="_Toc53861721"/>
      <w:r>
        <w:t xml:space="preserve">Tabla </w:t>
      </w:r>
      <w:fldSimple w:instr=" SEQ Tabla \* ARABIC ">
        <w:r w:rsidR="002B65BF">
          <w:rPr>
            <w:noProof/>
          </w:rPr>
          <w:t>9</w:t>
        </w:r>
      </w:fldSimple>
      <w:r>
        <w:t xml:space="preserve"> Explicación de la tabla afiliacion_contrato</w:t>
      </w:r>
      <w:bookmarkEnd w:id="141"/>
    </w:p>
    <w:p w14:paraId="47630282" w14:textId="77777777" w:rsidR="00E70341" w:rsidRPr="00633EE9" w:rsidRDefault="00E70341" w:rsidP="00E70341">
      <w:pPr>
        <w:pStyle w:val="Ttulo4"/>
      </w:pPr>
      <w:bookmarkStart w:id="143" w:name="_Toc56802395"/>
      <w:r w:rsidRPr="00633EE9">
        <w:t>Índices</w:t>
      </w:r>
      <w:bookmarkEnd w:id="142"/>
      <w:bookmarkEnd w:id="14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43"/>
        <w:gridCol w:w="759"/>
        <w:gridCol w:w="1611"/>
        <w:gridCol w:w="629"/>
        <w:gridCol w:w="2488"/>
      </w:tblGrid>
      <w:tr w:rsidR="00E70341" w:rsidRPr="00D86D93" w14:paraId="40BBC35D"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6419C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3DDE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88149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E8A9B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8CC05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900B062"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A6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0D40C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7BF3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30DF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7BD9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s primarias de la tabla </w:t>
            </w:r>
          </w:p>
        </w:tc>
      </w:tr>
      <w:tr w:rsidR="00E70341" w:rsidRPr="00D86D93" w14:paraId="76439752"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A7B5C5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9367E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05D62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613E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C655391"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2AD9E4E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A112718"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F157267"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D2931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2942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D99299"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7BD5A6D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42F4C5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591221E"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D691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91C8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B2F108"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5A67223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F1AE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contrat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67761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2950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0EA9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76A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FB42CEB"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98B7F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contrato_contrato_idx</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D5DDE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1E6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2EC27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E82A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contrato</w:t>
            </w:r>
          </w:p>
        </w:tc>
      </w:tr>
      <w:tr w:rsidR="00E70341" w:rsidRPr="00D86D93" w14:paraId="299ACCC3"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E2C3632"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127FBB3"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EFCC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7CC038"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BE70AEC" w14:textId="77777777" w:rsidR="00E70341" w:rsidRPr="00D86D93" w:rsidRDefault="00E70341" w:rsidP="00E70341">
            <w:pPr>
              <w:spacing w:after="0" w:line="240" w:lineRule="auto"/>
              <w:rPr>
                <w:rFonts w:eastAsia="Times New Roman" w:cs="Arial"/>
                <w:color w:val="000000"/>
                <w:sz w:val="24"/>
                <w:szCs w:val="24"/>
                <w:lang w:eastAsia="es-CO"/>
              </w:rPr>
            </w:pPr>
          </w:p>
        </w:tc>
      </w:tr>
      <w:tr w:rsidR="00E70341" w:rsidRPr="00D86D93" w14:paraId="033C5D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2AE2431"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DAF2CFD"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5DC0C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BA389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21AA517" w14:textId="77777777" w:rsidR="00E70341" w:rsidRPr="00D86D93" w:rsidRDefault="00E70341" w:rsidP="00575BF8">
            <w:pPr>
              <w:keepNext/>
              <w:spacing w:after="0" w:line="240" w:lineRule="auto"/>
              <w:rPr>
                <w:rFonts w:eastAsia="Times New Roman" w:cs="Arial"/>
                <w:color w:val="000000"/>
                <w:sz w:val="24"/>
                <w:szCs w:val="24"/>
                <w:lang w:eastAsia="es-CO"/>
              </w:rPr>
            </w:pPr>
          </w:p>
        </w:tc>
      </w:tr>
    </w:tbl>
    <w:p w14:paraId="3DCFE1C4" w14:textId="7432251D" w:rsidR="00E70341" w:rsidRDefault="00575BF8" w:rsidP="00575BF8">
      <w:pPr>
        <w:pStyle w:val="Descripcin"/>
      </w:pPr>
      <w:bookmarkStart w:id="144" w:name="_Toc54086308"/>
      <w:r>
        <w:t xml:space="preserve">Tabla </w:t>
      </w:r>
      <w:fldSimple w:instr=" SEQ Tabla \* ARABIC ">
        <w:r w:rsidR="002B65BF">
          <w:rPr>
            <w:noProof/>
          </w:rPr>
          <w:t>10</w:t>
        </w:r>
      </w:fldSimple>
      <w:r>
        <w:t xml:space="preserve"> Explicación de los indices de la tabla afiliacion_contrato</w:t>
      </w:r>
      <w:bookmarkEnd w:id="144"/>
    </w:p>
    <w:p w14:paraId="6B14E230" w14:textId="77777777" w:rsidR="00E70341" w:rsidRPr="00951D0C" w:rsidRDefault="00E70341" w:rsidP="00E70341">
      <w:pPr>
        <w:pStyle w:val="Ttulo3"/>
      </w:pPr>
      <w:bookmarkStart w:id="145" w:name="_Toc53861722"/>
      <w:bookmarkStart w:id="146" w:name="_Toc56802396"/>
      <w:r w:rsidRPr="00633EE9">
        <w:t>afiliacion_empleado</w:t>
      </w:r>
      <w:bookmarkEnd w:id="145"/>
      <w:bookmarkEnd w:id="146"/>
    </w:p>
    <w:p w14:paraId="1B362EF2" w14:textId="77777777" w:rsidR="00E70341" w:rsidRPr="00633EE9" w:rsidRDefault="00E70341" w:rsidP="00E70341">
      <w:r>
        <w:t>En esta tabla se almacenarán los datos de las afiliaciones de seguridad social que tiene cada empleado, de este modo se tendrá conocimiento de que cada empleado puede cambiar, por ejemplo, de EPS cuando lo requiera, o que por actualización de contrato se requiera cambiar alguna entidad a la cual el empleado se encuentra afili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320"/>
        <w:gridCol w:w="2738"/>
      </w:tblGrid>
      <w:tr w:rsidR="00E70341" w:rsidRPr="00D86D93" w14:paraId="6254D82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8B3B5C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1519883"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625FC9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4D55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A9328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0499F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94988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ABC15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0C87B3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5793E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D1F276"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F88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2676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9A8AB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empleado</w:t>
            </w:r>
          </w:p>
        </w:tc>
      </w:tr>
      <w:tr w:rsidR="00E70341" w:rsidRPr="00D86D93" w14:paraId="48C1B9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B42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B13B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C486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8158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2FE7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a la que está afiliado el empleado</w:t>
            </w:r>
          </w:p>
        </w:tc>
      </w:tr>
      <w:tr w:rsidR="00E70341" w:rsidRPr="00D86D93" w14:paraId="65DF7EF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ED6A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114EDB6"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F026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0B601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2A2E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afiliación que tiene el empleado con la empresa</w:t>
            </w:r>
          </w:p>
        </w:tc>
      </w:tr>
      <w:tr w:rsidR="00E70341" w:rsidRPr="00D86D93" w14:paraId="6E359B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175C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69C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C71A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3D932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43CDA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5DDE14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EFB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1CDD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571CC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B0FF5B"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413013"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7BF45D26" w14:textId="548BDB58" w:rsidR="00575BF8" w:rsidRDefault="00575BF8">
      <w:pPr>
        <w:pStyle w:val="Descripcin"/>
      </w:pPr>
      <w:bookmarkStart w:id="147" w:name="_Toc54086309"/>
      <w:bookmarkStart w:id="148" w:name="_Toc53861723"/>
      <w:r>
        <w:t xml:space="preserve">Tabla </w:t>
      </w:r>
      <w:fldSimple w:instr=" SEQ Tabla \* ARABIC ">
        <w:r w:rsidR="002B65BF">
          <w:rPr>
            <w:noProof/>
          </w:rPr>
          <w:t>11</w:t>
        </w:r>
      </w:fldSimple>
      <w:r>
        <w:t xml:space="preserve"> Explicación de la tabla afiliacion_empleado</w:t>
      </w:r>
      <w:bookmarkEnd w:id="147"/>
    </w:p>
    <w:p w14:paraId="2BBFBD87" w14:textId="77777777" w:rsidR="00E70341" w:rsidRPr="00633EE9" w:rsidRDefault="00E70341" w:rsidP="00E70341">
      <w:pPr>
        <w:pStyle w:val="Ttulo4"/>
      </w:pPr>
      <w:bookmarkStart w:id="149" w:name="_Toc56802397"/>
      <w:r w:rsidRPr="00633EE9">
        <w:t>Índices</w:t>
      </w:r>
      <w:bookmarkEnd w:id="148"/>
      <w:bookmarkEnd w:id="149"/>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6"/>
        <w:gridCol w:w="759"/>
        <w:gridCol w:w="1228"/>
        <w:gridCol w:w="629"/>
        <w:gridCol w:w="2468"/>
      </w:tblGrid>
      <w:tr w:rsidR="00E70341" w:rsidRPr="00D86D93" w14:paraId="1B1FF7D5"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D6AF0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06326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C796F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778D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7E4AF2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EFE8956"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7374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5009E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99DD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DA3D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74F59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036858B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755C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6D35DB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BFBAF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75062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F7AC1C4"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0D8E64E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131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lead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621E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3BC9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9F43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F19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263C65D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0F2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lead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257A1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C8A12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DB8A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FD35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bl>
    <w:p w14:paraId="761B8E7E" w14:textId="30395824" w:rsidR="00E70341" w:rsidRDefault="00575BF8" w:rsidP="00575BF8">
      <w:pPr>
        <w:pStyle w:val="Descripcin"/>
      </w:pPr>
      <w:bookmarkStart w:id="150" w:name="_Toc54086310"/>
      <w:r>
        <w:t xml:space="preserve">Tabla </w:t>
      </w:r>
      <w:fldSimple w:instr=" SEQ Tabla \* ARABIC ">
        <w:r w:rsidR="002B65BF">
          <w:rPr>
            <w:noProof/>
          </w:rPr>
          <w:t>12</w:t>
        </w:r>
      </w:fldSimple>
      <w:r>
        <w:t xml:space="preserve"> Explicación de los índices de la tabla afiliacion_empleado</w:t>
      </w:r>
      <w:bookmarkEnd w:id="150"/>
    </w:p>
    <w:p w14:paraId="1A366A1E" w14:textId="77777777" w:rsidR="00E70341" w:rsidRPr="00E51E95" w:rsidRDefault="00E70341" w:rsidP="00E70341">
      <w:pPr>
        <w:pStyle w:val="Ttulo3"/>
      </w:pPr>
      <w:bookmarkStart w:id="151" w:name="_Toc53861724"/>
      <w:bookmarkStart w:id="152" w:name="_Toc56802398"/>
      <w:r w:rsidRPr="00633EE9">
        <w:t>afiliacion_empresa</w:t>
      </w:r>
      <w:bookmarkEnd w:id="151"/>
      <w:bookmarkEnd w:id="152"/>
    </w:p>
    <w:p w14:paraId="3491BB91" w14:textId="77777777" w:rsidR="00E70341" w:rsidRPr="00633EE9" w:rsidRDefault="00E70341" w:rsidP="00E70341">
      <w:r>
        <w:t>En esta tabla se hará relación entre las empresas y las entidades con las cuales las primeras tienen contratos, de este modo teniendo pleno conocimiento de a que entidades (EPS, ARL, Fondo de pensiones, etc.) pueden incluirse en la seguridad social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22"/>
        <w:gridCol w:w="1334"/>
        <w:gridCol w:w="629"/>
        <w:gridCol w:w="1377"/>
        <w:gridCol w:w="3868"/>
      </w:tblGrid>
      <w:tr w:rsidR="00E70341" w:rsidRPr="00D86D93" w14:paraId="19AED4F2"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5D58C21"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C6DC1C0"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36E9153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2BF47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4F88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43B47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6E71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14616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CB01BB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DEC6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7D83A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31A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9F8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3956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mpresa</w:t>
            </w:r>
          </w:p>
        </w:tc>
      </w:tr>
      <w:tr w:rsidR="00E70341" w:rsidRPr="00D86D93" w14:paraId="6930ED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2321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D4A0C4"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28839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4D83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267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ntidad asociada a la empresa</w:t>
            </w:r>
          </w:p>
        </w:tc>
      </w:tr>
      <w:tr w:rsidR="00E70341" w:rsidRPr="00D86D93" w14:paraId="2700BEA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22977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9C26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4444F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4CF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92562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386E224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9F29B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046E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7C8A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8520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9F6EE6"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241721A3" w14:textId="2112993C" w:rsidR="00575BF8" w:rsidRDefault="00575BF8">
      <w:pPr>
        <w:pStyle w:val="Descripcin"/>
      </w:pPr>
      <w:bookmarkStart w:id="153" w:name="_Toc54086311"/>
      <w:bookmarkStart w:id="154" w:name="_Toc53861725"/>
      <w:r>
        <w:t xml:space="preserve">Tabla </w:t>
      </w:r>
      <w:fldSimple w:instr=" SEQ Tabla \* ARABIC ">
        <w:r w:rsidR="002B65BF">
          <w:rPr>
            <w:noProof/>
          </w:rPr>
          <w:t>13</w:t>
        </w:r>
      </w:fldSimple>
      <w:r>
        <w:t xml:space="preserve"> Explicación de la tabla afiliacion_empresa</w:t>
      </w:r>
      <w:bookmarkEnd w:id="153"/>
    </w:p>
    <w:p w14:paraId="7426DF60" w14:textId="77777777" w:rsidR="00E70341" w:rsidRPr="00633EE9" w:rsidRDefault="00E70341" w:rsidP="00E70341">
      <w:pPr>
        <w:pStyle w:val="Ttulo4"/>
      </w:pPr>
      <w:bookmarkStart w:id="155" w:name="_Toc56802399"/>
      <w:r w:rsidRPr="00633EE9">
        <w:t>Índices</w:t>
      </w:r>
      <w:bookmarkEnd w:id="154"/>
      <w:bookmarkEnd w:id="155"/>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71"/>
        <w:gridCol w:w="759"/>
        <w:gridCol w:w="1167"/>
        <w:gridCol w:w="629"/>
        <w:gridCol w:w="2904"/>
      </w:tblGrid>
      <w:tr w:rsidR="00E70341" w:rsidRPr="00D86D93" w14:paraId="4C76857E"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546C4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B74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3B8B3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59AE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58C250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709759AD"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EC12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9B49F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71B22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CC03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CE3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1E854B9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5847F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ACDD454"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76F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5421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496F6C2"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4E477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1B4E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resa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75BB9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B4A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609E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BA832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A6F04B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9A6F7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resa_empres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3A1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50CA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9EC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5FF60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resa</w:t>
            </w:r>
          </w:p>
        </w:tc>
      </w:tr>
    </w:tbl>
    <w:p w14:paraId="4015094B" w14:textId="7931448D" w:rsidR="00E70341" w:rsidRDefault="00575BF8" w:rsidP="00575BF8">
      <w:pPr>
        <w:pStyle w:val="Descripcin"/>
      </w:pPr>
      <w:bookmarkStart w:id="156" w:name="_Toc54086312"/>
      <w:r>
        <w:t xml:space="preserve">Tabla </w:t>
      </w:r>
      <w:fldSimple w:instr=" SEQ Tabla \* ARABIC ">
        <w:r w:rsidR="002B65BF">
          <w:rPr>
            <w:noProof/>
          </w:rPr>
          <w:t>14</w:t>
        </w:r>
      </w:fldSimple>
      <w:r>
        <w:t xml:space="preserve"> Explicación de los índices de la tabla afiliacion_empresa</w:t>
      </w:r>
      <w:bookmarkEnd w:id="156"/>
    </w:p>
    <w:p w14:paraId="02126528" w14:textId="77777777" w:rsidR="00E70341" w:rsidRPr="00E51E95" w:rsidRDefault="00E70341" w:rsidP="00E70341">
      <w:pPr>
        <w:pStyle w:val="Ttulo3"/>
      </w:pPr>
      <w:bookmarkStart w:id="157" w:name="_Toc53861726"/>
      <w:bookmarkStart w:id="158" w:name="_Toc56802400"/>
      <w:r w:rsidRPr="00633EE9">
        <w:t>Comentario</w:t>
      </w:r>
      <w:bookmarkEnd w:id="157"/>
      <w:bookmarkEnd w:id="158"/>
    </w:p>
    <w:p w14:paraId="16BF5A05" w14:textId="77777777" w:rsidR="00E70341" w:rsidRPr="00633EE9" w:rsidRDefault="00E70341" w:rsidP="00E70341">
      <w:r>
        <w:t>En esta tabla se almacenarán los datos de los comentarios que los usuarios de APPAUSA realicen con relación al rendimiento, necesidades por parte de los usuarios y demás elementos que sirvan para la continua mejora de APPAU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16"/>
        <w:gridCol w:w="1334"/>
        <w:gridCol w:w="629"/>
        <w:gridCol w:w="1732"/>
        <w:gridCol w:w="3519"/>
      </w:tblGrid>
      <w:tr w:rsidR="00E70341" w:rsidRPr="00D86D93" w14:paraId="77969A9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ED24EB"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5AE3792"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22F711B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B5F97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30E7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2D46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06EBD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9310C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0CB63C7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702DA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4C0D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658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6A945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CA233A"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mentario</w:t>
            </w:r>
          </w:p>
        </w:tc>
      </w:tr>
      <w:tr w:rsidR="00E70341" w:rsidRPr="00D86D93" w14:paraId="504EFCC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398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en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5A1F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82AE5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6772F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30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exto del comentario</w:t>
            </w:r>
          </w:p>
        </w:tc>
      </w:tr>
      <w:tr w:rsidR="00E70341" w:rsidRPr="00D86D93" w14:paraId="4ACAAEF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450D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le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0B29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A0DCF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48FFC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89B3FC"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ndicador del estado del comentario</w:t>
            </w:r>
          </w:p>
        </w:tc>
      </w:tr>
      <w:tr w:rsidR="00E70341" w:rsidRPr="00D86D93" w14:paraId="2350C5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A6896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spues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2082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0F6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EF7A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4E925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Mensaje de respuesta hacia el emisor del comentario</w:t>
            </w:r>
          </w:p>
        </w:tc>
      </w:tr>
      <w:tr w:rsidR="00E70341" w:rsidRPr="00D86D93" w14:paraId="500DD66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B8C4E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66178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A2430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F2565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E6DF35"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envío del comentario</w:t>
            </w:r>
          </w:p>
        </w:tc>
      </w:tr>
      <w:tr w:rsidR="00E70341" w:rsidRPr="00D86D93" w14:paraId="335D6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E752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42FF94"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3C89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429A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743B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uenta asociada al emisor del comentario</w:t>
            </w:r>
          </w:p>
        </w:tc>
      </w:tr>
    </w:tbl>
    <w:p w14:paraId="57DFD092" w14:textId="7FE3AB11" w:rsidR="00575BF8" w:rsidRDefault="00575BF8">
      <w:pPr>
        <w:pStyle w:val="Descripcin"/>
      </w:pPr>
      <w:bookmarkStart w:id="159" w:name="_Toc54086313"/>
      <w:bookmarkStart w:id="160" w:name="_Toc53861727"/>
      <w:r>
        <w:t xml:space="preserve">Tabla </w:t>
      </w:r>
      <w:fldSimple w:instr=" SEQ Tabla \* ARABIC ">
        <w:r w:rsidR="002B65BF">
          <w:rPr>
            <w:noProof/>
          </w:rPr>
          <w:t>15</w:t>
        </w:r>
      </w:fldSimple>
      <w:r>
        <w:t xml:space="preserve"> Explicación de la tabla comentarios</w:t>
      </w:r>
      <w:bookmarkEnd w:id="159"/>
    </w:p>
    <w:p w14:paraId="20C987C9" w14:textId="77777777" w:rsidR="00E70341" w:rsidRPr="00633EE9" w:rsidRDefault="00E70341" w:rsidP="00E70341">
      <w:pPr>
        <w:pStyle w:val="Ttulo4"/>
      </w:pPr>
      <w:bookmarkStart w:id="161" w:name="_Toc56802401"/>
      <w:r w:rsidRPr="00633EE9">
        <w:lastRenderedPageBreak/>
        <w:t>Índices</w:t>
      </w:r>
      <w:bookmarkEnd w:id="160"/>
      <w:bookmarkEnd w:id="16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759"/>
        <w:gridCol w:w="2116"/>
        <w:gridCol w:w="629"/>
        <w:gridCol w:w="2893"/>
      </w:tblGrid>
      <w:tr w:rsidR="00E70341" w:rsidRPr="00D86D93" w14:paraId="10239E31"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6AF03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8EC2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C7A14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8219C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5238EA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2333D1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880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DD689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02A2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2A928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449C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5AABEE7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BBC6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mentario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CBE3B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D8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47AD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CADDC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cuenta</w:t>
            </w:r>
          </w:p>
        </w:tc>
      </w:tr>
    </w:tbl>
    <w:p w14:paraId="10E93CA1" w14:textId="38F37086" w:rsidR="00E70341" w:rsidRDefault="00575BF8" w:rsidP="00575BF8">
      <w:pPr>
        <w:pStyle w:val="Descripcin"/>
      </w:pPr>
      <w:bookmarkStart w:id="162" w:name="_Toc54086314"/>
      <w:r>
        <w:t xml:space="preserve">Tabla </w:t>
      </w:r>
      <w:fldSimple w:instr=" SEQ Tabla \* ARABIC ">
        <w:r w:rsidR="002B65BF">
          <w:rPr>
            <w:noProof/>
          </w:rPr>
          <w:t>16</w:t>
        </w:r>
      </w:fldSimple>
      <w:r>
        <w:t xml:space="preserve"> Explicación de los índices de la tabla comentarios</w:t>
      </w:r>
      <w:bookmarkEnd w:id="162"/>
    </w:p>
    <w:p w14:paraId="5EC7B2B2" w14:textId="77777777" w:rsidR="00E70341" w:rsidRPr="00E51E95" w:rsidRDefault="00E70341" w:rsidP="00E70341">
      <w:pPr>
        <w:pStyle w:val="Ttulo3"/>
      </w:pPr>
      <w:bookmarkStart w:id="163" w:name="_Toc53861728"/>
      <w:bookmarkStart w:id="164" w:name="_Toc56802402"/>
      <w:r w:rsidRPr="00633EE9">
        <w:t>consulta_medica</w:t>
      </w:r>
      <w:bookmarkEnd w:id="163"/>
      <w:bookmarkEnd w:id="164"/>
    </w:p>
    <w:p w14:paraId="2E1F3812" w14:textId="77777777" w:rsidR="00E70341" w:rsidRPr="00633EE9" w:rsidRDefault="00E70341" w:rsidP="00E70341">
      <w:r>
        <w:t xml:space="preserve">En esta tabla se almacenarán los datos requeridos en las consultas médicas por medio de las cuales se valora el estado de salud de los empleados, siendo importante tanto para el acceso a incapacidades, como para poder tener conocimiento de que tipo de actividades dentro de las pausas activas puede realizar el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50"/>
        <w:gridCol w:w="1334"/>
        <w:gridCol w:w="629"/>
        <w:gridCol w:w="2509"/>
        <w:gridCol w:w="3208"/>
      </w:tblGrid>
      <w:tr w:rsidR="00E70341" w:rsidRPr="00D86D93" w14:paraId="6E1C9ABF"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EB6E9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A27A61E"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109376B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69870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6DD1E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91AC49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F4B2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79ED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179F8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43EA0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90D9D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00EE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CF90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DDA1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 la consulta medica</w:t>
            </w:r>
          </w:p>
        </w:tc>
      </w:tr>
      <w:tr w:rsidR="00E70341" w:rsidRPr="00D86D93" w14:paraId="2211AF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3583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observ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07327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27F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502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1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iagnostico y/o padecimientos del empleado</w:t>
            </w:r>
          </w:p>
        </w:tc>
      </w:tr>
      <w:tr w:rsidR="00E70341" w:rsidRPr="00D86D93" w14:paraId="302F4C7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B7850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AA35E7"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E2DC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79E5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C2B891"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la consulta</w:t>
            </w:r>
          </w:p>
        </w:tc>
      </w:tr>
      <w:tr w:rsidR="00E70341" w:rsidRPr="00D86D93" w14:paraId="32857E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1948CF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F12B4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176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4CF08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7F54"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so del empleado</w:t>
            </w:r>
          </w:p>
        </w:tc>
      </w:tr>
      <w:tr w:rsidR="00E70341" w:rsidRPr="00D86D93" w14:paraId="73BE71F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621F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statur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4D822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D0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58D4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08DAC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Estatura del empleado</w:t>
            </w:r>
          </w:p>
        </w:tc>
      </w:tr>
      <w:tr w:rsidR="00E70341" w:rsidRPr="00D86D93" w14:paraId="5E5D71E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26F0D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med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CF329E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9C224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DB7B4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13F2F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rsonal médico encargado de la consulta medica</w:t>
            </w:r>
          </w:p>
        </w:tc>
      </w:tr>
      <w:tr w:rsidR="00E70341" w:rsidRPr="00D86D93" w14:paraId="1F2144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E6B7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2439F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D14E5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3B7389F"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03FD8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consulta medica</w:t>
            </w:r>
          </w:p>
        </w:tc>
      </w:tr>
      <w:tr w:rsidR="00E70341" w:rsidRPr="00D86D93" w14:paraId="45AB7F1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50F89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5DD1B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2FB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A0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8838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se sometió a la consulta</w:t>
            </w:r>
          </w:p>
        </w:tc>
      </w:tr>
      <w:tr w:rsidR="00E70341" w:rsidRPr="00D86D93" w14:paraId="6281DD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3802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B9651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8529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3625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45E57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Entidad que proveyó el servicio.</w:t>
            </w:r>
          </w:p>
        </w:tc>
      </w:tr>
    </w:tbl>
    <w:p w14:paraId="047E969A" w14:textId="35A6918B" w:rsidR="00575BF8" w:rsidRDefault="00575BF8">
      <w:pPr>
        <w:pStyle w:val="Descripcin"/>
      </w:pPr>
      <w:bookmarkStart w:id="165" w:name="_Toc54086315"/>
      <w:bookmarkStart w:id="166" w:name="_Toc53861729"/>
      <w:r>
        <w:t xml:space="preserve">Tabla </w:t>
      </w:r>
      <w:fldSimple w:instr=" SEQ Tabla \* ARABIC ">
        <w:r w:rsidR="002B65BF">
          <w:rPr>
            <w:noProof/>
          </w:rPr>
          <w:t>17</w:t>
        </w:r>
      </w:fldSimple>
      <w:r>
        <w:t xml:space="preserve"> Explicación de la tabla consulta_medica</w:t>
      </w:r>
      <w:bookmarkEnd w:id="165"/>
    </w:p>
    <w:p w14:paraId="2B092F9C" w14:textId="77777777" w:rsidR="00E70341" w:rsidRPr="00633EE9" w:rsidRDefault="00E70341" w:rsidP="00E70341">
      <w:pPr>
        <w:pStyle w:val="Ttulo4"/>
      </w:pPr>
      <w:bookmarkStart w:id="167" w:name="_Toc56802403"/>
      <w:r w:rsidRPr="00633EE9">
        <w:t>Índices</w:t>
      </w:r>
      <w:bookmarkEnd w:id="166"/>
      <w:bookmarkEnd w:id="16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93"/>
        <w:gridCol w:w="759"/>
        <w:gridCol w:w="1228"/>
        <w:gridCol w:w="629"/>
        <w:gridCol w:w="2821"/>
      </w:tblGrid>
      <w:tr w:rsidR="00E70341" w:rsidRPr="00D86D93" w14:paraId="6BA6F32B"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7433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F7587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0AA92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06F1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7A735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51F1A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BA56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95C9D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6C4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436B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6F9D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7A7ECA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4F4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sulta_medica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B9C38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F4B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5A9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543B9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225FA14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1DF9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lastRenderedPageBreak/>
              <w:t>fk_consulta_medica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044F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73D6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FED26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DBB94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49B9E087" w14:textId="2765B926" w:rsidR="00E70341" w:rsidRDefault="00575BF8" w:rsidP="00575BF8">
      <w:pPr>
        <w:pStyle w:val="Descripcin"/>
      </w:pPr>
      <w:bookmarkStart w:id="168" w:name="_Toc54086316"/>
      <w:r>
        <w:t xml:space="preserve">Tabla </w:t>
      </w:r>
      <w:fldSimple w:instr=" SEQ Tabla \* ARABIC ">
        <w:r w:rsidR="002B65BF">
          <w:rPr>
            <w:noProof/>
          </w:rPr>
          <w:t>18</w:t>
        </w:r>
      </w:fldSimple>
      <w:r>
        <w:t xml:space="preserve"> Explicación de los índices de la tabla consulta_medica</w:t>
      </w:r>
      <w:bookmarkEnd w:id="168"/>
    </w:p>
    <w:p w14:paraId="7AE7716F" w14:textId="77777777" w:rsidR="00E70341" w:rsidRPr="00E51E95" w:rsidRDefault="00E70341" w:rsidP="00E70341">
      <w:pPr>
        <w:pStyle w:val="Ttulo3"/>
      </w:pPr>
      <w:bookmarkStart w:id="169" w:name="_Toc53861730"/>
      <w:bookmarkStart w:id="170" w:name="_Toc56802404"/>
      <w:r w:rsidRPr="00633EE9">
        <w:t>Contrato</w:t>
      </w:r>
      <w:bookmarkEnd w:id="169"/>
      <w:bookmarkEnd w:id="170"/>
    </w:p>
    <w:p w14:paraId="1BF799BA" w14:textId="77777777" w:rsidR="00E70341" w:rsidRPr="00633EE9" w:rsidRDefault="00E70341" w:rsidP="00E70341">
      <w:r>
        <w:t xml:space="preserve">En esta tabla se almacenarán los datos de los contratos de cada empresa, teniendo </w:t>
      </w:r>
      <w:r w:rsidRPr="00E51E95">
        <w:t>acceso a datos como el inicio y fin de contrato,</w:t>
      </w:r>
      <w:r>
        <w:t xml:space="preserve"> el tipo de contrato, cargo en el que se desempeñara el empleado dentro de la organización y demás datos relevantes dentro de una empre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566"/>
        <w:gridCol w:w="629"/>
        <w:gridCol w:w="2151"/>
        <w:gridCol w:w="2292"/>
      </w:tblGrid>
      <w:tr w:rsidR="00E70341" w:rsidRPr="00D86D93" w14:paraId="23AAF63C"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4D1255A"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92AAAF"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40D945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51C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148B3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2D6F9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41D8BC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8922E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76CC756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00E14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CFAE3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C82F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196D5C"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559A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ntrato</w:t>
            </w:r>
          </w:p>
        </w:tc>
      </w:tr>
      <w:tr w:rsidR="00E70341" w:rsidRPr="00D86D93" w14:paraId="374E04A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C0597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35FA7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D54E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44118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07AA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bor establecida en el contrato</w:t>
            </w:r>
          </w:p>
        </w:tc>
      </w:tr>
      <w:tr w:rsidR="00E70341" w:rsidRPr="00D86D93" w14:paraId="336E38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1546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2D09D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E00C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3AFB02"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BC3C9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finalización de labor establecida en el contrato</w:t>
            </w:r>
          </w:p>
        </w:tc>
      </w:tr>
      <w:tr w:rsidR="00E70341" w:rsidRPr="00D86D93" w14:paraId="10E701E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770B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uel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F2DBE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ecimal(10,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EB5B3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16A06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143FF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Salario por realizar la labor establecido en el contrato</w:t>
            </w:r>
          </w:p>
        </w:tc>
      </w:tr>
      <w:tr w:rsidR="00E70341" w:rsidRPr="00D86D93" w14:paraId="715AF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94101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un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F43A2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683F4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4FDDA8"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F75A97"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Labor definida en el contrato</w:t>
            </w:r>
          </w:p>
        </w:tc>
      </w:tr>
      <w:tr w:rsidR="00E70341" w:rsidRPr="00D86D93" w14:paraId="112123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B00C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ar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D5CFF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978A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AA0A1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515B1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Cargo definido en el contrato</w:t>
            </w:r>
          </w:p>
        </w:tc>
      </w:tr>
      <w:tr w:rsidR="00E70341" w:rsidRPr="00D86D93" w14:paraId="6FFA0D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6384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presentan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E8F48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FA722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B27F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387C00"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Representante laboral establecido en el contrato</w:t>
            </w:r>
          </w:p>
        </w:tc>
      </w:tr>
      <w:tr w:rsidR="00E70341" w:rsidRPr="00D86D93" w14:paraId="3660CC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DE16C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1C79E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7C7F4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2CDA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B91B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que radica el contrato</w:t>
            </w:r>
          </w:p>
        </w:tc>
      </w:tr>
      <w:tr w:rsidR="00E70341" w:rsidRPr="00D86D93" w14:paraId="6B2BEC6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408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292A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BB4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3B48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469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asociado al contrato</w:t>
            </w:r>
          </w:p>
        </w:tc>
      </w:tr>
      <w:tr w:rsidR="00E70341" w:rsidRPr="00D86D93" w14:paraId="3C32DD4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942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7237C7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6AF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E91C5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F1D9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bor que se ejerce en el contrato</w:t>
            </w:r>
          </w:p>
        </w:tc>
      </w:tr>
      <w:tr w:rsidR="00E70341" w:rsidRPr="00D86D93" w14:paraId="3FA245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606A8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lastRenderedPageBreak/>
              <w:t>nivel_ries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28BB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15BA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B1D8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ivel_riesgo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C08B0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Nivel de riesgo que conlleva la labor</w:t>
            </w:r>
          </w:p>
        </w:tc>
      </w:tr>
    </w:tbl>
    <w:p w14:paraId="7F9CED20" w14:textId="24116B9E" w:rsidR="00575BF8" w:rsidRDefault="00575BF8">
      <w:pPr>
        <w:pStyle w:val="Descripcin"/>
      </w:pPr>
      <w:bookmarkStart w:id="171" w:name="_Toc54086317"/>
      <w:bookmarkStart w:id="172" w:name="_Toc53861731"/>
      <w:r>
        <w:t xml:space="preserve">Tabla </w:t>
      </w:r>
      <w:fldSimple w:instr=" SEQ Tabla \* ARABIC ">
        <w:r w:rsidR="002B65BF">
          <w:rPr>
            <w:noProof/>
          </w:rPr>
          <w:t>19</w:t>
        </w:r>
      </w:fldSimple>
      <w:r>
        <w:t xml:space="preserve"> Explicación de la tabla contrato</w:t>
      </w:r>
      <w:bookmarkEnd w:id="171"/>
    </w:p>
    <w:p w14:paraId="4F4709C1" w14:textId="77777777" w:rsidR="00E70341" w:rsidRPr="00633EE9" w:rsidRDefault="00E70341" w:rsidP="00E70341">
      <w:pPr>
        <w:pStyle w:val="Ttulo4"/>
      </w:pPr>
      <w:bookmarkStart w:id="173" w:name="_Toc56802405"/>
      <w:r w:rsidRPr="00633EE9">
        <w:t>Índices</w:t>
      </w:r>
      <w:bookmarkEnd w:id="172"/>
      <w:bookmarkEnd w:id="17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289"/>
        <w:gridCol w:w="759"/>
        <w:gridCol w:w="1611"/>
        <w:gridCol w:w="629"/>
        <w:gridCol w:w="3042"/>
      </w:tblGrid>
      <w:tr w:rsidR="00E70341" w:rsidRPr="00D86D93" w14:paraId="4C9344A3"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4E0DB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715F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C6A98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6889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578F67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461F3FDE"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D05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A87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82E98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46EF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5AE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14ED088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7E2023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47CA8C9"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423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30D2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6DC1A63"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427C150"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46DF91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F9C87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C404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8B46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B1D753E"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349AB7F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2FE2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tipo_contrat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6551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FBFA0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B487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B5D43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tipo_contrato</w:t>
            </w:r>
          </w:p>
        </w:tc>
      </w:tr>
      <w:tr w:rsidR="00E70341" w:rsidRPr="00D86D93" w14:paraId="3EA0D1D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F655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fk_contrato_empres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300E81"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A9386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614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A48C22"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Clave foránea de la tabla empresa</w:t>
            </w:r>
          </w:p>
        </w:tc>
      </w:tr>
      <w:tr w:rsidR="00E70341" w:rsidRPr="00D86D93" w14:paraId="2B7CC29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FD9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59E2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65E4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B94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2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5E0B7E3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424F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nivel_ries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F6C5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FD3DE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ivel_ries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3C693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9E03FB"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nivel_riesgo</w:t>
            </w:r>
          </w:p>
        </w:tc>
      </w:tr>
    </w:tbl>
    <w:p w14:paraId="02F51EA6" w14:textId="593DA865" w:rsidR="00575BF8" w:rsidRDefault="00575BF8">
      <w:pPr>
        <w:pStyle w:val="Descripcin"/>
      </w:pPr>
      <w:bookmarkStart w:id="174" w:name="_Toc54086318"/>
      <w:bookmarkStart w:id="175" w:name="_Toc53861732"/>
      <w:r>
        <w:t xml:space="preserve">Tabla </w:t>
      </w:r>
      <w:fldSimple w:instr=" SEQ Tabla \* ARABIC ">
        <w:r w:rsidR="002B65BF">
          <w:rPr>
            <w:noProof/>
          </w:rPr>
          <w:t>20</w:t>
        </w:r>
      </w:fldSimple>
      <w:r>
        <w:t xml:space="preserve"> Explicación de los índices de la tabla contrato</w:t>
      </w:r>
      <w:bookmarkEnd w:id="174"/>
    </w:p>
    <w:p w14:paraId="79F5C923" w14:textId="77777777" w:rsidR="00E70341" w:rsidRDefault="00E70341" w:rsidP="00E70341">
      <w:pPr>
        <w:pStyle w:val="Ttulo3"/>
      </w:pPr>
      <w:bookmarkStart w:id="176" w:name="_Toc56802406"/>
      <w:r w:rsidRPr="00633EE9">
        <w:t>contrato_licencia</w:t>
      </w:r>
      <w:bookmarkEnd w:id="175"/>
      <w:bookmarkEnd w:id="176"/>
    </w:p>
    <w:p w14:paraId="653236A7" w14:textId="77777777" w:rsidR="00E70341" w:rsidRPr="00633EE9" w:rsidRDefault="00E70341" w:rsidP="00E70341">
      <w:r>
        <w:t xml:space="preserve">En esta tabla se almacenará los datos de los contratos y las licencias de los empleados de las empresas, de este modo las empresas podrán acceder y vigilar de forma rápida y optima a la información que requieran.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62"/>
        <w:gridCol w:w="1334"/>
        <w:gridCol w:w="629"/>
        <w:gridCol w:w="1870"/>
        <w:gridCol w:w="2335"/>
      </w:tblGrid>
      <w:tr w:rsidR="00E70341" w:rsidRPr="00D43894" w14:paraId="28B28715"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2679715"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1BE87A"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43894" w14:paraId="4C7DB4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F506B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A0FB5B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BBAE8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2485C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2E123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377A6A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8D06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354B1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8EB8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5C19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4FFBB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l contrato</w:t>
            </w:r>
          </w:p>
        </w:tc>
      </w:tr>
      <w:tr w:rsidR="00E70341" w:rsidRPr="00D43894" w14:paraId="5BF7D3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41C1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9B65C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9D86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FD0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0FFA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resa que ejerce el contrato</w:t>
            </w:r>
          </w:p>
        </w:tc>
      </w:tr>
      <w:tr w:rsidR="00E70341" w:rsidRPr="00D43894" w14:paraId="73ADA0F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6B8B1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C456C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423DE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4D9B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50ED5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uario que está regido por el contrato</w:t>
            </w:r>
          </w:p>
        </w:tc>
      </w:tr>
      <w:tr w:rsidR="00E70341" w:rsidRPr="00D43894" w14:paraId="50CFAA2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04B0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06DF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CA921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547A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DD95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cencia para ejercer el contrato</w:t>
            </w:r>
          </w:p>
        </w:tc>
      </w:tr>
      <w:tr w:rsidR="00E70341" w:rsidRPr="00D43894" w14:paraId="20BFA9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BF90A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51C50F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5C1EA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11BD1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90314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de inicio de labor definida en el contrato</w:t>
            </w:r>
          </w:p>
        </w:tc>
      </w:tr>
      <w:tr w:rsidR="00E70341" w:rsidRPr="00D43894" w14:paraId="320077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CA97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1EA1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380A8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F96ED4"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1DB047"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Fecha de fin de labor definido en el contrato</w:t>
            </w:r>
          </w:p>
        </w:tc>
      </w:tr>
    </w:tbl>
    <w:p w14:paraId="1E6356A3" w14:textId="5FC4D98E" w:rsidR="00575BF8" w:rsidRDefault="00575BF8">
      <w:pPr>
        <w:pStyle w:val="Descripcin"/>
      </w:pPr>
      <w:bookmarkStart w:id="177" w:name="_Toc54086319"/>
      <w:bookmarkStart w:id="178" w:name="_Toc53861733"/>
      <w:r>
        <w:t xml:space="preserve">Tabla </w:t>
      </w:r>
      <w:fldSimple w:instr=" SEQ Tabla \* ARABIC ">
        <w:r w:rsidR="002B65BF">
          <w:rPr>
            <w:noProof/>
          </w:rPr>
          <w:t>21</w:t>
        </w:r>
      </w:fldSimple>
      <w:r>
        <w:t xml:space="preserve"> Explicación de la tabla contrato_licencia</w:t>
      </w:r>
      <w:bookmarkEnd w:id="177"/>
    </w:p>
    <w:p w14:paraId="57047FCE" w14:textId="77777777" w:rsidR="00E70341" w:rsidRPr="00633EE9" w:rsidRDefault="00E70341" w:rsidP="00E70341">
      <w:pPr>
        <w:pStyle w:val="Ttulo4"/>
      </w:pPr>
      <w:bookmarkStart w:id="179" w:name="_Toc56802407"/>
      <w:r w:rsidRPr="00633EE9">
        <w:t>Índices</w:t>
      </w:r>
      <w:bookmarkEnd w:id="178"/>
      <w:bookmarkEnd w:id="179"/>
    </w:p>
    <w:tbl>
      <w:tblPr>
        <w:tblW w:w="948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158"/>
        <w:gridCol w:w="759"/>
        <w:gridCol w:w="2081"/>
        <w:gridCol w:w="1628"/>
        <w:gridCol w:w="1479"/>
      </w:tblGrid>
      <w:tr w:rsidR="00E70341" w:rsidRPr="00D43894" w14:paraId="0431B42A"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A7E61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32DB8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1D3F82"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1A3A2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ardinalidad</w:t>
            </w:r>
          </w:p>
        </w:tc>
        <w:tc>
          <w:tcPr>
            <w:tcW w:w="201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3632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2910CA4"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D961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8279E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8BA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A6D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D0B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primaria de la tabla, que sirve también como Clave foránea</w:t>
            </w:r>
          </w:p>
        </w:tc>
      </w:tr>
      <w:tr w:rsidR="00E70341" w:rsidRPr="00D43894" w14:paraId="700B73E6"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E9BC0"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CC9DE5F"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4AB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1547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761050C"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236BC09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26A36E5"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FC897E1"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775E6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E0A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3A45C0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7563D7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7C8AD08"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8A30AFC"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E941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8D86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C6DA51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6FB45F6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FAF3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contrato_licencia_tipo_licenci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311E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DFE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B862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526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de la tabla tipo_licencia</w:t>
            </w:r>
          </w:p>
        </w:tc>
      </w:tr>
      <w:tr w:rsidR="00E70341" w:rsidRPr="00D43894" w14:paraId="05EC3953"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BC27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contrato_licencia_contrato_idx</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6AD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8D5AF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E774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7F33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ánea de la tabla contrato</w:t>
            </w:r>
          </w:p>
        </w:tc>
      </w:tr>
      <w:tr w:rsidR="00E70341" w:rsidRPr="00D43894" w14:paraId="00BE95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25FE178"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3599AE6"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984F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A36AB"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B8036AD" w14:textId="77777777" w:rsidR="00E70341" w:rsidRPr="00D43894" w:rsidRDefault="00E70341" w:rsidP="00E70341">
            <w:pPr>
              <w:spacing w:after="0" w:line="240" w:lineRule="auto"/>
              <w:rPr>
                <w:rFonts w:eastAsia="Times New Roman" w:cs="Arial"/>
                <w:color w:val="000000"/>
                <w:sz w:val="24"/>
                <w:szCs w:val="24"/>
                <w:lang w:eastAsia="es-CO"/>
              </w:rPr>
            </w:pPr>
          </w:p>
        </w:tc>
      </w:tr>
      <w:tr w:rsidR="00E70341" w:rsidRPr="00D43894" w14:paraId="4FD250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A6A7224"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A9A04D"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778B6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2C5726"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7180706" w14:textId="77777777" w:rsidR="00E70341" w:rsidRPr="00D43894" w:rsidRDefault="00E70341" w:rsidP="00575BF8">
            <w:pPr>
              <w:keepNext/>
              <w:spacing w:after="0" w:line="240" w:lineRule="auto"/>
              <w:rPr>
                <w:rFonts w:eastAsia="Times New Roman" w:cs="Arial"/>
                <w:color w:val="000000"/>
                <w:sz w:val="24"/>
                <w:szCs w:val="24"/>
                <w:lang w:eastAsia="es-CO"/>
              </w:rPr>
            </w:pPr>
          </w:p>
        </w:tc>
      </w:tr>
    </w:tbl>
    <w:p w14:paraId="1819F56F" w14:textId="5DE4D5DE" w:rsidR="00575BF8" w:rsidRDefault="00575BF8">
      <w:pPr>
        <w:pStyle w:val="Descripcin"/>
      </w:pPr>
      <w:bookmarkStart w:id="180" w:name="_Toc54086320"/>
      <w:bookmarkStart w:id="181" w:name="_Toc53861734"/>
      <w:r>
        <w:t xml:space="preserve">Tabla </w:t>
      </w:r>
      <w:fldSimple w:instr=" SEQ Tabla \* ARABIC ">
        <w:r w:rsidR="002B65BF">
          <w:rPr>
            <w:noProof/>
          </w:rPr>
          <w:t>22</w:t>
        </w:r>
      </w:fldSimple>
      <w:r>
        <w:t xml:space="preserve"> Explicación de los índices de la tabla contrato_licencia</w:t>
      </w:r>
      <w:bookmarkEnd w:id="180"/>
    </w:p>
    <w:p w14:paraId="525B3E91" w14:textId="77777777" w:rsidR="00E70341" w:rsidRDefault="00E70341" w:rsidP="00E70341">
      <w:pPr>
        <w:pStyle w:val="Ttulo3"/>
      </w:pPr>
      <w:bookmarkStart w:id="182" w:name="_Toc56802408"/>
      <w:r w:rsidRPr="00633EE9">
        <w:t>Cuenta</w:t>
      </w:r>
      <w:bookmarkEnd w:id="181"/>
      <w:bookmarkEnd w:id="182"/>
    </w:p>
    <w:p w14:paraId="117C278E" w14:textId="77777777" w:rsidR="00E70341" w:rsidRPr="00633EE9" w:rsidRDefault="00E70341" w:rsidP="00E70341">
      <w:r>
        <w:t>En esta tabla se almacenarán los datos de las cuentas de los usuarios que tendrán acceso a APPAUSA, teniendo conocimiento de su tiempo dentro de la aplicación y todos los datos requeridos para la gestión y vigilancia de los empleados.</w:t>
      </w:r>
    </w:p>
    <w:tbl>
      <w:tblPr>
        <w:tblW w:w="95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245"/>
        <w:gridCol w:w="3007"/>
      </w:tblGrid>
      <w:tr w:rsidR="00E70341" w:rsidRPr="00D43894" w14:paraId="6AFB6375" w14:textId="77777777" w:rsidTr="00E70341">
        <w:trPr>
          <w:trHeight w:val="293"/>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306351F"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030CB7E"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43894" w14:paraId="30C90011" w14:textId="77777777" w:rsidTr="00E70341">
        <w:trPr>
          <w:trHeight w:val="293"/>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2372A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F2F963"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56410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A73C1"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077965"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19F904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1466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BFD771"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B8FA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726C7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7E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 la cuenta, asociado al empleado que la utiliza</w:t>
            </w:r>
          </w:p>
        </w:tc>
      </w:tr>
      <w:tr w:rsidR="00E70341" w:rsidRPr="00D43894" w14:paraId="4061CAA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6EA1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253E7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DA7E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25671E"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F1CD6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Nombre de usuario del propietario de la cuenta</w:t>
            </w:r>
          </w:p>
        </w:tc>
      </w:tr>
      <w:tr w:rsidR="00E70341" w:rsidRPr="00D43894" w14:paraId="39A12418" w14:textId="77777777" w:rsidTr="00E70341">
        <w:trPr>
          <w:trHeight w:val="104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A821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sen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10005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E917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37151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317D4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ontraseña con la que el propietario accede al sistema por medio de la cuenta</w:t>
            </w:r>
          </w:p>
        </w:tc>
      </w:tr>
      <w:tr w:rsidR="00E70341" w:rsidRPr="00D43894" w14:paraId="62C495B0"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F286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ltimo_acc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20ED9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8C64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EC5436"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67661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Registro del último acceso al sistema</w:t>
            </w:r>
          </w:p>
        </w:tc>
      </w:tr>
      <w:tr w:rsidR="00E70341" w:rsidRPr="00D43894" w14:paraId="4C9E71C4"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AF5B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puntaje_tota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48B55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0CF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080A80"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87B10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total que lleva el usuario en el sistema</w:t>
            </w:r>
          </w:p>
        </w:tc>
      </w:tr>
      <w:tr w:rsidR="00E70341" w:rsidRPr="00D43894" w14:paraId="74E16DE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7F56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_m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24695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EA40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BEAE1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29926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mensual que lleva el usuario en el sistema</w:t>
            </w:r>
          </w:p>
        </w:tc>
      </w:tr>
      <w:tr w:rsidR="00E70341" w:rsidRPr="00D43894" w14:paraId="2A600845"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42088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empo_tota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4D827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924F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F112FB"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1D0B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Tiempo que lleva el usuario conectado al sistema en total.</w:t>
            </w:r>
          </w:p>
        </w:tc>
      </w:tr>
      <w:tr w:rsidR="00E70341" w:rsidRPr="00D43894" w14:paraId="57BEA9C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2A14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empo_m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52563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C2EA0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98EB2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82247C"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Tiempo que lleva el usuario conectado al sistema en el mes.</w:t>
            </w:r>
          </w:p>
        </w:tc>
      </w:tr>
    </w:tbl>
    <w:p w14:paraId="4184DAF4" w14:textId="535C59CC" w:rsidR="00575BF8" w:rsidRDefault="00575BF8">
      <w:pPr>
        <w:pStyle w:val="Descripcin"/>
      </w:pPr>
      <w:bookmarkStart w:id="183" w:name="_Toc54086321"/>
      <w:bookmarkStart w:id="184" w:name="_Toc53861735"/>
      <w:r>
        <w:t xml:space="preserve">Tabla </w:t>
      </w:r>
      <w:fldSimple w:instr=" SEQ Tabla \* ARABIC ">
        <w:r w:rsidR="002B65BF">
          <w:rPr>
            <w:noProof/>
          </w:rPr>
          <w:t>23</w:t>
        </w:r>
      </w:fldSimple>
      <w:r>
        <w:t xml:space="preserve"> Explicación de la tabla cuenta</w:t>
      </w:r>
      <w:bookmarkEnd w:id="183"/>
    </w:p>
    <w:p w14:paraId="4883ED2B" w14:textId="77777777" w:rsidR="00E70341" w:rsidRPr="00633EE9" w:rsidRDefault="00E70341" w:rsidP="00E70341">
      <w:pPr>
        <w:pStyle w:val="Ttulo4"/>
      </w:pPr>
      <w:bookmarkStart w:id="185" w:name="_Toc56802409"/>
      <w:r w:rsidRPr="00633EE9">
        <w:t>Índices</w:t>
      </w:r>
      <w:bookmarkEnd w:id="184"/>
      <w:bookmarkEnd w:id="185"/>
    </w:p>
    <w:tbl>
      <w:tblPr>
        <w:tblW w:w="955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88"/>
        <w:gridCol w:w="759"/>
        <w:gridCol w:w="1228"/>
        <w:gridCol w:w="629"/>
        <w:gridCol w:w="4550"/>
      </w:tblGrid>
      <w:tr w:rsidR="00E70341" w:rsidRPr="00D43894" w14:paraId="4668EA5F" w14:textId="77777777" w:rsidTr="00E70341">
        <w:trPr>
          <w:trHeight w:val="569"/>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2E551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4838F0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13BFE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B72856"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93567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022A951"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F421D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C415F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8AA5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01CF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733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primaria de la tabla </w:t>
            </w:r>
          </w:p>
        </w:tc>
      </w:tr>
      <w:tr w:rsidR="00E70341" w:rsidRPr="00D43894" w14:paraId="731CBB65" w14:textId="77777777" w:rsidTr="00E70341">
        <w:trPr>
          <w:trHeight w:val="53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C6468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k_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8D0C3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1AEB1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BA43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AEE891" w14:textId="77777777" w:rsidR="00E70341" w:rsidRPr="00D43894" w:rsidRDefault="00E70341" w:rsidP="00575BF8">
            <w:pPr>
              <w:keepNext/>
              <w:spacing w:after="0" w:line="240" w:lineRule="auto"/>
              <w:rPr>
                <w:rFonts w:eastAsia="Times New Roman" w:cs="Arial"/>
                <w:color w:val="000000"/>
                <w:lang w:eastAsia="es-CO"/>
              </w:rPr>
            </w:pPr>
            <w:r w:rsidRPr="00D43894">
              <w:rPr>
                <w:rFonts w:eastAsia="Times New Roman" w:cs="Arial"/>
                <w:color w:val="000000"/>
                <w:lang w:eastAsia="es-CO"/>
              </w:rPr>
              <w:t>Dato único e irrepetible en todo el sistema.</w:t>
            </w:r>
          </w:p>
        </w:tc>
      </w:tr>
    </w:tbl>
    <w:p w14:paraId="304DFECA" w14:textId="3091FB5B" w:rsidR="00E70341" w:rsidRDefault="00575BF8" w:rsidP="00575BF8">
      <w:pPr>
        <w:pStyle w:val="Descripcin"/>
      </w:pPr>
      <w:bookmarkStart w:id="186" w:name="_Toc54086322"/>
      <w:r>
        <w:t xml:space="preserve">Tabla </w:t>
      </w:r>
      <w:fldSimple w:instr=" SEQ Tabla \* ARABIC ">
        <w:r w:rsidR="002B65BF">
          <w:rPr>
            <w:noProof/>
          </w:rPr>
          <w:t>24</w:t>
        </w:r>
      </w:fldSimple>
      <w:r>
        <w:t xml:space="preserve"> Explicación de los índices de la tabla cuenta</w:t>
      </w:r>
      <w:bookmarkEnd w:id="186"/>
    </w:p>
    <w:p w14:paraId="3B3450D8" w14:textId="77777777" w:rsidR="00E70341" w:rsidRPr="00E30164" w:rsidRDefault="00E70341" w:rsidP="00E70341">
      <w:pPr>
        <w:pStyle w:val="Ttulo3"/>
        <w:rPr>
          <w:rFonts w:cs="Arial"/>
          <w:b/>
          <w:bCs/>
        </w:rPr>
      </w:pPr>
      <w:bookmarkStart w:id="187" w:name="_Toc53861736"/>
      <w:bookmarkStart w:id="188" w:name="_Toc56802410"/>
      <w:r w:rsidRPr="00AA4FB0">
        <w:t>Empleado</w:t>
      </w:r>
      <w:bookmarkEnd w:id="187"/>
      <w:bookmarkEnd w:id="188"/>
    </w:p>
    <w:p w14:paraId="610E308E" w14:textId="77777777" w:rsidR="00E70341" w:rsidRPr="00AA4FB0" w:rsidRDefault="00E70341" w:rsidP="00E70341">
      <w:pPr>
        <w:rPr>
          <w:rFonts w:cs="Arial"/>
        </w:rPr>
      </w:pPr>
      <w:r w:rsidRPr="00AA4FB0">
        <w:rPr>
          <w:rFonts w:cs="Arial"/>
        </w:rPr>
        <w:t>Esta tabla almacenara los datos personales de cada uno de los empleados de las empresas.</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35"/>
        <w:gridCol w:w="1334"/>
        <w:gridCol w:w="629"/>
        <w:gridCol w:w="1010"/>
        <w:gridCol w:w="3616"/>
      </w:tblGrid>
      <w:tr w:rsidR="00E70341" w:rsidRPr="00D43894" w14:paraId="1B900CDE"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69995D"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563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2D8691"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D43894" w14:paraId="484EC3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A70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C010C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156F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101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836AA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399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09F3F5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524146C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B0E0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documen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96C90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AB78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450C63"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8FE5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10 dígitos en el cual se almacenará el número del documento de a cada persona. Dato único.</w:t>
            </w:r>
          </w:p>
        </w:tc>
      </w:tr>
      <w:tr w:rsidR="00E70341" w:rsidRPr="00D43894" w14:paraId="75FD21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45734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65022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0F65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41F8F"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B73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tipo de documento de cada persona (Cedula de ciudadanía, Pasaporte, cedula de Extranjería)</w:t>
            </w:r>
          </w:p>
        </w:tc>
      </w:tr>
      <w:tr w:rsidR="00E70341" w:rsidRPr="00D43894" w14:paraId="45FC572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6D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89A2C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35F7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552EE8"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5564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w:t>
            </w:r>
            <w:r w:rsidRPr="00D43894">
              <w:rPr>
                <w:rFonts w:eastAsia="Times New Roman" w:cs="Arial"/>
                <w:lang w:eastAsia="es-CO"/>
              </w:rPr>
              <w:lastRenderedPageBreak/>
              <w:t>donde se almacenará los nombres del empleado</w:t>
            </w:r>
          </w:p>
        </w:tc>
      </w:tr>
      <w:tr w:rsidR="00E70341" w:rsidRPr="00D43894" w14:paraId="3C988BE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A97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apelli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E22E1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EDA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0DD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DC9DA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os apellidos del empleado</w:t>
            </w:r>
          </w:p>
        </w:tc>
      </w:tr>
      <w:tr w:rsidR="00E70341" w:rsidRPr="00D43894" w14:paraId="3CCDB4C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3CB36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_nacimi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BC3C8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6A0D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9A37BF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D72C5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ipo fecha, en donde se almacenará el día, mes y año de nacimiento de cada empleado.</w:t>
            </w:r>
          </w:p>
        </w:tc>
      </w:tr>
      <w:tr w:rsidR="00E70341" w:rsidRPr="00D43894" w14:paraId="4B60721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C99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C8C61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649A1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78BC4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DC9C2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ígitos en donde se almacenará la edad de los empleados</w:t>
            </w:r>
          </w:p>
        </w:tc>
      </w:tr>
      <w:tr w:rsidR="00E70341" w:rsidRPr="00D43894" w14:paraId="1387398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06C7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rreo_electron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2D15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A01C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7EFF2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0F6AF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correo electrónico de cada uno de los empleados. (Debería ser un dato unico)</w:t>
            </w:r>
          </w:p>
        </w:tc>
      </w:tr>
      <w:tr w:rsidR="00E70341" w:rsidRPr="00D43894" w14:paraId="535EAF0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B5F7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E1400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6302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61B371"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DE2B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10 dígitos, en donde se almacenará el número de teléfono o celular del empleado. (Debería ser un dato único)</w:t>
            </w:r>
          </w:p>
        </w:tc>
      </w:tr>
      <w:tr w:rsidR="00E70341" w:rsidRPr="00D43894" w14:paraId="18CADCE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6DED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3B0DF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2ED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AF548C"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B460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de residencia del empleado.</w:t>
            </w:r>
          </w:p>
        </w:tc>
      </w:tr>
      <w:tr w:rsidR="00E70341" w:rsidRPr="00D43894" w14:paraId="68BE96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8959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40CC9B"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F642F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3730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103B4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ciudad de residencia del empleado.</w:t>
            </w:r>
          </w:p>
        </w:tc>
      </w:tr>
      <w:tr w:rsidR="00E70341" w:rsidRPr="00D43894" w14:paraId="4DD578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9689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acional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430C5E1"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404E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D0CA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3B2A60"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nacionalidad del empleado.</w:t>
            </w:r>
          </w:p>
        </w:tc>
      </w:tr>
    </w:tbl>
    <w:p w14:paraId="4282FF76" w14:textId="7A725ECB" w:rsidR="00575BF8" w:rsidRDefault="00575BF8">
      <w:pPr>
        <w:pStyle w:val="Descripcin"/>
      </w:pPr>
      <w:bookmarkStart w:id="189" w:name="_Toc54086323"/>
      <w:bookmarkStart w:id="190" w:name="_Toc53861737"/>
      <w:r>
        <w:t xml:space="preserve">Tabla </w:t>
      </w:r>
      <w:fldSimple w:instr=" SEQ Tabla \* ARABIC ">
        <w:r w:rsidR="002B65BF">
          <w:rPr>
            <w:noProof/>
          </w:rPr>
          <w:t>25</w:t>
        </w:r>
      </w:fldSimple>
      <w:r>
        <w:t xml:space="preserve"> Explicación de la tabla empleado</w:t>
      </w:r>
      <w:bookmarkEnd w:id="189"/>
    </w:p>
    <w:p w14:paraId="1170EF68" w14:textId="77777777" w:rsidR="00E70341" w:rsidRPr="00AA4FB0" w:rsidRDefault="00E70341" w:rsidP="00E70341">
      <w:pPr>
        <w:pStyle w:val="Ttulo4"/>
      </w:pPr>
      <w:bookmarkStart w:id="191" w:name="_Toc56802411"/>
      <w:r w:rsidRPr="00AA4FB0">
        <w:lastRenderedPageBreak/>
        <w:t>Índices</w:t>
      </w:r>
      <w:bookmarkEnd w:id="190"/>
      <w:bookmarkEnd w:id="191"/>
    </w:p>
    <w:tbl>
      <w:tblPr>
        <w:tblW w:w="969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0"/>
        <w:gridCol w:w="686"/>
        <w:gridCol w:w="759"/>
        <w:gridCol w:w="1954"/>
        <w:gridCol w:w="629"/>
        <w:gridCol w:w="4107"/>
      </w:tblGrid>
      <w:tr w:rsidR="00E70341" w:rsidRPr="00AA4FB0" w14:paraId="7346C51A" w14:textId="77777777" w:rsidTr="00E70341">
        <w:trPr>
          <w:trHeight w:val="48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9D291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3D6B8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B5332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B1EB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1A6CA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1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BA47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2FE674E" w14:textId="77777777" w:rsidTr="00E70341">
        <w:trPr>
          <w:trHeight w:val="89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045EA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0B9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BTRE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6C6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AC45B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FB7A3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1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8D3A32"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empleado, será identificado por medio del número del documento de identidad de cada empleado</w:t>
            </w:r>
          </w:p>
        </w:tc>
      </w:tr>
    </w:tbl>
    <w:p w14:paraId="54CDFEB1" w14:textId="01F4D260" w:rsidR="00E70341" w:rsidRDefault="004513BC" w:rsidP="004513BC">
      <w:pPr>
        <w:pStyle w:val="Descripcin"/>
      </w:pPr>
      <w:bookmarkStart w:id="192" w:name="_Toc54086324"/>
      <w:r>
        <w:t xml:space="preserve">Tabla </w:t>
      </w:r>
      <w:fldSimple w:instr=" SEQ Tabla \* ARABIC ">
        <w:r w:rsidR="002B65BF">
          <w:rPr>
            <w:noProof/>
          </w:rPr>
          <w:t>26</w:t>
        </w:r>
      </w:fldSimple>
      <w:r>
        <w:t xml:space="preserve"> Explicación de los índices de la tabla empleado</w:t>
      </w:r>
      <w:bookmarkEnd w:id="192"/>
    </w:p>
    <w:p w14:paraId="7DB0A097" w14:textId="77777777" w:rsidR="00E70341" w:rsidRPr="00E6004D" w:rsidRDefault="00E70341" w:rsidP="00E70341">
      <w:pPr>
        <w:pStyle w:val="Ttulo3"/>
        <w:rPr>
          <w:b/>
          <w:bCs/>
        </w:rPr>
      </w:pPr>
      <w:bookmarkStart w:id="193" w:name="_Toc53861738"/>
      <w:bookmarkStart w:id="194" w:name="_Toc56802412"/>
      <w:r>
        <w:t>E</w:t>
      </w:r>
      <w:r w:rsidRPr="00AA4FB0">
        <w:t>mpresa</w:t>
      </w:r>
      <w:bookmarkEnd w:id="193"/>
      <w:bookmarkEnd w:id="194"/>
    </w:p>
    <w:p w14:paraId="7C0DCE51" w14:textId="77777777" w:rsidR="00E70341" w:rsidRPr="00AA4FB0" w:rsidRDefault="00E70341" w:rsidP="00E70341">
      <w:r>
        <w:t>En esta tabla de almacenaran todos los datos sobre las empresas las cuales tengan contratado los servicios de APPAUSA.</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34"/>
        <w:gridCol w:w="1334"/>
        <w:gridCol w:w="629"/>
        <w:gridCol w:w="994"/>
        <w:gridCol w:w="4675"/>
      </w:tblGrid>
      <w:tr w:rsidR="00E70341" w:rsidRPr="00AA4FB0" w14:paraId="1C690CA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8B0F73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009"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096B5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003013E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517474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1706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58993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8FA17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496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E27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5CDFCC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F77A72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5587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8D37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4FBC9"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BFE0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IT por el medio se identifica cada empresa. Dato único e irrepetible</w:t>
            </w:r>
          </w:p>
        </w:tc>
      </w:tr>
      <w:tr w:rsidR="00E70341" w:rsidRPr="00D43894" w14:paraId="38416B5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66759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BB11C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A4ED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3495E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66D6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empresa.</w:t>
            </w:r>
          </w:p>
        </w:tc>
      </w:tr>
      <w:tr w:rsidR="00E70341" w:rsidRPr="00D43894" w14:paraId="62DCBAA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0C092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6C4B9D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1976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96B1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F02D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en donde se encuentra la sede de la empresa.</w:t>
            </w:r>
          </w:p>
        </w:tc>
      </w:tr>
      <w:tr w:rsidR="00E70341" w:rsidRPr="00D43894" w14:paraId="76182F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F0D2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C6CB2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6BE87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C2D707"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01CA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ciudad en donde se encuentra la empresa.</w:t>
            </w:r>
          </w:p>
        </w:tc>
      </w:tr>
      <w:tr w:rsidR="00E70341" w:rsidRPr="00D43894" w14:paraId="77083FD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D78D0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49DC6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2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8F7E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6AC09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6A533E"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20 caracteres en donde se almacenará el número de teléfono de empresa (EXT, Opciones)</w:t>
            </w:r>
          </w:p>
        </w:tc>
      </w:tr>
      <w:tr w:rsidR="00E70341" w:rsidRPr="00D43894" w14:paraId="41B35C8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8554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rreo_electron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02AEB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61D3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AB1C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13C6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caracteres en donde se almacena el correo electrónico por medio del cual nos podemos poner en Contacto con la empresa. </w:t>
            </w:r>
          </w:p>
        </w:tc>
      </w:tr>
      <w:tr w:rsidR="00E70341" w:rsidRPr="00D43894" w14:paraId="609CDC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F208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descrip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4E44E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6C1C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34403D"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913B4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definida, en el cual se puede ingresar una descripción sobre la empresa, sus actividades, objetivos, etc.</w:t>
            </w:r>
          </w:p>
        </w:tc>
      </w:tr>
      <w:tr w:rsidR="00E70341" w:rsidRPr="00D43894" w14:paraId="5BC7F2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BD56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emplea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B82A4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3BA36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F8F260"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7710A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3 dígitos, en donde se almacenará la cantidad empleados de cada empresa</w:t>
            </w:r>
          </w:p>
        </w:tc>
      </w:tr>
      <w:tr w:rsidR="00E70341" w:rsidRPr="00D43894" w14:paraId="60283C0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A271B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F0D99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D7349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0A59EE"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28D2B5"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45, en donde se almacenará el tipo de empresa, dependiendo de su actividad.</w:t>
            </w:r>
          </w:p>
        </w:tc>
      </w:tr>
    </w:tbl>
    <w:p w14:paraId="4811CA49" w14:textId="039C25B7" w:rsidR="004513BC" w:rsidRDefault="004513BC">
      <w:pPr>
        <w:pStyle w:val="Descripcin"/>
      </w:pPr>
      <w:bookmarkStart w:id="195" w:name="_Toc54086325"/>
      <w:bookmarkStart w:id="196" w:name="_Toc53861739"/>
      <w:r>
        <w:t xml:space="preserve">Tabla </w:t>
      </w:r>
      <w:fldSimple w:instr=" SEQ Tabla \* ARABIC ">
        <w:r w:rsidR="002B65BF">
          <w:rPr>
            <w:noProof/>
          </w:rPr>
          <w:t>27</w:t>
        </w:r>
      </w:fldSimple>
      <w:r>
        <w:t xml:space="preserve"> Explicación de la tabla Empresa</w:t>
      </w:r>
      <w:bookmarkEnd w:id="195"/>
    </w:p>
    <w:p w14:paraId="02939CF5" w14:textId="77777777" w:rsidR="00E70341" w:rsidRPr="00AA4FB0" w:rsidRDefault="00E70341" w:rsidP="00E70341">
      <w:pPr>
        <w:pStyle w:val="Ttulo4"/>
      </w:pPr>
      <w:bookmarkStart w:id="197" w:name="_Toc56802413"/>
      <w:r w:rsidRPr="00AA4FB0">
        <w:t>Índices</w:t>
      </w:r>
      <w:bookmarkEnd w:id="196"/>
      <w:bookmarkEnd w:id="197"/>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09"/>
        <w:gridCol w:w="878"/>
        <w:gridCol w:w="1350"/>
        <w:gridCol w:w="728"/>
        <w:gridCol w:w="4001"/>
      </w:tblGrid>
      <w:tr w:rsidR="00E70341" w:rsidRPr="00AA4FB0" w14:paraId="256E95F8" w14:textId="77777777" w:rsidTr="00E70341">
        <w:trPr>
          <w:trHeight w:val="33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9104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F1A9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F0C48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03B7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00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4E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11C3CC6" w14:textId="77777777" w:rsidTr="00E70341">
        <w:trPr>
          <w:trHeight w:val="8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C03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A290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CEE2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A42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00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43FB0"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empresa será identificada por la cadena de caracteres del NIT.</w:t>
            </w:r>
          </w:p>
        </w:tc>
      </w:tr>
    </w:tbl>
    <w:p w14:paraId="235438E5" w14:textId="03A39184" w:rsidR="00E70341" w:rsidRDefault="004513BC" w:rsidP="004513BC">
      <w:pPr>
        <w:pStyle w:val="Descripcin"/>
      </w:pPr>
      <w:bookmarkStart w:id="198" w:name="_Toc54086326"/>
      <w:r>
        <w:t xml:space="preserve">Tabla </w:t>
      </w:r>
      <w:fldSimple w:instr=" SEQ Tabla \* ARABIC ">
        <w:r w:rsidR="002B65BF">
          <w:rPr>
            <w:noProof/>
          </w:rPr>
          <w:t>28</w:t>
        </w:r>
      </w:fldSimple>
      <w:r>
        <w:t xml:space="preserve"> Explicación de los índices de la tabla empresa</w:t>
      </w:r>
      <w:bookmarkEnd w:id="198"/>
    </w:p>
    <w:p w14:paraId="71176F2C" w14:textId="77777777" w:rsidR="00E70341" w:rsidRPr="00E6004D" w:rsidRDefault="00E70341" w:rsidP="00E70341">
      <w:pPr>
        <w:pStyle w:val="Ttulo3"/>
        <w:rPr>
          <w:b/>
          <w:bCs/>
        </w:rPr>
      </w:pPr>
      <w:bookmarkStart w:id="199" w:name="_Toc53861740"/>
      <w:bookmarkStart w:id="200" w:name="_Toc56802414"/>
      <w:r>
        <w:t>E</w:t>
      </w:r>
      <w:r w:rsidRPr="00AA4FB0">
        <w:t>ntidad</w:t>
      </w:r>
      <w:bookmarkEnd w:id="199"/>
      <w:bookmarkEnd w:id="200"/>
    </w:p>
    <w:p w14:paraId="2B10DDDA" w14:textId="77777777" w:rsidR="00E70341" w:rsidRPr="00AA4FB0" w:rsidRDefault="00E70341" w:rsidP="00E70341">
      <w:pPr>
        <w:rPr>
          <w:b/>
          <w:bCs/>
        </w:rPr>
      </w:pPr>
      <w:r>
        <w:t>En esta tabla se almacenan todos los datos de las entidades las cuales tengan contrato con cada una de las empresas, tales como EPS, ARL, fondos de pensiones y caja de compensación, de este modo se tendrá acceso oportuno a la información de cada entidad dado sea el caso que sea requerido.</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24"/>
        <w:gridCol w:w="1334"/>
        <w:gridCol w:w="629"/>
        <w:gridCol w:w="1128"/>
        <w:gridCol w:w="5009"/>
      </w:tblGrid>
      <w:tr w:rsidR="00E70341" w:rsidRPr="00AA4FB0" w14:paraId="2105F957" w14:textId="77777777" w:rsidTr="00E70341">
        <w:tc>
          <w:tcPr>
            <w:tcW w:w="340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11BB93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1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F9CE4E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EAB47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3B31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E3427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379A76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18AC0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500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8D7C6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499169E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1B124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98F2B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A4A7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BEBDA6"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7E691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17, en la cual se va a almacenar el NIT por medio del cual se identifica a cada entidad.</w:t>
            </w:r>
          </w:p>
        </w:tc>
      </w:tr>
      <w:tr w:rsidR="00E70341" w:rsidRPr="00AA4FB0" w14:paraId="5FC9EB2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98634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25D35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2999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1900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5ED2C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almacenará el nombre de cada entidad.</w:t>
            </w:r>
          </w:p>
        </w:tc>
      </w:tr>
      <w:tr w:rsidR="00E70341" w:rsidRPr="00AA4FB0" w14:paraId="71272AA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4EE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1F7E0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33114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2BEF12"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F6A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tipo de entidad (ARL, EPS, Caja de compensación o Fondo de pensiones)</w:t>
            </w:r>
          </w:p>
        </w:tc>
      </w:tr>
      <w:tr w:rsidR="00E70341" w:rsidRPr="00AA4FB0" w14:paraId="37B343A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9BAEB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8B8ED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F44D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5242A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D3A02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Valor entero de 10 dígitos, en el cual se va a almacenar el número de teléfono de contacto de cada entidad. </w:t>
            </w:r>
          </w:p>
        </w:tc>
      </w:tr>
      <w:tr w:rsidR="00E70341" w:rsidRPr="00AA4FB0" w14:paraId="6F58552C"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36D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F4023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4A4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25FF1C"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B8B0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dirección de la sede a la cual se debe acudir de cada entidad.</w:t>
            </w:r>
          </w:p>
        </w:tc>
      </w:tr>
      <w:tr w:rsidR="00E70341" w:rsidRPr="00AA4FB0" w14:paraId="1675AF5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C8730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ai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F242C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F918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9D2CD"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88E2E7"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correo de contacto de cada entidad, dado sea el caso que se requiera contactar con esta.</w:t>
            </w:r>
          </w:p>
        </w:tc>
      </w:tr>
    </w:tbl>
    <w:p w14:paraId="026B5048" w14:textId="40C4120B" w:rsidR="004513BC" w:rsidRDefault="004513BC">
      <w:pPr>
        <w:pStyle w:val="Descripcin"/>
      </w:pPr>
      <w:bookmarkStart w:id="201" w:name="_Toc54086327"/>
      <w:bookmarkStart w:id="202" w:name="_Toc53861741"/>
      <w:r>
        <w:t xml:space="preserve">Tabla </w:t>
      </w:r>
      <w:fldSimple w:instr=" SEQ Tabla \* ARABIC ">
        <w:r w:rsidR="002B65BF">
          <w:rPr>
            <w:noProof/>
          </w:rPr>
          <w:t>29</w:t>
        </w:r>
      </w:fldSimple>
      <w:r>
        <w:t xml:space="preserve"> Explicación de la tabla entidad</w:t>
      </w:r>
      <w:bookmarkEnd w:id="201"/>
    </w:p>
    <w:p w14:paraId="3BD4FE11" w14:textId="77777777" w:rsidR="00E70341" w:rsidRPr="00AA4FB0" w:rsidRDefault="00E70341" w:rsidP="00E70341">
      <w:pPr>
        <w:pStyle w:val="Ttulo4"/>
      </w:pPr>
      <w:bookmarkStart w:id="203" w:name="_Toc56802415"/>
      <w:r w:rsidRPr="00AA4FB0">
        <w:t>Índices</w:t>
      </w:r>
      <w:bookmarkEnd w:id="202"/>
      <w:bookmarkEnd w:id="203"/>
    </w:p>
    <w:tbl>
      <w:tblPr>
        <w:tblW w:w="951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63"/>
        <w:gridCol w:w="801"/>
        <w:gridCol w:w="1232"/>
        <w:gridCol w:w="664"/>
        <w:gridCol w:w="4254"/>
      </w:tblGrid>
      <w:tr w:rsidR="00E70341" w:rsidRPr="00AA4FB0" w14:paraId="2F528B0A" w14:textId="77777777" w:rsidTr="00E70341">
        <w:trPr>
          <w:trHeight w:val="25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239B0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1FE647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761AAE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E6799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25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D3AA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F2F932E" w14:textId="77777777" w:rsidTr="00E70341">
        <w:trPr>
          <w:trHeight w:val="67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ACD9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134A7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1C91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15CF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25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D14ACD"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una entidad se identificará por el valor ingresado del NIT de la entidad.</w:t>
            </w:r>
          </w:p>
        </w:tc>
      </w:tr>
    </w:tbl>
    <w:p w14:paraId="0F2E3D75" w14:textId="5F4A3109" w:rsidR="00E70341" w:rsidRDefault="004513BC" w:rsidP="004513BC">
      <w:pPr>
        <w:pStyle w:val="Descripcin"/>
      </w:pPr>
      <w:bookmarkStart w:id="204" w:name="_Toc54086328"/>
      <w:r>
        <w:t xml:space="preserve">Tabla </w:t>
      </w:r>
      <w:fldSimple w:instr=" SEQ Tabla \* ARABIC ">
        <w:r w:rsidR="002B65BF">
          <w:rPr>
            <w:noProof/>
          </w:rPr>
          <w:t>30</w:t>
        </w:r>
      </w:fldSimple>
      <w:r>
        <w:t xml:space="preserve"> Explicación de los índices de la tabla entidad</w:t>
      </w:r>
      <w:bookmarkEnd w:id="204"/>
    </w:p>
    <w:p w14:paraId="7BF85AC9" w14:textId="77777777" w:rsidR="00E70341" w:rsidRPr="00E6004D" w:rsidRDefault="00E70341" w:rsidP="00E70341">
      <w:pPr>
        <w:pStyle w:val="Ttulo3"/>
        <w:rPr>
          <w:b/>
          <w:bCs/>
        </w:rPr>
      </w:pPr>
      <w:bookmarkStart w:id="205" w:name="_Toc53861742"/>
      <w:bookmarkStart w:id="206" w:name="_Toc56802416"/>
      <w:r>
        <w:t>I</w:t>
      </w:r>
      <w:r w:rsidRPr="00AA4FB0">
        <w:t>ncapacidad</w:t>
      </w:r>
      <w:bookmarkEnd w:id="205"/>
      <w:bookmarkEnd w:id="206"/>
    </w:p>
    <w:p w14:paraId="01BFD473" w14:textId="77777777" w:rsidR="00E70341" w:rsidRPr="00AA4FB0" w:rsidRDefault="00E70341" w:rsidP="00E70341">
      <w:r>
        <w:t>En esta tabla se guardarán los datos de las incapacidades de cada uno de los empleados, obteniendo datos sobre su estado médico, duración de la incapacidad y una consulta médica la cual verifique que se requiera dicha incapacida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68"/>
        <w:gridCol w:w="1334"/>
        <w:gridCol w:w="629"/>
        <w:gridCol w:w="2076"/>
        <w:gridCol w:w="3123"/>
      </w:tblGrid>
      <w:tr w:rsidR="00E70341" w:rsidRPr="00AA4FB0" w14:paraId="42BA3D3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745E3F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F4770A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4B9B0A5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CB52C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C346A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F6C1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70802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F254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265922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E878E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742DB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0969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2694F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DA02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un máximo de 10 dígitos por medio del cual se identificará cada incapacidad.</w:t>
            </w:r>
          </w:p>
        </w:tc>
      </w:tr>
      <w:tr w:rsidR="00E70341" w:rsidRPr="00AA4FB0" w14:paraId="0460A6D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A556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ici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F77F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E6F8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E6C9F2"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E2C9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Fecha que indica el día, mes y año en el cual va a iniciar la incapacidad del empleado. </w:t>
            </w:r>
          </w:p>
        </w:tc>
      </w:tr>
      <w:tr w:rsidR="00E70341" w:rsidRPr="00AA4FB0" w14:paraId="19681E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83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in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4CABBE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88A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A1A6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A4915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que indicia el día, mes y año en la cual va a terminar la incapacidad del empleado.</w:t>
            </w:r>
          </w:p>
        </w:tc>
      </w:tr>
      <w:tr w:rsidR="00E70341" w:rsidRPr="00AA4FB0" w14:paraId="2A9458E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6EBB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183A5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838A0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5307A3"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58AA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máxima, en el cual se almacenarán indicaciones relacionadas con el estado de salud referente a la incapacidad del empleado.</w:t>
            </w:r>
          </w:p>
        </w:tc>
      </w:tr>
      <w:tr w:rsidR="00E70341" w:rsidRPr="00AA4FB0" w14:paraId="282D02F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23D3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tip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780AE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467C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254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5A31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ena de caracteres de longitud máxima de 45, en la cual se va a almacenar un tipo de incapacidad por medio de la cual se va a regir dicho empleado. Este valor debe de existir en la tabla de tipo_incapacidad.</w:t>
            </w:r>
          </w:p>
        </w:tc>
      </w:tr>
      <w:tr w:rsidR="00E70341" w:rsidRPr="00AA4FB0" w14:paraId="18A55AF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D85FE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E4F3E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6D682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40FF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9C6396"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6 caracteres, la cual identifica la consulta médica por medio de la cual se verifica el estado de salud el empleado y su necesidad de dicha incapacidad. Dicha consulta debe ya encontrase indexada en la tabla consulta_medica.</w:t>
            </w:r>
          </w:p>
        </w:tc>
      </w:tr>
    </w:tbl>
    <w:p w14:paraId="1E1A0972" w14:textId="515C3558" w:rsidR="004513BC" w:rsidRDefault="004513BC">
      <w:pPr>
        <w:pStyle w:val="Descripcin"/>
      </w:pPr>
      <w:bookmarkStart w:id="207" w:name="_Toc54086329"/>
      <w:bookmarkStart w:id="208" w:name="_Toc53861743"/>
      <w:r>
        <w:t xml:space="preserve">Tabla </w:t>
      </w:r>
      <w:fldSimple w:instr=" SEQ Tabla \* ARABIC ">
        <w:r w:rsidR="002B65BF">
          <w:rPr>
            <w:noProof/>
          </w:rPr>
          <w:t>31</w:t>
        </w:r>
      </w:fldSimple>
      <w:r>
        <w:t xml:space="preserve"> Explicación de la tabla incapacidad</w:t>
      </w:r>
      <w:bookmarkEnd w:id="207"/>
    </w:p>
    <w:p w14:paraId="1AA09286" w14:textId="77777777" w:rsidR="00E70341" w:rsidRPr="00AA4FB0" w:rsidRDefault="00E70341" w:rsidP="00E70341">
      <w:pPr>
        <w:pStyle w:val="Ttulo4"/>
      </w:pPr>
      <w:bookmarkStart w:id="209" w:name="_Toc56802417"/>
      <w:r w:rsidRPr="00AA4FB0">
        <w:t>Índices</w:t>
      </w:r>
      <w:bookmarkEnd w:id="208"/>
      <w:bookmarkEnd w:id="209"/>
    </w:p>
    <w:tbl>
      <w:tblPr>
        <w:tblW w:w="9595"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663"/>
        <w:gridCol w:w="787"/>
        <w:gridCol w:w="1307"/>
        <w:gridCol w:w="1289"/>
        <w:gridCol w:w="2549"/>
      </w:tblGrid>
      <w:tr w:rsidR="00E70341" w:rsidRPr="00AA4FB0" w14:paraId="710AC374" w14:textId="77777777" w:rsidTr="00E70341">
        <w:trPr>
          <w:trHeight w:val="561"/>
          <w:tblHeader/>
        </w:trPr>
        <w:tc>
          <w:tcPr>
            <w:tcW w:w="36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21E6C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78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9E96A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13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05D63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28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F7BE2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4653D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012F46D" w14:textId="77777777" w:rsidTr="00E70341">
        <w:trPr>
          <w:trHeight w:val="1290"/>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F9385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F45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F2E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0CDB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C38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incapacidad de los empleados, será identificado por medio del código.</w:t>
            </w:r>
          </w:p>
        </w:tc>
      </w:tr>
      <w:tr w:rsidR="00E70341" w:rsidRPr="00AA4FB0" w14:paraId="388C701B" w14:textId="77777777" w:rsidTr="00E70341">
        <w:trPr>
          <w:trHeight w:val="2307"/>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37E5B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incapacidad_tipo_idx</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74A1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730D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C6B8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3937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 el registro de la tabla tipo_incapacidad requerida para clasificar e identificar el tipo de incapacidad que requiere cada empleado en su caso.</w:t>
            </w:r>
          </w:p>
        </w:tc>
      </w:tr>
      <w:tr w:rsidR="00E70341" w:rsidRPr="00AA4FB0" w14:paraId="2BC5418B" w14:textId="77777777" w:rsidTr="00E70341">
        <w:trPr>
          <w:trHeight w:val="4099"/>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580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k_incapacidad_consulta_medica_idx</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02A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7095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15483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00ED1"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puede identificar el registro de consulta médica realizada la cual validara el estado de salud del empleado y su necesidad de dicha incapacidad. Sin la consulta médica previamente indexada, no se puede generar la incapacidad del empleado.</w:t>
            </w:r>
          </w:p>
        </w:tc>
      </w:tr>
    </w:tbl>
    <w:p w14:paraId="49702E43" w14:textId="6A47FD25" w:rsidR="00E70341" w:rsidRDefault="004513BC" w:rsidP="004513BC">
      <w:pPr>
        <w:pStyle w:val="Descripcin"/>
      </w:pPr>
      <w:bookmarkStart w:id="210" w:name="_Toc54086330"/>
      <w:r>
        <w:t xml:space="preserve">Tabla </w:t>
      </w:r>
      <w:fldSimple w:instr=" SEQ Tabla \* ARABIC ">
        <w:r w:rsidR="002B65BF">
          <w:rPr>
            <w:noProof/>
          </w:rPr>
          <w:t>32</w:t>
        </w:r>
      </w:fldSimple>
      <w:r>
        <w:t xml:space="preserve"> Explicación de los índices de la tabla incapacidad</w:t>
      </w:r>
      <w:bookmarkEnd w:id="210"/>
    </w:p>
    <w:p w14:paraId="6FABA617" w14:textId="77777777" w:rsidR="00E70341" w:rsidRPr="00E6004D" w:rsidRDefault="00E70341" w:rsidP="00E70341">
      <w:pPr>
        <w:pStyle w:val="Ttulo3"/>
        <w:rPr>
          <w:b/>
          <w:bCs/>
        </w:rPr>
      </w:pPr>
      <w:bookmarkStart w:id="211" w:name="_Toc53861744"/>
      <w:bookmarkStart w:id="212" w:name="_Toc56802418"/>
      <w:r>
        <w:t>J</w:t>
      </w:r>
      <w:r w:rsidRPr="00AA4FB0">
        <w:t>uego</w:t>
      </w:r>
      <w:bookmarkEnd w:id="211"/>
      <w:bookmarkEnd w:id="212"/>
    </w:p>
    <w:p w14:paraId="270FB3D2" w14:textId="77777777" w:rsidR="00E70341" w:rsidRPr="00AA4FB0" w:rsidRDefault="00E70341" w:rsidP="00E70341">
      <w:r>
        <w:t>Tabla en la cual se almacenará la información de todos los juegos por medio de los cuales se van a realizar las actividades de pausas activas de cada uno de los empleados.</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524"/>
        <w:gridCol w:w="1324"/>
        <w:gridCol w:w="630"/>
        <w:gridCol w:w="1327"/>
        <w:gridCol w:w="1559"/>
        <w:gridCol w:w="3402"/>
      </w:tblGrid>
      <w:tr w:rsidR="00E70341" w:rsidRPr="00AA4FB0" w14:paraId="0F61DDD1" w14:textId="77777777" w:rsidTr="00E70341">
        <w:tc>
          <w:tcPr>
            <w:tcW w:w="347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7255A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8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D4DDE9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AA4FB0" w14:paraId="7F8BB3E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8757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3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44A6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630"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AAED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13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D3055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155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98199A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34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05F7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FEB55EF"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822E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EFB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6)</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715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75C9E8"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CF8479"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A02D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6 dígitos por medio del cual se identificará cada juego que sea registrado para su uso en APPAUSA Móvil.</w:t>
            </w:r>
          </w:p>
        </w:tc>
      </w:tr>
      <w:tr w:rsidR="00E70341" w:rsidRPr="00D43894" w14:paraId="2D13049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4C804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E1DE1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11D7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97272C"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C6BA45"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E4C97F" w14:textId="765B8CBF"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la cual se </w:t>
            </w:r>
            <w:r w:rsidR="004513BC" w:rsidRPr="00D43894">
              <w:rPr>
                <w:rFonts w:eastAsia="Times New Roman" w:cs="Arial"/>
                <w:lang w:eastAsia="es-CO"/>
              </w:rPr>
              <w:t>almacenará</w:t>
            </w:r>
            <w:r w:rsidRPr="00D43894">
              <w:rPr>
                <w:rFonts w:eastAsia="Times New Roman" w:cs="Arial"/>
                <w:lang w:eastAsia="es-CO"/>
              </w:rPr>
              <w:t xml:space="preserve"> el nombre de cada juego.</w:t>
            </w:r>
          </w:p>
        </w:tc>
      </w:tr>
      <w:tr w:rsidR="00E70341" w:rsidRPr="00D43894" w14:paraId="39F4168A"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A3436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DDBF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CCE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1DC58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309E7F"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D33A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igitas que indicará el puntaje que se obtendrá con la correcta realización o ejecución del juego.</w:t>
            </w:r>
          </w:p>
        </w:tc>
      </w:tr>
      <w:tr w:rsidR="00E70341" w:rsidRPr="00D43894" w14:paraId="39E2B571"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89C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canic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E00C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4DAA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9E5BC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34C5CD"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52CC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mpo de texto sin longitud definida, en el cual se </w:t>
            </w:r>
            <w:r w:rsidRPr="00D43894">
              <w:rPr>
                <w:rFonts w:eastAsia="Times New Roman" w:cs="Arial"/>
                <w:lang w:eastAsia="es-CO"/>
              </w:rPr>
              <w:lastRenderedPageBreak/>
              <w:t>describirá la mecánica del juego, es decir, en que cosiste el juego, las actividades que se van a realizar, el benefició de su realización, entre otros datos.</w:t>
            </w:r>
          </w:p>
        </w:tc>
      </w:tr>
      <w:tr w:rsidR="00E70341" w:rsidRPr="00D43894" w14:paraId="2A2A9444"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5774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url_descarg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2CE5B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55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544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B0E8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8DF4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ingresará la URL o dirección por medio de la cual se va a descargar el juego para su posterior ejecución.</w:t>
            </w:r>
          </w:p>
        </w:tc>
      </w:tr>
      <w:tr w:rsidR="00E70341" w:rsidRPr="00D43894" w14:paraId="7D3E72B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86B6B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spositivo</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C654B"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66CD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F13BD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153D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A237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donde se almacenará el dispositivo en el cual se puede desplegar o ejecutar el jefe (PC, Celular Android, Tabletas, etc.) </w:t>
            </w:r>
          </w:p>
        </w:tc>
      </w:tr>
      <w:tr w:rsidR="00E70341" w:rsidRPr="00D43894" w14:paraId="083C27B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C3365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nk_app</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085E1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0E0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4E1CF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i/>
                <w:iCs/>
                <w:color w:val="000000"/>
                <w:lang w:eastAsia="es-CO"/>
              </w:rPr>
              <w:t>NULL</w:t>
            </w: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AF31F" w14:textId="77777777" w:rsidR="00E70341" w:rsidRPr="00D43894" w:rsidRDefault="00E70341" w:rsidP="00E70341">
            <w:pPr>
              <w:spacing w:after="0" w:line="240" w:lineRule="auto"/>
              <w:rPr>
                <w:rFonts w:eastAsia="Times New Roman" w:cs="Arial"/>
                <w:color w:val="000000"/>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0DC49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va a almacenar el link de la aplicación requerida o no para la ejecución del juego. Este campo puede estar vació dado sea el caso que no se requiera otra aplicación o software para la ejecución del juego.</w:t>
            </w:r>
          </w:p>
        </w:tc>
      </w:tr>
      <w:tr w:rsidR="00E70341" w:rsidRPr="00D43894" w14:paraId="7F999D0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CC037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_id</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AE318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AFE8B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7EB734"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704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 -&gt; id</w:t>
            </w: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8E49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3 dígitos por medio del cual se identificará el tipo de juego.</w:t>
            </w:r>
          </w:p>
        </w:tc>
      </w:tr>
    </w:tbl>
    <w:p w14:paraId="1A12EC9F" w14:textId="0F756443" w:rsidR="004513BC" w:rsidRDefault="004513BC">
      <w:pPr>
        <w:pStyle w:val="Descripcin"/>
      </w:pPr>
      <w:bookmarkStart w:id="213" w:name="_Toc54086331"/>
      <w:bookmarkStart w:id="214" w:name="_Toc53861745"/>
      <w:r>
        <w:t xml:space="preserve">Tabla </w:t>
      </w:r>
      <w:fldSimple w:instr=" SEQ Tabla \* ARABIC ">
        <w:r w:rsidR="002B65BF">
          <w:rPr>
            <w:noProof/>
          </w:rPr>
          <w:t>33</w:t>
        </w:r>
      </w:fldSimple>
      <w:r>
        <w:t xml:space="preserve"> Explicación de la tabla juego</w:t>
      </w:r>
      <w:bookmarkEnd w:id="213"/>
    </w:p>
    <w:p w14:paraId="432B2942" w14:textId="77777777" w:rsidR="00E70341" w:rsidRPr="00AA4FB0" w:rsidRDefault="00E70341" w:rsidP="00E70341">
      <w:pPr>
        <w:pStyle w:val="Ttulo4"/>
      </w:pPr>
      <w:bookmarkStart w:id="215" w:name="_Toc56802419"/>
      <w:r w:rsidRPr="00AA4FB0">
        <w:t>Índices</w:t>
      </w:r>
      <w:bookmarkEnd w:id="214"/>
      <w:bookmarkEnd w:id="215"/>
    </w:p>
    <w:tbl>
      <w:tblPr>
        <w:tblW w:w="919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73"/>
        <w:gridCol w:w="821"/>
        <w:gridCol w:w="1663"/>
        <w:gridCol w:w="727"/>
        <w:gridCol w:w="3115"/>
      </w:tblGrid>
      <w:tr w:rsidR="00E70341" w:rsidRPr="00AA4FB0" w14:paraId="4953C822" w14:textId="77777777" w:rsidTr="00E70341">
        <w:trPr>
          <w:trHeight w:val="26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DA96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CD92D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85D9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7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05506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311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EB70D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D2A15EB" w14:textId="77777777" w:rsidTr="00E70341">
        <w:trPr>
          <w:trHeight w:val="141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31A1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76E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3914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1A2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F1DF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la tabla será identificado por medio del campo ID, de este modo se tendrá acceso a los datos de cada juego.</w:t>
            </w:r>
          </w:p>
        </w:tc>
      </w:tr>
      <w:tr w:rsidR="00E70341" w:rsidRPr="00AA4FB0" w14:paraId="22AE906F" w14:textId="77777777" w:rsidTr="00E70341">
        <w:trPr>
          <w:trHeight w:val="1909"/>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97B6A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k_juego_tipo_jue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462B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05BE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_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662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B235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ra un registro en la tabla tipo_juego por medio de la cual se puede generar una clasificación de los juegos contenidos dentro del sistema.</w:t>
            </w:r>
          </w:p>
        </w:tc>
      </w:tr>
    </w:tbl>
    <w:p w14:paraId="1DE7B5B0" w14:textId="0B7C98B4" w:rsidR="00E70341" w:rsidRDefault="004513BC" w:rsidP="004513BC">
      <w:pPr>
        <w:pStyle w:val="Descripcin"/>
      </w:pPr>
      <w:bookmarkStart w:id="216" w:name="_Toc54086332"/>
      <w:r>
        <w:t xml:space="preserve">Tabla </w:t>
      </w:r>
      <w:fldSimple w:instr=" SEQ Tabla \* ARABIC ">
        <w:r w:rsidR="002B65BF">
          <w:rPr>
            <w:noProof/>
          </w:rPr>
          <w:t>34</w:t>
        </w:r>
      </w:fldSimple>
      <w:r>
        <w:t xml:space="preserve"> Explicación de los </w:t>
      </w:r>
      <w:r w:rsidR="00214939">
        <w:t>índices</w:t>
      </w:r>
      <w:r>
        <w:t xml:space="preserve"> de la tabla juego</w:t>
      </w:r>
      <w:bookmarkEnd w:id="216"/>
    </w:p>
    <w:p w14:paraId="5D31DFBA" w14:textId="77777777" w:rsidR="00E70341" w:rsidRPr="00E6004D" w:rsidRDefault="00E70341" w:rsidP="00E70341">
      <w:pPr>
        <w:pStyle w:val="Ttulo3"/>
        <w:rPr>
          <w:b/>
          <w:bCs/>
        </w:rPr>
      </w:pPr>
      <w:bookmarkStart w:id="217" w:name="_Toc53861746"/>
      <w:bookmarkStart w:id="218" w:name="_Toc56802420"/>
      <w:r>
        <w:t>L</w:t>
      </w:r>
      <w:r w:rsidRPr="00AA4FB0">
        <w:t>og</w:t>
      </w:r>
      <w:bookmarkEnd w:id="217"/>
      <w:bookmarkEnd w:id="218"/>
    </w:p>
    <w:p w14:paraId="5D60C4A6" w14:textId="77777777" w:rsidR="00E70341" w:rsidRPr="00AA4FB0" w:rsidRDefault="00E70341" w:rsidP="00E70341">
      <w:r>
        <w:t>Tabla en la cual se va a tener un registro de actividad de todas las cuentas que tiene acceso, tanto a APPAUSA Web como a APPAUSA Móvil, de este modo se podrá tener trazabilidad de las acciones, tanto realizadas sobre los datos contenidos en la base de datos, como un registro de actividad de los empleados en la realización de sus pausas activas, y el acceso de cada uno a la aplicación móvil.</w:t>
      </w:r>
    </w:p>
    <w:tbl>
      <w:tblPr>
        <w:tblW w:w="889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37"/>
        <w:gridCol w:w="1500"/>
        <w:gridCol w:w="708"/>
        <w:gridCol w:w="2544"/>
        <w:gridCol w:w="2102"/>
      </w:tblGrid>
      <w:tr w:rsidR="00E70341" w:rsidRPr="00AA4FB0" w14:paraId="5D9867F4" w14:textId="77777777" w:rsidTr="00E70341">
        <w:trPr>
          <w:trHeight w:val="297"/>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4650B9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64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37A804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66ED883D"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D8EA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963D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4F7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4056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21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45983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1FDA80F"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07B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E1BA6D"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B9C3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8973FF"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33DEF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longitud máxima de 8 dígitos, en el cual se almacenará un identificador de la actividad o acción realizada por la cuenta.</w:t>
            </w:r>
          </w:p>
        </w:tc>
      </w:tr>
      <w:tr w:rsidR="00E70341" w:rsidRPr="00AA4FB0" w14:paraId="209B928A" w14:textId="77777777" w:rsidTr="00E70341">
        <w:trPr>
          <w:trHeight w:val="28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252A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AD5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A43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0ECC00"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B4F15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y hora, la cual demostrara cuando se realizó dicha actividad o acción por el usuario.</w:t>
            </w:r>
          </w:p>
        </w:tc>
      </w:tr>
      <w:tr w:rsidR="00E70341" w:rsidRPr="00AA4FB0" w14:paraId="2B7929A8"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17C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ns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1834A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A80A1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97C2AA"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3B0F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w:t>
            </w:r>
          </w:p>
        </w:tc>
      </w:tr>
      <w:tr w:rsidR="00E70341" w:rsidRPr="00AA4FB0" w14:paraId="191E3955"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3FEC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vento_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6B1A2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D658A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13D164"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54B13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la cual identificara un </w:t>
            </w:r>
            <w:r w:rsidRPr="00D43894">
              <w:rPr>
                <w:rFonts w:eastAsia="Times New Roman" w:cs="Arial"/>
                <w:lang w:eastAsia="es-CO"/>
              </w:rPr>
              <w:lastRenderedPageBreak/>
              <w:t>evento o actividad realizada dentro del sistema.</w:t>
            </w:r>
          </w:p>
        </w:tc>
      </w:tr>
      <w:tr w:rsidR="00E70341" w:rsidRPr="00AA4FB0" w14:paraId="27EC5777"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8A42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3472C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409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837E4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 -&gt; empleado</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8FE2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Valor entero de máximo 10 dígitos, con el cual se identificará la cuenta y directamente el usuario que realizo la acción dentro del sistema. (aplica para usuarios tanto de la aplicación móvil como web)</w:t>
            </w:r>
          </w:p>
        </w:tc>
      </w:tr>
      <w:tr w:rsidR="00E70341" w:rsidRPr="00AA4FB0" w14:paraId="4841919B"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E43AD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B2E07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5A073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D324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 -&gt; nombre</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373D90"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adena de caracteres de longitud máxima de 45, por medio de la cual se identificará el tipo de evento realizado dentro del sistema.  </w:t>
            </w:r>
          </w:p>
        </w:tc>
      </w:tr>
    </w:tbl>
    <w:p w14:paraId="402C578A" w14:textId="4C3513CA" w:rsidR="00214939" w:rsidRDefault="00214939">
      <w:pPr>
        <w:pStyle w:val="Descripcin"/>
      </w:pPr>
      <w:bookmarkStart w:id="219" w:name="_Toc54086333"/>
      <w:bookmarkStart w:id="220" w:name="_Toc53861747"/>
      <w:r>
        <w:t xml:space="preserve">Tabla </w:t>
      </w:r>
      <w:fldSimple w:instr=" SEQ Tabla \* ARABIC ">
        <w:r w:rsidR="002B65BF">
          <w:rPr>
            <w:noProof/>
          </w:rPr>
          <w:t>35</w:t>
        </w:r>
      </w:fldSimple>
      <w:r>
        <w:t xml:space="preserve"> Explicación de la tabla log</w:t>
      </w:r>
      <w:bookmarkEnd w:id="219"/>
    </w:p>
    <w:p w14:paraId="167BCE6A" w14:textId="77777777" w:rsidR="00E70341" w:rsidRPr="00D43894" w:rsidRDefault="00E70341" w:rsidP="00E70341">
      <w:pPr>
        <w:pStyle w:val="Ttulo4"/>
      </w:pPr>
      <w:bookmarkStart w:id="221" w:name="_Toc56802421"/>
      <w:r w:rsidRPr="00D43894">
        <w:t>Índices</w:t>
      </w:r>
      <w:bookmarkEnd w:id="220"/>
      <w:bookmarkEnd w:id="221"/>
    </w:p>
    <w:tbl>
      <w:tblPr>
        <w:tblW w:w="884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26"/>
        <w:gridCol w:w="759"/>
        <w:gridCol w:w="1380"/>
        <w:gridCol w:w="629"/>
        <w:gridCol w:w="3548"/>
      </w:tblGrid>
      <w:tr w:rsidR="00E70341" w:rsidRPr="00AA4FB0" w14:paraId="13350A30" w14:textId="77777777" w:rsidTr="00E70341">
        <w:trPr>
          <w:trHeight w:val="32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AA69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A178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93253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831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50CF8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128F6EB3"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D49F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E906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BAD75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E4BF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94BF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esta tabla será identificado por el campo de ID.</w:t>
            </w:r>
          </w:p>
        </w:tc>
      </w:tr>
      <w:tr w:rsidR="00E70341" w:rsidRPr="00AA4FB0" w14:paraId="34F9F748" w14:textId="77777777" w:rsidTr="00E70341">
        <w:trPr>
          <w:trHeight w:val="30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967E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log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54F8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7A0E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90A6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5B348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identificará el registro en la tabla cuenta con los datos de la cuenta que realizo la acción dentro del sistema.</w:t>
            </w:r>
          </w:p>
        </w:tc>
      </w:tr>
      <w:tr w:rsidR="00E70341" w:rsidRPr="00AA4FB0" w14:paraId="3A96B37F"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9044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log_tipo_event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9CBC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ED8EF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2F6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637C7"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lave foránea por medio de la cual se identificará el registro en la tabla tipo evento a la cual se quiere hacer referencia desde esta tabla, de este modo, conociendo el tipo o de </w:t>
            </w:r>
            <w:r w:rsidRPr="00D43894">
              <w:rPr>
                <w:rFonts w:eastAsia="Times New Roman" w:cs="Arial"/>
                <w:color w:val="000000"/>
                <w:lang w:eastAsia="es-CO"/>
              </w:rPr>
              <w:lastRenderedPageBreak/>
              <w:t>actividad o evento realizado por el usuario.</w:t>
            </w:r>
          </w:p>
        </w:tc>
      </w:tr>
    </w:tbl>
    <w:p w14:paraId="4270DFAF" w14:textId="3398DF78" w:rsidR="00E70341" w:rsidRDefault="00214939" w:rsidP="00214939">
      <w:pPr>
        <w:pStyle w:val="Descripcin"/>
      </w:pPr>
      <w:bookmarkStart w:id="222" w:name="_Toc54086334"/>
      <w:r>
        <w:lastRenderedPageBreak/>
        <w:t xml:space="preserve">Tabla </w:t>
      </w:r>
      <w:fldSimple w:instr=" SEQ Tabla \* ARABIC ">
        <w:r w:rsidR="002B65BF">
          <w:rPr>
            <w:noProof/>
          </w:rPr>
          <w:t>36</w:t>
        </w:r>
      </w:fldSimple>
      <w:r>
        <w:t xml:space="preserve"> Explicación de los indices de la tabla log</w:t>
      </w:r>
      <w:bookmarkEnd w:id="222"/>
    </w:p>
    <w:p w14:paraId="7F422086" w14:textId="77777777" w:rsidR="00E70341" w:rsidRPr="00E6004D" w:rsidRDefault="00E70341" w:rsidP="00E70341">
      <w:pPr>
        <w:pStyle w:val="Ttulo3"/>
      </w:pPr>
      <w:bookmarkStart w:id="223" w:name="_Toc53861748"/>
      <w:bookmarkStart w:id="224" w:name="_Toc56802422"/>
      <w:r w:rsidRPr="00AA4FB0">
        <w:t>nivel_riesgo</w:t>
      </w:r>
      <w:bookmarkEnd w:id="223"/>
      <w:bookmarkEnd w:id="224"/>
    </w:p>
    <w:p w14:paraId="26E6C0B9" w14:textId="77777777" w:rsidR="00E70341" w:rsidRPr="00AA4FB0" w:rsidRDefault="00E70341" w:rsidP="00E70341">
      <w:r>
        <w:t>En esta tabla se almacenarán los niveles de riesgo por medio de los cuales las ARL determinan a cuanto riesgo está expuesto cada empleado dependiendo de su cargo.</w:t>
      </w:r>
    </w:p>
    <w:tbl>
      <w:tblPr>
        <w:tblW w:w="87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98"/>
      </w:tblGrid>
      <w:tr w:rsidR="00E70341" w:rsidRPr="00AA4FB0" w14:paraId="7BA53DF0"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7C3F69"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299A6E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95157F2"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4625B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2184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F6ED5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FD0FB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9306DA"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A79EA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7F42CB"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227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2098CF"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longitud máxima de 45 por medio de la cual se identificará el nivel de riesgo.</w:t>
            </w:r>
          </w:p>
        </w:tc>
      </w:tr>
      <w:tr w:rsidR="00E70341" w:rsidRPr="00AA4FB0" w14:paraId="40F72D7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7AC83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60AD58"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E6D2F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396C2A"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exto que servirá para brindar una pequeña descripción del nivel de riesgo</w:t>
            </w:r>
          </w:p>
        </w:tc>
      </w:tr>
    </w:tbl>
    <w:p w14:paraId="761305FD" w14:textId="400A7850" w:rsidR="00214939" w:rsidRDefault="00214939">
      <w:pPr>
        <w:pStyle w:val="Descripcin"/>
      </w:pPr>
      <w:bookmarkStart w:id="225" w:name="_Toc54086335"/>
      <w:bookmarkStart w:id="226" w:name="_Toc53861749"/>
      <w:r>
        <w:t xml:space="preserve">Tabla </w:t>
      </w:r>
      <w:fldSimple w:instr=" SEQ Tabla \* ARABIC ">
        <w:r w:rsidR="002B65BF">
          <w:rPr>
            <w:noProof/>
          </w:rPr>
          <w:t>37</w:t>
        </w:r>
      </w:fldSimple>
      <w:r>
        <w:t xml:space="preserve"> Explicación de la tabla nivel_riesgo</w:t>
      </w:r>
      <w:bookmarkEnd w:id="225"/>
    </w:p>
    <w:p w14:paraId="659846DC" w14:textId="77777777" w:rsidR="00E70341" w:rsidRPr="00AA4FB0" w:rsidRDefault="00E70341" w:rsidP="00E70341">
      <w:pPr>
        <w:pStyle w:val="Ttulo4"/>
      </w:pPr>
      <w:bookmarkStart w:id="227" w:name="_Toc56802423"/>
      <w:r w:rsidRPr="00AA4FB0">
        <w:t>Índices</w:t>
      </w:r>
      <w:bookmarkEnd w:id="226"/>
      <w:bookmarkEnd w:id="227"/>
    </w:p>
    <w:tbl>
      <w:tblPr>
        <w:tblW w:w="88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80"/>
        <w:gridCol w:w="759"/>
        <w:gridCol w:w="1167"/>
        <w:gridCol w:w="629"/>
        <w:gridCol w:w="4647"/>
      </w:tblGrid>
      <w:tr w:rsidR="00E70341" w:rsidRPr="00AA4FB0" w14:paraId="0D817371" w14:textId="77777777" w:rsidTr="00E70341">
        <w:trPr>
          <w:trHeight w:val="39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33FD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14C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17FDD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73229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03A9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F85E4DA" w14:textId="77777777" w:rsidTr="00E70341">
        <w:trPr>
          <w:trHeight w:val="392"/>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36727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D1425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EA4BD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D0B5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59E3D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de esta tabla se identificará por medio del campo de nombre.</w:t>
            </w:r>
          </w:p>
        </w:tc>
      </w:tr>
    </w:tbl>
    <w:p w14:paraId="2EA958D0" w14:textId="4B560F41" w:rsidR="00E70341" w:rsidRDefault="00214939" w:rsidP="00214939">
      <w:pPr>
        <w:pStyle w:val="Descripcin"/>
      </w:pPr>
      <w:bookmarkStart w:id="228" w:name="_Toc54086336"/>
      <w:r>
        <w:t xml:space="preserve">Tabla </w:t>
      </w:r>
      <w:fldSimple w:instr=" SEQ Tabla \* ARABIC ">
        <w:r w:rsidR="002B65BF">
          <w:rPr>
            <w:noProof/>
          </w:rPr>
          <w:t>38</w:t>
        </w:r>
      </w:fldSimple>
      <w:r>
        <w:t xml:space="preserve"> Explicación de los índices de la tabla nivel_riesgo</w:t>
      </w:r>
      <w:bookmarkEnd w:id="228"/>
    </w:p>
    <w:p w14:paraId="31C0E055" w14:textId="77777777" w:rsidR="00E70341" w:rsidRPr="00B77E11" w:rsidRDefault="00E70341" w:rsidP="00E70341">
      <w:pPr>
        <w:pStyle w:val="Ttulo3"/>
      </w:pPr>
      <w:bookmarkStart w:id="229" w:name="_Toc53861750"/>
      <w:bookmarkStart w:id="230" w:name="_Toc56802424"/>
      <w:r w:rsidRPr="00AA4FB0">
        <w:t>Partida</w:t>
      </w:r>
      <w:bookmarkEnd w:id="229"/>
      <w:bookmarkEnd w:id="230"/>
    </w:p>
    <w:p w14:paraId="4F6ADC45" w14:textId="77777777" w:rsidR="00E70341" w:rsidRPr="00AA4FB0" w:rsidRDefault="00E70341" w:rsidP="00E70341">
      <w:r>
        <w:t>En esta tabla se almacenarán los datos relacionados a las partidas de cada uno de los juegos existentes en APPAUSA, teniendo registro del progreso de los empleados en las pausas activas</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55"/>
        <w:gridCol w:w="1083"/>
        <w:gridCol w:w="629"/>
        <w:gridCol w:w="1973"/>
        <w:gridCol w:w="1270"/>
        <w:gridCol w:w="2420"/>
      </w:tblGrid>
      <w:tr w:rsidR="00E70341" w:rsidRPr="00AA4FB0" w14:paraId="6171359E"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191102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2617F0"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D6BD3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22C9A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49F3B6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B5A9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3BC0A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5A4F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ABF89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97B42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B932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991050"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13C26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15AE2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C5F11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FF08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por medio del cual se identificará el usuario que inicio la partida del juego</w:t>
            </w:r>
          </w:p>
        </w:tc>
      </w:tr>
      <w:tr w:rsidR="00E70341" w:rsidRPr="00AA4FB0" w14:paraId="5D87FB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8BB078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1C7D7D"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070E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B6138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171DF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E49DD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 xml:space="preserve">Valor entero de máximo 6 dígitos, por medio del cual se identificará el juego </w:t>
            </w:r>
            <w:r w:rsidRPr="00DB6723">
              <w:rPr>
                <w:rFonts w:eastAsia="Times New Roman" w:cs="Arial"/>
                <w:color w:val="000000"/>
                <w:lang w:eastAsia="es-CO"/>
              </w:rPr>
              <w:lastRenderedPageBreak/>
              <w:t>en el cual el usuario incio0 partida</w:t>
            </w:r>
          </w:p>
        </w:tc>
      </w:tr>
      <w:tr w:rsidR="00E70341" w:rsidRPr="00AA4FB0" w14:paraId="37DEF6C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BBBE6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8508B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ABC89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43A4129"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E29D9C"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529BC"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cual se identifica cuando el usuario inicio la partida del juego.</w:t>
            </w:r>
          </w:p>
        </w:tc>
      </w:tr>
      <w:tr w:rsidR="00E70341" w:rsidRPr="00AA4FB0" w14:paraId="58C6F7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FACFB5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331F6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48BAB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2FC17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1DDAE7"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3C69B"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que el usuario termina la partida del juego, este campo estará nulo hasta el momento en que el usuario termine la partida del juego que inicio previamente.</w:t>
            </w:r>
          </w:p>
        </w:tc>
      </w:tr>
      <w:tr w:rsidR="00E70341" w:rsidRPr="00AA4FB0" w14:paraId="7C1BCF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0C501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unt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69BA7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2D9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F1349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7B37A9"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1307B7"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 xml:space="preserve">Valor entero de máximo 11 dígitos en el cual se almacenará el puntaje obtenido de cada partida del juego que realice el usuario. </w:t>
            </w:r>
          </w:p>
        </w:tc>
      </w:tr>
      <w:tr w:rsidR="00E70341" w:rsidRPr="00AA4FB0" w14:paraId="72CE60C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F7EB6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ura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0FECD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FE0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410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AD434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AAD11"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iempo, en el cual se almacenará el valor en horas, minutos y segundo los cuales dure cada usuario en cada partida del juego. Este valor será nulo hasta el momento en que el usuario finalice cada partida.</w:t>
            </w:r>
          </w:p>
        </w:tc>
      </w:tr>
    </w:tbl>
    <w:p w14:paraId="27017EDE" w14:textId="780472B4" w:rsidR="00214939" w:rsidRDefault="00214939">
      <w:pPr>
        <w:pStyle w:val="Descripcin"/>
      </w:pPr>
      <w:bookmarkStart w:id="231" w:name="_Toc54086337"/>
      <w:bookmarkStart w:id="232" w:name="_Toc53861751"/>
      <w:r>
        <w:t xml:space="preserve">Tabla </w:t>
      </w:r>
      <w:fldSimple w:instr=" SEQ Tabla \* ARABIC ">
        <w:r w:rsidR="002B65BF">
          <w:rPr>
            <w:noProof/>
          </w:rPr>
          <w:t>39</w:t>
        </w:r>
      </w:fldSimple>
      <w:r>
        <w:t xml:space="preserve"> Explicación de la tabla partida</w:t>
      </w:r>
      <w:bookmarkEnd w:id="231"/>
    </w:p>
    <w:p w14:paraId="7264B3F2" w14:textId="77777777" w:rsidR="00E70341" w:rsidRPr="00AA4FB0" w:rsidRDefault="00E70341" w:rsidP="00E70341">
      <w:pPr>
        <w:pStyle w:val="Ttulo4"/>
      </w:pPr>
      <w:bookmarkStart w:id="233" w:name="_Toc56802425"/>
      <w:r w:rsidRPr="00AA4FB0">
        <w:lastRenderedPageBreak/>
        <w:t>Índices</w:t>
      </w:r>
      <w:bookmarkEnd w:id="232"/>
      <w:bookmarkEnd w:id="233"/>
    </w:p>
    <w:tbl>
      <w:tblPr>
        <w:tblW w:w="880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471"/>
        <w:gridCol w:w="759"/>
        <w:gridCol w:w="1167"/>
        <w:gridCol w:w="629"/>
        <w:gridCol w:w="3777"/>
      </w:tblGrid>
      <w:tr w:rsidR="00E70341" w:rsidRPr="00AA4FB0" w14:paraId="158E4BF0" w14:textId="77777777" w:rsidTr="00E70341">
        <w:trPr>
          <w:trHeight w:val="30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5847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BC95D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CDB2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7835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86B9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E21AFE4" w14:textId="77777777" w:rsidTr="00E70341">
        <w:trPr>
          <w:trHeight w:val="1641"/>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4047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2D02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B79A3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A3C48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B6A69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Esta tabla identificada cada uno de los registros de partida por medio del usuario y el juego en el que inicie partida. De tal modo que en un juego varios usuarios pueden tener una partida, y un usuario pueda registrar una partida de cada uno de los juegos que existen en el juego.</w:t>
            </w:r>
          </w:p>
        </w:tc>
      </w:tr>
      <w:tr w:rsidR="00E70341" w:rsidRPr="00AA4FB0" w14:paraId="48D5CE81" w14:textId="77777777" w:rsidTr="00E70341">
        <w:trPr>
          <w:trHeight w:val="367"/>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D65B124"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149A0D2"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AB83F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F24EE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C8F7C3"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3B6229D4"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5FFC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partida_jue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650D4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BBA2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4B7C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2E6E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puede obtener la información del juego en el que el usuario inicio partida.</w:t>
            </w:r>
          </w:p>
        </w:tc>
      </w:tr>
      <w:tr w:rsidR="00E70341" w:rsidRPr="00AA4FB0" w14:paraId="7CBA1243"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EB7D0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partida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28A60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751EC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2A646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5B82EA"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va a relacionar a una cuenta de un usuario el cual haya inicia una partida en un juego.</w:t>
            </w:r>
          </w:p>
        </w:tc>
      </w:tr>
    </w:tbl>
    <w:p w14:paraId="095B8A95" w14:textId="1770B3BD" w:rsidR="00E70341" w:rsidRDefault="00214939" w:rsidP="00214939">
      <w:pPr>
        <w:pStyle w:val="Descripcin"/>
      </w:pPr>
      <w:bookmarkStart w:id="234" w:name="_Toc54086338"/>
      <w:r>
        <w:t xml:space="preserve">Tabla </w:t>
      </w:r>
      <w:fldSimple w:instr=" SEQ Tabla \* ARABIC ">
        <w:r w:rsidR="002B65BF">
          <w:rPr>
            <w:noProof/>
          </w:rPr>
          <w:t>40</w:t>
        </w:r>
      </w:fldSimple>
      <w:r>
        <w:t xml:space="preserve"> Explicación de los índices de la tabla partida</w:t>
      </w:r>
      <w:bookmarkEnd w:id="234"/>
    </w:p>
    <w:p w14:paraId="17E01B85" w14:textId="77777777" w:rsidR="00E70341" w:rsidRPr="00B77E11" w:rsidRDefault="00E70341" w:rsidP="00E70341">
      <w:pPr>
        <w:pStyle w:val="Ttulo3"/>
      </w:pPr>
      <w:bookmarkStart w:id="235" w:name="_Toc53861752"/>
      <w:bookmarkStart w:id="236" w:name="_Toc56802426"/>
      <w:r w:rsidRPr="00AA4FB0">
        <w:t>Rol</w:t>
      </w:r>
      <w:bookmarkEnd w:id="235"/>
      <w:bookmarkEnd w:id="236"/>
    </w:p>
    <w:p w14:paraId="0B8C894C" w14:textId="77777777" w:rsidR="00E70341" w:rsidRPr="00AA4FB0" w:rsidRDefault="00E70341" w:rsidP="00E70341">
      <w:r>
        <w:t>En esta tabla se guardarán todos los datos relacionados con los distintos roles que se le podrán asignar a las cuentas que tendrán acceso al sistema de APPAUSA.</w:t>
      </w:r>
    </w:p>
    <w:tbl>
      <w:tblPr>
        <w:tblW w:w="877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87"/>
      </w:tblGrid>
      <w:tr w:rsidR="00E70341" w:rsidRPr="00AA4FB0" w14:paraId="79D579DE" w14:textId="77777777" w:rsidTr="00E70341">
        <w:trPr>
          <w:trHeight w:val="326"/>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97BE32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0C53D8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15E247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B12B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CEEB7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2D2E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56C8B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DAB8F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3A9ADD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7FDFD0"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9F0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5D7191"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máximo 45 en la cual se encontrará el nombre del rol.</w:t>
            </w:r>
          </w:p>
        </w:tc>
      </w:tr>
      <w:tr w:rsidR="00E70341" w:rsidRPr="00AA4FB0" w14:paraId="1DAD0DB5"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6CE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escr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4F494B"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B92C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FB59B4"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dena de caracteres de máximo 45 en donde se almacenará una pequeña descripción de cada rol.</w:t>
            </w:r>
          </w:p>
        </w:tc>
      </w:tr>
    </w:tbl>
    <w:p w14:paraId="79B12512" w14:textId="77DA64B6" w:rsidR="00214939" w:rsidRDefault="00214939">
      <w:pPr>
        <w:pStyle w:val="Descripcin"/>
      </w:pPr>
      <w:bookmarkStart w:id="237" w:name="_Toc54086339"/>
      <w:bookmarkStart w:id="238" w:name="_Toc53861753"/>
      <w:r>
        <w:t xml:space="preserve">Tabla </w:t>
      </w:r>
      <w:fldSimple w:instr=" SEQ Tabla \* ARABIC ">
        <w:r w:rsidR="002B65BF">
          <w:rPr>
            <w:noProof/>
          </w:rPr>
          <w:t>41</w:t>
        </w:r>
      </w:fldSimple>
      <w:r>
        <w:t xml:space="preserve"> Explicación de la tabla rol</w:t>
      </w:r>
      <w:bookmarkEnd w:id="237"/>
    </w:p>
    <w:p w14:paraId="12F39EE4" w14:textId="77777777" w:rsidR="00E70341" w:rsidRPr="00AA4FB0" w:rsidRDefault="00E70341" w:rsidP="00E70341">
      <w:pPr>
        <w:pStyle w:val="Ttulo4"/>
      </w:pPr>
      <w:bookmarkStart w:id="239" w:name="_Toc56802427"/>
      <w:r w:rsidRPr="00AA4FB0">
        <w:t>Índices</w:t>
      </w:r>
      <w:bookmarkEnd w:id="238"/>
      <w:bookmarkEnd w:id="239"/>
    </w:p>
    <w:tbl>
      <w:tblPr>
        <w:tblW w:w="8837"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4"/>
        <w:gridCol w:w="759"/>
        <w:gridCol w:w="1167"/>
        <w:gridCol w:w="629"/>
        <w:gridCol w:w="4638"/>
      </w:tblGrid>
      <w:tr w:rsidR="00E70341" w:rsidRPr="00AA4FB0" w14:paraId="7D619077" w14:textId="77777777" w:rsidTr="00E70341">
        <w:trPr>
          <w:trHeight w:val="43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72344E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F1734F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5813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E702B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612F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E83581F" w14:textId="77777777" w:rsidTr="00E70341">
        <w:trPr>
          <w:trHeight w:val="43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F0154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6C010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F6B8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C6D0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6EDF8E"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en esta tabla será identificado por medio del nombre de cada rol.</w:t>
            </w:r>
          </w:p>
        </w:tc>
      </w:tr>
    </w:tbl>
    <w:p w14:paraId="0FD8A21D" w14:textId="48A59524" w:rsidR="00E70341" w:rsidRDefault="00214939" w:rsidP="00214939">
      <w:pPr>
        <w:pStyle w:val="Descripcin"/>
      </w:pPr>
      <w:bookmarkStart w:id="240" w:name="_Toc54086340"/>
      <w:r>
        <w:t xml:space="preserve">Tabla </w:t>
      </w:r>
      <w:fldSimple w:instr=" SEQ Tabla \* ARABIC ">
        <w:r w:rsidR="002B65BF">
          <w:rPr>
            <w:noProof/>
          </w:rPr>
          <w:t>42</w:t>
        </w:r>
      </w:fldSimple>
      <w:r>
        <w:t xml:space="preserve"> Explicación de los índices de la tabla rol</w:t>
      </w:r>
      <w:bookmarkEnd w:id="240"/>
    </w:p>
    <w:p w14:paraId="04CFE7F7" w14:textId="77777777" w:rsidR="00E70341" w:rsidRPr="00B77E11" w:rsidRDefault="00E70341" w:rsidP="00E70341">
      <w:pPr>
        <w:pStyle w:val="Ttulo3"/>
      </w:pPr>
      <w:bookmarkStart w:id="241" w:name="_Toc53861754"/>
      <w:bookmarkStart w:id="242" w:name="_Toc56802428"/>
      <w:r w:rsidRPr="00AA4FB0">
        <w:lastRenderedPageBreak/>
        <w:t>rol_cuenta</w:t>
      </w:r>
      <w:bookmarkEnd w:id="241"/>
      <w:bookmarkEnd w:id="242"/>
    </w:p>
    <w:p w14:paraId="37028F66" w14:textId="77777777" w:rsidR="00E70341" w:rsidRPr="00AA4FB0" w:rsidRDefault="00E70341" w:rsidP="00E70341">
      <w:r>
        <w:t>En esta tabla se encontrarán las relaciones entre los roles que puede poseer una cuenta y las cuentas, esto permitirá conocer los roles de las cuentas de forma más optim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97"/>
        <w:gridCol w:w="1334"/>
        <w:gridCol w:w="629"/>
        <w:gridCol w:w="1327"/>
        <w:gridCol w:w="2843"/>
      </w:tblGrid>
      <w:tr w:rsidR="00E70341" w:rsidRPr="00AA4FB0" w14:paraId="69D02BE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441D62"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82836E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8B255B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0A51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3A46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A9292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99BD9A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FA203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09A1119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00E3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7F77E1"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6C94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04A12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A63D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ena de caracteres de longitud máxima de 45, en la cual se almacenará el nombre del rol de cada cuenta.</w:t>
            </w:r>
          </w:p>
        </w:tc>
      </w:tr>
      <w:tr w:rsidR="00E70341" w:rsidRPr="00AA4FB0" w14:paraId="028DF07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2BDB4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88A23"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283BE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EFFE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FD46B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en el cual se almacena el documento de identificación de cada usuario con el que se identifica cada cuenta</w:t>
            </w:r>
          </w:p>
        </w:tc>
      </w:tr>
    </w:tbl>
    <w:p w14:paraId="41883DE5" w14:textId="4172EF19" w:rsidR="00214939" w:rsidRDefault="00214939">
      <w:pPr>
        <w:pStyle w:val="Descripcin"/>
      </w:pPr>
      <w:bookmarkStart w:id="243" w:name="_Toc54086341"/>
      <w:bookmarkStart w:id="244" w:name="_Toc53861755"/>
      <w:r>
        <w:t xml:space="preserve">Tabla </w:t>
      </w:r>
      <w:fldSimple w:instr=" SEQ Tabla \* ARABIC ">
        <w:r w:rsidR="002B65BF">
          <w:rPr>
            <w:noProof/>
          </w:rPr>
          <w:t>43</w:t>
        </w:r>
      </w:fldSimple>
      <w:r>
        <w:t xml:space="preserve"> Explicación de los índices de la tabla rol_cuenta</w:t>
      </w:r>
      <w:bookmarkEnd w:id="243"/>
    </w:p>
    <w:p w14:paraId="1A4E9185" w14:textId="77777777" w:rsidR="00E70341" w:rsidRPr="00AA4FB0" w:rsidRDefault="00E70341" w:rsidP="00E70341">
      <w:pPr>
        <w:pStyle w:val="Ttulo4"/>
      </w:pPr>
      <w:bookmarkStart w:id="245" w:name="_Toc56802429"/>
      <w:r w:rsidRPr="00AA4FB0">
        <w:t>Índices</w:t>
      </w:r>
      <w:bookmarkEnd w:id="244"/>
      <w:bookmarkEnd w:id="245"/>
    </w:p>
    <w:tbl>
      <w:tblPr>
        <w:tblW w:w="877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27"/>
        <w:gridCol w:w="759"/>
        <w:gridCol w:w="2116"/>
        <w:gridCol w:w="629"/>
        <w:gridCol w:w="2443"/>
      </w:tblGrid>
      <w:tr w:rsidR="00E70341" w:rsidRPr="00AA4FB0" w14:paraId="651CD76C" w14:textId="77777777" w:rsidTr="00E70341">
        <w:trPr>
          <w:trHeight w:val="79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316D1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31F62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9BDD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E2EB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93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3815EC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4EAA8C0" w14:textId="77777777" w:rsidTr="00E70341">
        <w:trPr>
          <w:trHeight w:val="2676"/>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8124C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6B9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829FC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3999C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CDF98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a registro de esta tabla se compondrá por medio de dos campos que a usa vez servirán como identificador, de este modo, una cuenta de empleado podrá tener a lo largo del tiempo varios roles, y varios roles pueden encontrarse asignados a diferentes usuarios.</w:t>
            </w:r>
          </w:p>
        </w:tc>
      </w:tr>
      <w:tr w:rsidR="00E70341" w:rsidRPr="00AA4FB0" w14:paraId="56915EF3" w14:textId="77777777" w:rsidTr="00E70341">
        <w:trPr>
          <w:trHeight w:val="956"/>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958BF7E"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CB71445"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91908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636A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F40AF"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0C57E563"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4874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rol_cuenta_rol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600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4EBE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8A9D1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B845BA"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asocia a un registro en la tabla de rol para su uso en esta tabla.</w:t>
            </w:r>
          </w:p>
        </w:tc>
      </w:tr>
      <w:tr w:rsidR="00E70341" w:rsidRPr="00DB6723" w14:paraId="1E96541B"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07C1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fk_rol_cuenta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8DE6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E200A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3FAA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38A88"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identifica un registro existente en la tabla de cuentas</w:t>
            </w:r>
          </w:p>
        </w:tc>
      </w:tr>
    </w:tbl>
    <w:p w14:paraId="08255B57" w14:textId="36667D97" w:rsidR="00E70341" w:rsidRDefault="00214939" w:rsidP="00214939">
      <w:pPr>
        <w:pStyle w:val="Descripcin"/>
      </w:pPr>
      <w:bookmarkStart w:id="246" w:name="_Toc54086342"/>
      <w:r>
        <w:t xml:space="preserve">Tabla </w:t>
      </w:r>
      <w:fldSimple w:instr=" SEQ Tabla \* ARABIC ">
        <w:r w:rsidR="002B65BF">
          <w:rPr>
            <w:noProof/>
          </w:rPr>
          <w:t>44</w:t>
        </w:r>
      </w:fldSimple>
      <w:r>
        <w:t xml:space="preserve"> Explicación de los índices de la tabla rol_cuenta</w:t>
      </w:r>
      <w:bookmarkEnd w:id="246"/>
    </w:p>
    <w:p w14:paraId="1C2DCFAE" w14:textId="77777777" w:rsidR="00E70341" w:rsidRPr="00B77E11" w:rsidRDefault="00E70341" w:rsidP="00E70341">
      <w:pPr>
        <w:pStyle w:val="Ttulo3"/>
      </w:pPr>
      <w:bookmarkStart w:id="247" w:name="_Toc53861756"/>
      <w:bookmarkStart w:id="248" w:name="_Toc56802430"/>
      <w:r w:rsidRPr="00AA4FB0">
        <w:t>tipo_afeccion</w:t>
      </w:r>
      <w:bookmarkEnd w:id="247"/>
      <w:bookmarkEnd w:id="248"/>
    </w:p>
    <w:p w14:paraId="24850D18" w14:textId="77777777" w:rsidR="00E70341" w:rsidRPr="00AA4FB0" w:rsidRDefault="00E70341" w:rsidP="00E70341">
      <w:r>
        <w:t>En esta tabla se encontrarán los datos de las afecciones médicas (enfermedades, lesiones, heridas, fracturas, etc.) requeridas en los procesos relacionados con la salud de los empleados.</w:t>
      </w:r>
    </w:p>
    <w:tbl>
      <w:tblPr>
        <w:tblW w:w="89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24"/>
      </w:tblGrid>
      <w:tr w:rsidR="00E70341" w:rsidRPr="00AA4FB0" w14:paraId="521CC08E" w14:textId="77777777" w:rsidTr="00E70341">
        <w:trPr>
          <w:trHeight w:val="340"/>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F54251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20A9BD"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32880FD"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13DC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8ECED9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633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0E3C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55E5CD3"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3E94B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03E0F9"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DA834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EA236F"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por medio de la cual se identificará cada tipo de afección</w:t>
            </w:r>
          </w:p>
        </w:tc>
      </w:tr>
      <w:tr w:rsidR="00E70341" w:rsidRPr="00AA4FB0" w14:paraId="486A523D"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1BDC1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D795ED"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FA60C"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B20B5B"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una breve descripción del tipo de afección</w:t>
            </w:r>
          </w:p>
        </w:tc>
      </w:tr>
    </w:tbl>
    <w:p w14:paraId="05C334AF" w14:textId="710058BF" w:rsidR="00214939" w:rsidRDefault="00214939">
      <w:pPr>
        <w:pStyle w:val="Descripcin"/>
      </w:pPr>
      <w:bookmarkStart w:id="249" w:name="_Toc54086343"/>
      <w:bookmarkStart w:id="250" w:name="_Toc53861757"/>
      <w:r>
        <w:t xml:space="preserve">Tabla </w:t>
      </w:r>
      <w:fldSimple w:instr=" SEQ Tabla \* ARABIC ">
        <w:r w:rsidR="002B65BF">
          <w:rPr>
            <w:noProof/>
          </w:rPr>
          <w:t>45</w:t>
        </w:r>
      </w:fldSimple>
      <w:r>
        <w:t xml:space="preserve"> Explicación de la tabla tipo_afeccion</w:t>
      </w:r>
      <w:bookmarkEnd w:id="249"/>
    </w:p>
    <w:p w14:paraId="31E1C022" w14:textId="77777777" w:rsidR="00E70341" w:rsidRPr="00AA4FB0" w:rsidRDefault="00E70341" w:rsidP="00E70341">
      <w:pPr>
        <w:pStyle w:val="Ttulo4"/>
      </w:pPr>
      <w:bookmarkStart w:id="251" w:name="_Toc56802431"/>
      <w:r w:rsidRPr="00AA4FB0">
        <w:t>Índices</w:t>
      </w:r>
      <w:bookmarkEnd w:id="250"/>
      <w:bookmarkEnd w:id="251"/>
    </w:p>
    <w:tbl>
      <w:tblPr>
        <w:tblW w:w="900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0"/>
        <w:gridCol w:w="759"/>
        <w:gridCol w:w="1167"/>
        <w:gridCol w:w="629"/>
        <w:gridCol w:w="4806"/>
      </w:tblGrid>
      <w:tr w:rsidR="00E70341" w:rsidRPr="00AA4FB0" w14:paraId="69DCC01A" w14:textId="77777777" w:rsidTr="00E70341">
        <w:trPr>
          <w:trHeight w:val="40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94A74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E126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893E5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2840F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50ABD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E45185" w14:paraId="6FDBE722" w14:textId="77777777" w:rsidTr="00E70341">
        <w:trPr>
          <w:trHeight w:val="40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2885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F5B5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6E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7A88F"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FA6405"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 identificará por medio del nombre de cada afección.</w:t>
            </w:r>
          </w:p>
        </w:tc>
      </w:tr>
    </w:tbl>
    <w:p w14:paraId="623F02F4" w14:textId="6988223B" w:rsidR="00E70341" w:rsidRDefault="00214939" w:rsidP="00214939">
      <w:pPr>
        <w:pStyle w:val="Descripcin"/>
      </w:pPr>
      <w:bookmarkStart w:id="252" w:name="_Toc54086344"/>
      <w:r>
        <w:t xml:space="preserve">Tabla </w:t>
      </w:r>
      <w:fldSimple w:instr=" SEQ Tabla \* ARABIC ">
        <w:r w:rsidR="002B65BF">
          <w:rPr>
            <w:noProof/>
          </w:rPr>
          <w:t>46</w:t>
        </w:r>
      </w:fldSimple>
      <w:r>
        <w:t xml:space="preserve"> </w:t>
      </w:r>
      <w:r w:rsidRPr="00F64A98">
        <w:t>Explicación de los índices de la tabla tipo_afeccion</w:t>
      </w:r>
      <w:bookmarkEnd w:id="252"/>
    </w:p>
    <w:p w14:paraId="2661315F" w14:textId="77777777" w:rsidR="00E70341" w:rsidRPr="00B77E11" w:rsidRDefault="00E70341" w:rsidP="00E70341">
      <w:pPr>
        <w:pStyle w:val="Ttulo3"/>
      </w:pPr>
      <w:bookmarkStart w:id="253" w:name="_Toc53861758"/>
      <w:bookmarkStart w:id="254" w:name="_Toc56802432"/>
      <w:r w:rsidRPr="00AA4FB0">
        <w:t>tipo_contrato</w:t>
      </w:r>
      <w:bookmarkEnd w:id="253"/>
      <w:bookmarkEnd w:id="254"/>
    </w:p>
    <w:p w14:paraId="79AFBE1C" w14:textId="77777777" w:rsidR="00E70341" w:rsidRPr="00AA4FB0" w:rsidRDefault="00E70341" w:rsidP="00E70341">
      <w:r>
        <w:t>En esta tabla se almacenarán los datos relacionados con los tipos de contratos existentes en el país, y por medio de los cuales se pueden vincular nuevos empleados a las empresas.</w:t>
      </w:r>
    </w:p>
    <w:tbl>
      <w:tblPr>
        <w:tblW w:w="886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884"/>
      </w:tblGrid>
      <w:tr w:rsidR="00E70341" w:rsidRPr="00AA4FB0" w14:paraId="54442774" w14:textId="77777777" w:rsidTr="00E70341">
        <w:trPr>
          <w:trHeight w:val="544"/>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1D25A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739ECF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C814EA8" w14:textId="77777777" w:rsidTr="00E70341">
        <w:trPr>
          <w:trHeight w:val="544"/>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5AA6CA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17F3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D326A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7E25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59F9D8" w14:textId="77777777" w:rsidTr="00E70341">
        <w:trPr>
          <w:trHeight w:val="68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B37C4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lastRenderedPageBreak/>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B312A6"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DF2AE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D5CB2"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contrato.</w:t>
            </w:r>
          </w:p>
        </w:tc>
      </w:tr>
      <w:tr w:rsidR="00E70341" w:rsidRPr="00AA4FB0" w14:paraId="68FE478E" w14:textId="77777777" w:rsidTr="00E70341">
        <w:trPr>
          <w:trHeight w:val="58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D2C3D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B0BA73"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D73F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87BA2D"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 de caracteres de longitud máxima de 45, en la cual se registrará una pequeña descripción del tipo de contrato.</w:t>
            </w:r>
          </w:p>
        </w:tc>
      </w:tr>
    </w:tbl>
    <w:p w14:paraId="7426441E" w14:textId="228687A3" w:rsidR="00214939" w:rsidRDefault="00214939">
      <w:pPr>
        <w:pStyle w:val="Descripcin"/>
      </w:pPr>
      <w:bookmarkStart w:id="255" w:name="_Toc54086345"/>
      <w:bookmarkStart w:id="256" w:name="_Toc53861759"/>
      <w:r>
        <w:t xml:space="preserve">Tabla </w:t>
      </w:r>
      <w:fldSimple w:instr=" SEQ Tabla \* ARABIC ">
        <w:r w:rsidR="002B65BF">
          <w:rPr>
            <w:noProof/>
          </w:rPr>
          <w:t>47</w:t>
        </w:r>
      </w:fldSimple>
      <w:r>
        <w:t xml:space="preserve"> </w:t>
      </w:r>
      <w:r w:rsidRPr="00EC4A65">
        <w:t>Explicación</w:t>
      </w:r>
      <w:r>
        <w:t xml:space="preserve"> </w:t>
      </w:r>
      <w:r w:rsidRPr="00EC4A65">
        <w:t>de la tabla tipo_</w:t>
      </w:r>
      <w:r>
        <w:t>contrato</w:t>
      </w:r>
      <w:bookmarkEnd w:id="255"/>
    </w:p>
    <w:p w14:paraId="7E0C1269" w14:textId="77777777" w:rsidR="00E70341" w:rsidRPr="00AA4FB0" w:rsidRDefault="00E70341" w:rsidP="00E70341">
      <w:pPr>
        <w:pStyle w:val="Ttulo4"/>
      </w:pPr>
      <w:bookmarkStart w:id="257" w:name="_Toc56802433"/>
      <w:r w:rsidRPr="00AA4FB0">
        <w:t>Índices</w:t>
      </w:r>
      <w:bookmarkEnd w:id="256"/>
      <w:bookmarkEnd w:id="257"/>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58"/>
        <w:gridCol w:w="759"/>
        <w:gridCol w:w="1167"/>
        <w:gridCol w:w="629"/>
        <w:gridCol w:w="4739"/>
      </w:tblGrid>
      <w:tr w:rsidR="00E70341" w:rsidRPr="00AA4FB0" w14:paraId="24701492" w14:textId="77777777" w:rsidTr="00E70341">
        <w:trPr>
          <w:trHeight w:val="34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2B41B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845E1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1AB86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2120A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EEB3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044780C2" w14:textId="77777777" w:rsidTr="00E70341">
        <w:trPr>
          <w:trHeight w:val="34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D1F04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FB48A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E1FE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BBC65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B44854"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rá identificado por medio de nombre de cada tipo de contrato.</w:t>
            </w:r>
          </w:p>
        </w:tc>
      </w:tr>
    </w:tbl>
    <w:p w14:paraId="46233578" w14:textId="1EF689E5" w:rsidR="00E70341" w:rsidRDefault="00214939" w:rsidP="00214939">
      <w:pPr>
        <w:pStyle w:val="Descripcin"/>
      </w:pPr>
      <w:bookmarkStart w:id="258" w:name="_Toc54086346"/>
      <w:r>
        <w:t xml:space="preserve">Tabla </w:t>
      </w:r>
      <w:fldSimple w:instr=" SEQ Tabla \* ARABIC ">
        <w:r w:rsidR="002B65BF">
          <w:rPr>
            <w:noProof/>
          </w:rPr>
          <w:t>48</w:t>
        </w:r>
      </w:fldSimple>
      <w:r>
        <w:t xml:space="preserve"> </w:t>
      </w:r>
      <w:r w:rsidRPr="00234E7F">
        <w:t>Explicación de los índices de la tabla tipo_</w:t>
      </w:r>
      <w:r>
        <w:t>contrato</w:t>
      </w:r>
      <w:bookmarkEnd w:id="258"/>
    </w:p>
    <w:p w14:paraId="4FC70FC3" w14:textId="77777777" w:rsidR="00E70341" w:rsidRPr="00B77E11" w:rsidRDefault="00E70341" w:rsidP="00E70341">
      <w:pPr>
        <w:pStyle w:val="Ttulo3"/>
      </w:pPr>
      <w:bookmarkStart w:id="259" w:name="_Toc53861760"/>
      <w:bookmarkStart w:id="260" w:name="_Toc56802434"/>
      <w:r w:rsidRPr="00AA4FB0">
        <w:t>tipo_evento</w:t>
      </w:r>
      <w:bookmarkEnd w:id="259"/>
      <w:bookmarkEnd w:id="260"/>
    </w:p>
    <w:p w14:paraId="22B49D82" w14:textId="6B104294" w:rsidR="00E70341" w:rsidRPr="00AA4FB0" w:rsidRDefault="00E70341" w:rsidP="00E70341">
      <w:r>
        <w:t xml:space="preserve">En esta tabla se almacenarán los distintos tipos de eventos que puede realizar dentro de APPAUSA Web y móvil, de este modo se puede tener conocimiento y clasificar de forma </w:t>
      </w:r>
      <w:r w:rsidR="00214939">
        <w:t>óptima</w:t>
      </w:r>
      <w:r>
        <w:t xml:space="preserve"> las actividades realizadas por los usuarios.</w:t>
      </w:r>
    </w:p>
    <w:tbl>
      <w:tblPr>
        <w:tblW w:w="889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12"/>
      </w:tblGrid>
      <w:tr w:rsidR="00E70341" w:rsidRPr="00AA4FB0" w14:paraId="7B59687A"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0B4CC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8C81B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1CF1980"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09FB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F85B2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CDDB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57AE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0EC5516"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12470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3A9C73"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0AC4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D60ED"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evento.</w:t>
            </w:r>
          </w:p>
        </w:tc>
      </w:tr>
      <w:tr w:rsidR="00E70341" w:rsidRPr="00AA4FB0" w14:paraId="021C4E4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8929E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192E86"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1ABFF2"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4264A9"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el que se almacenara una breve descripción de cada tipo de evento.</w:t>
            </w:r>
          </w:p>
        </w:tc>
      </w:tr>
    </w:tbl>
    <w:p w14:paraId="1B92851D" w14:textId="0AFC032C" w:rsidR="00214939" w:rsidRDefault="00214939">
      <w:pPr>
        <w:pStyle w:val="Descripcin"/>
      </w:pPr>
      <w:bookmarkStart w:id="261" w:name="_Toc54086347"/>
      <w:bookmarkStart w:id="262" w:name="_Toc53861761"/>
      <w:r>
        <w:t xml:space="preserve">Tabla </w:t>
      </w:r>
      <w:fldSimple w:instr=" SEQ Tabla \* ARABIC ">
        <w:r w:rsidR="002B65BF">
          <w:rPr>
            <w:noProof/>
          </w:rPr>
          <w:t>49</w:t>
        </w:r>
      </w:fldSimple>
      <w:r>
        <w:t xml:space="preserve"> </w:t>
      </w:r>
      <w:r w:rsidRPr="00D67AEE">
        <w:t>Explicación de la tabla tipo_</w:t>
      </w:r>
      <w:r>
        <w:t>evento</w:t>
      </w:r>
      <w:bookmarkEnd w:id="261"/>
    </w:p>
    <w:p w14:paraId="12F4046A" w14:textId="77777777" w:rsidR="00E70341" w:rsidRPr="00AA4FB0" w:rsidRDefault="00E70341" w:rsidP="00E70341">
      <w:pPr>
        <w:pStyle w:val="Ttulo4"/>
      </w:pPr>
      <w:bookmarkStart w:id="263" w:name="_Toc56802435"/>
      <w:r w:rsidRPr="00AA4FB0">
        <w:t>Índices</w:t>
      </w:r>
      <w:bookmarkEnd w:id="262"/>
      <w:bookmarkEnd w:id="263"/>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95"/>
        <w:gridCol w:w="759"/>
        <w:gridCol w:w="1167"/>
        <w:gridCol w:w="629"/>
        <w:gridCol w:w="4702"/>
      </w:tblGrid>
      <w:tr w:rsidR="00E70341" w:rsidRPr="00AA4FB0" w14:paraId="1D673DE7" w14:textId="77777777" w:rsidTr="00E70341">
        <w:trPr>
          <w:trHeight w:val="42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5A0B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71AEE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4F5A1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3EED9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E2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EDE73A7" w14:textId="77777777" w:rsidTr="00E70341">
        <w:trPr>
          <w:trHeight w:val="42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CBE80E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4721D"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AAB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23C5A6"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23D81"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la tabla se identificará por medio del nombre de cada tipo de evento.</w:t>
            </w:r>
          </w:p>
        </w:tc>
      </w:tr>
    </w:tbl>
    <w:p w14:paraId="770795D2" w14:textId="4F10A637" w:rsidR="00E70341" w:rsidRDefault="00214939" w:rsidP="00214939">
      <w:pPr>
        <w:pStyle w:val="Descripcin"/>
      </w:pPr>
      <w:bookmarkStart w:id="264" w:name="_Toc54086348"/>
      <w:r>
        <w:t xml:space="preserve">Tabla </w:t>
      </w:r>
      <w:fldSimple w:instr=" SEQ Tabla \* ARABIC ">
        <w:r w:rsidR="002B65BF">
          <w:rPr>
            <w:noProof/>
          </w:rPr>
          <w:t>50</w:t>
        </w:r>
      </w:fldSimple>
      <w:r>
        <w:t xml:space="preserve"> </w:t>
      </w:r>
      <w:r w:rsidRPr="00161E01">
        <w:t>Explicación de los índices de la tabla tipo_</w:t>
      </w:r>
      <w:r>
        <w:t>evento</w:t>
      </w:r>
      <w:bookmarkEnd w:id="264"/>
    </w:p>
    <w:p w14:paraId="790B966B" w14:textId="77777777" w:rsidR="00E70341" w:rsidRPr="00B77E11" w:rsidRDefault="00E70341" w:rsidP="00E70341">
      <w:pPr>
        <w:pStyle w:val="Ttulo3"/>
      </w:pPr>
      <w:bookmarkStart w:id="265" w:name="_Toc53861762"/>
      <w:bookmarkStart w:id="266" w:name="_Toc56802436"/>
      <w:r w:rsidRPr="00AA4FB0">
        <w:t>tipo_incapacidad</w:t>
      </w:r>
      <w:bookmarkEnd w:id="265"/>
      <w:bookmarkEnd w:id="266"/>
    </w:p>
    <w:p w14:paraId="4C966DE6" w14:textId="77777777" w:rsidR="00E70341" w:rsidRPr="00AA4FB0" w:rsidRDefault="00E70341" w:rsidP="00E70341">
      <w:r>
        <w:t>En esta tabla se almacenarán los distintos tipos de incapacidades a las cuales los empleados de las empresas podrán tener acceso, dado el caso que la requieran, y de este modo tener constancia y seguimiento de estas.</w:t>
      </w:r>
    </w:p>
    <w:tbl>
      <w:tblPr>
        <w:tblW w:w="88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96"/>
        <w:gridCol w:w="1447"/>
        <w:gridCol w:w="629"/>
        <w:gridCol w:w="4536"/>
      </w:tblGrid>
      <w:tr w:rsidR="00E70341" w:rsidRPr="00AA4FB0" w14:paraId="416ADCBC" w14:textId="77777777" w:rsidTr="00E70341">
        <w:trPr>
          <w:trHeight w:val="261"/>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202E11A"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82866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E708FF9"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A2DE6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BFC6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EB81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0F9E9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B710D52"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001C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 </w:t>
            </w:r>
            <w:r w:rsidRPr="00AA4FB0">
              <w:rPr>
                <w:rFonts w:eastAsia="Times New Roman" w:cs="Arial"/>
                <w:i/>
                <w:iCs/>
                <w:color w:val="000000"/>
                <w:sz w:val="24"/>
                <w:szCs w:val="24"/>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61CDB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1EDBA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DE33AB"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el nombre del tipo de incapacidad.</w:t>
            </w:r>
          </w:p>
        </w:tc>
      </w:tr>
      <w:tr w:rsidR="00E70341" w:rsidRPr="00AA4FB0" w14:paraId="0A5E5A68" w14:textId="77777777" w:rsidTr="00E70341">
        <w:trPr>
          <w:trHeight w:val="24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8F9B3"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8302C0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701CF"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AD2B2E"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una breve descripción del tipo de incapacidad.</w:t>
            </w:r>
          </w:p>
        </w:tc>
      </w:tr>
      <w:tr w:rsidR="00E70341" w:rsidRPr="00AA4FB0" w14:paraId="457B228B"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BF0153"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eriodo_ma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A2BA2D"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CD0ED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F1451" w14:textId="77777777" w:rsidR="00E70341" w:rsidRPr="00AA4FB0" w:rsidRDefault="00E70341" w:rsidP="00214939">
            <w:pPr>
              <w:keepNext/>
              <w:spacing w:after="0" w:line="240" w:lineRule="auto"/>
              <w:rPr>
                <w:rFonts w:eastAsia="Times New Roman" w:cs="Arial"/>
                <w:sz w:val="20"/>
                <w:szCs w:val="20"/>
                <w:lang w:eastAsia="es-CO"/>
              </w:rPr>
            </w:pPr>
            <w:r>
              <w:rPr>
                <w:rFonts w:eastAsia="Times New Roman" w:cs="Arial"/>
                <w:sz w:val="20"/>
                <w:szCs w:val="20"/>
                <w:lang w:eastAsia="es-CO"/>
              </w:rPr>
              <w:t xml:space="preserve">Valor entero de máximo 3 dígitos en el cual se almacenará la cantidad de días máximo que se le dará al empleado por cada tipo de incapacidad. </w:t>
            </w:r>
          </w:p>
        </w:tc>
      </w:tr>
    </w:tbl>
    <w:p w14:paraId="632FEBBF" w14:textId="082F22C6" w:rsidR="00214939" w:rsidRDefault="00214939">
      <w:pPr>
        <w:pStyle w:val="Descripcin"/>
      </w:pPr>
      <w:bookmarkStart w:id="267" w:name="_Toc54086349"/>
      <w:bookmarkStart w:id="268" w:name="_Toc53861763"/>
      <w:r>
        <w:t xml:space="preserve">Tabla </w:t>
      </w:r>
      <w:fldSimple w:instr=" SEQ Tabla \* ARABIC ">
        <w:r w:rsidR="002B65BF">
          <w:rPr>
            <w:noProof/>
          </w:rPr>
          <w:t>51</w:t>
        </w:r>
      </w:fldSimple>
      <w:r>
        <w:t xml:space="preserve"> </w:t>
      </w:r>
      <w:r w:rsidRPr="00902D4D">
        <w:t>Explicación de la tabla tipo_</w:t>
      </w:r>
      <w:r>
        <w:t>incapacidad</w:t>
      </w:r>
      <w:bookmarkEnd w:id="267"/>
    </w:p>
    <w:p w14:paraId="1FE91467" w14:textId="77777777" w:rsidR="00E70341" w:rsidRPr="00AA4FB0" w:rsidRDefault="00E70341" w:rsidP="00E70341">
      <w:pPr>
        <w:pStyle w:val="Ttulo4"/>
      </w:pPr>
      <w:bookmarkStart w:id="269" w:name="_Toc56802437"/>
      <w:r w:rsidRPr="00AA4FB0">
        <w:t>Índices</w:t>
      </w:r>
      <w:bookmarkEnd w:id="268"/>
      <w:bookmarkEnd w:id="269"/>
    </w:p>
    <w:tbl>
      <w:tblPr>
        <w:tblW w:w="888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39"/>
        <w:gridCol w:w="759"/>
        <w:gridCol w:w="1167"/>
        <w:gridCol w:w="629"/>
        <w:gridCol w:w="4795"/>
      </w:tblGrid>
      <w:tr w:rsidR="00E70341" w:rsidRPr="00AA4FB0" w14:paraId="65159182" w14:textId="77777777" w:rsidTr="00E70341">
        <w:trPr>
          <w:trHeight w:val="33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068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F662EC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1E05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D629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FBE8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4A973644" w14:textId="77777777" w:rsidTr="00E70341">
        <w:trPr>
          <w:trHeight w:val="33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7C271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F417F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480F3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7C5219"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66E03" w14:textId="77777777" w:rsidR="00E70341" w:rsidRPr="00AA4FB0" w:rsidRDefault="00E70341" w:rsidP="00214939">
            <w:pPr>
              <w:keepNext/>
              <w:spacing w:after="0" w:line="240" w:lineRule="auto"/>
              <w:rPr>
                <w:rFonts w:eastAsia="Times New Roman" w:cs="Arial"/>
                <w:color w:val="000000"/>
                <w:sz w:val="24"/>
                <w:szCs w:val="24"/>
                <w:lang w:eastAsia="es-CO"/>
              </w:rPr>
            </w:pPr>
            <w:r>
              <w:rPr>
                <w:rFonts w:eastAsia="Times New Roman" w:cs="Arial"/>
                <w:color w:val="000000"/>
                <w:sz w:val="24"/>
                <w:szCs w:val="24"/>
                <w:lang w:eastAsia="es-CO"/>
              </w:rPr>
              <w:t>Cada registro de la tabla será identificado por medio del nombre de cada tipo de incapacidad.</w:t>
            </w:r>
          </w:p>
        </w:tc>
      </w:tr>
    </w:tbl>
    <w:p w14:paraId="2609ABFE" w14:textId="1B288660" w:rsidR="00E70341" w:rsidRDefault="00214939" w:rsidP="00214939">
      <w:pPr>
        <w:pStyle w:val="Descripcin"/>
      </w:pPr>
      <w:bookmarkStart w:id="270" w:name="_Toc54086350"/>
      <w:r>
        <w:t xml:space="preserve">Tabla </w:t>
      </w:r>
      <w:fldSimple w:instr=" SEQ Tabla \* ARABIC ">
        <w:r w:rsidR="002B65BF">
          <w:rPr>
            <w:noProof/>
          </w:rPr>
          <w:t>52</w:t>
        </w:r>
      </w:fldSimple>
      <w:r>
        <w:t xml:space="preserve"> </w:t>
      </w:r>
      <w:r w:rsidRPr="008B1F40">
        <w:t>Explicación de los índices de la tabla tipo</w:t>
      </w:r>
      <w:r>
        <w:t>_incapacidad</w:t>
      </w:r>
      <w:bookmarkEnd w:id="270"/>
    </w:p>
    <w:p w14:paraId="5C17E838" w14:textId="77777777" w:rsidR="00E70341" w:rsidRPr="00B77E11" w:rsidRDefault="00E70341" w:rsidP="00E70341">
      <w:pPr>
        <w:pStyle w:val="Ttulo3"/>
      </w:pPr>
      <w:bookmarkStart w:id="271" w:name="_Toc53861764"/>
      <w:bookmarkStart w:id="272" w:name="_Toc56802438"/>
      <w:r w:rsidRPr="00AA4FB0">
        <w:t>tipo_juego</w:t>
      </w:r>
      <w:bookmarkEnd w:id="271"/>
      <w:bookmarkEnd w:id="272"/>
    </w:p>
    <w:p w14:paraId="1C3487FC" w14:textId="77777777" w:rsidR="00E70341" w:rsidRPr="00AA4FB0" w:rsidRDefault="00E70341" w:rsidP="00E70341">
      <w:r>
        <w:t>En esta tabla se almacenarán los distintos tipos de juegos a los cuales los usuarios de APPAUSA tendrán acceso para el desarrollo de sus pausas activas.</w:t>
      </w:r>
    </w:p>
    <w:tbl>
      <w:tblPr>
        <w:tblW w:w="863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372"/>
        <w:gridCol w:w="1334"/>
        <w:gridCol w:w="629"/>
        <w:gridCol w:w="5303"/>
      </w:tblGrid>
      <w:tr w:rsidR="00E70341" w:rsidRPr="00AA4FB0" w14:paraId="07ED1763" w14:textId="77777777" w:rsidTr="00E70341">
        <w:trPr>
          <w:trHeight w:val="339"/>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65187A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CD882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5A3B01"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A6F4E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0EF8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E57568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79FE67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2AD27099"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656E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91997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B93C2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4485EB"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entero de máximo 3 dígitos por medio del cual se identificará cada tipo de juego registrado en la tabla.</w:t>
            </w:r>
          </w:p>
        </w:tc>
      </w:tr>
      <w:tr w:rsidR="00E70341" w:rsidRPr="00AA4FB0" w14:paraId="45A6B71C"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366A7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9EF24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C17D9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FBBDA2"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l juego.</w:t>
            </w:r>
          </w:p>
        </w:tc>
      </w:tr>
      <w:tr w:rsidR="00E70341" w:rsidRPr="00AA4FB0" w14:paraId="391FD912"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CB7D0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900F6"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F6C1C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748BB1"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l tipo de juego.</w:t>
            </w:r>
          </w:p>
        </w:tc>
      </w:tr>
    </w:tbl>
    <w:p w14:paraId="7608BB4F" w14:textId="17E92B6D" w:rsidR="00214939" w:rsidRDefault="00214939">
      <w:pPr>
        <w:pStyle w:val="Descripcin"/>
      </w:pPr>
      <w:bookmarkStart w:id="273" w:name="_Toc54086351"/>
      <w:bookmarkStart w:id="274" w:name="_Toc53861765"/>
      <w:r>
        <w:t xml:space="preserve">Tabla </w:t>
      </w:r>
      <w:fldSimple w:instr=" SEQ Tabla \* ARABIC ">
        <w:r w:rsidR="002B65BF">
          <w:rPr>
            <w:noProof/>
          </w:rPr>
          <w:t>53</w:t>
        </w:r>
      </w:fldSimple>
      <w:r w:rsidRPr="007A709F">
        <w:t>Explicac</w:t>
      </w:r>
      <w:r>
        <w:t xml:space="preserve">ión </w:t>
      </w:r>
      <w:r w:rsidRPr="007A709F">
        <w:t>de la tabla tipo_</w:t>
      </w:r>
      <w:r>
        <w:t>juego</w:t>
      </w:r>
      <w:bookmarkEnd w:id="273"/>
    </w:p>
    <w:p w14:paraId="15D7643A" w14:textId="77777777" w:rsidR="00E70341" w:rsidRPr="00AA4FB0" w:rsidRDefault="00E70341" w:rsidP="00E70341">
      <w:pPr>
        <w:pStyle w:val="Ttulo4"/>
      </w:pPr>
      <w:bookmarkStart w:id="275" w:name="_Toc56802439"/>
      <w:r w:rsidRPr="00AA4FB0">
        <w:lastRenderedPageBreak/>
        <w:t>Índices</w:t>
      </w:r>
      <w:bookmarkEnd w:id="274"/>
      <w:bookmarkEnd w:id="275"/>
    </w:p>
    <w:tbl>
      <w:tblPr>
        <w:tblW w:w="867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2"/>
        <w:gridCol w:w="759"/>
        <w:gridCol w:w="1167"/>
        <w:gridCol w:w="629"/>
        <w:gridCol w:w="4562"/>
      </w:tblGrid>
      <w:tr w:rsidR="00E70341" w:rsidRPr="00AA4FB0" w14:paraId="33E4DD06" w14:textId="77777777" w:rsidTr="00E70341">
        <w:trPr>
          <w:trHeight w:val="38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CD3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A756E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CD2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D8E4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BE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9601883" w14:textId="77777777" w:rsidTr="00E70341">
        <w:trPr>
          <w:trHeight w:val="3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FFF2B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E3D0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480F6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82F44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E1FAD1"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juego.</w:t>
            </w:r>
          </w:p>
        </w:tc>
      </w:tr>
    </w:tbl>
    <w:p w14:paraId="56994BB4" w14:textId="50942EA0" w:rsidR="00E70341" w:rsidRDefault="00214939" w:rsidP="00214939">
      <w:pPr>
        <w:pStyle w:val="Descripcin"/>
      </w:pPr>
      <w:bookmarkStart w:id="276" w:name="_Toc54086352"/>
      <w:r>
        <w:t xml:space="preserve">Tabla </w:t>
      </w:r>
      <w:fldSimple w:instr=" SEQ Tabla \* ARABIC ">
        <w:r w:rsidR="002B65BF">
          <w:rPr>
            <w:noProof/>
          </w:rPr>
          <w:t>54</w:t>
        </w:r>
      </w:fldSimple>
      <w:r>
        <w:t xml:space="preserve"> </w:t>
      </w:r>
      <w:r w:rsidRPr="009E521A">
        <w:t>Explicación de los índices de la tabla tipo_</w:t>
      </w:r>
      <w:r>
        <w:t>juego</w:t>
      </w:r>
      <w:bookmarkEnd w:id="276"/>
    </w:p>
    <w:p w14:paraId="51FA2ABB" w14:textId="77777777" w:rsidR="00E70341" w:rsidRPr="00B77E11" w:rsidRDefault="00E70341" w:rsidP="00E70341">
      <w:pPr>
        <w:pStyle w:val="Ttulo3"/>
      </w:pPr>
      <w:bookmarkStart w:id="277" w:name="_Toc53861766"/>
      <w:bookmarkStart w:id="278" w:name="_Toc56802440"/>
      <w:r w:rsidRPr="00AA4FB0">
        <w:t>tipo_licencia</w:t>
      </w:r>
      <w:bookmarkEnd w:id="277"/>
      <w:bookmarkEnd w:id="278"/>
    </w:p>
    <w:p w14:paraId="054628D2" w14:textId="77777777" w:rsidR="00E70341" w:rsidRPr="00AA4FB0" w:rsidRDefault="00E70341" w:rsidP="00E70341">
      <w:pPr>
        <w:rPr>
          <w:lang w:eastAsia="es-CO"/>
        </w:rPr>
      </w:pPr>
      <w:r>
        <w:rPr>
          <w:lang w:eastAsia="es-CO"/>
        </w:rPr>
        <w:t>En esta tabla se almacenarán los datos de los distintos tipos de licencias a las cuales tendrán acceso los empleados de las empresas, dado sea el caso que las requieran.</w:t>
      </w:r>
    </w:p>
    <w:tbl>
      <w:tblPr>
        <w:tblW w:w="8710"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1973"/>
        <w:gridCol w:w="2753"/>
      </w:tblGrid>
      <w:tr w:rsidR="00E70341" w:rsidRPr="00AA4FB0" w14:paraId="0F26079B" w14:textId="77777777" w:rsidTr="00E70341">
        <w:trPr>
          <w:trHeight w:val="280"/>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F98AE7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F69210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9363732"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0FE7F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7D9C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134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7F62C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FDB5D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A7908A"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F0728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67489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5899A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0A87F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0FA7DE"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 la licencia.</w:t>
            </w:r>
          </w:p>
        </w:tc>
      </w:tr>
      <w:tr w:rsidR="00E70341" w:rsidRPr="00AA4FB0" w14:paraId="0341D012" w14:textId="77777777" w:rsidTr="00E70341">
        <w:trPr>
          <w:trHeight w:val="26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60F4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8BAC1C"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56B8F1"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01B850"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8A8D5"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 cada tipo de licencia,</w:t>
            </w:r>
          </w:p>
        </w:tc>
      </w:tr>
      <w:tr w:rsidR="00E70341" w:rsidRPr="00AA4FB0" w14:paraId="6BAE46D5"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D7EA1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remunerad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3CBDB2"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5FC6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F0D1B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AAFCBA"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booleano por medio del cual se identificará si la licencia será pagada i no por la empresa.</w:t>
            </w:r>
          </w:p>
        </w:tc>
      </w:tr>
      <w:tr w:rsidR="00E70341" w:rsidRPr="00AA4FB0" w14:paraId="2CF819AD"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E03C5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minimo_d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786D51"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672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5E9E5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EC9AB6"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Valor entero de máximo 3 dígitos en el cual se almacenera el mínimo de días a los cuales se tiene derecho por cada tipo de licencia.</w:t>
            </w:r>
          </w:p>
        </w:tc>
      </w:tr>
    </w:tbl>
    <w:p w14:paraId="4A17882F" w14:textId="502CF8F7" w:rsidR="00214939" w:rsidRDefault="00214939">
      <w:pPr>
        <w:pStyle w:val="Descripcin"/>
      </w:pPr>
      <w:bookmarkStart w:id="279" w:name="_Toc54086353"/>
      <w:bookmarkStart w:id="280" w:name="_Toc53861767"/>
      <w:r>
        <w:t xml:space="preserve">Tabla </w:t>
      </w:r>
      <w:fldSimple w:instr=" SEQ Tabla \* ARABIC ">
        <w:r w:rsidR="002B65BF">
          <w:rPr>
            <w:noProof/>
          </w:rPr>
          <w:t>55</w:t>
        </w:r>
      </w:fldSimple>
      <w:r>
        <w:t xml:space="preserve"> </w:t>
      </w:r>
      <w:r w:rsidRPr="009877FA">
        <w:t>Explicación</w:t>
      </w:r>
      <w:r>
        <w:t xml:space="preserve"> </w:t>
      </w:r>
      <w:r w:rsidRPr="009877FA">
        <w:t>de la tabla tipo_</w:t>
      </w:r>
      <w:r>
        <w:t>licencia</w:t>
      </w:r>
      <w:bookmarkEnd w:id="279"/>
    </w:p>
    <w:p w14:paraId="44FDC85B" w14:textId="77777777" w:rsidR="00E70341" w:rsidRPr="00AA4FB0" w:rsidRDefault="00E70341" w:rsidP="00E70341">
      <w:pPr>
        <w:pStyle w:val="Ttulo4"/>
      </w:pPr>
      <w:bookmarkStart w:id="281" w:name="_Toc56802441"/>
      <w:r w:rsidRPr="00AA4FB0">
        <w:lastRenderedPageBreak/>
        <w:t>Índices</w:t>
      </w:r>
      <w:bookmarkEnd w:id="280"/>
      <w:bookmarkEnd w:id="281"/>
    </w:p>
    <w:tbl>
      <w:tblPr>
        <w:tblW w:w="878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759"/>
        <w:gridCol w:w="1167"/>
        <w:gridCol w:w="629"/>
        <w:gridCol w:w="4665"/>
      </w:tblGrid>
      <w:tr w:rsidR="00E70341" w:rsidRPr="00AA4FB0" w14:paraId="02A2EB97" w14:textId="77777777" w:rsidTr="00E70341">
        <w:trPr>
          <w:trHeight w:val="315"/>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FC21F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B042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EB31B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DF6C2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46291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AEC54E3" w14:textId="77777777" w:rsidTr="00E70341">
        <w:trPr>
          <w:trHeight w:val="315"/>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34B4F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0FD2B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134C3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F8104"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E568A5"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licencia.</w:t>
            </w:r>
          </w:p>
        </w:tc>
      </w:tr>
    </w:tbl>
    <w:p w14:paraId="748C84F5" w14:textId="5A6167A7" w:rsidR="00487DCC" w:rsidRPr="00487DCC" w:rsidRDefault="00214939" w:rsidP="00214939">
      <w:pPr>
        <w:pStyle w:val="Descripcin"/>
        <w:rPr>
          <w:lang w:eastAsia="es-CO"/>
        </w:rPr>
      </w:pPr>
      <w:bookmarkStart w:id="282" w:name="_Toc54086354"/>
      <w:r>
        <w:t xml:space="preserve">Tabla </w:t>
      </w:r>
      <w:fldSimple w:instr=" SEQ Tabla \* ARABIC ">
        <w:r w:rsidR="002B65BF">
          <w:rPr>
            <w:noProof/>
          </w:rPr>
          <w:t>56</w:t>
        </w:r>
      </w:fldSimple>
      <w:r>
        <w:t xml:space="preserve"> </w:t>
      </w:r>
      <w:r w:rsidRPr="00B62D12">
        <w:t>Explicación de los índices de la tabla tipo_</w:t>
      </w:r>
      <w:r>
        <w:t>licencia</w:t>
      </w:r>
      <w:bookmarkEnd w:id="282"/>
    </w:p>
    <w:p w14:paraId="6559AC57" w14:textId="2E4DDC1E" w:rsidR="00BA4B41" w:rsidRDefault="00BA4B41" w:rsidP="00487DCC">
      <w:pPr>
        <w:pStyle w:val="Ttulo2"/>
        <w:rPr>
          <w:lang w:eastAsia="es-CO"/>
        </w:rPr>
      </w:pPr>
      <w:bookmarkStart w:id="283" w:name="_Toc56802442"/>
      <w:r>
        <w:rPr>
          <w:lang w:eastAsia="es-CO"/>
        </w:rPr>
        <w:t>Diagrama de Módulos</w:t>
      </w:r>
      <w:bookmarkEnd w:id="283"/>
    </w:p>
    <w:p w14:paraId="7C022E68" w14:textId="1469D2B4" w:rsidR="00131B9E" w:rsidRDefault="00454349" w:rsidP="00131B9E">
      <w:pPr>
        <w:rPr>
          <w:lang w:eastAsia="es-CO"/>
        </w:rPr>
      </w:pPr>
      <w:r>
        <w:rPr>
          <w:lang w:eastAsia="es-CO"/>
        </w:rPr>
        <w:t>A continuación,</w:t>
      </w:r>
      <w:r w:rsidR="00131B9E">
        <w:rPr>
          <w:lang w:eastAsia="es-CO"/>
        </w:rPr>
        <w:t xml:space="preserve"> se presenta el diagrama de </w:t>
      </w:r>
      <w:r>
        <w:rPr>
          <w:lang w:eastAsia="es-CO"/>
        </w:rPr>
        <w:t>módulos</w:t>
      </w:r>
      <w:r w:rsidR="00131B9E">
        <w:rPr>
          <w:lang w:eastAsia="es-CO"/>
        </w:rPr>
        <w:t xml:space="preserve">, por medio de los cuales se </w:t>
      </w:r>
      <w:r>
        <w:rPr>
          <w:lang w:eastAsia="es-CO"/>
        </w:rPr>
        <w:t>irán</w:t>
      </w:r>
      <w:r w:rsidR="00131B9E">
        <w:rPr>
          <w:lang w:eastAsia="es-CO"/>
        </w:rPr>
        <w:t xml:space="preserve"> trabajan y desarrollando las funcio</w:t>
      </w:r>
      <w:r>
        <w:rPr>
          <w:lang w:eastAsia="es-CO"/>
        </w:rPr>
        <w:t xml:space="preserve">nalidades en base al orden en que se encuentra: </w:t>
      </w:r>
    </w:p>
    <w:p w14:paraId="4EFEA0E1" w14:textId="0F95B45A" w:rsidR="00454349" w:rsidRDefault="00454349" w:rsidP="00454349">
      <w:pPr>
        <w:pStyle w:val="Prrafodelista"/>
        <w:numPr>
          <w:ilvl w:val="0"/>
          <w:numId w:val="13"/>
        </w:numPr>
        <w:rPr>
          <w:lang w:eastAsia="es-CO"/>
        </w:rPr>
      </w:pPr>
      <w:r>
        <w:rPr>
          <w:lang w:eastAsia="es-CO"/>
        </w:rPr>
        <w:t>Partiendo de izquierda a derecha, en la primera columna se encontrarán los módulos que deben desarrollarse primer, es decir, desde la definición de entidades, métodos de acceso a los datos en la base de datos, servicios y demás acciones relacionadas a cada uno de los módulos</w:t>
      </w:r>
    </w:p>
    <w:p w14:paraId="1AD38C72" w14:textId="2504C7BB" w:rsidR="00454349" w:rsidRDefault="00454349" w:rsidP="00454349">
      <w:pPr>
        <w:pStyle w:val="Prrafodelista"/>
        <w:numPr>
          <w:ilvl w:val="0"/>
          <w:numId w:val="13"/>
        </w:numPr>
        <w:rPr>
          <w:lang w:eastAsia="es-CO"/>
        </w:rPr>
      </w:pPr>
      <w:r>
        <w:rPr>
          <w:lang w:eastAsia="es-CO"/>
        </w:rPr>
        <w:t xml:space="preserve">En la columna de la mitad se </w:t>
      </w:r>
      <w:r w:rsidR="00B435C8">
        <w:rPr>
          <w:lang w:eastAsia="es-CO"/>
        </w:rPr>
        <w:t>encontrarán</w:t>
      </w:r>
      <w:r>
        <w:rPr>
          <w:lang w:eastAsia="es-CO"/>
        </w:rPr>
        <w:t xml:space="preserve"> los módulos que se deben realizar posteriormente, se recomienda iniciar por los 4 </w:t>
      </w:r>
      <w:r w:rsidR="00B435C8">
        <w:rPr>
          <w:lang w:eastAsia="es-CO"/>
        </w:rPr>
        <w:t>últimos</w:t>
      </w:r>
      <w:r>
        <w:rPr>
          <w:lang w:eastAsia="es-CO"/>
        </w:rPr>
        <w:t xml:space="preserve"> </w:t>
      </w:r>
      <w:r w:rsidR="00B435C8">
        <w:rPr>
          <w:lang w:eastAsia="es-CO"/>
        </w:rPr>
        <w:t>módulos, debido a su grado de dependencia, todo esto en prevención a los errores que se presenten con las actividades relacionadas a cada uno de estos.</w:t>
      </w:r>
      <w:r>
        <w:rPr>
          <w:lang w:eastAsia="es-CO"/>
        </w:rPr>
        <w:t xml:space="preserve"> </w:t>
      </w:r>
    </w:p>
    <w:p w14:paraId="2CA16617" w14:textId="6A9F3DBB" w:rsidR="00B435C8" w:rsidRPr="00131B9E" w:rsidRDefault="00B435C8" w:rsidP="00454349">
      <w:pPr>
        <w:pStyle w:val="Prrafodelista"/>
        <w:numPr>
          <w:ilvl w:val="0"/>
          <w:numId w:val="13"/>
        </w:numPr>
        <w:rPr>
          <w:lang w:eastAsia="es-CO"/>
        </w:rPr>
      </w:pPr>
      <w:r>
        <w:rPr>
          <w:lang w:eastAsia="es-CO"/>
        </w:rPr>
        <w:t xml:space="preserve">Finalmente se </w:t>
      </w:r>
      <w:r w:rsidR="00B26886">
        <w:rPr>
          <w:lang w:eastAsia="es-CO"/>
        </w:rPr>
        <w:t>trabajarán</w:t>
      </w:r>
      <w:r>
        <w:rPr>
          <w:lang w:eastAsia="es-CO"/>
        </w:rPr>
        <w:t xml:space="preserve"> l</w:t>
      </w:r>
      <w:r w:rsidR="00501FDB">
        <w:rPr>
          <w:lang w:eastAsia="es-CO"/>
        </w:rPr>
        <w:t xml:space="preserve">os módulos de la </w:t>
      </w:r>
      <w:r w:rsidR="00B26886">
        <w:rPr>
          <w:lang w:eastAsia="es-CO"/>
        </w:rPr>
        <w:t>última</w:t>
      </w:r>
      <w:r w:rsidR="00501FDB">
        <w:rPr>
          <w:lang w:eastAsia="es-CO"/>
        </w:rPr>
        <w:t xml:space="preserve"> columna, debido a su grado de dependencia de los otros módulos y las actividades que estos desempeñan.</w:t>
      </w:r>
    </w:p>
    <w:p w14:paraId="2871BFA8" w14:textId="43FF70B6" w:rsidR="00501FDB" w:rsidRDefault="00B26886" w:rsidP="00501FDB">
      <w:pPr>
        <w:keepNext/>
      </w:pPr>
      <w:r w:rsidRPr="00B26886">
        <w:rPr>
          <w:noProof/>
        </w:rPr>
        <w:drawing>
          <wp:inline distT="0" distB="0" distL="0" distR="0" wp14:anchorId="3993DC65" wp14:editId="7D4910C0">
            <wp:extent cx="5943600" cy="3383915"/>
            <wp:effectExtent l="0" t="0" r="0" b="6985"/>
            <wp:docPr id="16" name="Imagen 2">
              <a:extLst xmlns:a="http://schemas.openxmlformats.org/drawingml/2006/main">
                <a:ext uri="{FF2B5EF4-FFF2-40B4-BE49-F238E27FC236}">
                  <a16:creationId xmlns:a16="http://schemas.microsoft.com/office/drawing/2014/main" id="{744663A6-5D43-4AB0-9CCD-733A588B46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744663A6-5D43-4AB0-9CCD-733A588B464D}"/>
                        </a:ext>
                      </a:extLst>
                    </pic:cNvPr>
                    <pic:cNvPicPr>
                      <a:picLocks noChangeAspect="1"/>
                    </pic:cNvPicPr>
                  </pic:nvPicPr>
                  <pic:blipFill>
                    <a:blip r:embed="rId77"/>
                    <a:stretch>
                      <a:fillRect/>
                    </a:stretch>
                  </pic:blipFill>
                  <pic:spPr>
                    <a:xfrm>
                      <a:off x="0" y="0"/>
                      <a:ext cx="5943600" cy="3383915"/>
                    </a:xfrm>
                    <a:prstGeom prst="rect">
                      <a:avLst/>
                    </a:prstGeom>
                  </pic:spPr>
                </pic:pic>
              </a:graphicData>
            </a:graphic>
          </wp:inline>
        </w:drawing>
      </w:r>
    </w:p>
    <w:p w14:paraId="59460417" w14:textId="1F9B1637" w:rsidR="00FE447F" w:rsidRDefault="00501FDB" w:rsidP="00501FDB">
      <w:pPr>
        <w:pStyle w:val="Descripcin"/>
      </w:pPr>
      <w:bookmarkStart w:id="284" w:name="_Toc54086297"/>
      <w:r>
        <w:t xml:space="preserve">Ilustración </w:t>
      </w:r>
      <w:fldSimple w:instr=" SEQ Ilustración \* ARABIC ">
        <w:r w:rsidR="00B26886">
          <w:rPr>
            <w:noProof/>
          </w:rPr>
          <w:t>7</w:t>
        </w:r>
      </w:fldSimple>
      <w:r>
        <w:t xml:space="preserve"> Diagrama de </w:t>
      </w:r>
      <w:r w:rsidR="00B26886">
        <w:t>módulos</w:t>
      </w:r>
      <w:r>
        <w:t xml:space="preserve"> del proyecto de APPAUSA.</w:t>
      </w:r>
      <w:bookmarkEnd w:id="284"/>
    </w:p>
    <w:p w14:paraId="66211857" w14:textId="77777777" w:rsidR="00FE447F" w:rsidRDefault="00FE447F">
      <w:pPr>
        <w:jc w:val="left"/>
        <w:rPr>
          <w:i/>
          <w:iCs/>
          <w:color w:val="44546A" w:themeColor="text2"/>
          <w:sz w:val="18"/>
          <w:szCs w:val="18"/>
        </w:rPr>
      </w:pPr>
      <w:r>
        <w:br w:type="page"/>
      </w:r>
    </w:p>
    <w:p w14:paraId="167F812E" w14:textId="66DECD79" w:rsidR="00BA4B41" w:rsidRDefault="00FE447F" w:rsidP="00FE447F">
      <w:pPr>
        <w:pStyle w:val="Ttulo2"/>
        <w:rPr>
          <w:lang w:eastAsia="es-CO"/>
        </w:rPr>
      </w:pPr>
      <w:bookmarkStart w:id="285" w:name="_Toc56802443"/>
      <w:r>
        <w:rPr>
          <w:lang w:eastAsia="es-CO"/>
        </w:rPr>
        <w:lastRenderedPageBreak/>
        <w:t>Estructura del backend</w:t>
      </w:r>
      <w:bookmarkEnd w:id="285"/>
    </w:p>
    <w:p w14:paraId="2A32F7E2" w14:textId="1B955848" w:rsidR="006A5F8F" w:rsidRDefault="00FE447F" w:rsidP="00FE447F">
      <w:pPr>
        <w:rPr>
          <w:lang w:eastAsia="es-CO"/>
        </w:rPr>
      </w:pPr>
      <w:r>
        <w:rPr>
          <w:lang w:eastAsia="es-CO"/>
        </w:rPr>
        <w:t>Como primer parte en el desarrollo formal del backend, se debe tener en cuenta la instalación de</w:t>
      </w:r>
      <w:r w:rsidR="006A5F8F">
        <w:rPr>
          <w:lang w:eastAsia="es-CO"/>
        </w:rPr>
        <w:t xml:space="preserve">l JDK 8, Eclipse y Spring tolos para el desarrollo de proyectos web. Después de esto, se creará la estructura del proyecto de la siguiente forma, de modo tal se garantice la existencia de las entidades, el acceso a la base de datos, los controladores relacionados a la naturaleza propia del proyecto y los servicios por medio de los cuales se garantizará la transmisión de los datos requeridos por el frontend. Además de configurar las dependencias requeridas, tales como las que sirvan para el acceso a la base de datos y componentes de seguridad requeridos. Además de configurar las credenciales de acceso a la base de datos, todo esto en el archivo aplication.properties. </w:t>
      </w:r>
    </w:p>
    <w:p w14:paraId="37F4B7EA" w14:textId="77777777" w:rsidR="006A5F8F" w:rsidRDefault="00FE447F" w:rsidP="006A5F8F">
      <w:pPr>
        <w:keepNext/>
        <w:jc w:val="center"/>
      </w:pPr>
      <w:r w:rsidRPr="00FE447F">
        <w:rPr>
          <w:noProof/>
          <w:lang w:eastAsia="es-CO"/>
        </w:rPr>
        <w:drawing>
          <wp:inline distT="0" distB="0" distL="0" distR="0" wp14:anchorId="32185EBA" wp14:editId="6BF6E0E8">
            <wp:extent cx="3467100" cy="3257550"/>
            <wp:effectExtent l="0" t="0" r="0" b="0"/>
            <wp:docPr id="14" name="Imagen 6">
              <a:extLst xmlns:a="http://schemas.openxmlformats.org/drawingml/2006/main">
                <a:ext uri="{FF2B5EF4-FFF2-40B4-BE49-F238E27FC236}">
                  <a16:creationId xmlns:a16="http://schemas.microsoft.com/office/drawing/2014/main" id="{534A9A69-24D4-4BC6-8C6A-23B63F5BEA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534A9A69-24D4-4BC6-8C6A-23B63F5BEA86}"/>
                        </a:ext>
                      </a:extLst>
                    </pic:cNvPr>
                    <pic:cNvPicPr>
                      <a:picLocks noChangeAspect="1"/>
                    </pic:cNvPicPr>
                  </pic:nvPicPr>
                  <pic:blipFill>
                    <a:blip r:embed="rId78"/>
                    <a:stretch>
                      <a:fillRect/>
                    </a:stretch>
                  </pic:blipFill>
                  <pic:spPr>
                    <a:xfrm>
                      <a:off x="0" y="0"/>
                      <a:ext cx="3467100" cy="3257550"/>
                    </a:xfrm>
                    <a:prstGeom prst="rect">
                      <a:avLst/>
                    </a:prstGeom>
                  </pic:spPr>
                </pic:pic>
              </a:graphicData>
            </a:graphic>
          </wp:inline>
        </w:drawing>
      </w:r>
    </w:p>
    <w:p w14:paraId="6CC85E44" w14:textId="702ACC17" w:rsidR="00FE447F" w:rsidRDefault="006A5F8F" w:rsidP="006A5F8F">
      <w:pPr>
        <w:pStyle w:val="Descripcin"/>
        <w:jc w:val="center"/>
      </w:pPr>
      <w:r>
        <w:t xml:space="preserve">Ilustración </w:t>
      </w:r>
      <w:fldSimple w:instr=" SEQ Ilustración \* ARABIC ">
        <w:r w:rsidR="00B26886">
          <w:rPr>
            <w:noProof/>
          </w:rPr>
          <w:t>8</w:t>
        </w:r>
      </w:fldSimple>
      <w:r>
        <w:t xml:space="preserve"> Estructura del proyecto.</w:t>
      </w:r>
    </w:p>
    <w:p w14:paraId="3172295D" w14:textId="3929B86D" w:rsidR="006A5F8F" w:rsidRPr="006A5F8F" w:rsidRDefault="00E040F1" w:rsidP="006A5F8F">
      <w:r>
        <w:t>Además, como parte importante, se requieren definir las entidades, todas estas basadas en la estructura definida de las tablas en MySQL. Para esto, se generaron las entidades por medio de Netbeans, de forma tal se genere una conexión a la base de datos, se seleccionen las tablas a convertir en entidades y posterior a la creación de las entidades, incrustarlas en el proyecto creado en Spring boot. Como resultado de este proceso se obtuvieron las siguientes entidades</w:t>
      </w:r>
    </w:p>
    <w:p w14:paraId="1EB46C12" w14:textId="77777777" w:rsidR="00E040F1" w:rsidRDefault="006A5F8F" w:rsidP="00E040F1">
      <w:pPr>
        <w:keepNext/>
        <w:jc w:val="center"/>
      </w:pPr>
      <w:r w:rsidRPr="006A5F8F">
        <w:rPr>
          <w:noProof/>
        </w:rPr>
        <w:lastRenderedPageBreak/>
        <w:drawing>
          <wp:inline distT="0" distB="0" distL="0" distR="0" wp14:anchorId="07126A80" wp14:editId="688C6AB8">
            <wp:extent cx="3371850" cy="6038850"/>
            <wp:effectExtent l="0" t="0" r="0" b="0"/>
            <wp:docPr id="15" name="Imagen 2">
              <a:extLst xmlns:a="http://schemas.openxmlformats.org/drawingml/2006/main">
                <a:ext uri="{FF2B5EF4-FFF2-40B4-BE49-F238E27FC236}">
                  <a16:creationId xmlns:a16="http://schemas.microsoft.com/office/drawing/2014/main" id="{EF5298D4-794F-44CC-8276-9B0D4BC6A1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EF5298D4-794F-44CC-8276-9B0D4BC6A16A}"/>
                        </a:ext>
                      </a:extLst>
                    </pic:cNvPr>
                    <pic:cNvPicPr>
                      <a:picLocks noChangeAspect="1"/>
                    </pic:cNvPicPr>
                  </pic:nvPicPr>
                  <pic:blipFill>
                    <a:blip r:embed="rId79"/>
                    <a:stretch>
                      <a:fillRect/>
                    </a:stretch>
                  </pic:blipFill>
                  <pic:spPr>
                    <a:xfrm>
                      <a:off x="0" y="0"/>
                      <a:ext cx="3371850" cy="6038850"/>
                    </a:xfrm>
                    <a:prstGeom prst="rect">
                      <a:avLst/>
                    </a:prstGeom>
                  </pic:spPr>
                </pic:pic>
              </a:graphicData>
            </a:graphic>
          </wp:inline>
        </w:drawing>
      </w:r>
    </w:p>
    <w:p w14:paraId="04107B86" w14:textId="6DEB9470" w:rsidR="006A5F8F" w:rsidRDefault="00E040F1" w:rsidP="00E040F1">
      <w:pPr>
        <w:pStyle w:val="Descripcin"/>
        <w:jc w:val="center"/>
      </w:pPr>
      <w:r>
        <w:t xml:space="preserve">Ilustración </w:t>
      </w:r>
      <w:fldSimple w:instr=" SEQ Ilustración \* ARABIC ">
        <w:r w:rsidR="00B26886">
          <w:rPr>
            <w:noProof/>
          </w:rPr>
          <w:t>9</w:t>
        </w:r>
      </w:fldSimple>
      <w:r>
        <w:t xml:space="preserve"> Listado de entitys creadas con base a las tablas en la base de datos de APPAUSA</w:t>
      </w:r>
    </w:p>
    <w:p w14:paraId="308D5295" w14:textId="7DB8E6AD" w:rsidR="0005464E" w:rsidRDefault="0005464E" w:rsidP="0005464E">
      <w:pPr>
        <w:pStyle w:val="Ttulo2"/>
      </w:pPr>
      <w:bookmarkStart w:id="286" w:name="_Toc56802444"/>
      <w:r>
        <w:t>Actores del sistema</w:t>
      </w:r>
      <w:bookmarkEnd w:id="286"/>
    </w:p>
    <w:tbl>
      <w:tblPr>
        <w:tblStyle w:val="Tablaconcuadrcula"/>
        <w:tblW w:w="0" w:type="auto"/>
        <w:tblLook w:val="04A0" w:firstRow="1" w:lastRow="0" w:firstColumn="1" w:lastColumn="0" w:noHBand="0" w:noVBand="1"/>
      </w:tblPr>
      <w:tblGrid>
        <w:gridCol w:w="1105"/>
        <w:gridCol w:w="1931"/>
        <w:gridCol w:w="3613"/>
        <w:gridCol w:w="1198"/>
        <w:gridCol w:w="1503"/>
      </w:tblGrid>
      <w:tr w:rsidR="0005464E" w:rsidRPr="0005464E" w14:paraId="6CB89EA8" w14:textId="77777777" w:rsidTr="00084497">
        <w:trPr>
          <w:trHeight w:val="600"/>
        </w:trPr>
        <w:tc>
          <w:tcPr>
            <w:tcW w:w="1048" w:type="dxa"/>
            <w:hideMark/>
          </w:tcPr>
          <w:p w14:paraId="1E8B22B6" w14:textId="77777777" w:rsidR="0005464E" w:rsidRPr="0005464E" w:rsidRDefault="0005464E" w:rsidP="0005464E">
            <w:pPr>
              <w:rPr>
                <w:b/>
                <w:bCs/>
              </w:rPr>
            </w:pPr>
            <w:r w:rsidRPr="0005464E">
              <w:rPr>
                <w:b/>
                <w:bCs/>
              </w:rPr>
              <w:t>Código-Actor</w:t>
            </w:r>
          </w:p>
        </w:tc>
        <w:tc>
          <w:tcPr>
            <w:tcW w:w="1822" w:type="dxa"/>
            <w:hideMark/>
          </w:tcPr>
          <w:p w14:paraId="5ABF5CF5" w14:textId="77777777" w:rsidR="0005464E" w:rsidRPr="0005464E" w:rsidRDefault="0005464E" w:rsidP="0005464E">
            <w:pPr>
              <w:rPr>
                <w:b/>
                <w:bCs/>
              </w:rPr>
            </w:pPr>
            <w:r w:rsidRPr="0005464E">
              <w:rPr>
                <w:b/>
                <w:bCs/>
              </w:rPr>
              <w:t>Actor-Rol</w:t>
            </w:r>
          </w:p>
        </w:tc>
        <w:tc>
          <w:tcPr>
            <w:tcW w:w="3803" w:type="dxa"/>
            <w:hideMark/>
          </w:tcPr>
          <w:p w14:paraId="7A5E0FB9" w14:textId="77777777" w:rsidR="0005464E" w:rsidRPr="0005464E" w:rsidRDefault="0005464E" w:rsidP="0005464E">
            <w:pPr>
              <w:rPr>
                <w:b/>
                <w:bCs/>
              </w:rPr>
            </w:pPr>
            <w:r w:rsidRPr="0005464E">
              <w:rPr>
                <w:b/>
                <w:bCs/>
              </w:rPr>
              <w:t>Responsabilidades / Objetivo</w:t>
            </w:r>
          </w:p>
        </w:tc>
        <w:tc>
          <w:tcPr>
            <w:tcW w:w="1135" w:type="dxa"/>
            <w:hideMark/>
          </w:tcPr>
          <w:p w14:paraId="058E1B8E" w14:textId="77777777" w:rsidR="0005464E" w:rsidRPr="0005464E" w:rsidRDefault="0005464E" w:rsidP="0005464E">
            <w:pPr>
              <w:rPr>
                <w:b/>
                <w:bCs/>
              </w:rPr>
            </w:pPr>
            <w:r w:rsidRPr="0005464E">
              <w:rPr>
                <w:b/>
                <w:bCs/>
              </w:rPr>
              <w:t>REVISION</w:t>
            </w:r>
          </w:p>
        </w:tc>
        <w:tc>
          <w:tcPr>
            <w:tcW w:w="1542" w:type="dxa"/>
            <w:hideMark/>
          </w:tcPr>
          <w:p w14:paraId="37C3C711" w14:textId="77777777" w:rsidR="0005464E" w:rsidRPr="0005464E" w:rsidRDefault="0005464E" w:rsidP="0005464E">
            <w:pPr>
              <w:rPr>
                <w:b/>
                <w:bCs/>
              </w:rPr>
            </w:pPr>
            <w:r w:rsidRPr="0005464E">
              <w:rPr>
                <w:b/>
                <w:bCs/>
              </w:rPr>
              <w:t>CONTROL CAMBIO REVISIÓN</w:t>
            </w:r>
          </w:p>
        </w:tc>
      </w:tr>
      <w:tr w:rsidR="0005464E" w:rsidRPr="0005464E" w14:paraId="7AF97F98" w14:textId="77777777" w:rsidTr="00084497">
        <w:trPr>
          <w:trHeight w:val="600"/>
        </w:trPr>
        <w:tc>
          <w:tcPr>
            <w:tcW w:w="1048" w:type="dxa"/>
            <w:hideMark/>
          </w:tcPr>
          <w:p w14:paraId="01AB77D0" w14:textId="77777777" w:rsidR="0005464E" w:rsidRPr="0005464E" w:rsidRDefault="0005464E" w:rsidP="0005464E">
            <w:r w:rsidRPr="0005464E">
              <w:t>ACT1</w:t>
            </w:r>
          </w:p>
        </w:tc>
        <w:tc>
          <w:tcPr>
            <w:tcW w:w="1822" w:type="dxa"/>
            <w:hideMark/>
          </w:tcPr>
          <w:p w14:paraId="2A2025E1" w14:textId="77777777" w:rsidR="0005464E" w:rsidRPr="0005464E" w:rsidRDefault="0005464E" w:rsidP="0005464E">
            <w:r w:rsidRPr="0005464E">
              <w:t>Administrador</w:t>
            </w:r>
            <w:r w:rsidRPr="0005464E">
              <w:br/>
              <w:t>(del sistema)</w:t>
            </w:r>
          </w:p>
        </w:tc>
        <w:tc>
          <w:tcPr>
            <w:tcW w:w="3803" w:type="dxa"/>
            <w:hideMark/>
          </w:tcPr>
          <w:p w14:paraId="2E59EEE0" w14:textId="1908DB90" w:rsidR="0005464E" w:rsidRPr="0005464E" w:rsidRDefault="0005464E" w:rsidP="0005464E">
            <w:r w:rsidRPr="0005464E">
              <w:t xml:space="preserve">Este usuario </w:t>
            </w:r>
            <w:r w:rsidR="00084497" w:rsidRPr="0005464E">
              <w:t>será</w:t>
            </w:r>
            <w:r w:rsidRPr="0005464E">
              <w:t xml:space="preserve"> el encargado de </w:t>
            </w:r>
            <w:r w:rsidR="00084497" w:rsidRPr="0005464E">
              <w:t>asignarlos</w:t>
            </w:r>
            <w:r w:rsidRPr="0005464E">
              <w:t xml:space="preserve"> roles a los </w:t>
            </w:r>
            <w:r w:rsidR="00084497" w:rsidRPr="0005464E">
              <w:t>distint</w:t>
            </w:r>
            <w:r w:rsidR="00084497">
              <w:t>o</w:t>
            </w:r>
            <w:r w:rsidR="00084497" w:rsidRPr="0005464E">
              <w:t>s</w:t>
            </w:r>
            <w:r w:rsidRPr="0005464E">
              <w:t xml:space="preserve"> usuarios que </w:t>
            </w:r>
            <w:r w:rsidR="00084497" w:rsidRPr="0005464E">
              <w:t>tendrán</w:t>
            </w:r>
            <w:r w:rsidRPr="0005464E">
              <w:t xml:space="preserve"> acceso al sistema.</w:t>
            </w:r>
          </w:p>
        </w:tc>
        <w:tc>
          <w:tcPr>
            <w:tcW w:w="1135" w:type="dxa"/>
            <w:hideMark/>
          </w:tcPr>
          <w:p w14:paraId="4B2DD274" w14:textId="77777777" w:rsidR="0005464E" w:rsidRPr="0005464E" w:rsidRDefault="0005464E">
            <w:r w:rsidRPr="0005464E">
              <w:t> </w:t>
            </w:r>
          </w:p>
        </w:tc>
        <w:tc>
          <w:tcPr>
            <w:tcW w:w="1542" w:type="dxa"/>
            <w:hideMark/>
          </w:tcPr>
          <w:p w14:paraId="37EF8621" w14:textId="77777777" w:rsidR="0005464E" w:rsidRPr="0005464E" w:rsidRDefault="0005464E">
            <w:r w:rsidRPr="0005464E">
              <w:t> </w:t>
            </w:r>
          </w:p>
        </w:tc>
      </w:tr>
      <w:tr w:rsidR="0005464E" w:rsidRPr="0005464E" w14:paraId="2831B115" w14:textId="77777777" w:rsidTr="00084497">
        <w:trPr>
          <w:trHeight w:val="1215"/>
        </w:trPr>
        <w:tc>
          <w:tcPr>
            <w:tcW w:w="1048" w:type="dxa"/>
            <w:hideMark/>
          </w:tcPr>
          <w:p w14:paraId="50A0E1BB" w14:textId="77777777" w:rsidR="0005464E" w:rsidRPr="0005464E" w:rsidRDefault="0005464E" w:rsidP="0005464E">
            <w:r w:rsidRPr="0005464E">
              <w:lastRenderedPageBreak/>
              <w:t>ACT2</w:t>
            </w:r>
          </w:p>
        </w:tc>
        <w:tc>
          <w:tcPr>
            <w:tcW w:w="1822" w:type="dxa"/>
            <w:hideMark/>
          </w:tcPr>
          <w:p w14:paraId="470091FC" w14:textId="77777777" w:rsidR="0005464E" w:rsidRPr="0005464E" w:rsidRDefault="0005464E" w:rsidP="0005464E">
            <w:r w:rsidRPr="0005464E">
              <w:t>Talento Humano</w:t>
            </w:r>
            <w:r w:rsidRPr="0005464E">
              <w:br/>
              <w:t>(de atención al cliente)</w:t>
            </w:r>
          </w:p>
        </w:tc>
        <w:tc>
          <w:tcPr>
            <w:tcW w:w="3803" w:type="dxa"/>
            <w:hideMark/>
          </w:tcPr>
          <w:p w14:paraId="7BED3C39" w14:textId="4953B718" w:rsidR="0005464E" w:rsidRPr="0005464E" w:rsidRDefault="0005464E" w:rsidP="0005464E">
            <w:r w:rsidRPr="0005464E">
              <w:t xml:space="preserve">Este actor representa el componente encargado de los recursos humanos en la empresa, los cuales </w:t>
            </w:r>
            <w:r w:rsidR="00084497" w:rsidRPr="0005464E">
              <w:t>podrán</w:t>
            </w:r>
            <w:r w:rsidRPr="0005464E">
              <w:t xml:space="preserve"> ver el avance de los empleados en las pausas activas y los reportes de incapacidad que los empleados </w:t>
            </w:r>
            <w:r w:rsidR="00084497" w:rsidRPr="0005464E">
              <w:t>envíen</w:t>
            </w:r>
            <w:r w:rsidRPr="0005464E">
              <w:t>, para ser revisado por este actor.</w:t>
            </w:r>
          </w:p>
        </w:tc>
        <w:tc>
          <w:tcPr>
            <w:tcW w:w="1135" w:type="dxa"/>
            <w:hideMark/>
          </w:tcPr>
          <w:p w14:paraId="572C4214" w14:textId="77777777" w:rsidR="0005464E" w:rsidRPr="0005464E" w:rsidRDefault="0005464E">
            <w:r w:rsidRPr="0005464E">
              <w:t> </w:t>
            </w:r>
          </w:p>
        </w:tc>
        <w:tc>
          <w:tcPr>
            <w:tcW w:w="1542" w:type="dxa"/>
            <w:hideMark/>
          </w:tcPr>
          <w:p w14:paraId="57EFDE58" w14:textId="77777777" w:rsidR="0005464E" w:rsidRPr="0005464E" w:rsidRDefault="0005464E">
            <w:r w:rsidRPr="0005464E">
              <w:t> </w:t>
            </w:r>
          </w:p>
        </w:tc>
      </w:tr>
      <w:tr w:rsidR="0005464E" w:rsidRPr="0005464E" w14:paraId="6E712615" w14:textId="77777777" w:rsidTr="00084497">
        <w:trPr>
          <w:trHeight w:val="1170"/>
        </w:trPr>
        <w:tc>
          <w:tcPr>
            <w:tcW w:w="1048" w:type="dxa"/>
            <w:hideMark/>
          </w:tcPr>
          <w:p w14:paraId="156347AD" w14:textId="77777777" w:rsidR="0005464E" w:rsidRPr="0005464E" w:rsidRDefault="0005464E" w:rsidP="0005464E">
            <w:r w:rsidRPr="0005464E">
              <w:t>ACT3</w:t>
            </w:r>
          </w:p>
        </w:tc>
        <w:tc>
          <w:tcPr>
            <w:tcW w:w="1822" w:type="dxa"/>
            <w:hideMark/>
          </w:tcPr>
          <w:p w14:paraId="1CC1718B" w14:textId="77777777" w:rsidR="0005464E" w:rsidRPr="0005464E" w:rsidRDefault="0005464E" w:rsidP="0005464E">
            <w:r w:rsidRPr="0005464E">
              <w:t>ARL (Administradora de riegos laborales)</w:t>
            </w:r>
            <w:r w:rsidRPr="0005464E">
              <w:br/>
              <w:t>(de plan Prepago)</w:t>
            </w:r>
          </w:p>
        </w:tc>
        <w:tc>
          <w:tcPr>
            <w:tcW w:w="3803" w:type="dxa"/>
            <w:hideMark/>
          </w:tcPr>
          <w:p w14:paraId="442DB617" w14:textId="0A5AC937" w:rsidR="0005464E" w:rsidRPr="0005464E" w:rsidRDefault="0005464E" w:rsidP="0005464E">
            <w:r w:rsidRPr="0005464E">
              <w:t xml:space="preserve">Este actor </w:t>
            </w:r>
            <w:r w:rsidR="00084497" w:rsidRPr="0005464E">
              <w:t>tendrá</w:t>
            </w:r>
            <w:r w:rsidRPr="0005464E">
              <w:t xml:space="preserve"> acceso </w:t>
            </w:r>
            <w:r w:rsidR="00084497" w:rsidRPr="0005464E">
              <w:t>también</w:t>
            </w:r>
            <w:r w:rsidRPr="0005464E">
              <w:t xml:space="preserve"> los datos de actividad de los empleados con sus pausas activas, y especialmente </w:t>
            </w:r>
            <w:r w:rsidR="00084497" w:rsidRPr="0005464E">
              <w:t>tendrán</w:t>
            </w:r>
            <w:r w:rsidRPr="0005464E">
              <w:t xml:space="preserve"> acceso a los reportes de incapacidad que sean aceptados por parte del Talento Humano de la empresa.</w:t>
            </w:r>
          </w:p>
        </w:tc>
        <w:tc>
          <w:tcPr>
            <w:tcW w:w="1135" w:type="dxa"/>
            <w:hideMark/>
          </w:tcPr>
          <w:p w14:paraId="28AF6CF8" w14:textId="77777777" w:rsidR="0005464E" w:rsidRPr="0005464E" w:rsidRDefault="0005464E">
            <w:r w:rsidRPr="0005464E">
              <w:t> </w:t>
            </w:r>
          </w:p>
        </w:tc>
        <w:tc>
          <w:tcPr>
            <w:tcW w:w="1542" w:type="dxa"/>
            <w:hideMark/>
          </w:tcPr>
          <w:p w14:paraId="6CF42D0C" w14:textId="77777777" w:rsidR="0005464E" w:rsidRPr="0005464E" w:rsidRDefault="0005464E">
            <w:r w:rsidRPr="0005464E">
              <w:t> </w:t>
            </w:r>
          </w:p>
        </w:tc>
      </w:tr>
      <w:tr w:rsidR="0005464E" w:rsidRPr="0005464E" w14:paraId="78C02580" w14:textId="77777777" w:rsidTr="00084497">
        <w:trPr>
          <w:trHeight w:val="1620"/>
        </w:trPr>
        <w:tc>
          <w:tcPr>
            <w:tcW w:w="1048" w:type="dxa"/>
            <w:hideMark/>
          </w:tcPr>
          <w:p w14:paraId="05CEF63C" w14:textId="77777777" w:rsidR="0005464E" w:rsidRPr="0005464E" w:rsidRDefault="0005464E" w:rsidP="0005464E">
            <w:r w:rsidRPr="0005464E">
              <w:t>ACT4</w:t>
            </w:r>
          </w:p>
        </w:tc>
        <w:tc>
          <w:tcPr>
            <w:tcW w:w="1822" w:type="dxa"/>
            <w:hideMark/>
          </w:tcPr>
          <w:p w14:paraId="6FC8FFFC" w14:textId="77777777" w:rsidR="0005464E" w:rsidRPr="0005464E" w:rsidRDefault="0005464E" w:rsidP="0005464E">
            <w:r w:rsidRPr="0005464E">
              <w:t>Empleados</w:t>
            </w:r>
          </w:p>
        </w:tc>
        <w:tc>
          <w:tcPr>
            <w:tcW w:w="3803" w:type="dxa"/>
            <w:hideMark/>
          </w:tcPr>
          <w:p w14:paraId="0D115C7D" w14:textId="69D41D50" w:rsidR="0005464E" w:rsidRPr="0005464E" w:rsidRDefault="0005464E" w:rsidP="0005464E">
            <w:r w:rsidRPr="0005464E">
              <w:t xml:space="preserve">Este actor </w:t>
            </w:r>
            <w:r w:rsidR="00084497" w:rsidRPr="0005464E">
              <w:t>podrá</w:t>
            </w:r>
            <w:r w:rsidRPr="0005464E">
              <w:t xml:space="preserve"> realizar las actividades de pausas activas enfocadas en la mejora de su salud en el trabajo y poder reportar </w:t>
            </w:r>
            <w:r w:rsidR="00084497" w:rsidRPr="0005464E">
              <w:t>algún</w:t>
            </w:r>
            <w:r w:rsidRPr="0005464E">
              <w:t xml:space="preserve"> inconveniente de salud que </w:t>
            </w:r>
            <w:r w:rsidR="00084497" w:rsidRPr="0005464E">
              <w:t>esté</w:t>
            </w:r>
            <w:r w:rsidRPr="0005464E">
              <w:t xml:space="preserve"> presente.</w:t>
            </w:r>
          </w:p>
        </w:tc>
        <w:tc>
          <w:tcPr>
            <w:tcW w:w="1135" w:type="dxa"/>
            <w:hideMark/>
          </w:tcPr>
          <w:p w14:paraId="6E15D749" w14:textId="77777777" w:rsidR="0005464E" w:rsidRPr="0005464E" w:rsidRDefault="0005464E">
            <w:r w:rsidRPr="0005464E">
              <w:t> </w:t>
            </w:r>
          </w:p>
        </w:tc>
        <w:tc>
          <w:tcPr>
            <w:tcW w:w="1542" w:type="dxa"/>
            <w:hideMark/>
          </w:tcPr>
          <w:p w14:paraId="56F10E58" w14:textId="77777777" w:rsidR="0005464E" w:rsidRPr="0005464E" w:rsidRDefault="0005464E">
            <w:r w:rsidRPr="0005464E">
              <w:t> </w:t>
            </w:r>
          </w:p>
        </w:tc>
      </w:tr>
      <w:tr w:rsidR="0005464E" w:rsidRPr="0005464E" w14:paraId="13F6C809" w14:textId="77777777" w:rsidTr="00084497">
        <w:trPr>
          <w:trHeight w:val="900"/>
        </w:trPr>
        <w:tc>
          <w:tcPr>
            <w:tcW w:w="1048" w:type="dxa"/>
            <w:hideMark/>
          </w:tcPr>
          <w:p w14:paraId="7E6B900A" w14:textId="77777777" w:rsidR="0005464E" w:rsidRPr="0005464E" w:rsidRDefault="0005464E" w:rsidP="0005464E">
            <w:r w:rsidRPr="0005464E">
              <w:t>ACT5</w:t>
            </w:r>
          </w:p>
        </w:tc>
        <w:tc>
          <w:tcPr>
            <w:tcW w:w="1822" w:type="dxa"/>
            <w:hideMark/>
          </w:tcPr>
          <w:p w14:paraId="7F81C93D" w14:textId="77777777" w:rsidR="0005464E" w:rsidRPr="0005464E" w:rsidRDefault="0005464E" w:rsidP="0005464E">
            <w:r w:rsidRPr="0005464E">
              <w:t>AplicacionMovil</w:t>
            </w:r>
          </w:p>
        </w:tc>
        <w:tc>
          <w:tcPr>
            <w:tcW w:w="3803" w:type="dxa"/>
            <w:hideMark/>
          </w:tcPr>
          <w:p w14:paraId="311221DF" w14:textId="6B529F7B" w:rsidR="0005464E" w:rsidRPr="0005464E" w:rsidRDefault="0005464E" w:rsidP="0005464E">
            <w:r w:rsidRPr="0005464E">
              <w:t xml:space="preserve">Este actor/componente </w:t>
            </w:r>
            <w:r w:rsidR="00084497" w:rsidRPr="0005464E">
              <w:t>será</w:t>
            </w:r>
            <w:r w:rsidRPr="0005464E">
              <w:t xml:space="preserve"> el encargado de la muestra de los contenidos de las pausas activas a los empleados</w:t>
            </w:r>
          </w:p>
        </w:tc>
        <w:tc>
          <w:tcPr>
            <w:tcW w:w="1135" w:type="dxa"/>
            <w:hideMark/>
          </w:tcPr>
          <w:p w14:paraId="1FAA3378" w14:textId="77777777" w:rsidR="0005464E" w:rsidRPr="0005464E" w:rsidRDefault="0005464E">
            <w:r w:rsidRPr="0005464E">
              <w:t> </w:t>
            </w:r>
          </w:p>
        </w:tc>
        <w:tc>
          <w:tcPr>
            <w:tcW w:w="1542" w:type="dxa"/>
            <w:hideMark/>
          </w:tcPr>
          <w:p w14:paraId="5F8532B2" w14:textId="77777777" w:rsidR="0005464E" w:rsidRPr="0005464E" w:rsidRDefault="0005464E">
            <w:r w:rsidRPr="0005464E">
              <w:t> </w:t>
            </w:r>
          </w:p>
        </w:tc>
      </w:tr>
      <w:tr w:rsidR="0005464E" w:rsidRPr="0005464E" w14:paraId="0818158D" w14:textId="77777777" w:rsidTr="00084497">
        <w:trPr>
          <w:trHeight w:val="600"/>
        </w:trPr>
        <w:tc>
          <w:tcPr>
            <w:tcW w:w="1048" w:type="dxa"/>
            <w:hideMark/>
          </w:tcPr>
          <w:p w14:paraId="7D64ADEC" w14:textId="77777777" w:rsidR="0005464E" w:rsidRPr="0005464E" w:rsidRDefault="0005464E" w:rsidP="0005464E">
            <w:r w:rsidRPr="0005464E">
              <w:t>ACT6</w:t>
            </w:r>
          </w:p>
        </w:tc>
        <w:tc>
          <w:tcPr>
            <w:tcW w:w="1822" w:type="dxa"/>
            <w:hideMark/>
          </w:tcPr>
          <w:p w14:paraId="1A7140D4" w14:textId="77777777" w:rsidR="0005464E" w:rsidRPr="0005464E" w:rsidRDefault="0005464E" w:rsidP="0005464E">
            <w:r w:rsidRPr="0005464E">
              <w:t>AplicacionWeb</w:t>
            </w:r>
          </w:p>
        </w:tc>
        <w:tc>
          <w:tcPr>
            <w:tcW w:w="3803" w:type="dxa"/>
            <w:hideMark/>
          </w:tcPr>
          <w:p w14:paraId="05D0D5DE" w14:textId="5FAD5B59" w:rsidR="0005464E" w:rsidRPr="0005464E" w:rsidRDefault="0005464E" w:rsidP="0005464E">
            <w:r w:rsidRPr="0005464E">
              <w:t xml:space="preserve">Este actor/componente </w:t>
            </w:r>
            <w:r w:rsidR="00084497" w:rsidRPr="0005464E">
              <w:t>será</w:t>
            </w:r>
            <w:r w:rsidRPr="0005464E">
              <w:t xml:space="preserve"> el encargado de la </w:t>
            </w:r>
            <w:r w:rsidR="00084497" w:rsidRPr="0005464E">
              <w:t>gestión</w:t>
            </w:r>
            <w:r w:rsidRPr="0005464E">
              <w:t xml:space="preserve"> de los datos de los empleados, Talento Humano y ARL que </w:t>
            </w:r>
            <w:r w:rsidR="00084497" w:rsidRPr="0005464E">
              <w:t>tendrán</w:t>
            </w:r>
            <w:r w:rsidRPr="0005464E">
              <w:t xml:space="preserve"> acceso al sistema</w:t>
            </w:r>
          </w:p>
        </w:tc>
        <w:tc>
          <w:tcPr>
            <w:tcW w:w="1135" w:type="dxa"/>
            <w:hideMark/>
          </w:tcPr>
          <w:p w14:paraId="37A958C0" w14:textId="77777777" w:rsidR="0005464E" w:rsidRPr="0005464E" w:rsidRDefault="0005464E">
            <w:r w:rsidRPr="0005464E">
              <w:t> </w:t>
            </w:r>
          </w:p>
        </w:tc>
        <w:tc>
          <w:tcPr>
            <w:tcW w:w="1542" w:type="dxa"/>
            <w:hideMark/>
          </w:tcPr>
          <w:p w14:paraId="76BE92F1" w14:textId="77777777" w:rsidR="0005464E" w:rsidRPr="0005464E" w:rsidRDefault="0005464E" w:rsidP="00F4468B">
            <w:pPr>
              <w:keepNext/>
            </w:pPr>
            <w:r w:rsidRPr="0005464E">
              <w:t> </w:t>
            </w:r>
          </w:p>
        </w:tc>
      </w:tr>
    </w:tbl>
    <w:p w14:paraId="39767163" w14:textId="03FF0D4F" w:rsidR="0005464E" w:rsidRDefault="00F4468B" w:rsidP="00F4468B">
      <w:pPr>
        <w:pStyle w:val="Descripcin"/>
      </w:pPr>
      <w:r>
        <w:t xml:space="preserve">Tabla </w:t>
      </w:r>
      <w:fldSimple w:instr=" SEQ Tabla \* ARABIC ">
        <w:r w:rsidR="002B65BF">
          <w:rPr>
            <w:noProof/>
          </w:rPr>
          <w:t>57</w:t>
        </w:r>
      </w:fldSimple>
      <w:r>
        <w:t>Actores que tendrán interacción o un papel dentro del sistema de APPAUSA</w:t>
      </w:r>
    </w:p>
    <w:p w14:paraId="5B2F9C8C" w14:textId="58D2982C" w:rsidR="00084497" w:rsidRDefault="00084497" w:rsidP="00B26886">
      <w:pPr>
        <w:pStyle w:val="Ttulo2"/>
      </w:pPr>
      <w:bookmarkStart w:id="287" w:name="_Toc56802445"/>
      <w:r>
        <w:t>Conceptos</w:t>
      </w:r>
      <w:bookmarkEnd w:id="287"/>
    </w:p>
    <w:tbl>
      <w:tblPr>
        <w:tblStyle w:val="Tablaconcuadrcula"/>
        <w:tblW w:w="0" w:type="auto"/>
        <w:tblLook w:val="04A0" w:firstRow="1" w:lastRow="0" w:firstColumn="1" w:lastColumn="0" w:noHBand="0" w:noVBand="1"/>
      </w:tblPr>
      <w:tblGrid>
        <w:gridCol w:w="1312"/>
        <w:gridCol w:w="1895"/>
        <w:gridCol w:w="4370"/>
        <w:gridCol w:w="1773"/>
      </w:tblGrid>
      <w:tr w:rsidR="00084497" w:rsidRPr="00084497" w14:paraId="5534F013" w14:textId="77777777" w:rsidTr="00084497">
        <w:trPr>
          <w:trHeight w:val="450"/>
        </w:trPr>
        <w:tc>
          <w:tcPr>
            <w:tcW w:w="1340" w:type="dxa"/>
            <w:hideMark/>
          </w:tcPr>
          <w:p w14:paraId="3E8480F4" w14:textId="77777777" w:rsidR="00084497" w:rsidRPr="00084497" w:rsidRDefault="00084497" w:rsidP="00084497">
            <w:pPr>
              <w:rPr>
                <w:b/>
                <w:bCs/>
              </w:rPr>
            </w:pPr>
            <w:r w:rsidRPr="00084497">
              <w:rPr>
                <w:b/>
                <w:bCs/>
              </w:rPr>
              <w:t>Código Concepto</w:t>
            </w:r>
          </w:p>
        </w:tc>
        <w:tc>
          <w:tcPr>
            <w:tcW w:w="2240" w:type="dxa"/>
            <w:hideMark/>
          </w:tcPr>
          <w:p w14:paraId="7C53E1A2" w14:textId="77777777" w:rsidR="00084497" w:rsidRPr="00084497" w:rsidRDefault="00084497" w:rsidP="00084497">
            <w:pPr>
              <w:rPr>
                <w:b/>
                <w:bCs/>
              </w:rPr>
            </w:pPr>
            <w:r w:rsidRPr="00084497">
              <w:rPr>
                <w:b/>
                <w:bCs/>
              </w:rPr>
              <w:t>Concepto / Acción</w:t>
            </w:r>
          </w:p>
        </w:tc>
        <w:tc>
          <w:tcPr>
            <w:tcW w:w="8100" w:type="dxa"/>
            <w:hideMark/>
          </w:tcPr>
          <w:p w14:paraId="3904119E" w14:textId="77777777" w:rsidR="00084497" w:rsidRPr="00084497" w:rsidRDefault="00084497" w:rsidP="00084497">
            <w:pPr>
              <w:rPr>
                <w:b/>
                <w:bCs/>
              </w:rPr>
            </w:pPr>
            <w:r w:rsidRPr="00084497">
              <w:rPr>
                <w:b/>
                <w:bCs/>
              </w:rPr>
              <w:t>Descripción</w:t>
            </w:r>
          </w:p>
        </w:tc>
        <w:tc>
          <w:tcPr>
            <w:tcW w:w="2780" w:type="dxa"/>
            <w:hideMark/>
          </w:tcPr>
          <w:p w14:paraId="6C24A759" w14:textId="77777777" w:rsidR="00084497" w:rsidRPr="00084497" w:rsidRDefault="00084497" w:rsidP="00084497">
            <w:pPr>
              <w:rPr>
                <w:b/>
                <w:bCs/>
              </w:rPr>
            </w:pPr>
            <w:r w:rsidRPr="00084497">
              <w:rPr>
                <w:b/>
                <w:bCs/>
              </w:rPr>
              <w:t xml:space="preserve">Control cambios revisión </w:t>
            </w:r>
          </w:p>
        </w:tc>
      </w:tr>
      <w:tr w:rsidR="00084497" w:rsidRPr="00084497" w14:paraId="05689A4F" w14:textId="77777777" w:rsidTr="00084497">
        <w:trPr>
          <w:trHeight w:val="765"/>
        </w:trPr>
        <w:tc>
          <w:tcPr>
            <w:tcW w:w="1340" w:type="dxa"/>
            <w:hideMark/>
          </w:tcPr>
          <w:p w14:paraId="6AEAF4B9" w14:textId="77777777" w:rsidR="00084497" w:rsidRPr="00084497" w:rsidRDefault="00084497" w:rsidP="00084497">
            <w:r w:rsidRPr="00084497">
              <w:t>CO1</w:t>
            </w:r>
          </w:p>
        </w:tc>
        <w:tc>
          <w:tcPr>
            <w:tcW w:w="2240" w:type="dxa"/>
            <w:hideMark/>
          </w:tcPr>
          <w:p w14:paraId="52BB45A8" w14:textId="77777777" w:rsidR="00084497" w:rsidRPr="00084497" w:rsidRDefault="00084497" w:rsidP="00084497">
            <w:r w:rsidRPr="00084497">
              <w:t>Pausa Activa</w:t>
            </w:r>
          </w:p>
        </w:tc>
        <w:tc>
          <w:tcPr>
            <w:tcW w:w="8100" w:type="dxa"/>
            <w:hideMark/>
          </w:tcPr>
          <w:p w14:paraId="756C1FF6" w14:textId="66761D14" w:rsidR="00084497" w:rsidRPr="00084497" w:rsidRDefault="00084497" w:rsidP="00084497">
            <w:r w:rsidRPr="00084497">
              <w:t>Actividad física que realiza un trabajador en su jornada laboral con el fin de generar un espacio de esparcimiento y de ruptura de la rutina con el fin de la prevención de problemas de salud generadas por la labor que desempeñe el trabajador.</w:t>
            </w:r>
          </w:p>
        </w:tc>
        <w:tc>
          <w:tcPr>
            <w:tcW w:w="2780" w:type="dxa"/>
            <w:hideMark/>
          </w:tcPr>
          <w:p w14:paraId="501309B7" w14:textId="77777777" w:rsidR="00084497" w:rsidRPr="00084497" w:rsidRDefault="00084497">
            <w:r w:rsidRPr="00084497">
              <w:t> </w:t>
            </w:r>
          </w:p>
        </w:tc>
      </w:tr>
      <w:tr w:rsidR="00084497" w:rsidRPr="00084497" w14:paraId="39156D35" w14:textId="77777777" w:rsidTr="00084497">
        <w:trPr>
          <w:trHeight w:val="765"/>
        </w:trPr>
        <w:tc>
          <w:tcPr>
            <w:tcW w:w="1340" w:type="dxa"/>
            <w:hideMark/>
          </w:tcPr>
          <w:p w14:paraId="18F48099" w14:textId="77777777" w:rsidR="00084497" w:rsidRPr="00084497" w:rsidRDefault="00084497" w:rsidP="00084497">
            <w:r w:rsidRPr="00084497">
              <w:lastRenderedPageBreak/>
              <w:t>CO2</w:t>
            </w:r>
          </w:p>
        </w:tc>
        <w:tc>
          <w:tcPr>
            <w:tcW w:w="2240" w:type="dxa"/>
            <w:hideMark/>
          </w:tcPr>
          <w:p w14:paraId="76F63463" w14:textId="167011FB" w:rsidR="00084497" w:rsidRPr="00084497" w:rsidRDefault="00084497" w:rsidP="00084497">
            <w:r w:rsidRPr="00084497">
              <w:t>Gamificación</w:t>
            </w:r>
          </w:p>
        </w:tc>
        <w:tc>
          <w:tcPr>
            <w:tcW w:w="8100" w:type="dxa"/>
            <w:hideMark/>
          </w:tcPr>
          <w:p w14:paraId="5E44ACC1" w14:textId="7CE618ED" w:rsidR="00084497" w:rsidRPr="00084497" w:rsidRDefault="00084497" w:rsidP="00084497">
            <w:r w:rsidRPr="00084497">
              <w:t>Conjunto de técnicas propias de los juegos las cuales buscas generar un impacto positivo, como motivación o cambios de conducta positivos sobre las personas que sean usados</w:t>
            </w:r>
          </w:p>
        </w:tc>
        <w:tc>
          <w:tcPr>
            <w:tcW w:w="2780" w:type="dxa"/>
            <w:hideMark/>
          </w:tcPr>
          <w:p w14:paraId="0BA44C72" w14:textId="77777777" w:rsidR="00084497" w:rsidRPr="00084497" w:rsidRDefault="00084497">
            <w:r w:rsidRPr="00084497">
              <w:t> </w:t>
            </w:r>
          </w:p>
        </w:tc>
      </w:tr>
      <w:tr w:rsidR="00084497" w:rsidRPr="00084497" w14:paraId="4793AEA5" w14:textId="77777777" w:rsidTr="00084497">
        <w:trPr>
          <w:trHeight w:val="765"/>
        </w:trPr>
        <w:tc>
          <w:tcPr>
            <w:tcW w:w="1340" w:type="dxa"/>
            <w:hideMark/>
          </w:tcPr>
          <w:p w14:paraId="060B6226" w14:textId="77777777" w:rsidR="00084497" w:rsidRPr="00084497" w:rsidRDefault="00084497" w:rsidP="00084497">
            <w:r w:rsidRPr="00084497">
              <w:t>CO3</w:t>
            </w:r>
          </w:p>
        </w:tc>
        <w:tc>
          <w:tcPr>
            <w:tcW w:w="2240" w:type="dxa"/>
            <w:hideMark/>
          </w:tcPr>
          <w:p w14:paraId="7DC101C0" w14:textId="77777777" w:rsidR="00084497" w:rsidRPr="00084497" w:rsidRDefault="00084497" w:rsidP="00084497">
            <w:r w:rsidRPr="00084497">
              <w:t>Sistema de recompensas</w:t>
            </w:r>
          </w:p>
        </w:tc>
        <w:tc>
          <w:tcPr>
            <w:tcW w:w="8100" w:type="dxa"/>
            <w:hideMark/>
          </w:tcPr>
          <w:p w14:paraId="706D1A8F" w14:textId="77777777" w:rsidR="00084497" w:rsidRPr="00084497" w:rsidRDefault="00084497" w:rsidP="00084497">
            <w:r w:rsidRPr="00084497">
              <w:t>Conjunto de mecanismos encargados de generar sensaciones positivas al realizar cierta actividad escalable, como lo son los juegos o actividades recreativas las cuales requieran que la persona que las realice use cierto esfuerzo para ganar algo.</w:t>
            </w:r>
          </w:p>
        </w:tc>
        <w:tc>
          <w:tcPr>
            <w:tcW w:w="2780" w:type="dxa"/>
            <w:hideMark/>
          </w:tcPr>
          <w:p w14:paraId="24A0CAE0" w14:textId="77777777" w:rsidR="00084497" w:rsidRPr="00084497" w:rsidRDefault="00084497">
            <w:r w:rsidRPr="00084497">
              <w:t> </w:t>
            </w:r>
          </w:p>
        </w:tc>
      </w:tr>
      <w:tr w:rsidR="00084497" w:rsidRPr="00084497" w14:paraId="3B4CB318" w14:textId="77777777" w:rsidTr="00084497">
        <w:trPr>
          <w:trHeight w:val="510"/>
        </w:trPr>
        <w:tc>
          <w:tcPr>
            <w:tcW w:w="1340" w:type="dxa"/>
            <w:hideMark/>
          </w:tcPr>
          <w:p w14:paraId="079FBD6C" w14:textId="77777777" w:rsidR="00084497" w:rsidRPr="00084497" w:rsidRDefault="00084497" w:rsidP="00084497">
            <w:r w:rsidRPr="00084497">
              <w:t>CO4</w:t>
            </w:r>
          </w:p>
        </w:tc>
        <w:tc>
          <w:tcPr>
            <w:tcW w:w="2240" w:type="dxa"/>
            <w:hideMark/>
          </w:tcPr>
          <w:p w14:paraId="163284AB" w14:textId="77777777" w:rsidR="00084497" w:rsidRPr="00084497" w:rsidRDefault="00084497" w:rsidP="00084497">
            <w:r w:rsidRPr="00084497">
              <w:t>Incapacidad</w:t>
            </w:r>
          </w:p>
        </w:tc>
        <w:tc>
          <w:tcPr>
            <w:tcW w:w="8100" w:type="dxa"/>
            <w:hideMark/>
          </w:tcPr>
          <w:p w14:paraId="2B1862F2" w14:textId="07C266F2" w:rsidR="00084497" w:rsidRPr="00084497" w:rsidRDefault="00084497" w:rsidP="00084497">
            <w:r w:rsidRPr="00084497">
              <w:t>Perdida parcial de las habilidades de una persona, ya sea por enfermedades de distinto tipo o lesiones generadas por accidentes.</w:t>
            </w:r>
          </w:p>
        </w:tc>
        <w:tc>
          <w:tcPr>
            <w:tcW w:w="2780" w:type="dxa"/>
            <w:hideMark/>
          </w:tcPr>
          <w:p w14:paraId="6198BB0C" w14:textId="77777777" w:rsidR="00084497" w:rsidRPr="00084497" w:rsidRDefault="00084497">
            <w:r w:rsidRPr="00084497">
              <w:t> </w:t>
            </w:r>
          </w:p>
        </w:tc>
      </w:tr>
      <w:tr w:rsidR="00084497" w:rsidRPr="00084497" w14:paraId="33DFD0E4" w14:textId="77777777" w:rsidTr="00084497">
        <w:trPr>
          <w:trHeight w:val="765"/>
        </w:trPr>
        <w:tc>
          <w:tcPr>
            <w:tcW w:w="1340" w:type="dxa"/>
            <w:hideMark/>
          </w:tcPr>
          <w:p w14:paraId="087F839A" w14:textId="77777777" w:rsidR="00084497" w:rsidRPr="00084497" w:rsidRDefault="00084497" w:rsidP="00084497">
            <w:r w:rsidRPr="00084497">
              <w:t>CO5</w:t>
            </w:r>
          </w:p>
        </w:tc>
        <w:tc>
          <w:tcPr>
            <w:tcW w:w="2240" w:type="dxa"/>
            <w:hideMark/>
          </w:tcPr>
          <w:p w14:paraId="1EE8634B" w14:textId="77777777" w:rsidR="00084497" w:rsidRPr="00084497" w:rsidRDefault="00084497" w:rsidP="00084497">
            <w:r w:rsidRPr="00084497">
              <w:t>Salud Ocupacional</w:t>
            </w:r>
          </w:p>
        </w:tc>
        <w:tc>
          <w:tcPr>
            <w:tcW w:w="8100" w:type="dxa"/>
            <w:hideMark/>
          </w:tcPr>
          <w:p w14:paraId="5435FE80" w14:textId="25F638A7" w:rsidR="00084497" w:rsidRPr="00084497" w:rsidRDefault="00084497" w:rsidP="00084497">
            <w:r w:rsidRPr="00084497">
              <w:t>Conjunto de habilidades o técnicas las cuales se aplican dentro de un entorno laboral enfocadas en la mejora continua del bienestar físico, mental y social de los empleados de una empresa.</w:t>
            </w:r>
          </w:p>
        </w:tc>
        <w:tc>
          <w:tcPr>
            <w:tcW w:w="2780" w:type="dxa"/>
            <w:hideMark/>
          </w:tcPr>
          <w:p w14:paraId="36714E91" w14:textId="77777777" w:rsidR="00084497" w:rsidRPr="00084497" w:rsidRDefault="00084497">
            <w:r w:rsidRPr="00084497">
              <w:t> </w:t>
            </w:r>
          </w:p>
        </w:tc>
      </w:tr>
      <w:tr w:rsidR="00084497" w:rsidRPr="00084497" w14:paraId="04FB9F35" w14:textId="77777777" w:rsidTr="00084497">
        <w:trPr>
          <w:trHeight w:val="765"/>
        </w:trPr>
        <w:tc>
          <w:tcPr>
            <w:tcW w:w="1340" w:type="dxa"/>
            <w:hideMark/>
          </w:tcPr>
          <w:p w14:paraId="2C5D87DB" w14:textId="77777777" w:rsidR="00084497" w:rsidRPr="00084497" w:rsidRDefault="00084497" w:rsidP="00084497">
            <w:r w:rsidRPr="00084497">
              <w:t>CO6</w:t>
            </w:r>
          </w:p>
        </w:tc>
        <w:tc>
          <w:tcPr>
            <w:tcW w:w="2240" w:type="dxa"/>
            <w:hideMark/>
          </w:tcPr>
          <w:p w14:paraId="1B31ABE9" w14:textId="77777777" w:rsidR="00084497" w:rsidRPr="00084497" w:rsidRDefault="00084497" w:rsidP="00084497">
            <w:r w:rsidRPr="00084497">
              <w:t>Cuenta</w:t>
            </w:r>
          </w:p>
        </w:tc>
        <w:tc>
          <w:tcPr>
            <w:tcW w:w="8100" w:type="dxa"/>
            <w:hideMark/>
          </w:tcPr>
          <w:p w14:paraId="5B9CCAD5" w14:textId="0817D32B" w:rsidR="00084497" w:rsidRPr="00084497" w:rsidRDefault="00084497" w:rsidP="00084497">
            <w:r w:rsidRPr="00084497">
              <w:t>Sera el conjunto de datos de un usuario, los cuales les permitirán tener acceso a ciertas funcionalidades del sistema, esto con el fin de tener control de la seguridad de la información de los datos y la integridad del sistema.</w:t>
            </w:r>
          </w:p>
        </w:tc>
        <w:tc>
          <w:tcPr>
            <w:tcW w:w="2780" w:type="dxa"/>
            <w:hideMark/>
          </w:tcPr>
          <w:p w14:paraId="291E2845" w14:textId="77777777" w:rsidR="00084497" w:rsidRPr="00084497" w:rsidRDefault="00084497">
            <w:r w:rsidRPr="00084497">
              <w:t> </w:t>
            </w:r>
          </w:p>
        </w:tc>
      </w:tr>
      <w:tr w:rsidR="00084497" w:rsidRPr="00084497" w14:paraId="6ADCDEE0" w14:textId="77777777" w:rsidTr="00084497">
        <w:trPr>
          <w:trHeight w:val="255"/>
        </w:trPr>
        <w:tc>
          <w:tcPr>
            <w:tcW w:w="1340" w:type="dxa"/>
            <w:hideMark/>
          </w:tcPr>
          <w:p w14:paraId="44177A50" w14:textId="77777777" w:rsidR="00084497" w:rsidRPr="00084497" w:rsidRDefault="00084497" w:rsidP="00084497">
            <w:r w:rsidRPr="00084497">
              <w:t>CO7</w:t>
            </w:r>
          </w:p>
        </w:tc>
        <w:tc>
          <w:tcPr>
            <w:tcW w:w="2240" w:type="dxa"/>
            <w:hideMark/>
          </w:tcPr>
          <w:p w14:paraId="53BC2288" w14:textId="77777777" w:rsidR="00084497" w:rsidRPr="00084497" w:rsidRDefault="00084497" w:rsidP="00084497">
            <w:r w:rsidRPr="00084497">
              <w:t>Usuario</w:t>
            </w:r>
          </w:p>
        </w:tc>
        <w:tc>
          <w:tcPr>
            <w:tcW w:w="8100" w:type="dxa"/>
            <w:hideMark/>
          </w:tcPr>
          <w:p w14:paraId="7385A294" w14:textId="740EED6E" w:rsidR="00084497" w:rsidRPr="00084497" w:rsidRDefault="00084497" w:rsidP="00084497">
            <w:r w:rsidRPr="00084497">
              <w:t>Toda persona que tendrá acceso al sistema de Appausa</w:t>
            </w:r>
          </w:p>
        </w:tc>
        <w:tc>
          <w:tcPr>
            <w:tcW w:w="2780" w:type="dxa"/>
            <w:hideMark/>
          </w:tcPr>
          <w:p w14:paraId="68BB0C89" w14:textId="77777777" w:rsidR="00084497" w:rsidRPr="00084497" w:rsidRDefault="00084497">
            <w:r w:rsidRPr="00084497">
              <w:t> </w:t>
            </w:r>
          </w:p>
        </w:tc>
      </w:tr>
      <w:tr w:rsidR="00084497" w:rsidRPr="00084497" w14:paraId="7AF87908" w14:textId="77777777" w:rsidTr="00084497">
        <w:trPr>
          <w:trHeight w:val="765"/>
        </w:trPr>
        <w:tc>
          <w:tcPr>
            <w:tcW w:w="1340" w:type="dxa"/>
            <w:hideMark/>
          </w:tcPr>
          <w:p w14:paraId="365F21ED" w14:textId="77777777" w:rsidR="00084497" w:rsidRPr="00084497" w:rsidRDefault="00084497" w:rsidP="00084497">
            <w:r w:rsidRPr="00084497">
              <w:t>CO8</w:t>
            </w:r>
          </w:p>
        </w:tc>
        <w:tc>
          <w:tcPr>
            <w:tcW w:w="2240" w:type="dxa"/>
            <w:hideMark/>
          </w:tcPr>
          <w:p w14:paraId="7AA53FF6" w14:textId="77777777" w:rsidR="00084497" w:rsidRPr="00084497" w:rsidRDefault="00084497" w:rsidP="00084497">
            <w:r w:rsidRPr="00084497">
              <w:t>Rol</w:t>
            </w:r>
          </w:p>
        </w:tc>
        <w:tc>
          <w:tcPr>
            <w:tcW w:w="8100" w:type="dxa"/>
            <w:hideMark/>
          </w:tcPr>
          <w:p w14:paraId="3093A96B" w14:textId="091FC74C" w:rsidR="00084497" w:rsidRPr="00084497" w:rsidRDefault="00084497" w:rsidP="00084497">
            <w:r w:rsidRPr="00084497">
              <w:t>Conjunto de funcionalidades del sistema a las cuales tendrá acceso un usuario, esto delimitando el comportamiento que puede tener este último dentro del sistema y las distintas acciones que puede realizar.</w:t>
            </w:r>
          </w:p>
        </w:tc>
        <w:tc>
          <w:tcPr>
            <w:tcW w:w="2780" w:type="dxa"/>
            <w:hideMark/>
          </w:tcPr>
          <w:p w14:paraId="2BD73AD3" w14:textId="77777777" w:rsidR="00084497" w:rsidRPr="00084497" w:rsidRDefault="00084497">
            <w:r w:rsidRPr="00084497">
              <w:t> </w:t>
            </w:r>
          </w:p>
        </w:tc>
      </w:tr>
    </w:tbl>
    <w:p w14:paraId="2224BE48" w14:textId="232D5CD8" w:rsidR="00084497" w:rsidRDefault="00084497" w:rsidP="0005464E"/>
    <w:p w14:paraId="1E4F80B8" w14:textId="489E57DF" w:rsidR="00084497" w:rsidRDefault="00084497" w:rsidP="00B26886">
      <w:pPr>
        <w:pStyle w:val="Ttulo2"/>
      </w:pPr>
      <w:bookmarkStart w:id="288" w:name="_Toc56802446"/>
      <w:r>
        <w:t>Casos de Uso</w:t>
      </w:r>
      <w:bookmarkEnd w:id="288"/>
    </w:p>
    <w:tbl>
      <w:tblPr>
        <w:tblStyle w:val="Tablaconcuadrcula"/>
        <w:tblW w:w="0" w:type="auto"/>
        <w:tblLook w:val="04A0" w:firstRow="1" w:lastRow="0" w:firstColumn="1" w:lastColumn="0" w:noHBand="0" w:noVBand="1"/>
      </w:tblPr>
      <w:tblGrid>
        <w:gridCol w:w="1013"/>
        <w:gridCol w:w="1854"/>
        <w:gridCol w:w="2489"/>
        <w:gridCol w:w="2067"/>
        <w:gridCol w:w="1886"/>
      </w:tblGrid>
      <w:tr w:rsidR="00084497" w:rsidRPr="00084497" w14:paraId="5601F860" w14:textId="77777777" w:rsidTr="00084497">
        <w:trPr>
          <w:trHeight w:val="450"/>
        </w:trPr>
        <w:tc>
          <w:tcPr>
            <w:tcW w:w="1013" w:type="dxa"/>
            <w:hideMark/>
          </w:tcPr>
          <w:p w14:paraId="17C8FFFA" w14:textId="77777777" w:rsidR="00084497" w:rsidRPr="00084497" w:rsidRDefault="00084497" w:rsidP="00084497">
            <w:pPr>
              <w:rPr>
                <w:b/>
                <w:bCs/>
              </w:rPr>
            </w:pPr>
            <w:r w:rsidRPr="00084497">
              <w:rPr>
                <w:b/>
                <w:bCs/>
              </w:rPr>
              <w:t>Código Caso de uso</w:t>
            </w:r>
          </w:p>
        </w:tc>
        <w:tc>
          <w:tcPr>
            <w:tcW w:w="1676" w:type="dxa"/>
            <w:hideMark/>
          </w:tcPr>
          <w:p w14:paraId="1510DB3C" w14:textId="77777777" w:rsidR="00084497" w:rsidRPr="00084497" w:rsidRDefault="00084497" w:rsidP="00084497">
            <w:pPr>
              <w:rPr>
                <w:b/>
                <w:bCs/>
              </w:rPr>
            </w:pPr>
            <w:r w:rsidRPr="00084497">
              <w:rPr>
                <w:b/>
                <w:bCs/>
              </w:rPr>
              <w:t>Caso de uso</w:t>
            </w:r>
          </w:p>
        </w:tc>
        <w:tc>
          <w:tcPr>
            <w:tcW w:w="2489" w:type="dxa"/>
            <w:hideMark/>
          </w:tcPr>
          <w:p w14:paraId="42B7563A" w14:textId="77777777" w:rsidR="00084497" w:rsidRPr="00084497" w:rsidRDefault="00084497" w:rsidP="00084497">
            <w:pPr>
              <w:rPr>
                <w:b/>
                <w:bCs/>
              </w:rPr>
            </w:pPr>
            <w:r w:rsidRPr="00084497">
              <w:rPr>
                <w:b/>
                <w:bCs/>
              </w:rPr>
              <w:t>Descripción</w:t>
            </w:r>
          </w:p>
        </w:tc>
        <w:tc>
          <w:tcPr>
            <w:tcW w:w="2067" w:type="dxa"/>
            <w:hideMark/>
          </w:tcPr>
          <w:p w14:paraId="0E73C936" w14:textId="77777777" w:rsidR="00084497" w:rsidRPr="00084497" w:rsidRDefault="00084497" w:rsidP="00084497">
            <w:pPr>
              <w:rPr>
                <w:b/>
                <w:bCs/>
              </w:rPr>
            </w:pPr>
            <w:r w:rsidRPr="00084497">
              <w:rPr>
                <w:b/>
                <w:bCs/>
              </w:rPr>
              <w:t>Criterios de aceptación</w:t>
            </w:r>
          </w:p>
        </w:tc>
        <w:tc>
          <w:tcPr>
            <w:tcW w:w="1886" w:type="dxa"/>
            <w:hideMark/>
          </w:tcPr>
          <w:p w14:paraId="0AFAE3CD" w14:textId="77777777" w:rsidR="00084497" w:rsidRPr="00084497" w:rsidRDefault="00084497" w:rsidP="00084497">
            <w:pPr>
              <w:rPr>
                <w:b/>
                <w:bCs/>
              </w:rPr>
            </w:pPr>
            <w:r w:rsidRPr="00084497">
              <w:rPr>
                <w:b/>
                <w:bCs/>
              </w:rPr>
              <w:t>Modulo</w:t>
            </w:r>
          </w:p>
        </w:tc>
      </w:tr>
      <w:tr w:rsidR="00084497" w:rsidRPr="00084497" w14:paraId="27D54E27" w14:textId="77777777" w:rsidTr="00084497">
        <w:trPr>
          <w:trHeight w:val="2685"/>
        </w:trPr>
        <w:tc>
          <w:tcPr>
            <w:tcW w:w="1013" w:type="dxa"/>
            <w:hideMark/>
          </w:tcPr>
          <w:p w14:paraId="24A270F7" w14:textId="77777777" w:rsidR="00084497" w:rsidRPr="00084497" w:rsidRDefault="00084497" w:rsidP="00084497">
            <w:r w:rsidRPr="00084497">
              <w:lastRenderedPageBreak/>
              <w:t>CU01</w:t>
            </w:r>
          </w:p>
        </w:tc>
        <w:tc>
          <w:tcPr>
            <w:tcW w:w="1676" w:type="dxa"/>
            <w:hideMark/>
          </w:tcPr>
          <w:p w14:paraId="06D47166" w14:textId="77777777" w:rsidR="00084497" w:rsidRPr="00084497" w:rsidRDefault="00084497" w:rsidP="00084497">
            <w:r w:rsidRPr="00084497">
              <w:t>Iniciar sesión</w:t>
            </w:r>
          </w:p>
        </w:tc>
        <w:tc>
          <w:tcPr>
            <w:tcW w:w="2489" w:type="dxa"/>
            <w:hideMark/>
          </w:tcPr>
          <w:p w14:paraId="1F0F1C57" w14:textId="720FC3FF" w:rsidR="00084497" w:rsidRPr="00084497" w:rsidRDefault="00084497" w:rsidP="00084497">
            <w:r w:rsidRPr="00084497">
              <w:t>Esta funcionalidad le permitirá el acceso a la aplicación a los usuarios que se encuentren previamente registrados, cabe resaltar la importancia de que las credenciales de usuario se encontraran encriptados para evitar el acceso no autorizado a los datos de los usuarios.</w:t>
            </w:r>
          </w:p>
        </w:tc>
        <w:tc>
          <w:tcPr>
            <w:tcW w:w="2067" w:type="dxa"/>
            <w:hideMark/>
          </w:tcPr>
          <w:p w14:paraId="21BEF79F" w14:textId="77777777" w:rsidR="00084497" w:rsidRPr="00084497" w:rsidRDefault="00084497">
            <w:r w:rsidRPr="00084497">
              <w:t>El usuario ingresa sus credenciales en los campos establecidos y pulsa el botón de [Ingresar]. El sistema verifica que las credenciales estén registradas en la base de datos, y de estarlo, verifica que estén asociadas a una cuenta registrada. Al reconocer la cuenta, verifica el rol asociado a ella y devuelve un True a la aplicación, indicando que el usuario identificado con las credenciales ingresadas puede acceder al sistema, y dependiendo de su rol, puede utilizar distintas partes de él.</w:t>
            </w:r>
          </w:p>
        </w:tc>
        <w:tc>
          <w:tcPr>
            <w:tcW w:w="1886" w:type="dxa"/>
            <w:noWrap/>
            <w:hideMark/>
          </w:tcPr>
          <w:p w14:paraId="362E4336" w14:textId="77777777" w:rsidR="00084497" w:rsidRPr="00084497" w:rsidRDefault="00084497">
            <w:r w:rsidRPr="00084497">
              <w:t>Cuentas</w:t>
            </w:r>
          </w:p>
        </w:tc>
      </w:tr>
      <w:tr w:rsidR="00084497" w:rsidRPr="00084497" w14:paraId="457B1748" w14:textId="77777777" w:rsidTr="00084497">
        <w:trPr>
          <w:trHeight w:val="2805"/>
        </w:trPr>
        <w:tc>
          <w:tcPr>
            <w:tcW w:w="1013" w:type="dxa"/>
            <w:hideMark/>
          </w:tcPr>
          <w:p w14:paraId="3D23F859" w14:textId="77777777" w:rsidR="00084497" w:rsidRPr="00084497" w:rsidRDefault="00084497" w:rsidP="00084497">
            <w:r w:rsidRPr="00084497">
              <w:t>CU02</w:t>
            </w:r>
          </w:p>
        </w:tc>
        <w:tc>
          <w:tcPr>
            <w:tcW w:w="1676" w:type="dxa"/>
            <w:hideMark/>
          </w:tcPr>
          <w:p w14:paraId="27FB416E" w14:textId="77777777" w:rsidR="00084497" w:rsidRPr="00084497" w:rsidRDefault="00084497" w:rsidP="00084497">
            <w:r w:rsidRPr="00084497">
              <w:t>Registrar empleado</w:t>
            </w:r>
          </w:p>
        </w:tc>
        <w:tc>
          <w:tcPr>
            <w:tcW w:w="2489" w:type="dxa"/>
            <w:hideMark/>
          </w:tcPr>
          <w:p w14:paraId="6D09DD4B" w14:textId="401FCC22" w:rsidR="00084497" w:rsidRPr="00084497" w:rsidRDefault="00084497" w:rsidP="00084497">
            <w:r w:rsidRPr="00084497">
              <w:t xml:space="preserve">Esta funcionalidad permitirá el ingreso de los datos de los empleados de cada empresa, en los cuales se </w:t>
            </w:r>
            <w:r w:rsidR="00B26886" w:rsidRPr="00084497">
              <w:t>almacenará</w:t>
            </w:r>
            <w:r w:rsidRPr="00084497">
              <w:t xml:space="preserve"> su número de documento, el tipo de documento, nombres, apellidos, fecha de nacimiento, edad, </w:t>
            </w:r>
            <w:r w:rsidRPr="00084497">
              <w:lastRenderedPageBreak/>
              <w:t>correo electrónico, teléfono, entre otros datos necesarios para las empresas.</w:t>
            </w:r>
          </w:p>
        </w:tc>
        <w:tc>
          <w:tcPr>
            <w:tcW w:w="2067" w:type="dxa"/>
            <w:hideMark/>
          </w:tcPr>
          <w:p w14:paraId="2E7B7943" w14:textId="1122C234" w:rsidR="00084497" w:rsidRPr="00084497" w:rsidRDefault="00084497">
            <w:r w:rsidRPr="00084497">
              <w:lastRenderedPageBreak/>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1E7D249" w14:textId="77777777" w:rsidR="00084497" w:rsidRPr="00084497" w:rsidRDefault="00084497">
            <w:r w:rsidRPr="00084497">
              <w:lastRenderedPageBreak/>
              <w:t>Empleados</w:t>
            </w:r>
          </w:p>
        </w:tc>
      </w:tr>
      <w:tr w:rsidR="00084497" w:rsidRPr="00084497" w14:paraId="195DCAFF" w14:textId="77777777" w:rsidTr="00084497">
        <w:trPr>
          <w:trHeight w:val="4080"/>
        </w:trPr>
        <w:tc>
          <w:tcPr>
            <w:tcW w:w="1013" w:type="dxa"/>
            <w:hideMark/>
          </w:tcPr>
          <w:p w14:paraId="1E38FA0D" w14:textId="77777777" w:rsidR="00084497" w:rsidRPr="00084497" w:rsidRDefault="00084497" w:rsidP="00084497">
            <w:r w:rsidRPr="00084497">
              <w:t>CU03</w:t>
            </w:r>
          </w:p>
        </w:tc>
        <w:tc>
          <w:tcPr>
            <w:tcW w:w="1676" w:type="dxa"/>
            <w:hideMark/>
          </w:tcPr>
          <w:p w14:paraId="0ADD96D9" w14:textId="77777777" w:rsidR="00084497" w:rsidRPr="00084497" w:rsidRDefault="00084497" w:rsidP="00084497">
            <w:r w:rsidRPr="00084497">
              <w:t>Modificar datos de empleado</w:t>
            </w:r>
          </w:p>
        </w:tc>
        <w:tc>
          <w:tcPr>
            <w:tcW w:w="2489" w:type="dxa"/>
            <w:hideMark/>
          </w:tcPr>
          <w:p w14:paraId="71F0B94D" w14:textId="57E77E44" w:rsidR="00084497" w:rsidRPr="00084497" w:rsidRDefault="00084497" w:rsidP="00084497">
            <w:r w:rsidRPr="00084497">
              <w:t>Esta funcionalidad permitirá modificar los datos personales de cada uno de los empleados, dado sea el caso que se requiera.</w:t>
            </w:r>
          </w:p>
        </w:tc>
        <w:tc>
          <w:tcPr>
            <w:tcW w:w="2067" w:type="dxa"/>
            <w:hideMark/>
          </w:tcPr>
          <w:p w14:paraId="3B01C133" w14:textId="7A485A03" w:rsidR="00084497" w:rsidRPr="00084497" w:rsidRDefault="00084497">
            <w:r w:rsidRPr="00084497">
              <w:t xml:space="preserve">El usuario busca al empleado al que quiera modificarle los datos por medio de su número de identificación. El sistema busca en la base de datos al empleado asociado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4D5D8FAD" w14:textId="77777777" w:rsidR="00084497" w:rsidRPr="00084497" w:rsidRDefault="00084497">
            <w:r w:rsidRPr="00084497">
              <w:lastRenderedPageBreak/>
              <w:t>Empleados</w:t>
            </w:r>
          </w:p>
        </w:tc>
      </w:tr>
      <w:tr w:rsidR="00084497" w:rsidRPr="00084497" w14:paraId="0348F802" w14:textId="77777777" w:rsidTr="00084497">
        <w:trPr>
          <w:trHeight w:val="2295"/>
        </w:trPr>
        <w:tc>
          <w:tcPr>
            <w:tcW w:w="1013" w:type="dxa"/>
            <w:hideMark/>
          </w:tcPr>
          <w:p w14:paraId="3E4168BC" w14:textId="77777777" w:rsidR="00084497" w:rsidRPr="00084497" w:rsidRDefault="00084497" w:rsidP="00084497">
            <w:r w:rsidRPr="00084497">
              <w:lastRenderedPageBreak/>
              <w:t>CU04</w:t>
            </w:r>
          </w:p>
        </w:tc>
        <w:tc>
          <w:tcPr>
            <w:tcW w:w="1676" w:type="dxa"/>
            <w:hideMark/>
          </w:tcPr>
          <w:p w14:paraId="6E5BD4CD" w14:textId="77777777" w:rsidR="00084497" w:rsidRPr="00084497" w:rsidRDefault="00084497" w:rsidP="00084497">
            <w:r w:rsidRPr="00084497">
              <w:t>Buscar empleado</w:t>
            </w:r>
          </w:p>
        </w:tc>
        <w:tc>
          <w:tcPr>
            <w:tcW w:w="2489" w:type="dxa"/>
            <w:hideMark/>
          </w:tcPr>
          <w:p w14:paraId="53FFBAE0" w14:textId="770467DC" w:rsidR="00084497" w:rsidRPr="00084497" w:rsidRDefault="00084497" w:rsidP="00084497">
            <w:r w:rsidRPr="00084497">
              <w:t>Esta funcionalidad permitirá la búsqueda de los datos personales de los empleados registrados todo por medio del número de documento de cada uno de estos, permitiéndole al usuario la verificación de estos, y si lo requiere, realizar alguna modificación de los datos.</w:t>
            </w:r>
          </w:p>
        </w:tc>
        <w:tc>
          <w:tcPr>
            <w:tcW w:w="2067" w:type="dxa"/>
            <w:hideMark/>
          </w:tcPr>
          <w:p w14:paraId="14B10DB4"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67675C33" w14:textId="77777777" w:rsidR="00084497" w:rsidRPr="00084497" w:rsidRDefault="00084497">
            <w:r w:rsidRPr="00084497">
              <w:t>Empleados</w:t>
            </w:r>
          </w:p>
        </w:tc>
      </w:tr>
      <w:tr w:rsidR="00084497" w:rsidRPr="00084497" w14:paraId="5C7915C9" w14:textId="77777777" w:rsidTr="00084497">
        <w:trPr>
          <w:trHeight w:val="2145"/>
        </w:trPr>
        <w:tc>
          <w:tcPr>
            <w:tcW w:w="1013" w:type="dxa"/>
            <w:hideMark/>
          </w:tcPr>
          <w:p w14:paraId="215F1249" w14:textId="77777777" w:rsidR="00084497" w:rsidRPr="00084497" w:rsidRDefault="00084497" w:rsidP="00084497">
            <w:r w:rsidRPr="00084497">
              <w:lastRenderedPageBreak/>
              <w:t>CU05</w:t>
            </w:r>
          </w:p>
        </w:tc>
        <w:tc>
          <w:tcPr>
            <w:tcW w:w="1676" w:type="dxa"/>
            <w:hideMark/>
          </w:tcPr>
          <w:p w14:paraId="574D3EC8" w14:textId="77777777" w:rsidR="00084497" w:rsidRPr="00084497" w:rsidRDefault="00084497" w:rsidP="00084497">
            <w:r w:rsidRPr="00084497">
              <w:t>Listar empleados</w:t>
            </w:r>
          </w:p>
        </w:tc>
        <w:tc>
          <w:tcPr>
            <w:tcW w:w="2489" w:type="dxa"/>
            <w:hideMark/>
          </w:tcPr>
          <w:p w14:paraId="496E5B58" w14:textId="0C406859" w:rsidR="00084497" w:rsidRPr="00084497" w:rsidRDefault="00084497" w:rsidP="00084497">
            <w:r w:rsidRPr="00084497">
              <w:t>Por medio de esta funcionalidad se le permitirá a los empleados de talento humano ver un listado de todos los empleados de su empresa y de este modo conocer sus datos personales y también posibilitarles el acceso a los contratos que ha tenido cada empleado con su empresa, el historial de salud de cada empleado, las licencias e incapacidades solicitadas y su desempeño en la aplicación móvil de APPAUSA.</w:t>
            </w:r>
          </w:p>
        </w:tc>
        <w:tc>
          <w:tcPr>
            <w:tcW w:w="2067" w:type="dxa"/>
            <w:hideMark/>
          </w:tcPr>
          <w:p w14:paraId="29B30CE5" w14:textId="21743919"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502836F" w14:textId="77777777" w:rsidR="00084497" w:rsidRPr="00084497" w:rsidRDefault="00084497">
            <w:r w:rsidRPr="00084497">
              <w:t>Empleados</w:t>
            </w:r>
          </w:p>
        </w:tc>
      </w:tr>
      <w:tr w:rsidR="00084497" w:rsidRPr="00084497" w14:paraId="53E60C7E" w14:textId="77777777" w:rsidTr="00084497">
        <w:trPr>
          <w:trHeight w:val="3030"/>
        </w:trPr>
        <w:tc>
          <w:tcPr>
            <w:tcW w:w="1013" w:type="dxa"/>
            <w:hideMark/>
          </w:tcPr>
          <w:p w14:paraId="2C459F68" w14:textId="77777777" w:rsidR="00084497" w:rsidRPr="00084497" w:rsidRDefault="00084497" w:rsidP="00084497">
            <w:r w:rsidRPr="00084497">
              <w:t>CU06</w:t>
            </w:r>
          </w:p>
        </w:tc>
        <w:tc>
          <w:tcPr>
            <w:tcW w:w="1676" w:type="dxa"/>
            <w:hideMark/>
          </w:tcPr>
          <w:p w14:paraId="06011507" w14:textId="77777777" w:rsidR="00084497" w:rsidRPr="00084497" w:rsidRDefault="00084497" w:rsidP="00084497">
            <w:r w:rsidRPr="00084497">
              <w:t>Crear contratos</w:t>
            </w:r>
          </w:p>
        </w:tc>
        <w:tc>
          <w:tcPr>
            <w:tcW w:w="2489" w:type="dxa"/>
            <w:hideMark/>
          </w:tcPr>
          <w:p w14:paraId="72906284" w14:textId="12E6942B" w:rsidR="00084497" w:rsidRPr="00084497" w:rsidRDefault="00084497" w:rsidP="00084497">
            <w:r w:rsidRPr="00084497">
              <w:t>Esta funcionalidad permitirá el registro de los datos de los contratos de los empleados con sus empresas, de modo tal se tenga registro del tipo de contrato (dependiendo de este, la fecha de inicio y finalización del contrato), el paquete de seguridad social y demás datos propios de un contrato.</w:t>
            </w:r>
          </w:p>
        </w:tc>
        <w:tc>
          <w:tcPr>
            <w:tcW w:w="2067" w:type="dxa"/>
            <w:hideMark/>
          </w:tcPr>
          <w:p w14:paraId="28204BE7"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n registros con el mismo </w:t>
            </w:r>
            <w:r w:rsidRPr="00084497">
              <w:lastRenderedPageBreak/>
              <w:t>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A0CB0C2" w14:textId="77777777" w:rsidR="00084497" w:rsidRPr="00084497" w:rsidRDefault="00084497">
            <w:r w:rsidRPr="00084497">
              <w:lastRenderedPageBreak/>
              <w:t>Contratos</w:t>
            </w:r>
          </w:p>
        </w:tc>
      </w:tr>
      <w:tr w:rsidR="00084497" w:rsidRPr="00084497" w14:paraId="58478549" w14:textId="77777777" w:rsidTr="00084497">
        <w:trPr>
          <w:trHeight w:val="4185"/>
        </w:trPr>
        <w:tc>
          <w:tcPr>
            <w:tcW w:w="1013" w:type="dxa"/>
            <w:hideMark/>
          </w:tcPr>
          <w:p w14:paraId="3B7A2E17" w14:textId="77777777" w:rsidR="00084497" w:rsidRPr="00084497" w:rsidRDefault="00084497" w:rsidP="00084497">
            <w:r w:rsidRPr="00084497">
              <w:t>CU07</w:t>
            </w:r>
          </w:p>
        </w:tc>
        <w:tc>
          <w:tcPr>
            <w:tcW w:w="1676" w:type="dxa"/>
            <w:hideMark/>
          </w:tcPr>
          <w:p w14:paraId="59470CE8" w14:textId="77777777" w:rsidR="00084497" w:rsidRPr="00084497" w:rsidRDefault="00084497" w:rsidP="00084497">
            <w:r w:rsidRPr="00084497">
              <w:t>Modificar contrato</w:t>
            </w:r>
          </w:p>
        </w:tc>
        <w:tc>
          <w:tcPr>
            <w:tcW w:w="2489" w:type="dxa"/>
            <w:hideMark/>
          </w:tcPr>
          <w:p w14:paraId="15C71758" w14:textId="49D39318" w:rsidR="00084497" w:rsidRPr="00084497" w:rsidRDefault="00084497" w:rsidP="00084497">
            <w:r w:rsidRPr="00084497">
              <w:t>Por medio de esta funcionalidad se le permitirá al usuario modificar los datos de un contrato previamente registrado, dado sea el caso que se requiera.</w:t>
            </w:r>
          </w:p>
        </w:tc>
        <w:tc>
          <w:tcPr>
            <w:tcW w:w="2067" w:type="dxa"/>
            <w:hideMark/>
          </w:tcPr>
          <w:p w14:paraId="11D75680" w14:textId="39D2476E" w:rsidR="00084497" w:rsidRPr="00084497" w:rsidRDefault="00084497">
            <w:r w:rsidRPr="00084497">
              <w:t xml:space="preserve">El usuario busca el contrato al que quiera modificarle los datos por medio de su identificador. El sistema busca en la base de datos al contrato asociado al número de identificación ingresado y transfiere su registro al sistema, en caso de que exista dicho registro, por otro lado, si no existe se enviara un False al sistema para indicar que no existe ningún registro </w:t>
            </w:r>
            <w:r w:rsidRPr="00084497">
              <w:lastRenderedPageBreak/>
              <w:t>asociado. Cuando se muestre el registro en pantalla, el usuario puede seleccionar la opción de modificar para acceder al formulario que contiene los datos del contrat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0D1E2393" w14:textId="77777777" w:rsidR="00084497" w:rsidRPr="00084497" w:rsidRDefault="00084497">
            <w:r w:rsidRPr="00084497">
              <w:lastRenderedPageBreak/>
              <w:t>Contratos</w:t>
            </w:r>
          </w:p>
        </w:tc>
      </w:tr>
      <w:tr w:rsidR="00084497" w:rsidRPr="00084497" w14:paraId="53375F4C" w14:textId="77777777" w:rsidTr="00084497">
        <w:trPr>
          <w:trHeight w:val="2550"/>
        </w:trPr>
        <w:tc>
          <w:tcPr>
            <w:tcW w:w="1013" w:type="dxa"/>
            <w:hideMark/>
          </w:tcPr>
          <w:p w14:paraId="4AD114EA" w14:textId="77777777" w:rsidR="00084497" w:rsidRPr="00084497" w:rsidRDefault="00084497" w:rsidP="00084497">
            <w:r w:rsidRPr="00084497">
              <w:lastRenderedPageBreak/>
              <w:t>CU08</w:t>
            </w:r>
          </w:p>
        </w:tc>
        <w:tc>
          <w:tcPr>
            <w:tcW w:w="1676" w:type="dxa"/>
            <w:hideMark/>
          </w:tcPr>
          <w:p w14:paraId="521C3537" w14:textId="77777777" w:rsidR="00084497" w:rsidRPr="00084497" w:rsidRDefault="00084497" w:rsidP="00084497">
            <w:r w:rsidRPr="00084497">
              <w:t>Buscar contratos de empleado</w:t>
            </w:r>
          </w:p>
        </w:tc>
        <w:tc>
          <w:tcPr>
            <w:tcW w:w="2489" w:type="dxa"/>
            <w:hideMark/>
          </w:tcPr>
          <w:p w14:paraId="1F326183" w14:textId="37C0772F" w:rsidR="00084497" w:rsidRPr="00084497" w:rsidRDefault="00084497" w:rsidP="00084497">
            <w:r w:rsidRPr="00084497">
              <w:t>Por medio de esta funcionalidad los usuarios podrán buscar los contratos que ha tenido cada empleado con su empresa, todo por medio del número de documento del empleado.</w:t>
            </w:r>
          </w:p>
        </w:tc>
        <w:tc>
          <w:tcPr>
            <w:tcW w:w="2067" w:type="dxa"/>
            <w:hideMark/>
          </w:tcPr>
          <w:p w14:paraId="6AD3B2F5"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y selecciona la opción de ver contratos asociado. En caso de que no haya un registro, se regresará un False al sistema para indicar que no existe ningún empleado registrado identificado con el número ingresado.</w:t>
            </w:r>
          </w:p>
        </w:tc>
        <w:tc>
          <w:tcPr>
            <w:tcW w:w="1886" w:type="dxa"/>
            <w:noWrap/>
            <w:hideMark/>
          </w:tcPr>
          <w:p w14:paraId="56854F13" w14:textId="77777777" w:rsidR="00084497" w:rsidRPr="00084497" w:rsidRDefault="00084497">
            <w:r w:rsidRPr="00084497">
              <w:t>Contratos</w:t>
            </w:r>
          </w:p>
        </w:tc>
      </w:tr>
      <w:tr w:rsidR="00084497" w:rsidRPr="00084497" w14:paraId="39A3CA85" w14:textId="77777777" w:rsidTr="00084497">
        <w:trPr>
          <w:trHeight w:val="1785"/>
        </w:trPr>
        <w:tc>
          <w:tcPr>
            <w:tcW w:w="1013" w:type="dxa"/>
            <w:hideMark/>
          </w:tcPr>
          <w:p w14:paraId="0E4FC6D2" w14:textId="77777777" w:rsidR="00084497" w:rsidRPr="00084497" w:rsidRDefault="00084497" w:rsidP="00084497">
            <w:r w:rsidRPr="00084497">
              <w:t>CU09</w:t>
            </w:r>
          </w:p>
        </w:tc>
        <w:tc>
          <w:tcPr>
            <w:tcW w:w="1676" w:type="dxa"/>
            <w:hideMark/>
          </w:tcPr>
          <w:p w14:paraId="258B2275" w14:textId="77777777" w:rsidR="00084497" w:rsidRPr="00084497" w:rsidRDefault="00084497" w:rsidP="00084497">
            <w:r w:rsidRPr="00084497">
              <w:t>Listar contratos</w:t>
            </w:r>
          </w:p>
        </w:tc>
        <w:tc>
          <w:tcPr>
            <w:tcW w:w="2489" w:type="dxa"/>
            <w:hideMark/>
          </w:tcPr>
          <w:p w14:paraId="65B5B6DF" w14:textId="33680B4E" w:rsidR="00084497" w:rsidRPr="00084497" w:rsidRDefault="00084497" w:rsidP="00084497">
            <w:r w:rsidRPr="00084497">
              <w:t xml:space="preserve">Por medio de esta funcionalidad los usuarios pueden ver un listado con todos los datos de los contratos de su empresa. Si el usuario utiliza una cuenta empresarial, se mostrarán los contratos registrados </w:t>
            </w:r>
            <w:r w:rsidRPr="00084497">
              <w:lastRenderedPageBreak/>
              <w:t>de su propia empresa, mientras que, si el usuario utiliza una cuenta de administrador, se mostrarán todos los contratos registrados en el sistema.</w:t>
            </w:r>
          </w:p>
        </w:tc>
        <w:tc>
          <w:tcPr>
            <w:tcW w:w="2067" w:type="dxa"/>
            <w:hideMark/>
          </w:tcPr>
          <w:p w14:paraId="07357716" w14:textId="771E8DFA" w:rsidR="00084497" w:rsidRPr="00084497" w:rsidRDefault="00084497">
            <w:r w:rsidRPr="00084497">
              <w:lastRenderedPageBreak/>
              <w:t xml:space="preserve">El usuario busca todos los registros de empleados en el sistema. El usuario pulsa el botón de [Ver todos los empleados], con lo que el sistema busca en la base de datos la tabla </w:t>
            </w:r>
            <w:r w:rsidRPr="00084497">
              <w:lastRenderedPageBreak/>
              <w:t>que contiene todos los registros relacionados a los empleados (de haber alguno). Luego de capturarlos, son enviados al sistema para ser enlistados. Posteriormente, la lista es mostrada en la pantalla.</w:t>
            </w:r>
          </w:p>
        </w:tc>
        <w:tc>
          <w:tcPr>
            <w:tcW w:w="1886" w:type="dxa"/>
            <w:noWrap/>
            <w:hideMark/>
          </w:tcPr>
          <w:p w14:paraId="292633F3" w14:textId="77777777" w:rsidR="00084497" w:rsidRPr="00084497" w:rsidRDefault="00084497">
            <w:r w:rsidRPr="00084497">
              <w:lastRenderedPageBreak/>
              <w:t>Contratos</w:t>
            </w:r>
          </w:p>
        </w:tc>
      </w:tr>
      <w:tr w:rsidR="00084497" w:rsidRPr="00084497" w14:paraId="77CA3CF0" w14:textId="77777777" w:rsidTr="00084497">
        <w:trPr>
          <w:trHeight w:val="2805"/>
        </w:trPr>
        <w:tc>
          <w:tcPr>
            <w:tcW w:w="1013" w:type="dxa"/>
            <w:hideMark/>
          </w:tcPr>
          <w:p w14:paraId="5B9D109B" w14:textId="77777777" w:rsidR="00084497" w:rsidRPr="00084497" w:rsidRDefault="00084497" w:rsidP="00084497">
            <w:r w:rsidRPr="00084497">
              <w:t>CU10</w:t>
            </w:r>
          </w:p>
        </w:tc>
        <w:tc>
          <w:tcPr>
            <w:tcW w:w="1676" w:type="dxa"/>
            <w:hideMark/>
          </w:tcPr>
          <w:p w14:paraId="3392DE4E" w14:textId="77777777" w:rsidR="00084497" w:rsidRPr="00084497" w:rsidRDefault="00084497" w:rsidP="00084497">
            <w:r w:rsidRPr="00084497">
              <w:t>Registrar consulta médica</w:t>
            </w:r>
          </w:p>
        </w:tc>
        <w:tc>
          <w:tcPr>
            <w:tcW w:w="2489" w:type="dxa"/>
            <w:hideMark/>
          </w:tcPr>
          <w:p w14:paraId="24672191" w14:textId="40879A58" w:rsidR="00084497" w:rsidRPr="00084497" w:rsidRDefault="00084497" w:rsidP="00084497">
            <w:r w:rsidRPr="00084497">
              <w:t>Por medio de esta funcionalidad los usuarios pueden registrar el estado de salud de los empleados, registrando datos como su peso, altura, y observaciones relacionadas con el estado de salud del empleado, además de poder registrar afecciones (enfermedades, heridas, fracturas, discapacidades) que sufra el empleado.</w:t>
            </w:r>
          </w:p>
        </w:tc>
        <w:tc>
          <w:tcPr>
            <w:tcW w:w="2067" w:type="dxa"/>
            <w:hideMark/>
          </w:tcPr>
          <w:p w14:paraId="237F793D" w14:textId="00238EBA"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w:t>
            </w:r>
            <w:r w:rsidRPr="00084497">
              <w:lastRenderedPageBreak/>
              <w:t>procedimiento fue exitoso, de lo contrario, envía un False para advertir que ya existía un registro con el mismo identificador que se quiere registrar.</w:t>
            </w:r>
          </w:p>
        </w:tc>
        <w:tc>
          <w:tcPr>
            <w:tcW w:w="1886" w:type="dxa"/>
            <w:noWrap/>
            <w:hideMark/>
          </w:tcPr>
          <w:p w14:paraId="6C5AF086" w14:textId="77777777" w:rsidR="00084497" w:rsidRPr="00084497" w:rsidRDefault="00084497">
            <w:r w:rsidRPr="00084497">
              <w:lastRenderedPageBreak/>
              <w:t>Salud</w:t>
            </w:r>
          </w:p>
        </w:tc>
      </w:tr>
      <w:tr w:rsidR="00084497" w:rsidRPr="00084497" w14:paraId="7064EC37" w14:textId="77777777" w:rsidTr="00084497">
        <w:trPr>
          <w:trHeight w:val="2805"/>
        </w:trPr>
        <w:tc>
          <w:tcPr>
            <w:tcW w:w="1013" w:type="dxa"/>
            <w:hideMark/>
          </w:tcPr>
          <w:p w14:paraId="2490B18F" w14:textId="77777777" w:rsidR="00084497" w:rsidRPr="00084497" w:rsidRDefault="00084497" w:rsidP="00084497">
            <w:r w:rsidRPr="00084497">
              <w:t>CU11</w:t>
            </w:r>
          </w:p>
        </w:tc>
        <w:tc>
          <w:tcPr>
            <w:tcW w:w="1676" w:type="dxa"/>
            <w:hideMark/>
          </w:tcPr>
          <w:p w14:paraId="5DF883DA" w14:textId="77777777" w:rsidR="00084497" w:rsidRPr="00084497" w:rsidRDefault="00084497" w:rsidP="00084497">
            <w:r w:rsidRPr="00084497">
              <w:t>Registrar empresas</w:t>
            </w:r>
          </w:p>
        </w:tc>
        <w:tc>
          <w:tcPr>
            <w:tcW w:w="2489" w:type="dxa"/>
            <w:hideMark/>
          </w:tcPr>
          <w:p w14:paraId="21E73849" w14:textId="19D8CFC1" w:rsidR="00084497" w:rsidRPr="00084497" w:rsidRDefault="00084497" w:rsidP="00084497">
            <w:r w:rsidRPr="00084497">
              <w:t xml:space="preserve">Por medio de esta funcionalidad se permitirá el registro de los datos de las empresas contratantes de los servicios de APPAUSA, de este modo </w:t>
            </w:r>
            <w:r>
              <w:t>c</w:t>
            </w:r>
            <w:r w:rsidRPr="00084497">
              <w:t>onociendo datos necesarios para el contacto y el correcto funcionamiento de los servicios de APPAUSA:</w:t>
            </w:r>
          </w:p>
        </w:tc>
        <w:tc>
          <w:tcPr>
            <w:tcW w:w="2067" w:type="dxa"/>
            <w:hideMark/>
          </w:tcPr>
          <w:p w14:paraId="3E670630" w14:textId="4FF776B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w:t>
            </w:r>
            <w:r w:rsidRPr="00084497">
              <w:lastRenderedPageBreak/>
              <w:t>advertir que ya existía un registro con el mismo identificador que se quiere registrar.</w:t>
            </w:r>
          </w:p>
        </w:tc>
        <w:tc>
          <w:tcPr>
            <w:tcW w:w="1886" w:type="dxa"/>
            <w:noWrap/>
            <w:hideMark/>
          </w:tcPr>
          <w:p w14:paraId="116525B9" w14:textId="77777777" w:rsidR="00084497" w:rsidRPr="00084497" w:rsidRDefault="00084497">
            <w:r w:rsidRPr="00084497">
              <w:lastRenderedPageBreak/>
              <w:t>Empresas</w:t>
            </w:r>
          </w:p>
        </w:tc>
      </w:tr>
      <w:tr w:rsidR="00084497" w:rsidRPr="00084497" w14:paraId="7102368A" w14:textId="77777777" w:rsidTr="00084497">
        <w:trPr>
          <w:trHeight w:val="3825"/>
        </w:trPr>
        <w:tc>
          <w:tcPr>
            <w:tcW w:w="1013" w:type="dxa"/>
            <w:hideMark/>
          </w:tcPr>
          <w:p w14:paraId="6AC6FB28" w14:textId="77777777" w:rsidR="00084497" w:rsidRPr="00084497" w:rsidRDefault="00084497" w:rsidP="00084497">
            <w:r w:rsidRPr="00084497">
              <w:t>CU12</w:t>
            </w:r>
          </w:p>
        </w:tc>
        <w:tc>
          <w:tcPr>
            <w:tcW w:w="1676" w:type="dxa"/>
            <w:hideMark/>
          </w:tcPr>
          <w:p w14:paraId="6E9E0D10" w14:textId="77777777" w:rsidR="00084497" w:rsidRPr="00084497" w:rsidRDefault="00084497" w:rsidP="00084497">
            <w:r w:rsidRPr="00084497">
              <w:t>Modificar datos de empresa</w:t>
            </w:r>
          </w:p>
        </w:tc>
        <w:tc>
          <w:tcPr>
            <w:tcW w:w="2489" w:type="dxa"/>
            <w:hideMark/>
          </w:tcPr>
          <w:p w14:paraId="40680F6E" w14:textId="3BA80852" w:rsidR="00084497" w:rsidRPr="00084497" w:rsidRDefault="00084497" w:rsidP="00084497">
            <w:r w:rsidRPr="00084497">
              <w:t>Por medio de esta funcionalidad se permitirá la actualización de los datos de las empresas, dado sea el caso que se requiera (cambio de nombre, correo de contacto, numero de teléfono de contacto, etc.).</w:t>
            </w:r>
          </w:p>
        </w:tc>
        <w:tc>
          <w:tcPr>
            <w:tcW w:w="2067" w:type="dxa"/>
            <w:hideMark/>
          </w:tcPr>
          <w:p w14:paraId="7324C919" w14:textId="158257A4" w:rsidR="00084497" w:rsidRPr="00084497" w:rsidRDefault="00084497">
            <w:r w:rsidRPr="00084497">
              <w:t xml:space="preserve">El usuario busca a la empresa que quiera modificar por medio de su NIT. El sistema busca en la base de datos a la empresa asociado al NIT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w:t>
            </w:r>
            <w:r w:rsidRPr="00084497">
              <w:lastRenderedPageBreak/>
              <w:t>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6543B1A0" w14:textId="77777777" w:rsidR="00084497" w:rsidRPr="00084497" w:rsidRDefault="00084497">
            <w:r w:rsidRPr="00084497">
              <w:lastRenderedPageBreak/>
              <w:t>Empresas</w:t>
            </w:r>
          </w:p>
        </w:tc>
      </w:tr>
      <w:tr w:rsidR="00084497" w:rsidRPr="00084497" w14:paraId="6C0A1BCA" w14:textId="77777777" w:rsidTr="00084497">
        <w:trPr>
          <w:trHeight w:val="2295"/>
        </w:trPr>
        <w:tc>
          <w:tcPr>
            <w:tcW w:w="1013" w:type="dxa"/>
            <w:hideMark/>
          </w:tcPr>
          <w:p w14:paraId="7CF35027" w14:textId="77777777" w:rsidR="00084497" w:rsidRPr="00084497" w:rsidRDefault="00084497" w:rsidP="00084497">
            <w:r w:rsidRPr="00084497">
              <w:t>CU13</w:t>
            </w:r>
          </w:p>
        </w:tc>
        <w:tc>
          <w:tcPr>
            <w:tcW w:w="1676" w:type="dxa"/>
            <w:hideMark/>
          </w:tcPr>
          <w:p w14:paraId="1D56EA79" w14:textId="77777777" w:rsidR="00084497" w:rsidRPr="00084497" w:rsidRDefault="00084497" w:rsidP="00084497">
            <w:r w:rsidRPr="00084497">
              <w:t>Buscar empresas por NIT</w:t>
            </w:r>
          </w:p>
        </w:tc>
        <w:tc>
          <w:tcPr>
            <w:tcW w:w="2489" w:type="dxa"/>
            <w:hideMark/>
          </w:tcPr>
          <w:p w14:paraId="2A6DD2A4" w14:textId="728F7E43" w:rsidR="00084497" w:rsidRPr="00084497" w:rsidRDefault="00084497" w:rsidP="00084497">
            <w:r w:rsidRPr="00084497">
              <w:t>Por medio de esta funcionalidad se permitirá consultar los datos de una empresa en específico, todo por medio del NIT de la empresa en cuestión (Número de identificación tributaria de cada empresa).</w:t>
            </w:r>
          </w:p>
        </w:tc>
        <w:tc>
          <w:tcPr>
            <w:tcW w:w="2067" w:type="dxa"/>
            <w:hideMark/>
          </w:tcPr>
          <w:p w14:paraId="52369746" w14:textId="77777777" w:rsidR="00084497" w:rsidRPr="00084497" w:rsidRDefault="00084497">
            <w:r w:rsidRPr="00084497">
              <w:t xml:space="preserve">El usuario busca a una empresa para observar sus datos ingresando su NIT. El sistema verifica si existe un registro identificado con ese número en la base de datos, y de haberlo, busca a la empresa asociada a él. Luego de encontrarlo, envía los datos al sistema para mostrar el registro en la pantalla. En caso de que no haya un registro, </w:t>
            </w:r>
            <w:r w:rsidRPr="00084497">
              <w:lastRenderedPageBreak/>
              <w:t>se regresará un False al sistema para indicar que no existe ningún empleado registrado identificado con el número ingresado.</w:t>
            </w:r>
          </w:p>
        </w:tc>
        <w:tc>
          <w:tcPr>
            <w:tcW w:w="1886" w:type="dxa"/>
            <w:noWrap/>
            <w:hideMark/>
          </w:tcPr>
          <w:p w14:paraId="13562D07" w14:textId="77777777" w:rsidR="00084497" w:rsidRPr="00084497" w:rsidRDefault="00084497">
            <w:r w:rsidRPr="00084497">
              <w:lastRenderedPageBreak/>
              <w:t>Empresas</w:t>
            </w:r>
          </w:p>
        </w:tc>
      </w:tr>
      <w:tr w:rsidR="00084497" w:rsidRPr="00084497" w14:paraId="395D26D2" w14:textId="77777777" w:rsidTr="00084497">
        <w:trPr>
          <w:trHeight w:val="1785"/>
        </w:trPr>
        <w:tc>
          <w:tcPr>
            <w:tcW w:w="1013" w:type="dxa"/>
            <w:hideMark/>
          </w:tcPr>
          <w:p w14:paraId="5AD901B4" w14:textId="77777777" w:rsidR="00084497" w:rsidRPr="00084497" w:rsidRDefault="00084497" w:rsidP="00084497">
            <w:r w:rsidRPr="00084497">
              <w:t>CU14</w:t>
            </w:r>
          </w:p>
        </w:tc>
        <w:tc>
          <w:tcPr>
            <w:tcW w:w="1676" w:type="dxa"/>
            <w:hideMark/>
          </w:tcPr>
          <w:p w14:paraId="522330D4" w14:textId="77777777" w:rsidR="00084497" w:rsidRPr="00084497" w:rsidRDefault="00084497" w:rsidP="00084497">
            <w:r w:rsidRPr="00084497">
              <w:t>Listar empresas</w:t>
            </w:r>
          </w:p>
        </w:tc>
        <w:tc>
          <w:tcPr>
            <w:tcW w:w="2489" w:type="dxa"/>
            <w:hideMark/>
          </w:tcPr>
          <w:p w14:paraId="2B151813" w14:textId="0927A892" w:rsidR="00084497" w:rsidRPr="00084497" w:rsidRDefault="00084497" w:rsidP="00084497">
            <w:r w:rsidRPr="00084497">
              <w:t>Por medio de esta funcionalidad se permitirá visualizar todas las empresas registradas en APPAUSA y a los contratos registrados de cada una de estas.</w:t>
            </w:r>
          </w:p>
        </w:tc>
        <w:tc>
          <w:tcPr>
            <w:tcW w:w="2067" w:type="dxa"/>
            <w:hideMark/>
          </w:tcPr>
          <w:p w14:paraId="63494952" w14:textId="655AE213" w:rsidR="00084497" w:rsidRPr="00084497" w:rsidRDefault="00084497">
            <w:r w:rsidRPr="00084497">
              <w:t>El usuario busca todos los registros de empresas en el sistema. El usuario pulsa el botón de [Ver todas las empresas], con lo que el sistema busca en la base de datos la tabla que contiene todos los registros relacionados a las empresas (de haber alguno). Luego de capturarlos, son enviados al sistema para ser enlistados. Posteriormente, la lista es mostrada en la pantalla.</w:t>
            </w:r>
          </w:p>
        </w:tc>
        <w:tc>
          <w:tcPr>
            <w:tcW w:w="1886" w:type="dxa"/>
            <w:noWrap/>
            <w:hideMark/>
          </w:tcPr>
          <w:p w14:paraId="0D8EC661" w14:textId="77777777" w:rsidR="00084497" w:rsidRPr="00084497" w:rsidRDefault="00084497">
            <w:r w:rsidRPr="00084497">
              <w:t>Empresas</w:t>
            </w:r>
          </w:p>
        </w:tc>
      </w:tr>
      <w:tr w:rsidR="00084497" w:rsidRPr="00084497" w14:paraId="7D7CDC3B" w14:textId="77777777" w:rsidTr="00084497">
        <w:trPr>
          <w:trHeight w:val="2805"/>
        </w:trPr>
        <w:tc>
          <w:tcPr>
            <w:tcW w:w="1013" w:type="dxa"/>
            <w:hideMark/>
          </w:tcPr>
          <w:p w14:paraId="45A706E1" w14:textId="77777777" w:rsidR="00084497" w:rsidRPr="00084497" w:rsidRDefault="00084497" w:rsidP="00084497">
            <w:r w:rsidRPr="00084497">
              <w:t>CU15</w:t>
            </w:r>
          </w:p>
        </w:tc>
        <w:tc>
          <w:tcPr>
            <w:tcW w:w="1676" w:type="dxa"/>
            <w:hideMark/>
          </w:tcPr>
          <w:p w14:paraId="33BFAF3E" w14:textId="77777777" w:rsidR="00084497" w:rsidRPr="00084497" w:rsidRDefault="00084497" w:rsidP="00084497">
            <w:r w:rsidRPr="00084497">
              <w:t>Registrar entidad</w:t>
            </w:r>
          </w:p>
        </w:tc>
        <w:tc>
          <w:tcPr>
            <w:tcW w:w="2489" w:type="dxa"/>
            <w:hideMark/>
          </w:tcPr>
          <w:p w14:paraId="5BB2BEA1" w14:textId="72D1EBD9" w:rsidR="00084497" w:rsidRPr="00084497" w:rsidRDefault="00084497" w:rsidP="00084497">
            <w:r w:rsidRPr="00084497">
              <w:t>Esta funcionalidad permitiría registrar los datos de las entidades requeridas en el paquete de seguridad social de los empleados.</w:t>
            </w:r>
          </w:p>
        </w:tc>
        <w:tc>
          <w:tcPr>
            <w:tcW w:w="2067" w:type="dxa"/>
            <w:hideMark/>
          </w:tcPr>
          <w:p w14:paraId="73480FE9" w14:textId="13107D93"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E974D4A" w14:textId="77777777" w:rsidR="00084497" w:rsidRPr="00084497" w:rsidRDefault="00084497">
            <w:r w:rsidRPr="00084497">
              <w:lastRenderedPageBreak/>
              <w:t>Entidades</w:t>
            </w:r>
          </w:p>
        </w:tc>
      </w:tr>
      <w:tr w:rsidR="00084497" w:rsidRPr="00084497" w14:paraId="46B3BE3F" w14:textId="77777777" w:rsidTr="00084497">
        <w:trPr>
          <w:trHeight w:val="4080"/>
        </w:trPr>
        <w:tc>
          <w:tcPr>
            <w:tcW w:w="1013" w:type="dxa"/>
            <w:hideMark/>
          </w:tcPr>
          <w:p w14:paraId="3A19C729" w14:textId="77777777" w:rsidR="00084497" w:rsidRPr="00084497" w:rsidRDefault="00084497" w:rsidP="00084497">
            <w:r w:rsidRPr="00084497">
              <w:t>CU16</w:t>
            </w:r>
          </w:p>
        </w:tc>
        <w:tc>
          <w:tcPr>
            <w:tcW w:w="1676" w:type="dxa"/>
            <w:hideMark/>
          </w:tcPr>
          <w:p w14:paraId="09FA2FF6" w14:textId="77777777" w:rsidR="00084497" w:rsidRPr="00084497" w:rsidRDefault="00084497" w:rsidP="00084497">
            <w:r w:rsidRPr="00084497">
              <w:t>Modificar entidad</w:t>
            </w:r>
          </w:p>
        </w:tc>
        <w:tc>
          <w:tcPr>
            <w:tcW w:w="2489" w:type="dxa"/>
            <w:hideMark/>
          </w:tcPr>
          <w:p w14:paraId="5E0EAF75" w14:textId="7AB66F4D" w:rsidR="00084497" w:rsidRPr="00084497" w:rsidRDefault="00084497" w:rsidP="00084497">
            <w:r w:rsidRPr="00084497">
              <w:t>Por medio de esta funcionalidad se permitiría la actualización de los datos de las entidades dado sea el caso que sea requerido.</w:t>
            </w:r>
          </w:p>
        </w:tc>
        <w:tc>
          <w:tcPr>
            <w:tcW w:w="2067" w:type="dxa"/>
            <w:hideMark/>
          </w:tcPr>
          <w:p w14:paraId="746DF318" w14:textId="4F1B11CF" w:rsidR="00084497" w:rsidRPr="00084497" w:rsidRDefault="00084497">
            <w:r w:rsidRPr="00084497">
              <w:t xml:space="preserve">El usuario busca a la entidad a la que quiera modificarle los datos por medio de su identificador. El sistema busca en la base de datos a la entidad asociada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3913C685" w14:textId="77777777" w:rsidR="00084497" w:rsidRPr="00084497" w:rsidRDefault="00084497">
            <w:r w:rsidRPr="00084497">
              <w:lastRenderedPageBreak/>
              <w:t>Entidades</w:t>
            </w:r>
          </w:p>
        </w:tc>
      </w:tr>
      <w:tr w:rsidR="00084497" w:rsidRPr="00084497" w14:paraId="0A35B30A" w14:textId="77777777" w:rsidTr="00084497">
        <w:trPr>
          <w:trHeight w:val="2295"/>
        </w:trPr>
        <w:tc>
          <w:tcPr>
            <w:tcW w:w="1013" w:type="dxa"/>
            <w:hideMark/>
          </w:tcPr>
          <w:p w14:paraId="7896603C" w14:textId="77777777" w:rsidR="00084497" w:rsidRPr="00084497" w:rsidRDefault="00084497" w:rsidP="00084497">
            <w:r w:rsidRPr="00084497">
              <w:lastRenderedPageBreak/>
              <w:t>CU17</w:t>
            </w:r>
          </w:p>
        </w:tc>
        <w:tc>
          <w:tcPr>
            <w:tcW w:w="1676" w:type="dxa"/>
            <w:hideMark/>
          </w:tcPr>
          <w:p w14:paraId="3BF6C679" w14:textId="77777777" w:rsidR="00084497" w:rsidRPr="00084497" w:rsidRDefault="00084497" w:rsidP="00084497">
            <w:r w:rsidRPr="00084497">
              <w:t>Buscar entidad</w:t>
            </w:r>
          </w:p>
        </w:tc>
        <w:tc>
          <w:tcPr>
            <w:tcW w:w="2489" w:type="dxa"/>
            <w:hideMark/>
          </w:tcPr>
          <w:p w14:paraId="0528E05C" w14:textId="3415EA9E" w:rsidR="00084497" w:rsidRPr="00084497" w:rsidRDefault="00084497" w:rsidP="00084497">
            <w:r w:rsidRPr="00084497">
              <w:t>Por medio de esta funcionalidad se permitirá la búsqueda de los datos de contacto de una entidad por medio de su NIT:</w:t>
            </w:r>
          </w:p>
        </w:tc>
        <w:tc>
          <w:tcPr>
            <w:tcW w:w="2067" w:type="dxa"/>
            <w:hideMark/>
          </w:tcPr>
          <w:p w14:paraId="0C33D914" w14:textId="0A0E7559" w:rsidR="00084497" w:rsidRPr="00084497" w:rsidRDefault="00084497">
            <w:r w:rsidRPr="00084497">
              <w:t>El usuario busca a una entidad para observar sus datos ingresando su identificador.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3C1B9BD3" w14:textId="77777777" w:rsidR="00084497" w:rsidRPr="00084497" w:rsidRDefault="00084497">
            <w:r w:rsidRPr="00084497">
              <w:t>Entidades</w:t>
            </w:r>
          </w:p>
        </w:tc>
      </w:tr>
      <w:tr w:rsidR="00084497" w:rsidRPr="00084497" w14:paraId="287EF963" w14:textId="77777777" w:rsidTr="00084497">
        <w:trPr>
          <w:trHeight w:val="1785"/>
        </w:trPr>
        <w:tc>
          <w:tcPr>
            <w:tcW w:w="1013" w:type="dxa"/>
            <w:hideMark/>
          </w:tcPr>
          <w:p w14:paraId="492241C0" w14:textId="77777777" w:rsidR="00084497" w:rsidRPr="00084497" w:rsidRDefault="00084497" w:rsidP="00084497">
            <w:r w:rsidRPr="00084497">
              <w:lastRenderedPageBreak/>
              <w:t>CU18</w:t>
            </w:r>
          </w:p>
        </w:tc>
        <w:tc>
          <w:tcPr>
            <w:tcW w:w="1676" w:type="dxa"/>
            <w:hideMark/>
          </w:tcPr>
          <w:p w14:paraId="424148A7" w14:textId="77777777" w:rsidR="00084497" w:rsidRPr="00084497" w:rsidRDefault="00084497" w:rsidP="00084497">
            <w:r w:rsidRPr="00084497">
              <w:t>Listar entidades</w:t>
            </w:r>
          </w:p>
        </w:tc>
        <w:tc>
          <w:tcPr>
            <w:tcW w:w="2489" w:type="dxa"/>
            <w:hideMark/>
          </w:tcPr>
          <w:p w14:paraId="5D8D09B4" w14:textId="2DC0583A" w:rsidR="00084497" w:rsidRPr="00084497" w:rsidRDefault="00084497" w:rsidP="00084497">
            <w:r w:rsidRPr="00084497">
              <w:t>Por medio de esta funcionalidad se permitirá visualizar todos los datos de todas las entidades registradas en APPAUSA.</w:t>
            </w:r>
          </w:p>
        </w:tc>
        <w:tc>
          <w:tcPr>
            <w:tcW w:w="2067" w:type="dxa"/>
            <w:hideMark/>
          </w:tcPr>
          <w:p w14:paraId="06BA32D5" w14:textId="77777777" w:rsidR="00084497" w:rsidRPr="00084497" w:rsidRDefault="00084497">
            <w:r w:rsidRPr="00084497">
              <w:t>El usuario busca todos los registros de entidades en el sistema. El usuario pulsa el botón de [Ver todas las entidades], con lo que el sistema busca en la base de datos la tabla que contiene todos los registros relacionados a las entidades (de haber alguna). Luego de capturarlos, son enviados al sistema para ser enlistados. Posteriormente, la lista es mostrada en la pantalla.</w:t>
            </w:r>
          </w:p>
        </w:tc>
        <w:tc>
          <w:tcPr>
            <w:tcW w:w="1886" w:type="dxa"/>
            <w:noWrap/>
            <w:hideMark/>
          </w:tcPr>
          <w:p w14:paraId="303CD332" w14:textId="77777777" w:rsidR="00084497" w:rsidRPr="00084497" w:rsidRDefault="00084497">
            <w:r w:rsidRPr="00084497">
              <w:t>Entidades</w:t>
            </w:r>
          </w:p>
        </w:tc>
      </w:tr>
      <w:tr w:rsidR="00084497" w:rsidRPr="00084497" w14:paraId="07DB73C3" w14:textId="77777777" w:rsidTr="00084497">
        <w:trPr>
          <w:trHeight w:val="4080"/>
        </w:trPr>
        <w:tc>
          <w:tcPr>
            <w:tcW w:w="1013" w:type="dxa"/>
            <w:hideMark/>
          </w:tcPr>
          <w:p w14:paraId="2A3204BC" w14:textId="77777777" w:rsidR="00084497" w:rsidRPr="00084497" w:rsidRDefault="00084497" w:rsidP="00084497">
            <w:r w:rsidRPr="00084497">
              <w:t>CU19</w:t>
            </w:r>
          </w:p>
        </w:tc>
        <w:tc>
          <w:tcPr>
            <w:tcW w:w="1676" w:type="dxa"/>
            <w:hideMark/>
          </w:tcPr>
          <w:p w14:paraId="5BEC7BDC" w14:textId="77777777" w:rsidR="00084497" w:rsidRPr="00084497" w:rsidRDefault="00084497" w:rsidP="00084497">
            <w:r w:rsidRPr="00084497">
              <w:t>Registrar contrato entre empresas y entidades</w:t>
            </w:r>
          </w:p>
        </w:tc>
        <w:tc>
          <w:tcPr>
            <w:tcW w:w="2489" w:type="dxa"/>
            <w:hideMark/>
          </w:tcPr>
          <w:p w14:paraId="1A587F6A" w14:textId="36543AA8" w:rsidR="00084497" w:rsidRPr="00084497" w:rsidRDefault="00084497" w:rsidP="00084497">
            <w:r w:rsidRPr="00084497">
              <w:t>Por medio de esta funcionalidad se permitirá el registro de los contratos entre las entidades (EPS, ARL, Fondos de pensiones y cajas de compensación) y las empresas, de este modo se tenga conocimiento de las entidades a las cuales se pueden afiliar los empleados en su paquete de seguridad social.</w:t>
            </w:r>
          </w:p>
        </w:tc>
        <w:tc>
          <w:tcPr>
            <w:tcW w:w="2067" w:type="dxa"/>
            <w:hideMark/>
          </w:tcPr>
          <w:p w14:paraId="501CCCD7" w14:textId="3AD5C92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Además, el sistema debe verificar que los identificadores de la empresa y la entidad que </w:t>
            </w:r>
            <w:r w:rsidRPr="00084497">
              <w:lastRenderedPageBreak/>
              <w:t>hayan sido ingresados correspondan a un registro en el sistema, y de no haberlo, enviará una advertencia indicando que uno o más registros no existen en la base de datos.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BEB2AF2" w14:textId="77777777" w:rsidR="00084497" w:rsidRPr="00084497" w:rsidRDefault="00084497">
            <w:r w:rsidRPr="00084497">
              <w:lastRenderedPageBreak/>
              <w:t>Contratos</w:t>
            </w:r>
          </w:p>
        </w:tc>
      </w:tr>
      <w:tr w:rsidR="00084497" w:rsidRPr="00084497" w14:paraId="28C22126" w14:textId="77777777" w:rsidTr="00084497">
        <w:trPr>
          <w:trHeight w:val="3315"/>
        </w:trPr>
        <w:tc>
          <w:tcPr>
            <w:tcW w:w="1013" w:type="dxa"/>
            <w:hideMark/>
          </w:tcPr>
          <w:p w14:paraId="08F4BE69" w14:textId="77777777" w:rsidR="00084497" w:rsidRPr="00084497" w:rsidRDefault="00084497" w:rsidP="00084497">
            <w:r w:rsidRPr="00084497">
              <w:lastRenderedPageBreak/>
              <w:t>CU20</w:t>
            </w:r>
          </w:p>
        </w:tc>
        <w:tc>
          <w:tcPr>
            <w:tcW w:w="1676" w:type="dxa"/>
            <w:hideMark/>
          </w:tcPr>
          <w:p w14:paraId="303968F5" w14:textId="77777777" w:rsidR="00084497" w:rsidRPr="00084497" w:rsidRDefault="00084497" w:rsidP="00084497">
            <w:r w:rsidRPr="00084497">
              <w:t>Listar entidades contratadas de cada empresa</w:t>
            </w:r>
          </w:p>
        </w:tc>
        <w:tc>
          <w:tcPr>
            <w:tcW w:w="2489" w:type="dxa"/>
            <w:hideMark/>
          </w:tcPr>
          <w:p w14:paraId="257C5C4B" w14:textId="42150221" w:rsidR="00084497" w:rsidRPr="00084497" w:rsidRDefault="00084497" w:rsidP="00084497">
            <w:r w:rsidRPr="00084497">
              <w:t>Por medio de esta funcionalidad se podrán ver las entidades contratadas por cada empresa para su paquete de seguridad social para sus empleados.</w:t>
            </w:r>
          </w:p>
        </w:tc>
        <w:tc>
          <w:tcPr>
            <w:tcW w:w="2067" w:type="dxa"/>
            <w:hideMark/>
          </w:tcPr>
          <w:p w14:paraId="2EED6231" w14:textId="750926DA" w:rsidR="00084497" w:rsidRPr="00084497" w:rsidRDefault="00084497">
            <w:r w:rsidRPr="00084497">
              <w:t xml:space="preserve">El usuario busca todos los registros de las entidades asociadas a la empresa en el sistema. Si el usuario ingresó con una cuenta empresarial, puede seleccionar la opción de [Ver entidades contratadas] en el menú, lo que le indicará al sistema que busque las entidades relacionadas con la empresa a la que pertenece el usuario. Luego de encontrarlas, le transfiere los registros al sistema para que este pueda enlistarlos, con lo que se muestra la lista de registros en pantalla. Si el usuario ingresó con una cuenta de administrador, debe seleccionar la opción de [Buscar empresa], lo que muestra el registro de la empresa que necesita buscar, y selecciona la </w:t>
            </w:r>
            <w:r w:rsidRPr="00084497">
              <w:lastRenderedPageBreak/>
              <w:t>opción de [Ver entidades contratadas], realizando el mismo procedimiento.</w:t>
            </w:r>
          </w:p>
        </w:tc>
        <w:tc>
          <w:tcPr>
            <w:tcW w:w="1886" w:type="dxa"/>
            <w:noWrap/>
            <w:hideMark/>
          </w:tcPr>
          <w:p w14:paraId="63DCCD70" w14:textId="77777777" w:rsidR="00084497" w:rsidRPr="00084497" w:rsidRDefault="00084497">
            <w:r w:rsidRPr="00084497">
              <w:lastRenderedPageBreak/>
              <w:t>Contratos</w:t>
            </w:r>
          </w:p>
        </w:tc>
      </w:tr>
      <w:tr w:rsidR="00084497" w:rsidRPr="00084497" w14:paraId="4D5CB403" w14:textId="77777777" w:rsidTr="00084497">
        <w:trPr>
          <w:trHeight w:val="2805"/>
        </w:trPr>
        <w:tc>
          <w:tcPr>
            <w:tcW w:w="1013" w:type="dxa"/>
            <w:hideMark/>
          </w:tcPr>
          <w:p w14:paraId="3A7E7204" w14:textId="77777777" w:rsidR="00084497" w:rsidRPr="00084497" w:rsidRDefault="00084497" w:rsidP="00084497">
            <w:r w:rsidRPr="00084497">
              <w:t>CU21</w:t>
            </w:r>
          </w:p>
        </w:tc>
        <w:tc>
          <w:tcPr>
            <w:tcW w:w="1676" w:type="dxa"/>
            <w:hideMark/>
          </w:tcPr>
          <w:p w14:paraId="1FE8DAAC" w14:textId="77777777" w:rsidR="00084497" w:rsidRPr="00084497" w:rsidRDefault="00084497" w:rsidP="00084497">
            <w:r w:rsidRPr="00084497">
              <w:t>Registrar consultas medicas</w:t>
            </w:r>
          </w:p>
        </w:tc>
        <w:tc>
          <w:tcPr>
            <w:tcW w:w="2489" w:type="dxa"/>
            <w:hideMark/>
          </w:tcPr>
          <w:p w14:paraId="4319BC72" w14:textId="42BD1988" w:rsidR="00084497" w:rsidRPr="00084497" w:rsidRDefault="00084497" w:rsidP="00084497">
            <w:r w:rsidRPr="00084497">
              <w:t>Por medio de esta funcionalidad se registrarán los datos relacionados con la salud de cada empleado, tales como su peso, altura y afecciones medicas que padezca.</w:t>
            </w:r>
          </w:p>
        </w:tc>
        <w:tc>
          <w:tcPr>
            <w:tcW w:w="2067" w:type="dxa"/>
            <w:hideMark/>
          </w:tcPr>
          <w:p w14:paraId="4D5F3196"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n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57FE2EF8" w14:textId="77777777" w:rsidR="00084497" w:rsidRPr="00084497" w:rsidRDefault="00084497">
            <w:r w:rsidRPr="00084497">
              <w:lastRenderedPageBreak/>
              <w:t>Salud</w:t>
            </w:r>
          </w:p>
        </w:tc>
      </w:tr>
      <w:tr w:rsidR="00084497" w:rsidRPr="00084497" w14:paraId="294FB4CA" w14:textId="77777777" w:rsidTr="00084497">
        <w:trPr>
          <w:trHeight w:val="1785"/>
        </w:trPr>
        <w:tc>
          <w:tcPr>
            <w:tcW w:w="1013" w:type="dxa"/>
            <w:hideMark/>
          </w:tcPr>
          <w:p w14:paraId="7872C1B6" w14:textId="77777777" w:rsidR="00084497" w:rsidRPr="00084497" w:rsidRDefault="00084497" w:rsidP="00084497">
            <w:r w:rsidRPr="00084497">
              <w:t>CU22</w:t>
            </w:r>
          </w:p>
        </w:tc>
        <w:tc>
          <w:tcPr>
            <w:tcW w:w="1676" w:type="dxa"/>
            <w:hideMark/>
          </w:tcPr>
          <w:p w14:paraId="657E4F29" w14:textId="77777777" w:rsidR="00084497" w:rsidRPr="00084497" w:rsidRDefault="00084497" w:rsidP="00084497">
            <w:r w:rsidRPr="00084497">
              <w:t>Buscar consulta medica</w:t>
            </w:r>
          </w:p>
        </w:tc>
        <w:tc>
          <w:tcPr>
            <w:tcW w:w="2489" w:type="dxa"/>
            <w:hideMark/>
          </w:tcPr>
          <w:p w14:paraId="39AFD566" w14:textId="7D44BCD1" w:rsidR="00084497" w:rsidRPr="00084497" w:rsidRDefault="00084497" w:rsidP="00084497">
            <w:r w:rsidRPr="00084497">
              <w:t xml:space="preserve">Por medio de esta funcionalidad se permitirá la búsqueda de una consulta </w:t>
            </w:r>
            <w:r>
              <w:t>médica</w:t>
            </w:r>
            <w:r w:rsidRPr="00084497">
              <w:t>, todo por medio de un numero identificador de cada consulta.</w:t>
            </w:r>
          </w:p>
        </w:tc>
        <w:tc>
          <w:tcPr>
            <w:tcW w:w="2067" w:type="dxa"/>
            <w:hideMark/>
          </w:tcPr>
          <w:p w14:paraId="299A8D69" w14:textId="4CA49ABA" w:rsidR="00084497" w:rsidRPr="00084497" w:rsidRDefault="00084497">
            <w:r w:rsidRPr="00084497">
              <w:t xml:space="preserve">El usuario busca la consulta médica que desea ver al por medio de su identificador. El sistema busca en la base de datos a la consulta médica asociada al identificador ingresado y transfiere su registro al sistema, en caso de que exista dicho registro, por otro lado, si no existe se enviara un False al sistema para indicar que no existe ningún registro asociado. </w:t>
            </w:r>
          </w:p>
        </w:tc>
        <w:tc>
          <w:tcPr>
            <w:tcW w:w="1886" w:type="dxa"/>
            <w:noWrap/>
            <w:hideMark/>
          </w:tcPr>
          <w:p w14:paraId="292FC971" w14:textId="77777777" w:rsidR="00084497" w:rsidRPr="00084497" w:rsidRDefault="00084497">
            <w:r w:rsidRPr="00084497">
              <w:t>Salud</w:t>
            </w:r>
          </w:p>
        </w:tc>
      </w:tr>
      <w:tr w:rsidR="00084497" w:rsidRPr="00084497" w14:paraId="1812FA11" w14:textId="77777777" w:rsidTr="00084497">
        <w:trPr>
          <w:trHeight w:val="1275"/>
        </w:trPr>
        <w:tc>
          <w:tcPr>
            <w:tcW w:w="1013" w:type="dxa"/>
            <w:hideMark/>
          </w:tcPr>
          <w:p w14:paraId="71D780D2" w14:textId="77777777" w:rsidR="00084497" w:rsidRPr="00084497" w:rsidRDefault="00084497" w:rsidP="00084497">
            <w:r w:rsidRPr="00084497">
              <w:t>CU23</w:t>
            </w:r>
          </w:p>
        </w:tc>
        <w:tc>
          <w:tcPr>
            <w:tcW w:w="1676" w:type="dxa"/>
            <w:hideMark/>
          </w:tcPr>
          <w:p w14:paraId="7375F784" w14:textId="77777777" w:rsidR="00084497" w:rsidRPr="00084497" w:rsidRDefault="00084497" w:rsidP="00084497">
            <w:r w:rsidRPr="00084497">
              <w:t>Ver estado de salud de un empleado</w:t>
            </w:r>
          </w:p>
        </w:tc>
        <w:tc>
          <w:tcPr>
            <w:tcW w:w="2489" w:type="dxa"/>
            <w:hideMark/>
          </w:tcPr>
          <w:p w14:paraId="0FA56D48" w14:textId="45A60878" w:rsidR="00084497" w:rsidRPr="00084497" w:rsidRDefault="00084497" w:rsidP="00084497">
            <w:r w:rsidRPr="00084497">
              <w:t xml:space="preserve">Por medio de esta funcionalidad se mostrarán datos relacionados con la salud de los empleados, los cuales son el resultado de consultas médicas previas en las cuales valora el estado de </w:t>
            </w:r>
            <w:r w:rsidRPr="00084497">
              <w:lastRenderedPageBreak/>
              <w:t>salud de cada empleado y las afecciones que estos padecen.</w:t>
            </w:r>
          </w:p>
        </w:tc>
        <w:tc>
          <w:tcPr>
            <w:tcW w:w="2067" w:type="dxa"/>
            <w:hideMark/>
          </w:tcPr>
          <w:p w14:paraId="585E0D0A" w14:textId="77777777" w:rsidR="00084497" w:rsidRPr="00084497" w:rsidRDefault="00084497">
            <w:r w:rsidRPr="00084497">
              <w:lastRenderedPageBreak/>
              <w:t xml:space="preserve">El usuario que ingresó en una cuenta con el rol de Talento humano al utilizar la opción de [Buscar empleado], puede seleccionar la opción de [Ver </w:t>
            </w:r>
            <w:r w:rsidRPr="00084497">
              <w:lastRenderedPageBreak/>
              <w:t>estado de salud] que aparece en el registro del empleado.</w:t>
            </w:r>
          </w:p>
        </w:tc>
        <w:tc>
          <w:tcPr>
            <w:tcW w:w="1886" w:type="dxa"/>
            <w:noWrap/>
            <w:hideMark/>
          </w:tcPr>
          <w:p w14:paraId="2B272714" w14:textId="77777777" w:rsidR="00084497" w:rsidRPr="00084497" w:rsidRDefault="00084497">
            <w:r w:rsidRPr="00084497">
              <w:lastRenderedPageBreak/>
              <w:t>Salud</w:t>
            </w:r>
          </w:p>
        </w:tc>
      </w:tr>
      <w:tr w:rsidR="00084497" w:rsidRPr="00084497" w14:paraId="322ECA30" w14:textId="77777777" w:rsidTr="00084497">
        <w:trPr>
          <w:trHeight w:val="2805"/>
        </w:trPr>
        <w:tc>
          <w:tcPr>
            <w:tcW w:w="1013" w:type="dxa"/>
            <w:hideMark/>
          </w:tcPr>
          <w:p w14:paraId="2B1022D0" w14:textId="77777777" w:rsidR="00084497" w:rsidRPr="00084497" w:rsidRDefault="00084497" w:rsidP="00084497">
            <w:r w:rsidRPr="00084497">
              <w:t>CU24</w:t>
            </w:r>
          </w:p>
        </w:tc>
        <w:tc>
          <w:tcPr>
            <w:tcW w:w="1676" w:type="dxa"/>
            <w:hideMark/>
          </w:tcPr>
          <w:p w14:paraId="251447BA" w14:textId="77777777" w:rsidR="00084497" w:rsidRPr="00084497" w:rsidRDefault="00084497" w:rsidP="00084497">
            <w:r w:rsidRPr="00084497">
              <w:t>Registrar juegos</w:t>
            </w:r>
          </w:p>
        </w:tc>
        <w:tc>
          <w:tcPr>
            <w:tcW w:w="2489" w:type="dxa"/>
            <w:hideMark/>
          </w:tcPr>
          <w:p w14:paraId="16106CF6" w14:textId="6BEA4C02" w:rsidR="00084497" w:rsidRPr="00084497" w:rsidRDefault="00084497" w:rsidP="00084497">
            <w:r w:rsidRPr="00084497">
              <w:t>Por medio de esta funcionalidad se permitirá ingresar los datos de los juegos a los cuales tendrán acceso los usuarios de APPAUSA Móvil</w:t>
            </w:r>
          </w:p>
        </w:tc>
        <w:tc>
          <w:tcPr>
            <w:tcW w:w="2067" w:type="dxa"/>
            <w:hideMark/>
          </w:tcPr>
          <w:p w14:paraId="0F30CA4C" w14:textId="41A0DA9D"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DCD9089" w14:textId="77777777" w:rsidR="00084497" w:rsidRPr="00084497" w:rsidRDefault="00084497">
            <w:r w:rsidRPr="00084497">
              <w:t>Juegos</w:t>
            </w:r>
          </w:p>
        </w:tc>
      </w:tr>
      <w:tr w:rsidR="00084497" w:rsidRPr="00084497" w14:paraId="4B535325" w14:textId="77777777" w:rsidTr="00084497">
        <w:trPr>
          <w:trHeight w:val="3825"/>
        </w:trPr>
        <w:tc>
          <w:tcPr>
            <w:tcW w:w="1013" w:type="dxa"/>
            <w:hideMark/>
          </w:tcPr>
          <w:p w14:paraId="480F54ED" w14:textId="77777777" w:rsidR="00084497" w:rsidRPr="00084497" w:rsidRDefault="00084497" w:rsidP="00084497">
            <w:r w:rsidRPr="00084497">
              <w:lastRenderedPageBreak/>
              <w:t>CU25</w:t>
            </w:r>
          </w:p>
        </w:tc>
        <w:tc>
          <w:tcPr>
            <w:tcW w:w="1676" w:type="dxa"/>
            <w:hideMark/>
          </w:tcPr>
          <w:p w14:paraId="0F39D880" w14:textId="77777777" w:rsidR="00084497" w:rsidRPr="00084497" w:rsidRDefault="00084497" w:rsidP="00084497">
            <w:r w:rsidRPr="00084497">
              <w:t>Modificar datos de un juego</w:t>
            </w:r>
          </w:p>
        </w:tc>
        <w:tc>
          <w:tcPr>
            <w:tcW w:w="2489" w:type="dxa"/>
            <w:hideMark/>
          </w:tcPr>
          <w:p w14:paraId="39335628" w14:textId="4983E856" w:rsidR="00084497" w:rsidRPr="00084497" w:rsidRDefault="00084497" w:rsidP="00084497">
            <w:r w:rsidRPr="00084497">
              <w:t>Por medio de esta funcionalidad se permitirá la actualización de los datos de cada juego, dado sea el caso que se requiera.</w:t>
            </w:r>
          </w:p>
        </w:tc>
        <w:tc>
          <w:tcPr>
            <w:tcW w:w="2067" w:type="dxa"/>
            <w:hideMark/>
          </w:tcPr>
          <w:p w14:paraId="017D0418" w14:textId="7653FF30" w:rsidR="00084497" w:rsidRPr="00084497" w:rsidRDefault="00084497">
            <w:r w:rsidRPr="00084497">
              <w:t xml:space="preserve">El usuario busca al juego al que quiera modificarle los datos por medio de su identificador. El sistema busca en la base de datos al juego asociado al identificador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juego. El usuario puede modificar los datos que considere conveniente modificar y pulsa el botón de [Modificar]. El sistema debe </w:t>
            </w:r>
            <w:r w:rsidRPr="00084497">
              <w:lastRenderedPageBreak/>
              <w:t>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3412ABBD" w14:textId="77777777" w:rsidR="00084497" w:rsidRPr="00084497" w:rsidRDefault="00084497">
            <w:r w:rsidRPr="00084497">
              <w:lastRenderedPageBreak/>
              <w:t>Juegos</w:t>
            </w:r>
          </w:p>
        </w:tc>
      </w:tr>
      <w:tr w:rsidR="00084497" w:rsidRPr="00084497" w14:paraId="5E12AA07" w14:textId="77777777" w:rsidTr="00084497">
        <w:trPr>
          <w:trHeight w:val="2295"/>
        </w:trPr>
        <w:tc>
          <w:tcPr>
            <w:tcW w:w="1013" w:type="dxa"/>
            <w:hideMark/>
          </w:tcPr>
          <w:p w14:paraId="56A97D7B" w14:textId="77777777" w:rsidR="00084497" w:rsidRPr="00084497" w:rsidRDefault="00084497" w:rsidP="00084497">
            <w:r w:rsidRPr="00084497">
              <w:t>CU26</w:t>
            </w:r>
          </w:p>
        </w:tc>
        <w:tc>
          <w:tcPr>
            <w:tcW w:w="1676" w:type="dxa"/>
            <w:hideMark/>
          </w:tcPr>
          <w:p w14:paraId="3F3FC155" w14:textId="77777777" w:rsidR="00084497" w:rsidRPr="00084497" w:rsidRDefault="00084497" w:rsidP="00084497">
            <w:r w:rsidRPr="00084497">
              <w:t>Buscar juego</w:t>
            </w:r>
          </w:p>
        </w:tc>
        <w:tc>
          <w:tcPr>
            <w:tcW w:w="2489" w:type="dxa"/>
            <w:hideMark/>
          </w:tcPr>
          <w:p w14:paraId="0BE8B811" w14:textId="07FED303" w:rsidR="00084497" w:rsidRPr="00084497" w:rsidRDefault="00084497" w:rsidP="00084497">
            <w:r w:rsidRPr="00084497">
              <w:t>Por medio de esta funcionalidad se permitirá la búsqueda de un juego ingresando un dato identificador del juego</w:t>
            </w:r>
          </w:p>
        </w:tc>
        <w:tc>
          <w:tcPr>
            <w:tcW w:w="2067" w:type="dxa"/>
            <w:hideMark/>
          </w:tcPr>
          <w:p w14:paraId="79EA2403"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w:t>
            </w:r>
            <w:r w:rsidRPr="00084497">
              <w:lastRenderedPageBreak/>
              <w:t>el número ingresado.</w:t>
            </w:r>
          </w:p>
        </w:tc>
        <w:tc>
          <w:tcPr>
            <w:tcW w:w="1886" w:type="dxa"/>
            <w:noWrap/>
            <w:hideMark/>
          </w:tcPr>
          <w:p w14:paraId="26747E01" w14:textId="77777777" w:rsidR="00084497" w:rsidRPr="00084497" w:rsidRDefault="00084497">
            <w:r w:rsidRPr="00084497">
              <w:lastRenderedPageBreak/>
              <w:t>Juegos</w:t>
            </w:r>
          </w:p>
        </w:tc>
      </w:tr>
      <w:tr w:rsidR="00084497" w:rsidRPr="00084497" w14:paraId="3F3C6966" w14:textId="77777777" w:rsidTr="00084497">
        <w:trPr>
          <w:trHeight w:val="1785"/>
        </w:trPr>
        <w:tc>
          <w:tcPr>
            <w:tcW w:w="1013" w:type="dxa"/>
            <w:hideMark/>
          </w:tcPr>
          <w:p w14:paraId="0D11BB31" w14:textId="77777777" w:rsidR="00084497" w:rsidRPr="00084497" w:rsidRDefault="00084497" w:rsidP="00084497">
            <w:r w:rsidRPr="00084497">
              <w:t>CU27</w:t>
            </w:r>
          </w:p>
        </w:tc>
        <w:tc>
          <w:tcPr>
            <w:tcW w:w="1676" w:type="dxa"/>
            <w:hideMark/>
          </w:tcPr>
          <w:p w14:paraId="7C4708CF" w14:textId="77777777" w:rsidR="00084497" w:rsidRPr="00084497" w:rsidRDefault="00084497" w:rsidP="00084497">
            <w:r w:rsidRPr="00084497">
              <w:t>Listar juegos</w:t>
            </w:r>
          </w:p>
        </w:tc>
        <w:tc>
          <w:tcPr>
            <w:tcW w:w="2489" w:type="dxa"/>
            <w:hideMark/>
          </w:tcPr>
          <w:p w14:paraId="4C29EE60" w14:textId="35C483BD" w:rsidR="00084497" w:rsidRPr="00084497" w:rsidRDefault="00084497" w:rsidP="00084497">
            <w:r w:rsidRPr="00084497">
              <w:t>Por medio de esta funcionalidad se permitirá visualizar todos los datos de los juegos registrados dentro de APPAUSA</w:t>
            </w:r>
          </w:p>
        </w:tc>
        <w:tc>
          <w:tcPr>
            <w:tcW w:w="2067" w:type="dxa"/>
            <w:hideMark/>
          </w:tcPr>
          <w:p w14:paraId="7FAAB868" w14:textId="1FF4E7C9" w:rsidR="00084497" w:rsidRPr="00084497" w:rsidRDefault="00084497">
            <w:r w:rsidRPr="00084497">
              <w:t>El usuario busca todos los registros de juegos en el sistema. El usuario pulsa el botón de [Ver todos los juegos], con lo que el sistema busca en la base de datos la tabla que contiene todos los registros relacionados a los juegos (de haber alguno). Luego de capturarlos, son enviados al sistema para ser enlistados. Posteriormente, la lista es mostrada en la pantalla.</w:t>
            </w:r>
          </w:p>
        </w:tc>
        <w:tc>
          <w:tcPr>
            <w:tcW w:w="1886" w:type="dxa"/>
            <w:noWrap/>
            <w:hideMark/>
          </w:tcPr>
          <w:p w14:paraId="53715E53" w14:textId="77777777" w:rsidR="00084497" w:rsidRPr="00084497" w:rsidRDefault="00084497">
            <w:r w:rsidRPr="00084497">
              <w:t>Juegos</w:t>
            </w:r>
          </w:p>
        </w:tc>
      </w:tr>
      <w:tr w:rsidR="00084497" w:rsidRPr="00084497" w14:paraId="3B8C4A75" w14:textId="77777777" w:rsidTr="00084497">
        <w:trPr>
          <w:trHeight w:val="2805"/>
        </w:trPr>
        <w:tc>
          <w:tcPr>
            <w:tcW w:w="1013" w:type="dxa"/>
            <w:hideMark/>
          </w:tcPr>
          <w:p w14:paraId="0BA44054" w14:textId="77777777" w:rsidR="00084497" w:rsidRPr="00084497" w:rsidRDefault="00084497" w:rsidP="00084497">
            <w:r w:rsidRPr="00084497">
              <w:t>CU28</w:t>
            </w:r>
          </w:p>
        </w:tc>
        <w:tc>
          <w:tcPr>
            <w:tcW w:w="1676" w:type="dxa"/>
            <w:hideMark/>
          </w:tcPr>
          <w:p w14:paraId="37449AED" w14:textId="77777777" w:rsidR="00084497" w:rsidRPr="00084497" w:rsidRDefault="00084497" w:rsidP="00084497">
            <w:r w:rsidRPr="00084497">
              <w:t>Registrar cuentas</w:t>
            </w:r>
          </w:p>
        </w:tc>
        <w:tc>
          <w:tcPr>
            <w:tcW w:w="2489" w:type="dxa"/>
            <w:hideMark/>
          </w:tcPr>
          <w:p w14:paraId="5DF849B7" w14:textId="332C714F" w:rsidR="00084497" w:rsidRPr="00084497" w:rsidRDefault="00084497" w:rsidP="00084497">
            <w:r w:rsidRPr="00084497">
              <w:t>Por medio de esta funcionalidad se registrarán los datos de una cuenta, y de este modo asociarla a un empleado y determinar su acceso a la aplicación web y móvil de APPAUSA.</w:t>
            </w:r>
          </w:p>
        </w:tc>
        <w:tc>
          <w:tcPr>
            <w:tcW w:w="2067" w:type="dxa"/>
            <w:hideMark/>
          </w:tcPr>
          <w:p w14:paraId="1930E699" w14:textId="14DC553B"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w:t>
            </w:r>
            <w:r w:rsidRPr="00084497">
              <w:lastRenderedPageBreak/>
              <w:t>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040B2B64" w14:textId="77777777" w:rsidR="00084497" w:rsidRPr="00084497" w:rsidRDefault="00084497">
            <w:r w:rsidRPr="00084497">
              <w:lastRenderedPageBreak/>
              <w:t>Cuentas</w:t>
            </w:r>
          </w:p>
        </w:tc>
      </w:tr>
      <w:tr w:rsidR="00084497" w:rsidRPr="00084497" w14:paraId="365309B4" w14:textId="77777777" w:rsidTr="00084497">
        <w:trPr>
          <w:trHeight w:val="4080"/>
        </w:trPr>
        <w:tc>
          <w:tcPr>
            <w:tcW w:w="1013" w:type="dxa"/>
            <w:hideMark/>
          </w:tcPr>
          <w:p w14:paraId="10114E03" w14:textId="77777777" w:rsidR="00084497" w:rsidRPr="00084497" w:rsidRDefault="00084497" w:rsidP="00084497">
            <w:r w:rsidRPr="00084497">
              <w:t>CU29</w:t>
            </w:r>
          </w:p>
        </w:tc>
        <w:tc>
          <w:tcPr>
            <w:tcW w:w="1676" w:type="dxa"/>
            <w:hideMark/>
          </w:tcPr>
          <w:p w14:paraId="02EA84F6" w14:textId="77777777" w:rsidR="00084497" w:rsidRPr="00084497" w:rsidRDefault="00084497" w:rsidP="00084497">
            <w:r w:rsidRPr="00084497">
              <w:t>Modificar datos de una cuenta</w:t>
            </w:r>
          </w:p>
        </w:tc>
        <w:tc>
          <w:tcPr>
            <w:tcW w:w="2489" w:type="dxa"/>
            <w:hideMark/>
          </w:tcPr>
          <w:p w14:paraId="79FB89DC" w14:textId="65919696" w:rsidR="00084497" w:rsidRPr="00084497" w:rsidRDefault="00084497" w:rsidP="00084497">
            <w:r w:rsidRPr="00084497">
              <w:t>Por medio de esta funcionalidad se permitirá actualizar los datos de una cuenta.</w:t>
            </w:r>
          </w:p>
        </w:tc>
        <w:tc>
          <w:tcPr>
            <w:tcW w:w="2067" w:type="dxa"/>
            <w:hideMark/>
          </w:tcPr>
          <w:p w14:paraId="41E4BB7A" w14:textId="2904F244" w:rsidR="00084497" w:rsidRPr="00084497" w:rsidRDefault="00084497">
            <w:r w:rsidRPr="00084497">
              <w:t xml:space="preserve">El usuario busca la cuenta a la que quiera modificarle los datos por medio de su correo electrónico. El sistema busca en la base de datos la cuenta asociada a la dirección de correo ingresada y transfiere su registro al sistema, en caso de que exista dicho registro, </w:t>
            </w:r>
            <w:r w:rsidRPr="00084497">
              <w:lastRenderedPageBreak/>
              <w:t>por otro lado, si no existe se enviara un False al sistema para indicar que no existe ningún registro asociado. Cuando se muestre el registro en pantalla, el usuario puede seleccionar la opción de modificar para acceder al formulario que contiene los datos de la cuenta.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7EF92024" w14:textId="77777777" w:rsidR="00084497" w:rsidRPr="00084497" w:rsidRDefault="00084497">
            <w:r w:rsidRPr="00084497">
              <w:lastRenderedPageBreak/>
              <w:t>Cuentas</w:t>
            </w:r>
          </w:p>
        </w:tc>
      </w:tr>
      <w:tr w:rsidR="00084497" w:rsidRPr="00084497" w14:paraId="7B35DB46" w14:textId="77777777" w:rsidTr="00084497">
        <w:trPr>
          <w:trHeight w:val="1785"/>
        </w:trPr>
        <w:tc>
          <w:tcPr>
            <w:tcW w:w="1013" w:type="dxa"/>
            <w:hideMark/>
          </w:tcPr>
          <w:p w14:paraId="2AA80559" w14:textId="77777777" w:rsidR="00084497" w:rsidRPr="00084497" w:rsidRDefault="00084497" w:rsidP="00084497">
            <w:r w:rsidRPr="00084497">
              <w:lastRenderedPageBreak/>
              <w:t>CU30</w:t>
            </w:r>
          </w:p>
        </w:tc>
        <w:tc>
          <w:tcPr>
            <w:tcW w:w="1676" w:type="dxa"/>
            <w:hideMark/>
          </w:tcPr>
          <w:p w14:paraId="0AE201B3" w14:textId="77777777" w:rsidR="00084497" w:rsidRPr="00084497" w:rsidRDefault="00084497" w:rsidP="00084497">
            <w:r w:rsidRPr="00084497">
              <w:t>Cambiar estado de una cuenta</w:t>
            </w:r>
          </w:p>
        </w:tc>
        <w:tc>
          <w:tcPr>
            <w:tcW w:w="2489" w:type="dxa"/>
            <w:hideMark/>
          </w:tcPr>
          <w:p w14:paraId="1B67E5C1" w14:textId="3C0F30F3" w:rsidR="00084497" w:rsidRPr="00084497" w:rsidRDefault="00084497" w:rsidP="00084497">
            <w:r w:rsidRPr="00084497">
              <w:t>Por medio de esta funcionalidad se permitirá cambiar el estado que determina si la cuenta está habilitada o no para el acceso a las funcionalidades de APPAUSA</w:t>
            </w:r>
          </w:p>
        </w:tc>
        <w:tc>
          <w:tcPr>
            <w:tcW w:w="2067" w:type="dxa"/>
            <w:hideMark/>
          </w:tcPr>
          <w:p w14:paraId="7BE5D9A7" w14:textId="77777777" w:rsidR="00084497" w:rsidRPr="00084497" w:rsidRDefault="00084497">
            <w:r w:rsidRPr="00084497">
              <w:t>El usuario que ingresó en una cuenta con el rol de administrador al utilizar la opción de [Buscar cuenta] o [Ver todas las cuentas] puede seleccionar la opción de [Cambiar estado], que permite determinar si una cuenta puede usarse para acceder o no. En caso de que la cuenta esté ACTIVA, el sistema realiza una sentencia para cambiar ese dato a BLOQUEADA, y viceversa.</w:t>
            </w:r>
          </w:p>
        </w:tc>
        <w:tc>
          <w:tcPr>
            <w:tcW w:w="1886" w:type="dxa"/>
            <w:noWrap/>
            <w:hideMark/>
          </w:tcPr>
          <w:p w14:paraId="3BDBD2E1" w14:textId="77777777" w:rsidR="00084497" w:rsidRPr="00084497" w:rsidRDefault="00084497">
            <w:r w:rsidRPr="00084497">
              <w:t>Cuentas</w:t>
            </w:r>
          </w:p>
        </w:tc>
      </w:tr>
      <w:tr w:rsidR="00084497" w:rsidRPr="00084497" w14:paraId="1B5067D2" w14:textId="77777777" w:rsidTr="00084497">
        <w:trPr>
          <w:trHeight w:val="2295"/>
        </w:trPr>
        <w:tc>
          <w:tcPr>
            <w:tcW w:w="1013" w:type="dxa"/>
            <w:hideMark/>
          </w:tcPr>
          <w:p w14:paraId="5C2A0EF4" w14:textId="77777777" w:rsidR="00084497" w:rsidRPr="00084497" w:rsidRDefault="00084497" w:rsidP="00084497">
            <w:r w:rsidRPr="00084497">
              <w:t>CU31</w:t>
            </w:r>
          </w:p>
        </w:tc>
        <w:tc>
          <w:tcPr>
            <w:tcW w:w="1676" w:type="dxa"/>
            <w:hideMark/>
          </w:tcPr>
          <w:p w14:paraId="548C90AA" w14:textId="77777777" w:rsidR="00084497" w:rsidRPr="00084497" w:rsidRDefault="00084497" w:rsidP="00084497">
            <w:r w:rsidRPr="00084497">
              <w:t>Buscar cuenta</w:t>
            </w:r>
          </w:p>
        </w:tc>
        <w:tc>
          <w:tcPr>
            <w:tcW w:w="2489" w:type="dxa"/>
            <w:hideMark/>
          </w:tcPr>
          <w:p w14:paraId="2F96A46C" w14:textId="3EAEF09E" w:rsidR="00084497" w:rsidRPr="00084497" w:rsidRDefault="00084497" w:rsidP="00084497">
            <w:r w:rsidRPr="00084497">
              <w:t>Por medio de esta funcionalidad se tendría acceso a los datos de una cuenta ingresando el documento de identificación de cada empleado dueño de la cuenta. De este modo se tendrá acceso a los datos de los juegos asignados para las pausas activas, las partidas de los juegos, y su registro de actividad dentro del sistema de APPAUSA.</w:t>
            </w:r>
          </w:p>
        </w:tc>
        <w:tc>
          <w:tcPr>
            <w:tcW w:w="2067" w:type="dxa"/>
            <w:hideMark/>
          </w:tcPr>
          <w:p w14:paraId="412E94D5"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w:t>
            </w:r>
            <w:r w:rsidRPr="00084497">
              <w:lastRenderedPageBreak/>
              <w:t>en la pantalla. En caso de que no haya un registro, se regresará un False al sistema para indicar que no existe ningún empleado registrado identificado con el número ingresado.</w:t>
            </w:r>
          </w:p>
        </w:tc>
        <w:tc>
          <w:tcPr>
            <w:tcW w:w="1886" w:type="dxa"/>
            <w:noWrap/>
            <w:hideMark/>
          </w:tcPr>
          <w:p w14:paraId="331081CD" w14:textId="77777777" w:rsidR="00084497" w:rsidRPr="00084497" w:rsidRDefault="00084497">
            <w:r w:rsidRPr="00084497">
              <w:lastRenderedPageBreak/>
              <w:t>Cuentas</w:t>
            </w:r>
          </w:p>
        </w:tc>
      </w:tr>
      <w:tr w:rsidR="00084497" w:rsidRPr="00084497" w14:paraId="34E027D1" w14:textId="77777777" w:rsidTr="00084497">
        <w:trPr>
          <w:trHeight w:val="1785"/>
        </w:trPr>
        <w:tc>
          <w:tcPr>
            <w:tcW w:w="1013" w:type="dxa"/>
            <w:hideMark/>
          </w:tcPr>
          <w:p w14:paraId="76ABAEAA" w14:textId="77777777" w:rsidR="00084497" w:rsidRPr="00084497" w:rsidRDefault="00084497" w:rsidP="00084497">
            <w:r w:rsidRPr="00084497">
              <w:t>CU32</w:t>
            </w:r>
          </w:p>
        </w:tc>
        <w:tc>
          <w:tcPr>
            <w:tcW w:w="1676" w:type="dxa"/>
            <w:hideMark/>
          </w:tcPr>
          <w:p w14:paraId="3358A59F" w14:textId="77777777" w:rsidR="00084497" w:rsidRPr="00084497" w:rsidRDefault="00084497" w:rsidP="00084497">
            <w:r w:rsidRPr="00084497">
              <w:t>Listar cuentas</w:t>
            </w:r>
          </w:p>
        </w:tc>
        <w:tc>
          <w:tcPr>
            <w:tcW w:w="2489" w:type="dxa"/>
            <w:hideMark/>
          </w:tcPr>
          <w:p w14:paraId="6AD693F5" w14:textId="45EE7068" w:rsidR="00084497" w:rsidRPr="00084497" w:rsidRDefault="00084497" w:rsidP="00084497">
            <w:r w:rsidRPr="00084497">
              <w:t>Por medio de esta funcionalidad se tendrá acceso a un listado con todos los datos de las cuentas de los usuarios de APPAUSA, la posibilidad de revisar datos relacionados con su desempeño en los juegos y su registro de actividad.</w:t>
            </w:r>
          </w:p>
        </w:tc>
        <w:tc>
          <w:tcPr>
            <w:tcW w:w="2067" w:type="dxa"/>
            <w:hideMark/>
          </w:tcPr>
          <w:p w14:paraId="44F71DFB" w14:textId="2D68CD7B"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7460950" w14:textId="77777777" w:rsidR="00084497" w:rsidRPr="00084497" w:rsidRDefault="00084497">
            <w:r w:rsidRPr="00084497">
              <w:t>Cuentas</w:t>
            </w:r>
          </w:p>
        </w:tc>
      </w:tr>
      <w:tr w:rsidR="00084497" w:rsidRPr="00084497" w14:paraId="7147CA5C" w14:textId="77777777" w:rsidTr="00084497">
        <w:trPr>
          <w:trHeight w:val="3315"/>
        </w:trPr>
        <w:tc>
          <w:tcPr>
            <w:tcW w:w="1013" w:type="dxa"/>
            <w:hideMark/>
          </w:tcPr>
          <w:p w14:paraId="16644A08" w14:textId="77777777" w:rsidR="00084497" w:rsidRPr="00084497" w:rsidRDefault="00084497" w:rsidP="00084497">
            <w:r w:rsidRPr="00084497">
              <w:lastRenderedPageBreak/>
              <w:t>CU33</w:t>
            </w:r>
          </w:p>
        </w:tc>
        <w:tc>
          <w:tcPr>
            <w:tcW w:w="1676" w:type="dxa"/>
            <w:hideMark/>
          </w:tcPr>
          <w:p w14:paraId="2078C4DD" w14:textId="77777777" w:rsidR="00084497" w:rsidRPr="00084497" w:rsidRDefault="00084497" w:rsidP="00084497">
            <w:r w:rsidRPr="00084497">
              <w:t>Gestionar rutinas</w:t>
            </w:r>
          </w:p>
        </w:tc>
        <w:tc>
          <w:tcPr>
            <w:tcW w:w="2489" w:type="dxa"/>
            <w:hideMark/>
          </w:tcPr>
          <w:p w14:paraId="54250F5A" w14:textId="7293AACB" w:rsidR="00084497" w:rsidRPr="00084497" w:rsidRDefault="00084497" w:rsidP="00084497">
            <w:r w:rsidRPr="00084497">
              <w:t>Por medio de esta funcionalidad se añadirán o eliminaran los juegos para las pausas activas de un empleado, las cuales están adjudicadas a la cuenta del empleado.</w:t>
            </w:r>
          </w:p>
        </w:tc>
        <w:tc>
          <w:tcPr>
            <w:tcW w:w="2067" w:type="dxa"/>
            <w:hideMark/>
          </w:tcPr>
          <w:p w14:paraId="2CCACAF6" w14:textId="77777777" w:rsidR="00084497" w:rsidRPr="00084497" w:rsidRDefault="00084497">
            <w:r w:rsidRPr="00084497">
              <w:t xml:space="preserve">El usuario que ingresó con una cuenta con el rol de Talento humano puede acceder a la opción de [Gestionar juegos] que se encuentran en los registros encontrados mediante la opción de [Buscar cuentas] o [Listar cuentas]. El usuario puede seleccionar de una lista de juegos la opción de [Añadir] si desea que ese juego pueda ser utilizado por la cuenta, o [Eliminar] si desea que un juego no pueda ser utilizado por la cuenta. La opción de [Eliminar] sólo estará disponible si la cuenta tiene algún juego asociado. Luego de haber seleccionado los juegos, el usuario puede seleccionar la opción de [Finalizar], en tal caso, el sistema asocia a los juegos que seleccionó con </w:t>
            </w:r>
            <w:r w:rsidRPr="00084497">
              <w:lastRenderedPageBreak/>
              <w:t>la cuenta a la que se asignaron en la base de datos.</w:t>
            </w:r>
          </w:p>
        </w:tc>
        <w:tc>
          <w:tcPr>
            <w:tcW w:w="1886" w:type="dxa"/>
            <w:noWrap/>
            <w:hideMark/>
          </w:tcPr>
          <w:p w14:paraId="7AD8FBFB" w14:textId="77777777" w:rsidR="00084497" w:rsidRPr="00084497" w:rsidRDefault="00084497">
            <w:r w:rsidRPr="00084497">
              <w:lastRenderedPageBreak/>
              <w:t>Salud</w:t>
            </w:r>
          </w:p>
        </w:tc>
      </w:tr>
      <w:tr w:rsidR="00084497" w:rsidRPr="00084497" w14:paraId="30C6011D" w14:textId="77777777" w:rsidTr="00084497">
        <w:trPr>
          <w:trHeight w:val="2805"/>
        </w:trPr>
        <w:tc>
          <w:tcPr>
            <w:tcW w:w="1013" w:type="dxa"/>
            <w:hideMark/>
          </w:tcPr>
          <w:p w14:paraId="6A2B2720" w14:textId="77777777" w:rsidR="00084497" w:rsidRPr="00084497" w:rsidRDefault="00084497" w:rsidP="00084497">
            <w:r w:rsidRPr="00084497">
              <w:t>CU34</w:t>
            </w:r>
          </w:p>
        </w:tc>
        <w:tc>
          <w:tcPr>
            <w:tcW w:w="1676" w:type="dxa"/>
            <w:noWrap/>
            <w:hideMark/>
          </w:tcPr>
          <w:p w14:paraId="1488F2A2" w14:textId="77777777" w:rsidR="00084497" w:rsidRPr="00084497" w:rsidRDefault="00084497" w:rsidP="00084497">
            <w:r w:rsidRPr="00084497">
              <w:t>Registrar incapacidades</w:t>
            </w:r>
          </w:p>
        </w:tc>
        <w:tc>
          <w:tcPr>
            <w:tcW w:w="2489" w:type="dxa"/>
            <w:hideMark/>
          </w:tcPr>
          <w:p w14:paraId="64D0FBEE" w14:textId="5A27CD4E" w:rsidR="00084497" w:rsidRPr="00084497" w:rsidRDefault="00084497" w:rsidP="00084497">
            <w:r w:rsidRPr="00084497">
              <w:t>Por medio de esta funcionalidad se ingresarán los datos relacionados con las incapacidades requeridas por los empleados y la consulta médica que verifique la necesidad de dicha incapacidad.</w:t>
            </w:r>
          </w:p>
        </w:tc>
        <w:tc>
          <w:tcPr>
            <w:tcW w:w="2067" w:type="dxa"/>
            <w:hideMark/>
          </w:tcPr>
          <w:p w14:paraId="405DB373" w14:textId="64FA7D3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65BA2262" w14:textId="77777777" w:rsidR="00084497" w:rsidRPr="00084497" w:rsidRDefault="00084497">
            <w:r w:rsidRPr="00084497">
              <w:lastRenderedPageBreak/>
              <w:t>Seguridad Social</w:t>
            </w:r>
          </w:p>
        </w:tc>
      </w:tr>
      <w:tr w:rsidR="00084497" w:rsidRPr="00084497" w14:paraId="51C04B72" w14:textId="77777777" w:rsidTr="00084497">
        <w:trPr>
          <w:trHeight w:val="3570"/>
        </w:trPr>
        <w:tc>
          <w:tcPr>
            <w:tcW w:w="1013" w:type="dxa"/>
            <w:hideMark/>
          </w:tcPr>
          <w:p w14:paraId="37258483" w14:textId="77777777" w:rsidR="00084497" w:rsidRPr="00084497" w:rsidRDefault="00084497" w:rsidP="00084497">
            <w:r w:rsidRPr="00084497">
              <w:t>CU35</w:t>
            </w:r>
          </w:p>
        </w:tc>
        <w:tc>
          <w:tcPr>
            <w:tcW w:w="1676" w:type="dxa"/>
            <w:hideMark/>
          </w:tcPr>
          <w:p w14:paraId="35595A4D" w14:textId="77777777" w:rsidR="00084497" w:rsidRPr="00084497" w:rsidRDefault="00084497" w:rsidP="00084497">
            <w:r w:rsidRPr="00084497">
              <w:t>Listar incapacidades de un empleado</w:t>
            </w:r>
          </w:p>
        </w:tc>
        <w:tc>
          <w:tcPr>
            <w:tcW w:w="2489" w:type="dxa"/>
            <w:hideMark/>
          </w:tcPr>
          <w:p w14:paraId="3FEA051A" w14:textId="369CA0D0" w:rsidR="00084497" w:rsidRPr="00084497" w:rsidRDefault="00084497" w:rsidP="00084497">
            <w:r w:rsidRPr="00084497">
              <w:t>Por medio de esta funcionalidad se podrá ver todas las incapacidades de un empleado y los datos relacionados con estas.</w:t>
            </w:r>
          </w:p>
        </w:tc>
        <w:tc>
          <w:tcPr>
            <w:tcW w:w="2067" w:type="dxa"/>
            <w:hideMark/>
          </w:tcPr>
          <w:p w14:paraId="0FD29B14" w14:textId="08C27D2D" w:rsidR="00084497" w:rsidRPr="00084497" w:rsidRDefault="00084497">
            <w:r w:rsidRPr="00084497">
              <w:t xml:space="preserve">El usuario que ingresó con una cuenta con el rol de Talento humano puede buscar al empleado al que quiera verle las incapacidades por medio de su número de identificación. El sistema busca en la base de datos al empleado asociado al número de identificación ingresado y transfiere su registro al sistema, en caso de que exista dicho registro, por otro lado, si no existe se enviara un False al sistema para indicar que no existe ningún registro asociado. Cuando se muestre el registro en pantalla, el usuario puede </w:t>
            </w:r>
            <w:r w:rsidRPr="00084497">
              <w:lastRenderedPageBreak/>
              <w:t>seleccionar la opción de [Ver todas las incapacidades]. El sistema busca en la base de datos las incapacidades asociadas al empleado que seleccionó y transfiere los registros al sistema. El sistema se encarga de enlistar los registros y muestra la lista en la pantalla.</w:t>
            </w:r>
          </w:p>
        </w:tc>
        <w:tc>
          <w:tcPr>
            <w:tcW w:w="1886" w:type="dxa"/>
            <w:noWrap/>
            <w:hideMark/>
          </w:tcPr>
          <w:p w14:paraId="1D93FF92" w14:textId="77777777" w:rsidR="00084497" w:rsidRPr="00084497" w:rsidRDefault="00084497">
            <w:r w:rsidRPr="00084497">
              <w:lastRenderedPageBreak/>
              <w:t>Seguridad Social</w:t>
            </w:r>
          </w:p>
        </w:tc>
      </w:tr>
      <w:tr w:rsidR="00084497" w:rsidRPr="00084497" w14:paraId="3FDA3D18" w14:textId="77777777" w:rsidTr="00084497">
        <w:trPr>
          <w:trHeight w:val="2805"/>
        </w:trPr>
        <w:tc>
          <w:tcPr>
            <w:tcW w:w="1013" w:type="dxa"/>
            <w:hideMark/>
          </w:tcPr>
          <w:p w14:paraId="591B3239" w14:textId="77777777" w:rsidR="00084497" w:rsidRPr="00084497" w:rsidRDefault="00084497" w:rsidP="00084497">
            <w:r w:rsidRPr="00084497">
              <w:t>CU36</w:t>
            </w:r>
          </w:p>
        </w:tc>
        <w:tc>
          <w:tcPr>
            <w:tcW w:w="1676" w:type="dxa"/>
            <w:hideMark/>
          </w:tcPr>
          <w:p w14:paraId="03629E6F" w14:textId="77777777" w:rsidR="00084497" w:rsidRPr="00084497" w:rsidRDefault="00084497" w:rsidP="00084497">
            <w:r w:rsidRPr="00084497">
              <w:t>Registrar licencias</w:t>
            </w:r>
          </w:p>
        </w:tc>
        <w:tc>
          <w:tcPr>
            <w:tcW w:w="2489" w:type="dxa"/>
            <w:hideMark/>
          </w:tcPr>
          <w:p w14:paraId="7964C71C" w14:textId="649294E5" w:rsidR="00084497" w:rsidRPr="00084497" w:rsidRDefault="00084497" w:rsidP="00084497">
            <w:r w:rsidRPr="00084497">
              <w:t>Por medio de esta funcionalidad se ingresarán los datos relacionados con las licencias requeridas por los empleados, de este modo se tendrá evidencia de estos relacionándolos con el contrato del empleado directamente.</w:t>
            </w:r>
          </w:p>
        </w:tc>
        <w:tc>
          <w:tcPr>
            <w:tcW w:w="2067" w:type="dxa"/>
            <w:hideMark/>
          </w:tcPr>
          <w:p w14:paraId="2A37859E" w14:textId="10B3532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w:t>
            </w:r>
            <w:r w:rsidRPr="00084497">
              <w:lastRenderedPageBreak/>
              <w:t>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F0DCF66" w14:textId="77777777" w:rsidR="00084497" w:rsidRPr="00084497" w:rsidRDefault="00084497">
            <w:r w:rsidRPr="00084497">
              <w:lastRenderedPageBreak/>
              <w:t>Seguridad Social</w:t>
            </w:r>
          </w:p>
        </w:tc>
      </w:tr>
      <w:tr w:rsidR="00084497" w:rsidRPr="00084497" w14:paraId="4614087C" w14:textId="77777777" w:rsidTr="00084497">
        <w:trPr>
          <w:trHeight w:val="1785"/>
        </w:trPr>
        <w:tc>
          <w:tcPr>
            <w:tcW w:w="1013" w:type="dxa"/>
            <w:hideMark/>
          </w:tcPr>
          <w:p w14:paraId="32668EAC" w14:textId="77777777" w:rsidR="00084497" w:rsidRPr="00084497" w:rsidRDefault="00084497" w:rsidP="00084497">
            <w:r w:rsidRPr="00084497">
              <w:t>CU37</w:t>
            </w:r>
          </w:p>
        </w:tc>
        <w:tc>
          <w:tcPr>
            <w:tcW w:w="1676" w:type="dxa"/>
            <w:hideMark/>
          </w:tcPr>
          <w:p w14:paraId="237C24DE" w14:textId="77777777" w:rsidR="00084497" w:rsidRPr="00084497" w:rsidRDefault="00084497" w:rsidP="00084497">
            <w:r w:rsidRPr="00084497">
              <w:t>Listar licencias de un empleado</w:t>
            </w:r>
          </w:p>
        </w:tc>
        <w:tc>
          <w:tcPr>
            <w:tcW w:w="2489" w:type="dxa"/>
            <w:hideMark/>
          </w:tcPr>
          <w:p w14:paraId="6C9F1DF4" w14:textId="1898F8CD" w:rsidR="00084497" w:rsidRPr="00084497" w:rsidRDefault="00084497" w:rsidP="00084497">
            <w:r w:rsidRPr="00084497">
              <w:t>Por medio de esta funcionalidad se podrán ver todas las licencias a las cuales ha tenido acceso cada empleado</w:t>
            </w:r>
          </w:p>
        </w:tc>
        <w:tc>
          <w:tcPr>
            <w:tcW w:w="2067" w:type="dxa"/>
            <w:hideMark/>
          </w:tcPr>
          <w:p w14:paraId="2F4D1A85" w14:textId="3578B704"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3BFF23FA" w14:textId="77777777" w:rsidR="00084497" w:rsidRPr="00084497" w:rsidRDefault="00084497">
            <w:r w:rsidRPr="00084497">
              <w:t>Seguridad Social</w:t>
            </w:r>
          </w:p>
        </w:tc>
      </w:tr>
      <w:tr w:rsidR="00084497" w:rsidRPr="00084497" w14:paraId="3AB25973" w14:textId="77777777" w:rsidTr="00084497">
        <w:trPr>
          <w:trHeight w:val="2805"/>
        </w:trPr>
        <w:tc>
          <w:tcPr>
            <w:tcW w:w="1013" w:type="dxa"/>
            <w:hideMark/>
          </w:tcPr>
          <w:p w14:paraId="09964EA6" w14:textId="77777777" w:rsidR="00084497" w:rsidRPr="00084497" w:rsidRDefault="00084497" w:rsidP="00084497">
            <w:r w:rsidRPr="00084497">
              <w:lastRenderedPageBreak/>
              <w:t>CU38</w:t>
            </w:r>
          </w:p>
        </w:tc>
        <w:tc>
          <w:tcPr>
            <w:tcW w:w="1676" w:type="dxa"/>
            <w:hideMark/>
          </w:tcPr>
          <w:p w14:paraId="6653E25C" w14:textId="77777777" w:rsidR="00084497" w:rsidRPr="00084497" w:rsidRDefault="00084497" w:rsidP="00084497">
            <w:r w:rsidRPr="00084497">
              <w:t>Ver registro de actividad de una cuenta</w:t>
            </w:r>
          </w:p>
        </w:tc>
        <w:tc>
          <w:tcPr>
            <w:tcW w:w="2489" w:type="dxa"/>
            <w:hideMark/>
          </w:tcPr>
          <w:p w14:paraId="3B1FDC22" w14:textId="3A4DAAA9" w:rsidR="00084497" w:rsidRPr="00084497" w:rsidRDefault="00084497" w:rsidP="00084497">
            <w:r w:rsidRPr="00084497">
              <w:t>Por medio de esta funcionalidad se verán todas las actividades realizadas por un usuario del sistema de APPAUSA; de este modo se verán tanto las acciones realizadas en la aplicación móvil como en la web.</w:t>
            </w:r>
          </w:p>
        </w:tc>
        <w:tc>
          <w:tcPr>
            <w:tcW w:w="2067" w:type="dxa"/>
            <w:hideMark/>
          </w:tcPr>
          <w:p w14:paraId="504CCFBB" w14:textId="15F66448"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DCA086F" w14:textId="77777777" w:rsidR="00084497" w:rsidRPr="00084497" w:rsidRDefault="00084497">
            <w:r w:rsidRPr="00084497">
              <w:t>Cuentas</w:t>
            </w:r>
          </w:p>
        </w:tc>
      </w:tr>
      <w:tr w:rsidR="00084497" w:rsidRPr="00084497" w14:paraId="19DB9A43" w14:textId="77777777" w:rsidTr="00084497">
        <w:trPr>
          <w:trHeight w:val="1020"/>
        </w:trPr>
        <w:tc>
          <w:tcPr>
            <w:tcW w:w="1013" w:type="dxa"/>
            <w:hideMark/>
          </w:tcPr>
          <w:p w14:paraId="671E636C" w14:textId="77777777" w:rsidR="00084497" w:rsidRPr="00084497" w:rsidRDefault="00084497" w:rsidP="00084497">
            <w:r w:rsidRPr="00084497">
              <w:t>CU39</w:t>
            </w:r>
          </w:p>
        </w:tc>
        <w:tc>
          <w:tcPr>
            <w:tcW w:w="1676" w:type="dxa"/>
            <w:hideMark/>
          </w:tcPr>
          <w:p w14:paraId="13D90D7D" w14:textId="77777777" w:rsidR="00084497" w:rsidRPr="00084497" w:rsidRDefault="00084497" w:rsidP="00084497">
            <w:r w:rsidRPr="00084497">
              <w:t>Ver ayuda</w:t>
            </w:r>
          </w:p>
        </w:tc>
        <w:tc>
          <w:tcPr>
            <w:tcW w:w="2489" w:type="dxa"/>
            <w:hideMark/>
          </w:tcPr>
          <w:p w14:paraId="08E7336E" w14:textId="792613BF" w:rsidR="00084497" w:rsidRPr="00084497" w:rsidRDefault="00084497" w:rsidP="00084497">
            <w:r w:rsidRPr="00084497">
              <w:t xml:space="preserve">Esta funcionalidad le permitirá el acceso a información sobre navegación dentro </w:t>
            </w:r>
            <w:r w:rsidRPr="00084497">
              <w:lastRenderedPageBreak/>
              <w:t>de la aplicación móvil a los empleados dado sea el caso que este usuario lo requiera</w:t>
            </w:r>
          </w:p>
        </w:tc>
        <w:tc>
          <w:tcPr>
            <w:tcW w:w="2067" w:type="dxa"/>
            <w:hideMark/>
          </w:tcPr>
          <w:p w14:paraId="28ACAD39" w14:textId="77777777" w:rsidR="00084497" w:rsidRPr="00084497" w:rsidRDefault="00084497">
            <w:r w:rsidRPr="00084497">
              <w:lastRenderedPageBreak/>
              <w:t xml:space="preserve">El usuario selecciona la opción de [Ayuda] en el </w:t>
            </w:r>
            <w:r w:rsidRPr="00084497">
              <w:lastRenderedPageBreak/>
              <w:t>menú. El sistema muestra en la pantalla un documento que contiene la descripción de cada opción en el menú. Estas opciones son distintas dependiendo del rol de la cuenta.</w:t>
            </w:r>
          </w:p>
        </w:tc>
        <w:tc>
          <w:tcPr>
            <w:tcW w:w="1886" w:type="dxa"/>
            <w:noWrap/>
            <w:hideMark/>
          </w:tcPr>
          <w:p w14:paraId="037E2845" w14:textId="77777777" w:rsidR="00084497" w:rsidRPr="00084497" w:rsidRDefault="00084497">
            <w:r w:rsidRPr="00084497">
              <w:lastRenderedPageBreak/>
              <w:t>Cuentas</w:t>
            </w:r>
          </w:p>
        </w:tc>
      </w:tr>
      <w:tr w:rsidR="00084497" w:rsidRPr="00084497" w14:paraId="04E5AEBC" w14:textId="77777777" w:rsidTr="00084497">
        <w:trPr>
          <w:trHeight w:val="765"/>
        </w:trPr>
        <w:tc>
          <w:tcPr>
            <w:tcW w:w="1013" w:type="dxa"/>
            <w:hideMark/>
          </w:tcPr>
          <w:p w14:paraId="18B9C2DA" w14:textId="77777777" w:rsidR="00084497" w:rsidRPr="00084497" w:rsidRDefault="00084497" w:rsidP="00084497">
            <w:r w:rsidRPr="00084497">
              <w:t>CU40</w:t>
            </w:r>
          </w:p>
        </w:tc>
        <w:tc>
          <w:tcPr>
            <w:tcW w:w="1676" w:type="dxa"/>
            <w:hideMark/>
          </w:tcPr>
          <w:p w14:paraId="2974D5C0" w14:textId="77777777" w:rsidR="00084497" w:rsidRPr="00084497" w:rsidRDefault="00084497" w:rsidP="00084497">
            <w:r w:rsidRPr="00084497">
              <w:t>Enviar notificaciones sobre pausa activa</w:t>
            </w:r>
          </w:p>
        </w:tc>
        <w:tc>
          <w:tcPr>
            <w:tcW w:w="2489" w:type="dxa"/>
            <w:hideMark/>
          </w:tcPr>
          <w:p w14:paraId="0238F534" w14:textId="03E79F4D" w:rsidR="00084497" w:rsidRPr="00084497" w:rsidRDefault="00084497" w:rsidP="00084497">
            <w:r w:rsidRPr="00084497">
              <w:t>Esta funcionalidad se encargará de el envió de alertas al teléfono del Empleado que le avisen de la próxima realización de una pausa activa.</w:t>
            </w:r>
          </w:p>
        </w:tc>
        <w:tc>
          <w:tcPr>
            <w:tcW w:w="2067" w:type="dxa"/>
            <w:hideMark/>
          </w:tcPr>
          <w:p w14:paraId="5E23862F" w14:textId="77777777" w:rsidR="00084497" w:rsidRPr="00084497" w:rsidRDefault="00084497">
            <w:r w:rsidRPr="00084497">
              <w:t>El sistema se encarga de notificar al teléfono del empleado que es hora de realizar las pausas activas, con el fin de que dicho empleado utilice la aplicación.</w:t>
            </w:r>
          </w:p>
        </w:tc>
        <w:tc>
          <w:tcPr>
            <w:tcW w:w="1886" w:type="dxa"/>
            <w:noWrap/>
            <w:hideMark/>
          </w:tcPr>
          <w:p w14:paraId="13DF9F0F" w14:textId="77777777" w:rsidR="00084497" w:rsidRPr="00084497" w:rsidRDefault="00084497">
            <w:r w:rsidRPr="00084497">
              <w:t>Juegos</w:t>
            </w:r>
          </w:p>
        </w:tc>
      </w:tr>
      <w:tr w:rsidR="00084497" w:rsidRPr="00084497" w14:paraId="05B79DD8" w14:textId="77777777" w:rsidTr="00084497">
        <w:trPr>
          <w:trHeight w:val="2550"/>
        </w:trPr>
        <w:tc>
          <w:tcPr>
            <w:tcW w:w="1013" w:type="dxa"/>
            <w:hideMark/>
          </w:tcPr>
          <w:p w14:paraId="7A6D232E" w14:textId="77777777" w:rsidR="00084497" w:rsidRPr="00084497" w:rsidRDefault="00084497" w:rsidP="00084497">
            <w:r w:rsidRPr="00084497">
              <w:t>CU41</w:t>
            </w:r>
          </w:p>
        </w:tc>
        <w:tc>
          <w:tcPr>
            <w:tcW w:w="1676" w:type="dxa"/>
            <w:hideMark/>
          </w:tcPr>
          <w:p w14:paraId="47EBA774" w14:textId="77777777" w:rsidR="00084497" w:rsidRPr="00084497" w:rsidRDefault="00084497" w:rsidP="00084497">
            <w:r w:rsidRPr="00084497">
              <w:t>Realizar Rutina</w:t>
            </w:r>
          </w:p>
        </w:tc>
        <w:tc>
          <w:tcPr>
            <w:tcW w:w="2489" w:type="dxa"/>
            <w:hideMark/>
          </w:tcPr>
          <w:p w14:paraId="3683DDD7" w14:textId="081EA413" w:rsidR="00084497" w:rsidRPr="00084497" w:rsidRDefault="00084497" w:rsidP="00084497">
            <w:r w:rsidRPr="00084497">
              <w:t xml:space="preserve">Esta funcionalidad le permitirá el acceso a una rutina de pausas activas creada para el empleado, en donde se recogerán datos sobre el tiempo de realización y comentarios sobre las actividades realizadas en esta que sean necesarias para la mejora de la rutina, además de generar un puntaje al empleado por la realización de la rutina. </w:t>
            </w:r>
          </w:p>
        </w:tc>
        <w:tc>
          <w:tcPr>
            <w:tcW w:w="2067" w:type="dxa"/>
            <w:hideMark/>
          </w:tcPr>
          <w:p w14:paraId="7BE24CA1" w14:textId="77777777" w:rsidR="00084497" w:rsidRPr="00084497" w:rsidRDefault="00084497">
            <w:r w:rsidRPr="00084497">
              <w:t xml:space="preserve">El usuario identificado con el rol de Talento humano debe utilizar la opción de [Buscar cuenta] o [Ver todas las cuentas] para seleccionar la opción de [Gestionar rutina] en el registro. El usuario selecciona la opción de [Añadir a rutina] de los juegos que estén asociados a la cuenta (en caso de que no pertenezcan a la </w:t>
            </w:r>
            <w:r w:rsidRPr="00084497">
              <w:lastRenderedPageBreak/>
              <w:t>rutina) o [Eliminar de rutina] (en caso de que sí), y luego de añadirlos, puede cambiar su orden de realización. Luego de terminar, el usuario selecciona la opción de [Finalizar]; entonces el sistema se encarga de asociar la rutina creada a la cuenta.</w:t>
            </w:r>
          </w:p>
        </w:tc>
        <w:tc>
          <w:tcPr>
            <w:tcW w:w="1886" w:type="dxa"/>
            <w:noWrap/>
            <w:hideMark/>
          </w:tcPr>
          <w:p w14:paraId="33A2C04A" w14:textId="77777777" w:rsidR="00084497" w:rsidRPr="00084497" w:rsidRDefault="00084497">
            <w:r w:rsidRPr="00084497">
              <w:lastRenderedPageBreak/>
              <w:t>Juegos</w:t>
            </w:r>
          </w:p>
        </w:tc>
      </w:tr>
      <w:tr w:rsidR="00084497" w:rsidRPr="00084497" w14:paraId="1155C3AB" w14:textId="77777777" w:rsidTr="00084497">
        <w:trPr>
          <w:trHeight w:val="1785"/>
        </w:trPr>
        <w:tc>
          <w:tcPr>
            <w:tcW w:w="1013" w:type="dxa"/>
            <w:hideMark/>
          </w:tcPr>
          <w:p w14:paraId="702F1B77" w14:textId="77777777" w:rsidR="00084497" w:rsidRPr="00084497" w:rsidRDefault="00084497" w:rsidP="00084497">
            <w:r w:rsidRPr="00084497">
              <w:t>CU42</w:t>
            </w:r>
          </w:p>
        </w:tc>
        <w:tc>
          <w:tcPr>
            <w:tcW w:w="1676" w:type="dxa"/>
            <w:hideMark/>
          </w:tcPr>
          <w:p w14:paraId="5A3DA6AE" w14:textId="77777777" w:rsidR="00084497" w:rsidRPr="00084497" w:rsidRDefault="00084497" w:rsidP="00084497">
            <w:r w:rsidRPr="00084497">
              <w:t>Visualizar bonificación</w:t>
            </w:r>
          </w:p>
        </w:tc>
        <w:tc>
          <w:tcPr>
            <w:tcW w:w="2489" w:type="dxa"/>
            <w:hideMark/>
          </w:tcPr>
          <w:p w14:paraId="0A304432" w14:textId="6F767AD2" w:rsidR="00084497" w:rsidRPr="00084497" w:rsidRDefault="00084497" w:rsidP="00084497">
            <w:r w:rsidRPr="00084497">
              <w:t>Esta funcionalidad le permitirá al empleado tener conocimiento de las ganancias generadas por su rutina de pausas activas.</w:t>
            </w:r>
          </w:p>
        </w:tc>
        <w:tc>
          <w:tcPr>
            <w:tcW w:w="2067" w:type="dxa"/>
            <w:hideMark/>
          </w:tcPr>
          <w:p w14:paraId="78B4E39D" w14:textId="77777777" w:rsidR="00084497" w:rsidRPr="00084497" w:rsidRDefault="00084497">
            <w:r w:rsidRPr="00084497">
              <w:t xml:space="preserve">El empleado que utiliza la aplicación móvil podrá ver en la pantalla el puntaje que ha acumulado realizando los juegos de la misma aplicación. El sistema genera una cantidad de puntos determinada por el juego que realizó el empleado y la cantidad de tiempo que realizó la actividad, y dicho puntaje se registra en la base de datos y se asocia a la cuenta que está </w:t>
            </w:r>
            <w:r w:rsidRPr="00084497">
              <w:lastRenderedPageBreak/>
              <w:t>utilizando el empleado.</w:t>
            </w:r>
          </w:p>
        </w:tc>
        <w:tc>
          <w:tcPr>
            <w:tcW w:w="1886" w:type="dxa"/>
            <w:noWrap/>
            <w:hideMark/>
          </w:tcPr>
          <w:p w14:paraId="4E8CF9BE" w14:textId="77777777" w:rsidR="00084497" w:rsidRPr="00084497" w:rsidRDefault="00084497">
            <w:r w:rsidRPr="00084497">
              <w:lastRenderedPageBreak/>
              <w:t>Juegos</w:t>
            </w:r>
          </w:p>
        </w:tc>
      </w:tr>
      <w:tr w:rsidR="00084497" w:rsidRPr="00084497" w14:paraId="14DE1455" w14:textId="77777777" w:rsidTr="00084497">
        <w:trPr>
          <w:trHeight w:val="1530"/>
        </w:trPr>
        <w:tc>
          <w:tcPr>
            <w:tcW w:w="1013" w:type="dxa"/>
            <w:hideMark/>
          </w:tcPr>
          <w:p w14:paraId="22404234" w14:textId="77777777" w:rsidR="00084497" w:rsidRPr="00084497" w:rsidRDefault="00084497" w:rsidP="00084497">
            <w:r w:rsidRPr="00084497">
              <w:t>CU43</w:t>
            </w:r>
          </w:p>
        </w:tc>
        <w:tc>
          <w:tcPr>
            <w:tcW w:w="1676" w:type="dxa"/>
            <w:hideMark/>
          </w:tcPr>
          <w:p w14:paraId="16387885" w14:textId="77777777" w:rsidR="00084497" w:rsidRPr="00084497" w:rsidRDefault="00084497" w:rsidP="00084497">
            <w:r w:rsidRPr="00084497">
              <w:t>Intercambiar bonificaciones</w:t>
            </w:r>
          </w:p>
        </w:tc>
        <w:tc>
          <w:tcPr>
            <w:tcW w:w="2489" w:type="dxa"/>
            <w:hideMark/>
          </w:tcPr>
          <w:p w14:paraId="0F743F91" w14:textId="23D95141" w:rsidR="00084497" w:rsidRPr="00084497" w:rsidRDefault="00084497" w:rsidP="00084497">
            <w:r w:rsidRPr="00084497">
              <w:t>Esta funcionalidad le permitirá al empleado tener acceso a distintas recompensas que podrá pagar con las bonificaciones obtenidas al realizar la rutina de pausas activas.</w:t>
            </w:r>
          </w:p>
        </w:tc>
        <w:tc>
          <w:tcPr>
            <w:tcW w:w="2067" w:type="dxa"/>
            <w:hideMark/>
          </w:tcPr>
          <w:p w14:paraId="79B74875" w14:textId="77777777" w:rsidR="00084497" w:rsidRPr="00084497" w:rsidRDefault="00084497">
            <w:r w:rsidRPr="00084497">
              <w:t>El empleado puede utilizar el puntaje que acumuló en la aplicación para intercambiarlo por diferentes premios que se indican en ella. Si el empleado decide utilizar los puntos, el sistema descuenta los puntos que el empleado utilizó para intercambiar el premio y actualiza el registro del puntaje en la base de datos.</w:t>
            </w:r>
          </w:p>
        </w:tc>
        <w:tc>
          <w:tcPr>
            <w:tcW w:w="1886" w:type="dxa"/>
            <w:noWrap/>
            <w:hideMark/>
          </w:tcPr>
          <w:p w14:paraId="0763A5D8" w14:textId="77777777" w:rsidR="00084497" w:rsidRPr="00084497" w:rsidRDefault="00084497">
            <w:r w:rsidRPr="00084497">
              <w:t>Juegos</w:t>
            </w:r>
          </w:p>
        </w:tc>
      </w:tr>
      <w:tr w:rsidR="00084497" w:rsidRPr="00084497" w14:paraId="0270F596" w14:textId="77777777" w:rsidTr="00084497">
        <w:trPr>
          <w:trHeight w:val="1530"/>
        </w:trPr>
        <w:tc>
          <w:tcPr>
            <w:tcW w:w="1013" w:type="dxa"/>
            <w:hideMark/>
          </w:tcPr>
          <w:p w14:paraId="26BEB196" w14:textId="77777777" w:rsidR="00084497" w:rsidRPr="00084497" w:rsidRDefault="00084497" w:rsidP="00084497">
            <w:r w:rsidRPr="00084497">
              <w:t>CU44</w:t>
            </w:r>
          </w:p>
        </w:tc>
        <w:tc>
          <w:tcPr>
            <w:tcW w:w="1676" w:type="dxa"/>
            <w:hideMark/>
          </w:tcPr>
          <w:p w14:paraId="7CAF7D83" w14:textId="77777777" w:rsidR="00084497" w:rsidRPr="00084497" w:rsidRDefault="00084497" w:rsidP="00084497">
            <w:r w:rsidRPr="00084497">
              <w:t>Enviar reportes de incapacidad</w:t>
            </w:r>
          </w:p>
        </w:tc>
        <w:tc>
          <w:tcPr>
            <w:tcW w:w="2489" w:type="dxa"/>
            <w:hideMark/>
          </w:tcPr>
          <w:p w14:paraId="736F095E" w14:textId="1D1F361F" w:rsidR="00084497" w:rsidRPr="00084497" w:rsidRDefault="00084497" w:rsidP="00084497">
            <w:r w:rsidRPr="00084497">
              <w:t xml:space="preserve">Esta funcionalidad le permitirá al empleado enviar un reporte con información relacionada a algún </w:t>
            </w:r>
            <w:r w:rsidR="00D76792" w:rsidRPr="00084497">
              <w:t>incidente</w:t>
            </w:r>
            <w:r w:rsidRPr="00084497">
              <w:t xml:space="preserve"> de salud presentado, informando la necesidad de quedarse en casa, todo esto con soporte </w:t>
            </w:r>
            <w:r w:rsidR="00D76792" w:rsidRPr="00084497">
              <w:t>médico</w:t>
            </w:r>
            <w:r w:rsidRPr="00084497">
              <w:t xml:space="preserve"> que </w:t>
            </w:r>
            <w:r w:rsidR="00D76792" w:rsidRPr="00084497">
              <w:t>podrá</w:t>
            </w:r>
            <w:r w:rsidRPr="00084497">
              <w:t xml:space="preserve"> adjuntas por medio de documentos.</w:t>
            </w:r>
          </w:p>
        </w:tc>
        <w:tc>
          <w:tcPr>
            <w:tcW w:w="2067" w:type="dxa"/>
            <w:hideMark/>
          </w:tcPr>
          <w:p w14:paraId="05C741E1" w14:textId="262707E9" w:rsidR="00084497" w:rsidRPr="00084497" w:rsidRDefault="00084497">
            <w:r w:rsidRPr="00084497">
              <w:t xml:space="preserve">El empleado puede utilizar la opción de [Enviar reporte de incapacidad] para reportar algún inconveniente de salud que posea el usuario, adjuntando la prueba de la incapacidad (un archivo en </w:t>
            </w:r>
            <w:r w:rsidR="00D76792">
              <w:t>PDF</w:t>
            </w:r>
            <w:r w:rsidRPr="00084497">
              <w:t xml:space="preserve">) que demuestre que fue indicada por un experto. El sistema le asigna un identificador </w:t>
            </w:r>
            <w:r w:rsidRPr="00084497">
              <w:lastRenderedPageBreak/>
              <w:t>al reporte y lo asocia al empleado que lo envió.</w:t>
            </w:r>
          </w:p>
        </w:tc>
        <w:tc>
          <w:tcPr>
            <w:tcW w:w="1886" w:type="dxa"/>
            <w:noWrap/>
            <w:hideMark/>
          </w:tcPr>
          <w:p w14:paraId="4837096A" w14:textId="77777777" w:rsidR="00084497" w:rsidRPr="00084497" w:rsidRDefault="00084497">
            <w:r w:rsidRPr="00084497">
              <w:lastRenderedPageBreak/>
              <w:t>Seguridad Social</w:t>
            </w:r>
          </w:p>
        </w:tc>
      </w:tr>
      <w:tr w:rsidR="00084497" w:rsidRPr="00084497" w14:paraId="51FEAFCE" w14:textId="77777777" w:rsidTr="00084497">
        <w:trPr>
          <w:trHeight w:val="2295"/>
        </w:trPr>
        <w:tc>
          <w:tcPr>
            <w:tcW w:w="1013" w:type="dxa"/>
            <w:hideMark/>
          </w:tcPr>
          <w:p w14:paraId="428A394F" w14:textId="77777777" w:rsidR="00084497" w:rsidRPr="00084497" w:rsidRDefault="00084497" w:rsidP="00084497">
            <w:r w:rsidRPr="00084497">
              <w:t>CU45</w:t>
            </w:r>
          </w:p>
        </w:tc>
        <w:tc>
          <w:tcPr>
            <w:tcW w:w="1676" w:type="dxa"/>
            <w:hideMark/>
          </w:tcPr>
          <w:p w14:paraId="4BC55FEC" w14:textId="77777777" w:rsidR="00084497" w:rsidRPr="00084497" w:rsidRDefault="00084497" w:rsidP="00084497">
            <w:r w:rsidRPr="00084497">
              <w:t>Supervisar desempeño pausas activas</w:t>
            </w:r>
          </w:p>
        </w:tc>
        <w:tc>
          <w:tcPr>
            <w:tcW w:w="2489" w:type="dxa"/>
            <w:hideMark/>
          </w:tcPr>
          <w:p w14:paraId="6DFDB181" w14:textId="77777777" w:rsidR="00084497" w:rsidRPr="00084497" w:rsidRDefault="00084497" w:rsidP="00084497">
            <w:r w:rsidRPr="00084497">
              <w:t>Esta funcionalidad le permite a los usuarios de Talento humano supervisar el desempeño de los empleados al utilizar la aplicación. Supervisa las actividades y las rutinas que realiza un empleado.</w:t>
            </w:r>
          </w:p>
        </w:tc>
        <w:tc>
          <w:tcPr>
            <w:tcW w:w="2067" w:type="dxa"/>
            <w:hideMark/>
          </w:tcPr>
          <w:p w14:paraId="388F9AB9" w14:textId="77777777" w:rsidR="00084497" w:rsidRPr="00084497" w:rsidRDefault="00084497">
            <w:r w:rsidRPr="00084497">
              <w:t>El usuario que ingresó con una cuenta con el rol de Talento humano al seleccionar la opción de [Buscar cuenta] o [Ver todas las cuentas] puede seleccionar la opción de [Supervisar desempeño]. En esa opción el usuario puede ver la cantidad de tiempo que se ha utilizado la aplicación, el número de juegos que ha realizado y el puntaje que ha obtenido. Con estos datos, junto a los que provee la opción de [Ver estado de salud] se puede observar si el empleado está mejorando su rendimiento o no.</w:t>
            </w:r>
          </w:p>
        </w:tc>
        <w:tc>
          <w:tcPr>
            <w:tcW w:w="1886" w:type="dxa"/>
            <w:noWrap/>
            <w:hideMark/>
          </w:tcPr>
          <w:p w14:paraId="782F8498" w14:textId="77777777" w:rsidR="00084497" w:rsidRPr="00084497" w:rsidRDefault="00084497" w:rsidP="00F4468B">
            <w:pPr>
              <w:keepNext/>
            </w:pPr>
            <w:r w:rsidRPr="00084497">
              <w:t>Salud</w:t>
            </w:r>
          </w:p>
        </w:tc>
      </w:tr>
    </w:tbl>
    <w:p w14:paraId="7D9DDF53" w14:textId="647398C5" w:rsidR="00084497" w:rsidRDefault="00F4468B" w:rsidP="00F4468B">
      <w:pPr>
        <w:pStyle w:val="Descripcin"/>
      </w:pPr>
      <w:r>
        <w:t xml:space="preserve">Tabla </w:t>
      </w:r>
      <w:fldSimple w:instr=" SEQ Tabla \* ARABIC ">
        <w:r w:rsidR="002B65BF">
          <w:rPr>
            <w:noProof/>
          </w:rPr>
          <w:t>58</w:t>
        </w:r>
      </w:fldSimple>
      <w:r>
        <w:t xml:space="preserve"> Explicación de casos de uso y sus criterios de aceptación</w:t>
      </w:r>
    </w:p>
    <w:p w14:paraId="0B0A33D0" w14:textId="77777777" w:rsidR="00B26886" w:rsidRDefault="00B26886">
      <w:pPr>
        <w:jc w:val="left"/>
        <w:rPr>
          <w:rFonts w:eastAsiaTheme="majorEastAsia" w:cstheme="majorBidi"/>
          <w:color w:val="F4B083" w:themeColor="accent2" w:themeTint="99"/>
          <w:sz w:val="26"/>
          <w:szCs w:val="26"/>
        </w:rPr>
      </w:pPr>
      <w:r>
        <w:br w:type="page"/>
      </w:r>
    </w:p>
    <w:p w14:paraId="4F317082" w14:textId="70FF3E69" w:rsidR="00B26886" w:rsidRDefault="00B26886" w:rsidP="00B26886">
      <w:pPr>
        <w:pStyle w:val="Ttulo2"/>
      </w:pPr>
      <w:bookmarkStart w:id="289" w:name="_Toc56802447"/>
      <w:r>
        <w:lastRenderedPageBreak/>
        <w:t>Diagrama de casos de uso y módulos</w:t>
      </w:r>
      <w:bookmarkEnd w:id="289"/>
    </w:p>
    <w:p w14:paraId="28F6EA72" w14:textId="14969EEC" w:rsidR="00B26886" w:rsidRDefault="00B26886">
      <w:pPr>
        <w:jc w:val="left"/>
      </w:pPr>
      <w:r>
        <w:t>El base a los casos de uso anteriormente expuestos, se crea un diagrama por medio del cual se presenten los casos de uso y el módulo al que perecen, de esta manera conoceremos la interacción entre los módulos, la composición de las funcionalidades a programar y los bloques de mayor a menos dependencia del sistema, de este modo se puede conocer el orden de su programación</w:t>
      </w:r>
    </w:p>
    <w:p w14:paraId="7934E0EA" w14:textId="77777777" w:rsidR="00B26886" w:rsidRDefault="00B26886" w:rsidP="00B26886">
      <w:pPr>
        <w:keepNext/>
        <w:jc w:val="left"/>
      </w:pPr>
      <w:r w:rsidRPr="00B26886">
        <w:rPr>
          <w:noProof/>
        </w:rPr>
        <w:drawing>
          <wp:inline distT="0" distB="0" distL="0" distR="0" wp14:anchorId="01B6D03D" wp14:editId="3C313A1A">
            <wp:extent cx="5943600" cy="2553970"/>
            <wp:effectExtent l="0" t="0" r="0" b="0"/>
            <wp:docPr id="18" name="Imagen 1">
              <a:extLst xmlns:a="http://schemas.openxmlformats.org/drawingml/2006/main">
                <a:ext uri="{FF2B5EF4-FFF2-40B4-BE49-F238E27FC236}">
                  <a16:creationId xmlns:a16="http://schemas.microsoft.com/office/drawing/2014/main" id="{560D996D-A91E-43FC-910D-58BD55D81C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560D996D-A91E-43FC-910D-58BD55D81C99}"/>
                        </a:ext>
                      </a:extLst>
                    </pic:cNvPr>
                    <pic:cNvPicPr>
                      <a:picLocks noChangeAspect="1"/>
                    </pic:cNvPicPr>
                  </pic:nvPicPr>
                  <pic:blipFill rotWithShape="1">
                    <a:blip r:embed="rId80"/>
                    <a:srcRect r="2571"/>
                    <a:stretch/>
                  </pic:blipFill>
                  <pic:spPr>
                    <a:xfrm>
                      <a:off x="0" y="0"/>
                      <a:ext cx="5943600" cy="2553970"/>
                    </a:xfrm>
                    <a:prstGeom prst="rect">
                      <a:avLst/>
                    </a:prstGeom>
                  </pic:spPr>
                </pic:pic>
              </a:graphicData>
            </a:graphic>
          </wp:inline>
        </w:drawing>
      </w:r>
    </w:p>
    <w:p w14:paraId="7CA577E0" w14:textId="583B4224" w:rsidR="00B26886" w:rsidRDefault="00B26886" w:rsidP="00B26886">
      <w:pPr>
        <w:pStyle w:val="Descripcin"/>
        <w:jc w:val="left"/>
      </w:pPr>
      <w:r>
        <w:t xml:space="preserve">Ilustración </w:t>
      </w:r>
      <w:fldSimple w:instr=" SEQ Ilustración \* ARABIC ">
        <w:r>
          <w:rPr>
            <w:noProof/>
          </w:rPr>
          <w:t>10</w:t>
        </w:r>
      </w:fldSimple>
      <w:r>
        <w:t xml:space="preserve"> diagrama de casos de uso y </w:t>
      </w:r>
      <w:r w:rsidR="00F4468B">
        <w:t>módulos</w:t>
      </w:r>
    </w:p>
    <w:p w14:paraId="4438542F" w14:textId="116F62FB" w:rsidR="00D76792" w:rsidRDefault="00D76792">
      <w:pPr>
        <w:jc w:val="left"/>
      </w:pPr>
      <w:r>
        <w:br w:type="page"/>
      </w:r>
    </w:p>
    <w:p w14:paraId="23A6C000" w14:textId="77777777" w:rsidR="00D76792" w:rsidRDefault="00D76792" w:rsidP="0005464E">
      <w:pPr>
        <w:sectPr w:rsidR="00D76792" w:rsidSect="008E0C9D">
          <w:pgSz w:w="12240" w:h="15840"/>
          <w:pgMar w:top="1440" w:right="1440" w:bottom="1440" w:left="1440" w:header="709" w:footer="709" w:gutter="0"/>
          <w:cols w:space="708"/>
          <w:docGrid w:linePitch="360"/>
        </w:sectPr>
      </w:pPr>
    </w:p>
    <w:p w14:paraId="0E9AEE28" w14:textId="715B6D8B" w:rsidR="00D76792" w:rsidRDefault="00D76792" w:rsidP="00B26886">
      <w:pPr>
        <w:pStyle w:val="Ttulo2"/>
      </w:pPr>
      <w:bookmarkStart w:id="290" w:name="_Toc56802448"/>
      <w:r>
        <w:lastRenderedPageBreak/>
        <w:t>Requerimientos</w:t>
      </w:r>
      <w:bookmarkEnd w:id="290"/>
    </w:p>
    <w:p w14:paraId="5B8654F9" w14:textId="0F6BE9A4" w:rsidR="00B26886" w:rsidRPr="00B26886" w:rsidRDefault="00F4468B" w:rsidP="00B26886">
      <w:r>
        <w:t xml:space="preserve">A </w:t>
      </w:r>
      <w:r w:rsidR="002B65BF">
        <w:t>continuación,</w:t>
      </w:r>
      <w:r>
        <w:t xml:space="preserve"> se dará una explicación de varios elementos relacionados con los requerimientos para el sistema de APPAUSA a modo que se pueda comprender lo mejor posible todo lo necesario para su construcción.</w:t>
      </w:r>
    </w:p>
    <w:tbl>
      <w:tblPr>
        <w:tblStyle w:val="Tablaconcuadrcula"/>
        <w:tblW w:w="0" w:type="auto"/>
        <w:tblLook w:val="04A0" w:firstRow="1" w:lastRow="0" w:firstColumn="1" w:lastColumn="0" w:noHBand="0" w:noVBand="1"/>
      </w:tblPr>
      <w:tblGrid>
        <w:gridCol w:w="933"/>
        <w:gridCol w:w="799"/>
        <w:gridCol w:w="421"/>
        <w:gridCol w:w="1834"/>
        <w:gridCol w:w="1362"/>
        <w:gridCol w:w="1933"/>
        <w:gridCol w:w="1614"/>
        <w:gridCol w:w="837"/>
        <w:gridCol w:w="1614"/>
        <w:gridCol w:w="1603"/>
      </w:tblGrid>
      <w:tr w:rsidR="00D76792" w:rsidRPr="00D76792" w14:paraId="56DE2606" w14:textId="77777777" w:rsidTr="00D76792">
        <w:trPr>
          <w:trHeight w:val="3038"/>
        </w:trPr>
        <w:tc>
          <w:tcPr>
            <w:tcW w:w="553" w:type="dxa"/>
            <w:hideMark/>
          </w:tcPr>
          <w:p w14:paraId="49D5CA5F" w14:textId="77777777" w:rsidR="00D76792" w:rsidRPr="00D76792" w:rsidRDefault="00D76792" w:rsidP="00D76792">
            <w:pPr>
              <w:rPr>
                <w:b/>
                <w:bCs/>
              </w:rPr>
            </w:pPr>
            <w:r w:rsidRPr="00D76792">
              <w:rPr>
                <w:b/>
                <w:bCs/>
              </w:rPr>
              <w:t>Módulo</w:t>
            </w:r>
          </w:p>
        </w:tc>
        <w:tc>
          <w:tcPr>
            <w:tcW w:w="491" w:type="dxa"/>
            <w:hideMark/>
          </w:tcPr>
          <w:p w14:paraId="29C17DE6" w14:textId="77777777" w:rsidR="00D76792" w:rsidRPr="00D76792" w:rsidRDefault="00D76792" w:rsidP="00D76792">
            <w:pPr>
              <w:rPr>
                <w:b/>
                <w:bCs/>
              </w:rPr>
            </w:pPr>
            <w:r w:rsidRPr="00D76792">
              <w:rPr>
                <w:b/>
                <w:bCs/>
              </w:rPr>
              <w:t>Código-Req</w:t>
            </w:r>
          </w:p>
        </w:tc>
        <w:tc>
          <w:tcPr>
            <w:tcW w:w="313" w:type="dxa"/>
            <w:hideMark/>
          </w:tcPr>
          <w:p w14:paraId="7F079CCB" w14:textId="77777777" w:rsidR="00D76792" w:rsidRPr="00D76792" w:rsidRDefault="00D76792" w:rsidP="00D76792">
            <w:pPr>
              <w:rPr>
                <w:b/>
                <w:bCs/>
              </w:rPr>
            </w:pPr>
            <w:r w:rsidRPr="00D76792">
              <w:rPr>
                <w:b/>
                <w:bCs/>
              </w:rPr>
              <w:t>CU</w:t>
            </w:r>
          </w:p>
        </w:tc>
        <w:tc>
          <w:tcPr>
            <w:tcW w:w="979" w:type="dxa"/>
            <w:hideMark/>
          </w:tcPr>
          <w:p w14:paraId="62171972" w14:textId="77777777" w:rsidR="00D76792" w:rsidRPr="00D76792" w:rsidRDefault="00D76792" w:rsidP="00D76792">
            <w:pPr>
              <w:rPr>
                <w:b/>
                <w:bCs/>
              </w:rPr>
            </w:pPr>
            <w:bookmarkStart w:id="291" w:name="RANGE!D7:G7"/>
            <w:r w:rsidRPr="00D76792">
              <w:rPr>
                <w:b/>
                <w:bCs/>
              </w:rPr>
              <w:t>Especificación Requerimiento</w:t>
            </w:r>
            <w:r w:rsidRPr="00D76792">
              <w:rPr>
                <w:b/>
                <w:bCs/>
              </w:rPr>
              <w:br/>
              <w:t>Sistema de facturación de una empresa de celulares</w:t>
            </w:r>
            <w:bookmarkEnd w:id="291"/>
          </w:p>
        </w:tc>
        <w:tc>
          <w:tcPr>
            <w:tcW w:w="749" w:type="dxa"/>
            <w:hideMark/>
          </w:tcPr>
          <w:p w14:paraId="2B381470" w14:textId="77777777" w:rsidR="00D76792" w:rsidRPr="00D76792" w:rsidRDefault="00D76792" w:rsidP="00D76792">
            <w:pPr>
              <w:spacing w:after="160"/>
              <w:rPr>
                <w:b/>
                <w:bCs/>
              </w:rPr>
            </w:pPr>
            <w:r w:rsidRPr="00D76792">
              <w:rPr>
                <w:b/>
                <w:bCs/>
              </w:rPr>
              <w:t>Justificación</w:t>
            </w:r>
          </w:p>
        </w:tc>
        <w:tc>
          <w:tcPr>
            <w:tcW w:w="1026" w:type="dxa"/>
            <w:hideMark/>
          </w:tcPr>
          <w:p w14:paraId="2174E75A" w14:textId="77777777" w:rsidR="00D76792" w:rsidRPr="00D76792" w:rsidRDefault="00D76792" w:rsidP="00D76792">
            <w:pPr>
              <w:spacing w:after="160"/>
              <w:rPr>
                <w:b/>
                <w:bCs/>
              </w:rPr>
            </w:pPr>
            <w:r w:rsidRPr="00D76792">
              <w:rPr>
                <w:b/>
                <w:bCs/>
              </w:rPr>
              <w:t>Alcanzable</w:t>
            </w:r>
          </w:p>
        </w:tc>
        <w:tc>
          <w:tcPr>
            <w:tcW w:w="875" w:type="dxa"/>
            <w:hideMark/>
          </w:tcPr>
          <w:p w14:paraId="1CDC394B" w14:textId="77777777" w:rsidR="00D76792" w:rsidRPr="00D76792" w:rsidRDefault="00D76792" w:rsidP="00D76792">
            <w:pPr>
              <w:rPr>
                <w:b/>
                <w:bCs/>
              </w:rPr>
            </w:pPr>
            <w:r w:rsidRPr="00D76792">
              <w:rPr>
                <w:b/>
                <w:bCs/>
              </w:rPr>
              <w:t>Medible</w:t>
            </w:r>
          </w:p>
        </w:tc>
        <w:tc>
          <w:tcPr>
            <w:tcW w:w="509" w:type="dxa"/>
            <w:hideMark/>
          </w:tcPr>
          <w:p w14:paraId="478EC4AB" w14:textId="77777777" w:rsidR="00D76792" w:rsidRPr="00D76792" w:rsidRDefault="00D76792" w:rsidP="00D76792">
            <w:pPr>
              <w:rPr>
                <w:b/>
                <w:bCs/>
              </w:rPr>
            </w:pPr>
            <w:r w:rsidRPr="00D76792">
              <w:rPr>
                <w:b/>
                <w:bCs/>
              </w:rPr>
              <w:t>Prioridad</w:t>
            </w:r>
          </w:p>
        </w:tc>
        <w:tc>
          <w:tcPr>
            <w:tcW w:w="875" w:type="dxa"/>
            <w:hideMark/>
          </w:tcPr>
          <w:p w14:paraId="4B1BA678" w14:textId="77777777" w:rsidR="00D76792" w:rsidRPr="00D76792" w:rsidRDefault="00D76792" w:rsidP="00D76792">
            <w:pPr>
              <w:rPr>
                <w:b/>
                <w:bCs/>
              </w:rPr>
            </w:pPr>
            <w:r w:rsidRPr="00D76792">
              <w:rPr>
                <w:b/>
                <w:bCs/>
              </w:rPr>
              <w:t>Roles asociados</w:t>
            </w:r>
          </w:p>
        </w:tc>
        <w:tc>
          <w:tcPr>
            <w:tcW w:w="870" w:type="dxa"/>
            <w:hideMark/>
          </w:tcPr>
          <w:p w14:paraId="7ECE14F8" w14:textId="77777777" w:rsidR="00D76792" w:rsidRPr="00D76792" w:rsidRDefault="00D76792" w:rsidP="00D76792">
            <w:pPr>
              <w:rPr>
                <w:b/>
                <w:bCs/>
              </w:rPr>
            </w:pPr>
            <w:r w:rsidRPr="00D76792">
              <w:rPr>
                <w:b/>
                <w:bCs/>
              </w:rPr>
              <w:t>F :  Funcional</w:t>
            </w:r>
            <w:r w:rsidRPr="00D76792">
              <w:rPr>
                <w:b/>
                <w:bCs/>
              </w:rPr>
              <w:br/>
              <w:t>U :  usability: Facilidad de "Uso"</w:t>
            </w:r>
            <w:r w:rsidRPr="00D76792">
              <w:rPr>
                <w:b/>
                <w:bCs/>
              </w:rPr>
              <w:br/>
              <w:t>R :  Reliability : confiabilidad</w:t>
            </w:r>
            <w:r w:rsidRPr="00D76792">
              <w:rPr>
                <w:b/>
                <w:bCs/>
              </w:rPr>
              <w:br/>
              <w:t>P :   Performance : desempeño</w:t>
            </w:r>
            <w:r w:rsidRPr="00D76792">
              <w:rPr>
                <w:b/>
                <w:bCs/>
              </w:rPr>
              <w:br/>
              <w:t>S :   Soporte</w:t>
            </w:r>
            <w:r w:rsidRPr="00D76792">
              <w:rPr>
                <w:b/>
                <w:bCs/>
              </w:rPr>
              <w:br/>
              <w:t xml:space="preserve">+  </w:t>
            </w:r>
            <w:r w:rsidRPr="00D76792">
              <w:rPr>
                <w:b/>
                <w:bCs/>
              </w:rPr>
              <w:br/>
              <w:t xml:space="preserve">   +Implementación</w:t>
            </w:r>
            <w:r w:rsidRPr="00D76792">
              <w:rPr>
                <w:b/>
                <w:bCs/>
              </w:rPr>
              <w:br/>
              <w:t xml:space="preserve">   + Interfaz</w:t>
            </w:r>
            <w:r w:rsidRPr="00D76792">
              <w:rPr>
                <w:b/>
                <w:bCs/>
              </w:rPr>
              <w:br/>
              <w:t xml:space="preserve">   +Operación</w:t>
            </w:r>
            <w:r w:rsidRPr="00D76792">
              <w:rPr>
                <w:b/>
                <w:bCs/>
              </w:rPr>
              <w:br/>
              <w:t xml:space="preserve">   +Empaquetamiento</w:t>
            </w:r>
            <w:r w:rsidRPr="00D76792">
              <w:rPr>
                <w:b/>
                <w:bCs/>
              </w:rPr>
              <w:br/>
              <w:t xml:space="preserve">   +Legales</w:t>
            </w:r>
            <w:r w:rsidRPr="00D76792">
              <w:rPr>
                <w:b/>
                <w:bCs/>
              </w:rPr>
              <w:br/>
              <w:t xml:space="preserve">   +Auditoría y seguridad global</w:t>
            </w:r>
          </w:p>
        </w:tc>
      </w:tr>
      <w:tr w:rsidR="00D76792" w:rsidRPr="00D76792" w14:paraId="1CDD3F2C" w14:textId="77777777" w:rsidTr="00D76792">
        <w:trPr>
          <w:trHeight w:val="1755"/>
        </w:trPr>
        <w:tc>
          <w:tcPr>
            <w:tcW w:w="553" w:type="dxa"/>
            <w:hideMark/>
          </w:tcPr>
          <w:p w14:paraId="2365A7A5" w14:textId="77777777" w:rsidR="00D76792" w:rsidRPr="00D76792" w:rsidRDefault="00D76792" w:rsidP="00D76792">
            <w:pPr>
              <w:rPr>
                <w:b/>
                <w:bCs/>
                <w:i/>
                <w:iCs/>
              </w:rPr>
            </w:pPr>
            <w:r w:rsidRPr="00D76792">
              <w:rPr>
                <w:b/>
                <w:bCs/>
                <w:i/>
                <w:iCs/>
              </w:rPr>
              <w:lastRenderedPageBreak/>
              <w:t>Módulo de Seguridad y Soporte de Idiomas</w:t>
            </w:r>
          </w:p>
        </w:tc>
        <w:tc>
          <w:tcPr>
            <w:tcW w:w="491" w:type="dxa"/>
            <w:hideMark/>
          </w:tcPr>
          <w:p w14:paraId="0DDD3B43" w14:textId="77777777" w:rsidR="00D76792" w:rsidRPr="00D76792" w:rsidRDefault="00D76792" w:rsidP="00D76792">
            <w:pPr>
              <w:rPr>
                <w:i/>
                <w:iCs/>
              </w:rPr>
            </w:pPr>
            <w:r w:rsidRPr="00D76792">
              <w:rPr>
                <w:i/>
                <w:iCs/>
              </w:rPr>
              <w:t>R01</w:t>
            </w:r>
          </w:p>
        </w:tc>
        <w:tc>
          <w:tcPr>
            <w:tcW w:w="313" w:type="dxa"/>
            <w:hideMark/>
          </w:tcPr>
          <w:p w14:paraId="7B373667" w14:textId="77777777" w:rsidR="00D76792" w:rsidRPr="00D76792" w:rsidRDefault="00D76792" w:rsidP="00D76792">
            <w:pPr>
              <w:rPr>
                <w:i/>
                <w:iCs/>
              </w:rPr>
            </w:pPr>
            <w:r w:rsidRPr="00D76792">
              <w:rPr>
                <w:i/>
                <w:iCs/>
              </w:rPr>
              <w:t> </w:t>
            </w:r>
          </w:p>
        </w:tc>
        <w:tc>
          <w:tcPr>
            <w:tcW w:w="979" w:type="dxa"/>
            <w:hideMark/>
          </w:tcPr>
          <w:p w14:paraId="102F0F0C" w14:textId="77777777" w:rsidR="00D76792" w:rsidRPr="00D76792" w:rsidRDefault="00D76792" w:rsidP="00D76792">
            <w:r w:rsidRPr="00D76792">
              <w:t>El sistema debe proporcionar diversos la funcionalidad de crear roles que podrán ser asignados a los usuarios del sistema. Estos roles determinan los privilegios que tiene cada tipo de usuario. Los roles que debe proporcionar el sistema son: Administrador, Talento Humano, ARL y Empleado/Trabajador</w:t>
            </w:r>
          </w:p>
        </w:tc>
        <w:tc>
          <w:tcPr>
            <w:tcW w:w="749" w:type="dxa"/>
            <w:hideMark/>
          </w:tcPr>
          <w:p w14:paraId="7860FC20" w14:textId="77777777" w:rsidR="00D76792" w:rsidRPr="00D76792" w:rsidRDefault="00D76792">
            <w:r w:rsidRPr="00D76792">
              <w:t>Se requiere para cumplir con la seguridad de la empresa contratante</w:t>
            </w:r>
          </w:p>
        </w:tc>
        <w:tc>
          <w:tcPr>
            <w:tcW w:w="1026" w:type="dxa"/>
            <w:hideMark/>
          </w:tcPr>
          <w:p w14:paraId="3BB53D6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33007F7E" w14:textId="77777777" w:rsidR="00D76792" w:rsidRPr="00D76792" w:rsidRDefault="00D76792">
            <w:r w:rsidRPr="00D76792">
              <w:t>Se puede consultar la lista de roles registrados en el sistema.</w:t>
            </w:r>
          </w:p>
        </w:tc>
        <w:tc>
          <w:tcPr>
            <w:tcW w:w="509" w:type="dxa"/>
            <w:hideMark/>
          </w:tcPr>
          <w:p w14:paraId="3527C2AA" w14:textId="77777777" w:rsidR="00D76792" w:rsidRPr="00D76792" w:rsidRDefault="00D76792" w:rsidP="00D76792">
            <w:r w:rsidRPr="00D76792">
              <w:t>ALTA</w:t>
            </w:r>
          </w:p>
        </w:tc>
        <w:tc>
          <w:tcPr>
            <w:tcW w:w="875" w:type="dxa"/>
            <w:hideMark/>
          </w:tcPr>
          <w:p w14:paraId="5163CEF2" w14:textId="77777777" w:rsidR="00D76792" w:rsidRPr="00D76792" w:rsidRDefault="00D76792" w:rsidP="00D76792">
            <w:r w:rsidRPr="00D76792">
              <w:t>Administrador</w:t>
            </w:r>
          </w:p>
        </w:tc>
        <w:tc>
          <w:tcPr>
            <w:tcW w:w="870" w:type="dxa"/>
            <w:hideMark/>
          </w:tcPr>
          <w:p w14:paraId="7D06F5EC" w14:textId="77777777" w:rsidR="00D76792" w:rsidRPr="00D76792" w:rsidRDefault="00D76792">
            <w:r w:rsidRPr="00D76792">
              <w:t>FR+Auditoría y seguridad</w:t>
            </w:r>
          </w:p>
        </w:tc>
      </w:tr>
      <w:tr w:rsidR="00D76792" w:rsidRPr="00D76792" w14:paraId="31031DF9" w14:textId="77777777" w:rsidTr="00D76792">
        <w:trPr>
          <w:trHeight w:val="2160"/>
        </w:trPr>
        <w:tc>
          <w:tcPr>
            <w:tcW w:w="553" w:type="dxa"/>
            <w:hideMark/>
          </w:tcPr>
          <w:p w14:paraId="6ECD41F0" w14:textId="77777777" w:rsidR="00D76792" w:rsidRPr="00D76792" w:rsidRDefault="00D76792" w:rsidP="00D76792">
            <w:pPr>
              <w:rPr>
                <w:b/>
                <w:bCs/>
                <w:i/>
                <w:iCs/>
              </w:rPr>
            </w:pPr>
            <w:r w:rsidRPr="00D76792">
              <w:rPr>
                <w:b/>
                <w:bCs/>
                <w:i/>
                <w:iCs/>
              </w:rPr>
              <w:t> </w:t>
            </w:r>
          </w:p>
        </w:tc>
        <w:tc>
          <w:tcPr>
            <w:tcW w:w="491" w:type="dxa"/>
            <w:hideMark/>
          </w:tcPr>
          <w:p w14:paraId="536794EA" w14:textId="77777777" w:rsidR="00D76792" w:rsidRPr="00D76792" w:rsidRDefault="00D76792" w:rsidP="00D76792">
            <w:pPr>
              <w:rPr>
                <w:i/>
                <w:iCs/>
              </w:rPr>
            </w:pPr>
            <w:r w:rsidRPr="00D76792">
              <w:rPr>
                <w:i/>
                <w:iCs/>
              </w:rPr>
              <w:t>R02</w:t>
            </w:r>
          </w:p>
        </w:tc>
        <w:tc>
          <w:tcPr>
            <w:tcW w:w="313" w:type="dxa"/>
            <w:hideMark/>
          </w:tcPr>
          <w:p w14:paraId="47C8B13F" w14:textId="77777777" w:rsidR="00D76792" w:rsidRPr="00D76792" w:rsidRDefault="00D76792" w:rsidP="00D76792">
            <w:pPr>
              <w:rPr>
                <w:i/>
                <w:iCs/>
              </w:rPr>
            </w:pPr>
            <w:r w:rsidRPr="00D76792">
              <w:rPr>
                <w:i/>
                <w:iCs/>
              </w:rPr>
              <w:t> </w:t>
            </w:r>
          </w:p>
        </w:tc>
        <w:tc>
          <w:tcPr>
            <w:tcW w:w="979" w:type="dxa"/>
            <w:hideMark/>
          </w:tcPr>
          <w:p w14:paraId="7944885D" w14:textId="66C76306" w:rsidR="00D76792" w:rsidRPr="00D76792" w:rsidRDefault="00D76792" w:rsidP="00D76792">
            <w:r w:rsidRPr="00D76792">
              <w:t xml:space="preserve">El sistema debe permitir que el rol Administrador tenga acceso a las páginas de administración de roles y administración </w:t>
            </w:r>
            <w:r w:rsidRPr="00D76792">
              <w:lastRenderedPageBreak/>
              <w:t>de usuarios únicamente. Adicionalmente, es el único rol que tiene acceso a ambos componentes del sistema como lo serán la aplicación móvil y la aplicación web.</w:t>
            </w:r>
          </w:p>
        </w:tc>
        <w:tc>
          <w:tcPr>
            <w:tcW w:w="749" w:type="dxa"/>
            <w:hideMark/>
          </w:tcPr>
          <w:p w14:paraId="553046C1" w14:textId="77777777" w:rsidR="00D76792" w:rsidRPr="00D76792" w:rsidRDefault="00D76792">
            <w:r w:rsidRPr="00D76792">
              <w:lastRenderedPageBreak/>
              <w:t>Se requiere para cumplir con la seguridad de la empresa contratante</w:t>
            </w:r>
          </w:p>
        </w:tc>
        <w:tc>
          <w:tcPr>
            <w:tcW w:w="1026" w:type="dxa"/>
            <w:hideMark/>
          </w:tcPr>
          <w:p w14:paraId="38173467" w14:textId="36404FAD" w:rsidR="00D76792" w:rsidRPr="00D76792" w:rsidRDefault="00D76792">
            <w:r w:rsidRPr="00D76792">
              <w:t xml:space="preserve">Alcanzable: los privilegios de cada rol se representan en recursos del sistema, que concretamente son las páginas y partes del mismo en las </w:t>
            </w:r>
            <w:r w:rsidRPr="00D76792">
              <w:lastRenderedPageBreak/>
              <w:t>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6D422889" w14:textId="77777777" w:rsidR="00D76792" w:rsidRPr="00D76792" w:rsidRDefault="00D76792">
            <w:r w:rsidRPr="00D76792">
              <w:lastRenderedPageBreak/>
              <w:t xml:space="preserve">Se pueden realizar pruebas ingresando al sistema con cada uno de los roles y verificando los privilegios </w:t>
            </w:r>
            <w:r w:rsidRPr="00D76792">
              <w:lastRenderedPageBreak/>
              <w:t>especificados en el requerimiento.</w:t>
            </w:r>
          </w:p>
        </w:tc>
        <w:tc>
          <w:tcPr>
            <w:tcW w:w="509" w:type="dxa"/>
            <w:hideMark/>
          </w:tcPr>
          <w:p w14:paraId="1E19F6CC" w14:textId="77777777" w:rsidR="00D76792" w:rsidRPr="00D76792" w:rsidRDefault="00D76792" w:rsidP="00D76792">
            <w:r w:rsidRPr="00D76792">
              <w:lastRenderedPageBreak/>
              <w:t>ALTA</w:t>
            </w:r>
          </w:p>
        </w:tc>
        <w:tc>
          <w:tcPr>
            <w:tcW w:w="875" w:type="dxa"/>
            <w:hideMark/>
          </w:tcPr>
          <w:p w14:paraId="651DC0A8" w14:textId="77777777" w:rsidR="00D76792" w:rsidRPr="00D76792" w:rsidRDefault="00D76792" w:rsidP="00D76792">
            <w:r w:rsidRPr="00D76792">
              <w:t>Administrador</w:t>
            </w:r>
          </w:p>
        </w:tc>
        <w:tc>
          <w:tcPr>
            <w:tcW w:w="870" w:type="dxa"/>
            <w:hideMark/>
          </w:tcPr>
          <w:p w14:paraId="4174D0FC" w14:textId="77777777" w:rsidR="00D76792" w:rsidRPr="00D76792" w:rsidRDefault="00D76792">
            <w:r w:rsidRPr="00D76792">
              <w:t>FR+Auditoría y seguridad</w:t>
            </w:r>
          </w:p>
        </w:tc>
      </w:tr>
      <w:tr w:rsidR="00D76792" w:rsidRPr="00D76792" w14:paraId="04C880E8" w14:textId="77777777" w:rsidTr="00D76792">
        <w:trPr>
          <w:trHeight w:val="2160"/>
        </w:trPr>
        <w:tc>
          <w:tcPr>
            <w:tcW w:w="553" w:type="dxa"/>
            <w:hideMark/>
          </w:tcPr>
          <w:p w14:paraId="5FA1B89D" w14:textId="77777777" w:rsidR="00D76792" w:rsidRPr="00D76792" w:rsidRDefault="00D76792" w:rsidP="00D76792">
            <w:pPr>
              <w:rPr>
                <w:b/>
                <w:bCs/>
                <w:i/>
                <w:iCs/>
              </w:rPr>
            </w:pPr>
            <w:r w:rsidRPr="00D76792">
              <w:rPr>
                <w:b/>
                <w:bCs/>
                <w:i/>
                <w:iCs/>
              </w:rPr>
              <w:t> </w:t>
            </w:r>
          </w:p>
        </w:tc>
        <w:tc>
          <w:tcPr>
            <w:tcW w:w="491" w:type="dxa"/>
            <w:hideMark/>
          </w:tcPr>
          <w:p w14:paraId="5A345319" w14:textId="77777777" w:rsidR="00D76792" w:rsidRPr="00D76792" w:rsidRDefault="00D76792" w:rsidP="00D76792">
            <w:pPr>
              <w:rPr>
                <w:i/>
                <w:iCs/>
              </w:rPr>
            </w:pPr>
            <w:r w:rsidRPr="00D76792">
              <w:rPr>
                <w:i/>
                <w:iCs/>
              </w:rPr>
              <w:t>R03</w:t>
            </w:r>
          </w:p>
        </w:tc>
        <w:tc>
          <w:tcPr>
            <w:tcW w:w="313" w:type="dxa"/>
            <w:hideMark/>
          </w:tcPr>
          <w:p w14:paraId="2464CDC9" w14:textId="77777777" w:rsidR="00D76792" w:rsidRPr="00D76792" w:rsidRDefault="00D76792" w:rsidP="00D76792">
            <w:pPr>
              <w:rPr>
                <w:i/>
                <w:iCs/>
              </w:rPr>
            </w:pPr>
            <w:r w:rsidRPr="00D76792">
              <w:rPr>
                <w:i/>
                <w:iCs/>
              </w:rPr>
              <w:t> </w:t>
            </w:r>
          </w:p>
        </w:tc>
        <w:tc>
          <w:tcPr>
            <w:tcW w:w="979" w:type="dxa"/>
            <w:hideMark/>
          </w:tcPr>
          <w:p w14:paraId="4A375A7B" w14:textId="5B311A99" w:rsidR="00D76792" w:rsidRPr="00D76792" w:rsidRDefault="00D76792" w:rsidP="00D76792">
            <w:r w:rsidRPr="00D76792">
              <w:t xml:space="preserve">El sistema debe otorgar al rol Talento Humano tenga acceso a las funcionalidades de vigilancia de </w:t>
            </w:r>
            <w:r w:rsidRPr="00D76792">
              <w:lastRenderedPageBreak/>
              <w:t>las pausas activas realizadas por parte de los empleados, y también a la revisión de los r</w:t>
            </w:r>
            <w:r>
              <w:t>e</w:t>
            </w:r>
            <w:r w:rsidRPr="00D76792">
              <w:t>po</w:t>
            </w:r>
            <w:r>
              <w:t>r</w:t>
            </w:r>
            <w:r w:rsidRPr="00D76792">
              <w:t>tes de incapacidad enviados por los empleados.</w:t>
            </w:r>
          </w:p>
        </w:tc>
        <w:tc>
          <w:tcPr>
            <w:tcW w:w="749" w:type="dxa"/>
            <w:hideMark/>
          </w:tcPr>
          <w:p w14:paraId="4896FEF1" w14:textId="77777777" w:rsidR="00D76792" w:rsidRPr="00D76792" w:rsidRDefault="00D76792">
            <w:r w:rsidRPr="00D76792">
              <w:lastRenderedPageBreak/>
              <w:t xml:space="preserve">Se requiere para cumplir con la seguridad de la empresa </w:t>
            </w:r>
            <w:r w:rsidRPr="00D76792">
              <w:lastRenderedPageBreak/>
              <w:t>contratante</w:t>
            </w:r>
          </w:p>
        </w:tc>
        <w:tc>
          <w:tcPr>
            <w:tcW w:w="1026" w:type="dxa"/>
            <w:hideMark/>
          </w:tcPr>
          <w:p w14:paraId="63BF50B8" w14:textId="48433975" w:rsidR="00D76792" w:rsidRPr="00D76792" w:rsidRDefault="00D76792">
            <w:r w:rsidRPr="00D76792">
              <w:lastRenderedPageBreak/>
              <w:t xml:space="preserve">Alcanzable: los privilegios de cada rol se representan en recursos del sistema, que concretamente son las páginas </w:t>
            </w:r>
            <w:r w:rsidRPr="00D76792">
              <w:lastRenderedPageBreak/>
              <w:t>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3D8895A2" w14:textId="77777777" w:rsidR="00D76792" w:rsidRPr="00D76792" w:rsidRDefault="00D76792">
            <w:r w:rsidRPr="00D76792">
              <w:lastRenderedPageBreak/>
              <w:t xml:space="preserve">Se pueden realizar pruebas ingresando al sistema con cada uno de los roles y </w:t>
            </w:r>
            <w:r w:rsidRPr="00D76792">
              <w:lastRenderedPageBreak/>
              <w:t>verificando los privilegios especificados en el requerimiento.</w:t>
            </w:r>
          </w:p>
        </w:tc>
        <w:tc>
          <w:tcPr>
            <w:tcW w:w="509" w:type="dxa"/>
            <w:hideMark/>
          </w:tcPr>
          <w:p w14:paraId="3BE14C2E" w14:textId="77777777" w:rsidR="00D76792" w:rsidRPr="00D76792" w:rsidRDefault="00D76792" w:rsidP="00D76792">
            <w:r w:rsidRPr="00D76792">
              <w:lastRenderedPageBreak/>
              <w:t>ALTA</w:t>
            </w:r>
          </w:p>
        </w:tc>
        <w:tc>
          <w:tcPr>
            <w:tcW w:w="875" w:type="dxa"/>
            <w:hideMark/>
          </w:tcPr>
          <w:p w14:paraId="4D3462DE" w14:textId="77777777" w:rsidR="00D76792" w:rsidRPr="00D76792" w:rsidRDefault="00D76792" w:rsidP="00D76792">
            <w:r w:rsidRPr="00D76792">
              <w:t>Administrador</w:t>
            </w:r>
          </w:p>
        </w:tc>
        <w:tc>
          <w:tcPr>
            <w:tcW w:w="870" w:type="dxa"/>
            <w:hideMark/>
          </w:tcPr>
          <w:p w14:paraId="6DC1B689" w14:textId="77777777" w:rsidR="00D76792" w:rsidRPr="00D76792" w:rsidRDefault="00D76792">
            <w:r w:rsidRPr="00D76792">
              <w:t>FR+Auditoría y seguridad</w:t>
            </w:r>
          </w:p>
        </w:tc>
      </w:tr>
      <w:tr w:rsidR="00D76792" w:rsidRPr="00D76792" w14:paraId="4B2CB0D9" w14:textId="77777777" w:rsidTr="00D76792">
        <w:trPr>
          <w:trHeight w:val="2160"/>
        </w:trPr>
        <w:tc>
          <w:tcPr>
            <w:tcW w:w="553" w:type="dxa"/>
            <w:hideMark/>
          </w:tcPr>
          <w:p w14:paraId="1B05EC38" w14:textId="77777777" w:rsidR="00D76792" w:rsidRPr="00D76792" w:rsidRDefault="00D76792" w:rsidP="00D76792">
            <w:pPr>
              <w:rPr>
                <w:b/>
                <w:bCs/>
                <w:i/>
                <w:iCs/>
              </w:rPr>
            </w:pPr>
            <w:r w:rsidRPr="00D76792">
              <w:rPr>
                <w:b/>
                <w:bCs/>
                <w:i/>
                <w:iCs/>
              </w:rPr>
              <w:lastRenderedPageBreak/>
              <w:t> </w:t>
            </w:r>
          </w:p>
        </w:tc>
        <w:tc>
          <w:tcPr>
            <w:tcW w:w="491" w:type="dxa"/>
            <w:hideMark/>
          </w:tcPr>
          <w:p w14:paraId="4D43F310" w14:textId="77777777" w:rsidR="00D76792" w:rsidRPr="00D76792" w:rsidRDefault="00D76792" w:rsidP="00D76792">
            <w:pPr>
              <w:rPr>
                <w:i/>
                <w:iCs/>
              </w:rPr>
            </w:pPr>
            <w:r w:rsidRPr="00D76792">
              <w:rPr>
                <w:i/>
                <w:iCs/>
              </w:rPr>
              <w:t>R04</w:t>
            </w:r>
          </w:p>
        </w:tc>
        <w:tc>
          <w:tcPr>
            <w:tcW w:w="313" w:type="dxa"/>
            <w:hideMark/>
          </w:tcPr>
          <w:p w14:paraId="42D09B08" w14:textId="77777777" w:rsidR="00D76792" w:rsidRPr="00D76792" w:rsidRDefault="00D76792" w:rsidP="00D76792">
            <w:pPr>
              <w:rPr>
                <w:i/>
                <w:iCs/>
              </w:rPr>
            </w:pPr>
            <w:r w:rsidRPr="00D76792">
              <w:rPr>
                <w:i/>
                <w:iCs/>
              </w:rPr>
              <w:t> </w:t>
            </w:r>
          </w:p>
        </w:tc>
        <w:tc>
          <w:tcPr>
            <w:tcW w:w="979" w:type="dxa"/>
            <w:hideMark/>
          </w:tcPr>
          <w:p w14:paraId="57D86329" w14:textId="77777777" w:rsidR="00D76792" w:rsidRPr="00D76792" w:rsidRDefault="00D76792" w:rsidP="00D76792">
            <w:r w:rsidRPr="00D76792">
              <w:t>El sistema debe permitir al rol ARL tenga acceso a los datos de los reportes por incapacidad de los empleados.</w:t>
            </w:r>
          </w:p>
        </w:tc>
        <w:tc>
          <w:tcPr>
            <w:tcW w:w="749" w:type="dxa"/>
            <w:hideMark/>
          </w:tcPr>
          <w:p w14:paraId="23611342" w14:textId="77777777" w:rsidR="00D76792" w:rsidRPr="00D76792" w:rsidRDefault="00D76792">
            <w:r w:rsidRPr="00D76792">
              <w:t>Se requiere para cumplir con la seguridad de la empresa contratante</w:t>
            </w:r>
          </w:p>
        </w:tc>
        <w:tc>
          <w:tcPr>
            <w:tcW w:w="1026" w:type="dxa"/>
            <w:hideMark/>
          </w:tcPr>
          <w:p w14:paraId="5E2C8C03" w14:textId="0D456703"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w:t>
            </w:r>
            <w:r w:rsidRPr="00D76792">
              <w:lastRenderedPageBreak/>
              <w:t>que este puede enviar.</w:t>
            </w:r>
          </w:p>
        </w:tc>
        <w:tc>
          <w:tcPr>
            <w:tcW w:w="875" w:type="dxa"/>
            <w:hideMark/>
          </w:tcPr>
          <w:p w14:paraId="6E044267"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3474582A" w14:textId="77777777" w:rsidR="00D76792" w:rsidRPr="00D76792" w:rsidRDefault="00D76792" w:rsidP="00D76792">
            <w:r w:rsidRPr="00D76792">
              <w:t>ALTA</w:t>
            </w:r>
          </w:p>
        </w:tc>
        <w:tc>
          <w:tcPr>
            <w:tcW w:w="875" w:type="dxa"/>
            <w:hideMark/>
          </w:tcPr>
          <w:p w14:paraId="6E6708B7" w14:textId="77777777" w:rsidR="00D76792" w:rsidRPr="00D76792" w:rsidRDefault="00D76792" w:rsidP="00D76792">
            <w:r w:rsidRPr="00D76792">
              <w:t>Administrador</w:t>
            </w:r>
          </w:p>
        </w:tc>
        <w:tc>
          <w:tcPr>
            <w:tcW w:w="870" w:type="dxa"/>
            <w:hideMark/>
          </w:tcPr>
          <w:p w14:paraId="01C63CEF" w14:textId="77777777" w:rsidR="00D76792" w:rsidRPr="00D76792" w:rsidRDefault="00D76792">
            <w:r w:rsidRPr="00D76792">
              <w:t>FR+Auditoría y seguridad</w:t>
            </w:r>
          </w:p>
        </w:tc>
      </w:tr>
      <w:tr w:rsidR="00D76792" w:rsidRPr="00D76792" w14:paraId="00F76535" w14:textId="77777777" w:rsidTr="00D76792">
        <w:trPr>
          <w:trHeight w:val="2160"/>
        </w:trPr>
        <w:tc>
          <w:tcPr>
            <w:tcW w:w="553" w:type="dxa"/>
            <w:hideMark/>
          </w:tcPr>
          <w:p w14:paraId="0C894070" w14:textId="77777777" w:rsidR="00D76792" w:rsidRPr="00D76792" w:rsidRDefault="00D76792" w:rsidP="00D76792">
            <w:pPr>
              <w:rPr>
                <w:b/>
                <w:bCs/>
                <w:i/>
                <w:iCs/>
              </w:rPr>
            </w:pPr>
            <w:r w:rsidRPr="00D76792">
              <w:rPr>
                <w:b/>
                <w:bCs/>
                <w:i/>
                <w:iCs/>
              </w:rPr>
              <w:t> </w:t>
            </w:r>
          </w:p>
        </w:tc>
        <w:tc>
          <w:tcPr>
            <w:tcW w:w="491" w:type="dxa"/>
            <w:hideMark/>
          </w:tcPr>
          <w:p w14:paraId="0879C6BB" w14:textId="77777777" w:rsidR="00D76792" w:rsidRPr="00D76792" w:rsidRDefault="00D76792" w:rsidP="00D76792">
            <w:pPr>
              <w:rPr>
                <w:i/>
                <w:iCs/>
              </w:rPr>
            </w:pPr>
            <w:r w:rsidRPr="00D76792">
              <w:rPr>
                <w:i/>
                <w:iCs/>
              </w:rPr>
              <w:t>R05</w:t>
            </w:r>
          </w:p>
        </w:tc>
        <w:tc>
          <w:tcPr>
            <w:tcW w:w="313" w:type="dxa"/>
            <w:hideMark/>
          </w:tcPr>
          <w:p w14:paraId="42C9B6B2" w14:textId="77777777" w:rsidR="00D76792" w:rsidRPr="00D76792" w:rsidRDefault="00D76792" w:rsidP="00D76792">
            <w:pPr>
              <w:rPr>
                <w:i/>
                <w:iCs/>
              </w:rPr>
            </w:pPr>
            <w:r w:rsidRPr="00D76792">
              <w:rPr>
                <w:i/>
                <w:iCs/>
              </w:rPr>
              <w:t> </w:t>
            </w:r>
          </w:p>
        </w:tc>
        <w:tc>
          <w:tcPr>
            <w:tcW w:w="979" w:type="dxa"/>
            <w:hideMark/>
          </w:tcPr>
          <w:p w14:paraId="4F729E6F" w14:textId="62614D01" w:rsidR="00D76792" w:rsidRPr="00D76792" w:rsidRDefault="00D76792" w:rsidP="00D76792">
            <w:r w:rsidRPr="00D76792">
              <w:t>El sistema debe permitir al rol Empleado tenga acceso a las funcionalidades contenidas en la aplicación móvil</w:t>
            </w:r>
          </w:p>
        </w:tc>
        <w:tc>
          <w:tcPr>
            <w:tcW w:w="749" w:type="dxa"/>
            <w:hideMark/>
          </w:tcPr>
          <w:p w14:paraId="7B34E502" w14:textId="77777777" w:rsidR="00D76792" w:rsidRPr="00D76792" w:rsidRDefault="00D76792">
            <w:r w:rsidRPr="00D76792">
              <w:t>Se requiere para cumplir con la seguridad de la empresa contratante</w:t>
            </w:r>
          </w:p>
        </w:tc>
        <w:tc>
          <w:tcPr>
            <w:tcW w:w="1026" w:type="dxa"/>
            <w:hideMark/>
          </w:tcPr>
          <w:p w14:paraId="37427204" w14:textId="40262F38"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w:t>
            </w:r>
            <w:r w:rsidRPr="00D76792">
              <w:lastRenderedPageBreak/>
              <w:t>móvil y tener acceso a las funcionalidades relacionadas con las pausas activas y los reportes de incapacidad que este puede enviar.</w:t>
            </w:r>
          </w:p>
        </w:tc>
        <w:tc>
          <w:tcPr>
            <w:tcW w:w="875" w:type="dxa"/>
            <w:hideMark/>
          </w:tcPr>
          <w:p w14:paraId="0B1CD9B3"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6CD85E20" w14:textId="77777777" w:rsidR="00D76792" w:rsidRPr="00D76792" w:rsidRDefault="00D76792" w:rsidP="00D76792">
            <w:r w:rsidRPr="00D76792">
              <w:t>ALTA</w:t>
            </w:r>
          </w:p>
        </w:tc>
        <w:tc>
          <w:tcPr>
            <w:tcW w:w="875" w:type="dxa"/>
            <w:hideMark/>
          </w:tcPr>
          <w:p w14:paraId="439FD102" w14:textId="77777777" w:rsidR="00D76792" w:rsidRPr="00D76792" w:rsidRDefault="00D76792" w:rsidP="00D76792">
            <w:r w:rsidRPr="00D76792">
              <w:t>Administrador</w:t>
            </w:r>
          </w:p>
        </w:tc>
        <w:tc>
          <w:tcPr>
            <w:tcW w:w="870" w:type="dxa"/>
            <w:hideMark/>
          </w:tcPr>
          <w:p w14:paraId="65221C68" w14:textId="77777777" w:rsidR="00D76792" w:rsidRPr="00D76792" w:rsidRDefault="00D76792">
            <w:r w:rsidRPr="00D76792">
              <w:t>FR+Auditoría y seguridad</w:t>
            </w:r>
          </w:p>
        </w:tc>
      </w:tr>
      <w:tr w:rsidR="00D76792" w:rsidRPr="00D76792" w14:paraId="6F2EAA7E" w14:textId="77777777" w:rsidTr="00D76792">
        <w:trPr>
          <w:trHeight w:val="1823"/>
        </w:trPr>
        <w:tc>
          <w:tcPr>
            <w:tcW w:w="553" w:type="dxa"/>
            <w:hideMark/>
          </w:tcPr>
          <w:p w14:paraId="2DF253A2" w14:textId="77777777" w:rsidR="00D76792" w:rsidRPr="00D76792" w:rsidRDefault="00D76792" w:rsidP="00D76792">
            <w:pPr>
              <w:rPr>
                <w:b/>
                <w:bCs/>
                <w:i/>
                <w:iCs/>
              </w:rPr>
            </w:pPr>
            <w:r w:rsidRPr="00D76792">
              <w:rPr>
                <w:b/>
                <w:bCs/>
                <w:i/>
                <w:iCs/>
              </w:rPr>
              <w:t> </w:t>
            </w:r>
          </w:p>
        </w:tc>
        <w:tc>
          <w:tcPr>
            <w:tcW w:w="491" w:type="dxa"/>
            <w:hideMark/>
          </w:tcPr>
          <w:p w14:paraId="447F3C3A" w14:textId="77777777" w:rsidR="00D76792" w:rsidRPr="00D76792" w:rsidRDefault="00D76792" w:rsidP="00D76792">
            <w:pPr>
              <w:rPr>
                <w:i/>
                <w:iCs/>
              </w:rPr>
            </w:pPr>
            <w:r w:rsidRPr="00D76792">
              <w:rPr>
                <w:i/>
                <w:iCs/>
              </w:rPr>
              <w:t>R06</w:t>
            </w:r>
          </w:p>
        </w:tc>
        <w:tc>
          <w:tcPr>
            <w:tcW w:w="313" w:type="dxa"/>
            <w:hideMark/>
          </w:tcPr>
          <w:p w14:paraId="60366242" w14:textId="77777777" w:rsidR="00D76792" w:rsidRPr="00D76792" w:rsidRDefault="00D76792" w:rsidP="00D76792">
            <w:pPr>
              <w:rPr>
                <w:i/>
                <w:iCs/>
              </w:rPr>
            </w:pPr>
            <w:r w:rsidRPr="00D76792">
              <w:rPr>
                <w:i/>
                <w:iCs/>
              </w:rPr>
              <w:t> </w:t>
            </w:r>
          </w:p>
        </w:tc>
        <w:tc>
          <w:tcPr>
            <w:tcW w:w="979" w:type="dxa"/>
            <w:hideMark/>
          </w:tcPr>
          <w:p w14:paraId="216476C3" w14:textId="77777777" w:rsidR="00D76792" w:rsidRPr="00D76792" w:rsidRDefault="00D76792" w:rsidP="00D76792">
            <w:r w:rsidRPr="00D76792">
              <w:t xml:space="preserve">El sistema debe permitir al Administrador del mismo crear nuevos usuarios del sistema asociándolos a roles existentes, consultar usuarios registrados, modificarlos o eliminarlos.  Un rol puede estar asignado a múchos usuarios, y correspondientemente un usuario puede tener </w:t>
            </w:r>
            <w:r w:rsidRPr="00D76792">
              <w:lastRenderedPageBreak/>
              <w:t>asignados muchos roles.</w:t>
            </w:r>
          </w:p>
        </w:tc>
        <w:tc>
          <w:tcPr>
            <w:tcW w:w="749" w:type="dxa"/>
            <w:hideMark/>
          </w:tcPr>
          <w:p w14:paraId="262CE930" w14:textId="77777777" w:rsidR="00D76792" w:rsidRPr="00D76792" w:rsidRDefault="00D76792">
            <w:r w:rsidRPr="00D76792">
              <w:lastRenderedPageBreak/>
              <w:t>Se requiere para cumplir con la seguridad de la empresa contratante</w:t>
            </w:r>
          </w:p>
        </w:tc>
        <w:tc>
          <w:tcPr>
            <w:tcW w:w="1026" w:type="dxa"/>
            <w:hideMark/>
          </w:tcPr>
          <w:p w14:paraId="23FAA1D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611E9E6C" w14:textId="77777777" w:rsidR="00D76792" w:rsidRPr="00D76792" w:rsidRDefault="00D76792">
            <w:r w:rsidRPr="00D76792">
              <w:t>Es posible constatarlo al momento del ingreso al sistema: sólo los usuarios registrados podrán ingresar. Adicionalmente, una vez que el usuario ha ingresado al sistema, se podrá saber cuáles son sus roles asociados.</w:t>
            </w:r>
          </w:p>
        </w:tc>
        <w:tc>
          <w:tcPr>
            <w:tcW w:w="509" w:type="dxa"/>
            <w:hideMark/>
          </w:tcPr>
          <w:p w14:paraId="6EB08AB8" w14:textId="77777777" w:rsidR="00D76792" w:rsidRPr="00D76792" w:rsidRDefault="00D76792" w:rsidP="00D76792">
            <w:r w:rsidRPr="00D76792">
              <w:t>ALTA</w:t>
            </w:r>
          </w:p>
        </w:tc>
        <w:tc>
          <w:tcPr>
            <w:tcW w:w="875" w:type="dxa"/>
            <w:hideMark/>
          </w:tcPr>
          <w:p w14:paraId="05C6ADDB" w14:textId="77777777" w:rsidR="00D76792" w:rsidRPr="00D76792" w:rsidRDefault="00D76792" w:rsidP="00D76792">
            <w:r w:rsidRPr="00D76792">
              <w:t>Administrador</w:t>
            </w:r>
          </w:p>
        </w:tc>
        <w:tc>
          <w:tcPr>
            <w:tcW w:w="870" w:type="dxa"/>
            <w:hideMark/>
          </w:tcPr>
          <w:p w14:paraId="32086B86" w14:textId="77777777" w:rsidR="00D76792" w:rsidRPr="00D76792" w:rsidRDefault="00D76792">
            <w:r w:rsidRPr="00D76792">
              <w:t>FR+Auditoría y seguridad</w:t>
            </w:r>
          </w:p>
        </w:tc>
      </w:tr>
      <w:tr w:rsidR="00D76792" w:rsidRPr="00D76792" w14:paraId="6CB76C09" w14:textId="77777777" w:rsidTr="00D76792">
        <w:trPr>
          <w:trHeight w:val="720"/>
        </w:trPr>
        <w:tc>
          <w:tcPr>
            <w:tcW w:w="553" w:type="dxa"/>
            <w:hideMark/>
          </w:tcPr>
          <w:p w14:paraId="6C4FA2ED" w14:textId="77777777" w:rsidR="00D76792" w:rsidRPr="00D76792" w:rsidRDefault="00D76792" w:rsidP="00D76792">
            <w:pPr>
              <w:rPr>
                <w:b/>
                <w:bCs/>
                <w:i/>
                <w:iCs/>
              </w:rPr>
            </w:pPr>
            <w:r w:rsidRPr="00D76792">
              <w:rPr>
                <w:b/>
                <w:bCs/>
                <w:i/>
                <w:iCs/>
              </w:rPr>
              <w:t> </w:t>
            </w:r>
          </w:p>
        </w:tc>
        <w:tc>
          <w:tcPr>
            <w:tcW w:w="491" w:type="dxa"/>
            <w:hideMark/>
          </w:tcPr>
          <w:p w14:paraId="462A4161" w14:textId="77777777" w:rsidR="00D76792" w:rsidRPr="00D76792" w:rsidRDefault="00D76792" w:rsidP="00D76792">
            <w:pPr>
              <w:rPr>
                <w:i/>
                <w:iCs/>
              </w:rPr>
            </w:pPr>
            <w:r w:rsidRPr="00D76792">
              <w:rPr>
                <w:i/>
                <w:iCs/>
              </w:rPr>
              <w:t>R07</w:t>
            </w:r>
          </w:p>
        </w:tc>
        <w:tc>
          <w:tcPr>
            <w:tcW w:w="313" w:type="dxa"/>
            <w:hideMark/>
          </w:tcPr>
          <w:p w14:paraId="5E1AF3A3" w14:textId="77777777" w:rsidR="00D76792" w:rsidRPr="00D76792" w:rsidRDefault="00D76792" w:rsidP="00D76792">
            <w:pPr>
              <w:rPr>
                <w:i/>
                <w:iCs/>
              </w:rPr>
            </w:pPr>
            <w:r w:rsidRPr="00D76792">
              <w:rPr>
                <w:i/>
                <w:iCs/>
              </w:rPr>
              <w:t> </w:t>
            </w:r>
          </w:p>
        </w:tc>
        <w:tc>
          <w:tcPr>
            <w:tcW w:w="979" w:type="dxa"/>
            <w:hideMark/>
          </w:tcPr>
          <w:p w14:paraId="4B01A668" w14:textId="77777777" w:rsidR="00D76792" w:rsidRPr="00D76792" w:rsidRDefault="00D76792" w:rsidP="00D76792">
            <w:r w:rsidRPr="00D76792">
              <w:t>El sistema debe autenticar a todos los usuarios que ingresan a él, configurando previamente un dominio de seguridad por roles.</w:t>
            </w:r>
          </w:p>
        </w:tc>
        <w:tc>
          <w:tcPr>
            <w:tcW w:w="749" w:type="dxa"/>
            <w:hideMark/>
          </w:tcPr>
          <w:p w14:paraId="1959B6BB" w14:textId="5C49AF8B" w:rsidR="00D76792" w:rsidRPr="00D76792" w:rsidRDefault="00D76792">
            <w:r w:rsidRPr="00D76792">
              <w:t>Se requiere para cumplir con la política de seguridad del contratante.</w:t>
            </w:r>
          </w:p>
        </w:tc>
        <w:tc>
          <w:tcPr>
            <w:tcW w:w="1026" w:type="dxa"/>
            <w:hideMark/>
          </w:tcPr>
          <w:p w14:paraId="21C3DA55" w14:textId="365A4484" w:rsidR="00D76792" w:rsidRPr="00D76792" w:rsidRDefault="00D76792">
            <w:r w:rsidRPr="00D76792">
              <w:t>Es alcanzable mediante el registro de credenciales de usuario en el sistema que sean verificadas al ingresar al mismo.</w:t>
            </w:r>
          </w:p>
        </w:tc>
        <w:tc>
          <w:tcPr>
            <w:tcW w:w="875" w:type="dxa"/>
            <w:hideMark/>
          </w:tcPr>
          <w:p w14:paraId="719BC3C5" w14:textId="77777777" w:rsidR="00D76792" w:rsidRPr="00D76792" w:rsidRDefault="00D76792">
            <w:r w:rsidRPr="00D76792">
              <w:t>Es posible constatarlo al momento del ingreso al sistema: sólo los usuarios registrados podrán ingresar.</w:t>
            </w:r>
          </w:p>
        </w:tc>
        <w:tc>
          <w:tcPr>
            <w:tcW w:w="509" w:type="dxa"/>
            <w:hideMark/>
          </w:tcPr>
          <w:p w14:paraId="7FB2550C" w14:textId="77777777" w:rsidR="00D76792" w:rsidRPr="00D76792" w:rsidRDefault="00D76792" w:rsidP="00D76792">
            <w:r w:rsidRPr="00D76792">
              <w:t>ALTA</w:t>
            </w:r>
          </w:p>
        </w:tc>
        <w:tc>
          <w:tcPr>
            <w:tcW w:w="875" w:type="dxa"/>
            <w:hideMark/>
          </w:tcPr>
          <w:p w14:paraId="7775B08E" w14:textId="77777777" w:rsidR="00D76792" w:rsidRPr="00D76792" w:rsidRDefault="00D76792" w:rsidP="00D76792">
            <w:r w:rsidRPr="00D76792">
              <w:t>Todos</w:t>
            </w:r>
          </w:p>
        </w:tc>
        <w:tc>
          <w:tcPr>
            <w:tcW w:w="870" w:type="dxa"/>
            <w:hideMark/>
          </w:tcPr>
          <w:p w14:paraId="790339E2" w14:textId="77777777" w:rsidR="00D76792" w:rsidRPr="00D76792" w:rsidRDefault="00D76792">
            <w:r w:rsidRPr="00D76792">
              <w:t>R+Auditoría y seguridad</w:t>
            </w:r>
          </w:p>
        </w:tc>
      </w:tr>
      <w:tr w:rsidR="00D76792" w:rsidRPr="00D76792" w14:paraId="014741AB" w14:textId="77777777" w:rsidTr="00D76792">
        <w:trPr>
          <w:trHeight w:val="480"/>
        </w:trPr>
        <w:tc>
          <w:tcPr>
            <w:tcW w:w="553" w:type="dxa"/>
            <w:hideMark/>
          </w:tcPr>
          <w:p w14:paraId="53B89971" w14:textId="77777777" w:rsidR="00D76792" w:rsidRPr="00D76792" w:rsidRDefault="00D76792"/>
        </w:tc>
        <w:tc>
          <w:tcPr>
            <w:tcW w:w="491" w:type="dxa"/>
            <w:hideMark/>
          </w:tcPr>
          <w:p w14:paraId="6BE36DC6" w14:textId="77777777" w:rsidR="00D76792" w:rsidRPr="00D76792" w:rsidRDefault="00D76792" w:rsidP="00D76792">
            <w:pPr>
              <w:rPr>
                <w:i/>
                <w:iCs/>
              </w:rPr>
            </w:pPr>
            <w:r w:rsidRPr="00D76792">
              <w:rPr>
                <w:i/>
                <w:iCs/>
              </w:rPr>
              <w:t>R08</w:t>
            </w:r>
          </w:p>
        </w:tc>
        <w:tc>
          <w:tcPr>
            <w:tcW w:w="313" w:type="dxa"/>
            <w:hideMark/>
          </w:tcPr>
          <w:p w14:paraId="0EF72A16" w14:textId="77777777" w:rsidR="00D76792" w:rsidRPr="00D76792" w:rsidRDefault="00D76792" w:rsidP="00D76792">
            <w:pPr>
              <w:rPr>
                <w:i/>
                <w:iCs/>
              </w:rPr>
            </w:pPr>
            <w:r w:rsidRPr="00D76792">
              <w:rPr>
                <w:i/>
                <w:iCs/>
              </w:rPr>
              <w:t> </w:t>
            </w:r>
          </w:p>
        </w:tc>
        <w:tc>
          <w:tcPr>
            <w:tcW w:w="979" w:type="dxa"/>
            <w:hideMark/>
          </w:tcPr>
          <w:p w14:paraId="3B1649DC" w14:textId="11E059B1" w:rsidR="00D76792" w:rsidRPr="00D76792" w:rsidRDefault="00D76792" w:rsidP="00D76792">
            <w:r w:rsidRPr="00D76792">
              <w:t>El sistema debe en idioma español.</w:t>
            </w:r>
          </w:p>
        </w:tc>
        <w:tc>
          <w:tcPr>
            <w:tcW w:w="749" w:type="dxa"/>
            <w:hideMark/>
          </w:tcPr>
          <w:p w14:paraId="611C5BC8" w14:textId="745D842D" w:rsidR="00D76792" w:rsidRPr="00D76792" w:rsidRDefault="00D76792">
            <w:r w:rsidRPr="00D76792">
              <w:t>Es necesaria porque el sistema se utilizará en inicio en Colombia</w:t>
            </w:r>
          </w:p>
        </w:tc>
        <w:tc>
          <w:tcPr>
            <w:tcW w:w="1026" w:type="dxa"/>
            <w:hideMark/>
          </w:tcPr>
          <w:p w14:paraId="17F9DFDA" w14:textId="423A8A37" w:rsidR="00D76792" w:rsidRPr="00D76792" w:rsidRDefault="00D76792">
            <w:r w:rsidRPr="00D76792">
              <w:t>Es alcanzable debido al conocimiento del territorio en que será usado</w:t>
            </w:r>
          </w:p>
        </w:tc>
        <w:tc>
          <w:tcPr>
            <w:tcW w:w="875" w:type="dxa"/>
            <w:hideMark/>
          </w:tcPr>
          <w:p w14:paraId="680D59A7" w14:textId="720A27CD" w:rsidR="00D76792" w:rsidRPr="00D76792" w:rsidRDefault="00D76792">
            <w:r w:rsidRPr="00D76792">
              <w:t>Es posible constatarlo una vez que cualquier usuario ingrese al sistema</w:t>
            </w:r>
          </w:p>
        </w:tc>
        <w:tc>
          <w:tcPr>
            <w:tcW w:w="509" w:type="dxa"/>
            <w:hideMark/>
          </w:tcPr>
          <w:p w14:paraId="633542FE" w14:textId="77777777" w:rsidR="00D76792" w:rsidRPr="00D76792" w:rsidRDefault="00D76792" w:rsidP="00D76792">
            <w:r w:rsidRPr="00D76792">
              <w:t>ALTA</w:t>
            </w:r>
          </w:p>
        </w:tc>
        <w:tc>
          <w:tcPr>
            <w:tcW w:w="875" w:type="dxa"/>
            <w:hideMark/>
          </w:tcPr>
          <w:p w14:paraId="0D57F6A0" w14:textId="77777777" w:rsidR="00D76792" w:rsidRPr="00D76792" w:rsidRDefault="00D76792" w:rsidP="00D76792">
            <w:r w:rsidRPr="00D76792">
              <w:t>Todos</w:t>
            </w:r>
          </w:p>
        </w:tc>
        <w:tc>
          <w:tcPr>
            <w:tcW w:w="870" w:type="dxa"/>
            <w:hideMark/>
          </w:tcPr>
          <w:p w14:paraId="029CFE45" w14:textId="77777777" w:rsidR="00D76792" w:rsidRPr="00D76792" w:rsidRDefault="00D76792">
            <w:r w:rsidRPr="00D76792">
              <w:t>US</w:t>
            </w:r>
          </w:p>
        </w:tc>
      </w:tr>
      <w:tr w:rsidR="00D76792" w:rsidRPr="00D76792" w14:paraId="025E81D3" w14:textId="77777777" w:rsidTr="00D76792">
        <w:trPr>
          <w:trHeight w:val="1125"/>
        </w:trPr>
        <w:tc>
          <w:tcPr>
            <w:tcW w:w="553" w:type="dxa"/>
            <w:hideMark/>
          </w:tcPr>
          <w:p w14:paraId="25AEDD0B" w14:textId="77777777" w:rsidR="00D76792" w:rsidRPr="00D76792" w:rsidRDefault="00D76792" w:rsidP="00D76792">
            <w:pPr>
              <w:rPr>
                <w:b/>
                <w:bCs/>
                <w:i/>
                <w:iCs/>
              </w:rPr>
            </w:pPr>
            <w:r w:rsidRPr="00D76792">
              <w:rPr>
                <w:b/>
                <w:bCs/>
                <w:i/>
                <w:iCs/>
              </w:rPr>
              <w:t>Módulo Registro de datos</w:t>
            </w:r>
          </w:p>
        </w:tc>
        <w:tc>
          <w:tcPr>
            <w:tcW w:w="491" w:type="dxa"/>
            <w:hideMark/>
          </w:tcPr>
          <w:p w14:paraId="4062B102" w14:textId="77777777" w:rsidR="00D76792" w:rsidRPr="00D76792" w:rsidRDefault="00D76792" w:rsidP="00D76792">
            <w:pPr>
              <w:rPr>
                <w:i/>
                <w:iCs/>
              </w:rPr>
            </w:pPr>
            <w:r w:rsidRPr="00D76792">
              <w:rPr>
                <w:i/>
                <w:iCs/>
              </w:rPr>
              <w:t>R09</w:t>
            </w:r>
          </w:p>
        </w:tc>
        <w:tc>
          <w:tcPr>
            <w:tcW w:w="313" w:type="dxa"/>
            <w:hideMark/>
          </w:tcPr>
          <w:p w14:paraId="252D800B" w14:textId="77777777" w:rsidR="00D76792" w:rsidRPr="00D76792" w:rsidRDefault="00D76792" w:rsidP="00D76792">
            <w:pPr>
              <w:rPr>
                <w:i/>
                <w:iCs/>
              </w:rPr>
            </w:pPr>
            <w:r w:rsidRPr="00D76792">
              <w:rPr>
                <w:i/>
                <w:iCs/>
              </w:rPr>
              <w:t> </w:t>
            </w:r>
          </w:p>
        </w:tc>
        <w:tc>
          <w:tcPr>
            <w:tcW w:w="979" w:type="dxa"/>
            <w:hideMark/>
          </w:tcPr>
          <w:p w14:paraId="5D95EDC7" w14:textId="77777777" w:rsidR="00D76792" w:rsidRPr="00D76792" w:rsidRDefault="00D76792" w:rsidP="00D76792">
            <w:r w:rsidRPr="00D76792">
              <w:t xml:space="preserve">El sistema debe permitir crear nuevas actividades de pausas activas, además de poder eliminarlas, </w:t>
            </w:r>
            <w:r w:rsidRPr="00D76792">
              <w:lastRenderedPageBreak/>
              <w:t>actualizarlas o buscarlas</w:t>
            </w:r>
          </w:p>
        </w:tc>
        <w:tc>
          <w:tcPr>
            <w:tcW w:w="749" w:type="dxa"/>
            <w:hideMark/>
          </w:tcPr>
          <w:p w14:paraId="5BCFC595" w14:textId="77777777" w:rsidR="00D76792" w:rsidRPr="00D76792" w:rsidRDefault="00D76792">
            <w:r w:rsidRPr="00D76792">
              <w:lastRenderedPageBreak/>
              <w:t>Se requiere para ofrecer a los empleados continuas actualizac</w:t>
            </w:r>
            <w:r w:rsidRPr="00D76792">
              <w:lastRenderedPageBreak/>
              <w:t>iones y mejoras relacionadas con las pausas activas que realizan en el trabajo</w:t>
            </w:r>
          </w:p>
        </w:tc>
        <w:tc>
          <w:tcPr>
            <w:tcW w:w="1026" w:type="dxa"/>
            <w:hideMark/>
          </w:tcPr>
          <w:p w14:paraId="4CDBBA3F" w14:textId="77777777" w:rsidR="00D76792" w:rsidRPr="00D76792" w:rsidRDefault="00D76792">
            <w:r w:rsidRPr="00D76792">
              <w:lastRenderedPageBreak/>
              <w:t xml:space="preserve">Alcanzable: mediante los generadores automáticos de CRUDS a partir de las entidades se realiza la creación de los </w:t>
            </w:r>
            <w:r w:rsidRPr="00D76792">
              <w:lastRenderedPageBreak/>
              <w:t>formularios de listado, creación, modificación y eliminación de rutinas de pausas activas.</w:t>
            </w:r>
          </w:p>
        </w:tc>
        <w:tc>
          <w:tcPr>
            <w:tcW w:w="875" w:type="dxa"/>
            <w:hideMark/>
          </w:tcPr>
          <w:p w14:paraId="2484E9EA" w14:textId="1530FBD1" w:rsidR="00D76792" w:rsidRPr="00D76792" w:rsidRDefault="00D76792">
            <w:r w:rsidRPr="00D76792">
              <w:lastRenderedPageBreak/>
              <w:t xml:space="preserve">Ejecutando el CRUD de este requerimiento se podrá observar un listado de rutinas de pausas </w:t>
            </w:r>
            <w:r w:rsidRPr="00D76792">
              <w:lastRenderedPageBreak/>
              <w:t>activas, pero también debe permitir editar, crear o eliminar alguna rutina que se encuentre disponible.</w:t>
            </w:r>
          </w:p>
        </w:tc>
        <w:tc>
          <w:tcPr>
            <w:tcW w:w="509" w:type="dxa"/>
            <w:hideMark/>
          </w:tcPr>
          <w:p w14:paraId="1A0E867C" w14:textId="77777777" w:rsidR="00D76792" w:rsidRPr="00D76792" w:rsidRDefault="00D76792" w:rsidP="00D76792">
            <w:r w:rsidRPr="00D76792">
              <w:lastRenderedPageBreak/>
              <w:t>MEDIA</w:t>
            </w:r>
          </w:p>
        </w:tc>
        <w:tc>
          <w:tcPr>
            <w:tcW w:w="875" w:type="dxa"/>
            <w:hideMark/>
          </w:tcPr>
          <w:p w14:paraId="3A49F9AC" w14:textId="77777777" w:rsidR="00D76792" w:rsidRPr="00D76792" w:rsidRDefault="00D76792" w:rsidP="00D76792">
            <w:r w:rsidRPr="00D76792">
              <w:t>Talento Humano</w:t>
            </w:r>
          </w:p>
        </w:tc>
        <w:tc>
          <w:tcPr>
            <w:tcW w:w="870" w:type="dxa"/>
            <w:hideMark/>
          </w:tcPr>
          <w:p w14:paraId="42FBFEEC" w14:textId="77777777" w:rsidR="00D76792" w:rsidRPr="00D76792" w:rsidRDefault="00D76792">
            <w:r w:rsidRPr="00D76792">
              <w:t>F</w:t>
            </w:r>
          </w:p>
        </w:tc>
      </w:tr>
      <w:tr w:rsidR="00D76792" w:rsidRPr="00D76792" w14:paraId="3E9D9CE4" w14:textId="77777777" w:rsidTr="00D76792">
        <w:trPr>
          <w:trHeight w:val="1200"/>
        </w:trPr>
        <w:tc>
          <w:tcPr>
            <w:tcW w:w="553" w:type="dxa"/>
            <w:hideMark/>
          </w:tcPr>
          <w:p w14:paraId="7EA71F2A" w14:textId="77777777" w:rsidR="00D76792" w:rsidRPr="00D76792" w:rsidRDefault="00D76792" w:rsidP="00D76792">
            <w:pPr>
              <w:rPr>
                <w:b/>
                <w:bCs/>
                <w:i/>
                <w:iCs/>
              </w:rPr>
            </w:pPr>
            <w:r w:rsidRPr="00D76792">
              <w:rPr>
                <w:b/>
                <w:bCs/>
                <w:i/>
                <w:iCs/>
              </w:rPr>
              <w:t> </w:t>
            </w:r>
          </w:p>
        </w:tc>
        <w:tc>
          <w:tcPr>
            <w:tcW w:w="491" w:type="dxa"/>
            <w:hideMark/>
          </w:tcPr>
          <w:p w14:paraId="6C639235" w14:textId="77777777" w:rsidR="00D76792" w:rsidRPr="00D76792" w:rsidRDefault="00D76792" w:rsidP="00D76792">
            <w:pPr>
              <w:rPr>
                <w:i/>
                <w:iCs/>
              </w:rPr>
            </w:pPr>
            <w:r w:rsidRPr="00D76792">
              <w:rPr>
                <w:i/>
                <w:iCs/>
              </w:rPr>
              <w:t>R10</w:t>
            </w:r>
          </w:p>
        </w:tc>
        <w:tc>
          <w:tcPr>
            <w:tcW w:w="313" w:type="dxa"/>
            <w:hideMark/>
          </w:tcPr>
          <w:p w14:paraId="42ECE713" w14:textId="77777777" w:rsidR="00D76792" w:rsidRPr="00D76792" w:rsidRDefault="00D76792" w:rsidP="00D76792">
            <w:pPr>
              <w:rPr>
                <w:i/>
                <w:iCs/>
              </w:rPr>
            </w:pPr>
            <w:r w:rsidRPr="00D76792">
              <w:rPr>
                <w:i/>
                <w:iCs/>
              </w:rPr>
              <w:t> </w:t>
            </w:r>
          </w:p>
        </w:tc>
        <w:tc>
          <w:tcPr>
            <w:tcW w:w="979" w:type="dxa"/>
            <w:hideMark/>
          </w:tcPr>
          <w:p w14:paraId="1569AC6E" w14:textId="1F5BBC26" w:rsidR="00D76792" w:rsidRPr="00D76792" w:rsidRDefault="00D76792" w:rsidP="00D76792">
            <w:r w:rsidRPr="00D76792">
              <w:t>El sistema debe permitir crear cuentas para cada una de las personas integrantes del grupo de Talento Humano de una empresa, además de permitir eliminarlas, modificarlas y consultarlas.</w:t>
            </w:r>
          </w:p>
        </w:tc>
        <w:tc>
          <w:tcPr>
            <w:tcW w:w="749" w:type="dxa"/>
            <w:hideMark/>
          </w:tcPr>
          <w:p w14:paraId="1208BA5A" w14:textId="77777777" w:rsidR="00D76792" w:rsidRPr="00D76792" w:rsidRDefault="00D76792">
            <w:r w:rsidRPr="00D76792">
              <w:t>Se requiere para poder permitirle al personal de Talento humano de cada empresa tener acceso las funcionalidades requeridas por ellos.</w:t>
            </w:r>
          </w:p>
        </w:tc>
        <w:tc>
          <w:tcPr>
            <w:tcW w:w="1026" w:type="dxa"/>
            <w:hideMark/>
          </w:tcPr>
          <w:p w14:paraId="73E1BF9F" w14:textId="5631C371" w:rsidR="00D76792" w:rsidRPr="00D76792" w:rsidRDefault="00D76792">
            <w:r w:rsidRPr="00D76792">
              <w:t>Alcanzable: mediante los generadores automáticos de CRUDS a partir de las entidades se realiza la creación de las cuentas del personal de Talento Humano, su modificación, eliminación y consulta.</w:t>
            </w:r>
          </w:p>
        </w:tc>
        <w:tc>
          <w:tcPr>
            <w:tcW w:w="875" w:type="dxa"/>
            <w:hideMark/>
          </w:tcPr>
          <w:p w14:paraId="3681280E" w14:textId="19E178B7" w:rsidR="00D76792" w:rsidRPr="00D76792" w:rsidRDefault="00D76792">
            <w:r w:rsidRPr="00D76792">
              <w:t>Ejecutando el CRUD de este requerimiento se podrá observar un listado las cuentas del personal de Talento Humano de una empresa, pero también debe permitir editar, crear o eliminar algún cliente que se encuentre disponible.</w:t>
            </w:r>
          </w:p>
        </w:tc>
        <w:tc>
          <w:tcPr>
            <w:tcW w:w="509" w:type="dxa"/>
            <w:hideMark/>
          </w:tcPr>
          <w:p w14:paraId="13EA6D24" w14:textId="77777777" w:rsidR="00D76792" w:rsidRPr="00D76792" w:rsidRDefault="00D76792" w:rsidP="00D76792">
            <w:r w:rsidRPr="00D76792">
              <w:t>MEDIA</w:t>
            </w:r>
          </w:p>
        </w:tc>
        <w:tc>
          <w:tcPr>
            <w:tcW w:w="875" w:type="dxa"/>
            <w:hideMark/>
          </w:tcPr>
          <w:p w14:paraId="2369BF91" w14:textId="77777777" w:rsidR="00D76792" w:rsidRPr="00D76792" w:rsidRDefault="00D76792" w:rsidP="00D76792">
            <w:r w:rsidRPr="00D76792">
              <w:t>Talento Humano</w:t>
            </w:r>
          </w:p>
        </w:tc>
        <w:tc>
          <w:tcPr>
            <w:tcW w:w="870" w:type="dxa"/>
            <w:hideMark/>
          </w:tcPr>
          <w:p w14:paraId="2AE6EE13" w14:textId="77777777" w:rsidR="00D76792" w:rsidRPr="00D76792" w:rsidRDefault="00D76792">
            <w:r w:rsidRPr="00D76792">
              <w:t>F</w:t>
            </w:r>
          </w:p>
        </w:tc>
      </w:tr>
      <w:tr w:rsidR="00D76792" w:rsidRPr="00D76792" w14:paraId="17B06901" w14:textId="77777777" w:rsidTr="00D76792">
        <w:trPr>
          <w:trHeight w:val="960"/>
        </w:trPr>
        <w:tc>
          <w:tcPr>
            <w:tcW w:w="553" w:type="dxa"/>
            <w:hideMark/>
          </w:tcPr>
          <w:p w14:paraId="3F98A92D" w14:textId="77777777" w:rsidR="00D76792" w:rsidRPr="00D76792" w:rsidRDefault="00D76792" w:rsidP="00D76792">
            <w:pPr>
              <w:rPr>
                <w:b/>
                <w:bCs/>
                <w:i/>
                <w:iCs/>
              </w:rPr>
            </w:pPr>
            <w:r w:rsidRPr="00D76792">
              <w:rPr>
                <w:b/>
                <w:bCs/>
                <w:i/>
                <w:iCs/>
              </w:rPr>
              <w:lastRenderedPageBreak/>
              <w:t> </w:t>
            </w:r>
          </w:p>
        </w:tc>
        <w:tc>
          <w:tcPr>
            <w:tcW w:w="491" w:type="dxa"/>
            <w:hideMark/>
          </w:tcPr>
          <w:p w14:paraId="5E9EEEB9" w14:textId="77777777" w:rsidR="00D76792" w:rsidRPr="00D76792" w:rsidRDefault="00D76792" w:rsidP="00D76792">
            <w:pPr>
              <w:rPr>
                <w:i/>
                <w:iCs/>
              </w:rPr>
            </w:pPr>
            <w:r w:rsidRPr="00D76792">
              <w:rPr>
                <w:i/>
                <w:iCs/>
              </w:rPr>
              <w:t>R11</w:t>
            </w:r>
          </w:p>
        </w:tc>
        <w:tc>
          <w:tcPr>
            <w:tcW w:w="313" w:type="dxa"/>
            <w:hideMark/>
          </w:tcPr>
          <w:p w14:paraId="12392513" w14:textId="77777777" w:rsidR="00D76792" w:rsidRPr="00D76792" w:rsidRDefault="00D76792" w:rsidP="00D76792">
            <w:pPr>
              <w:rPr>
                <w:i/>
                <w:iCs/>
              </w:rPr>
            </w:pPr>
            <w:r w:rsidRPr="00D76792">
              <w:rPr>
                <w:i/>
                <w:iCs/>
              </w:rPr>
              <w:t> </w:t>
            </w:r>
          </w:p>
        </w:tc>
        <w:tc>
          <w:tcPr>
            <w:tcW w:w="979" w:type="dxa"/>
            <w:hideMark/>
          </w:tcPr>
          <w:p w14:paraId="354FF2AA" w14:textId="77777777" w:rsidR="00D76792" w:rsidRPr="00D76792" w:rsidRDefault="00D76792" w:rsidP="00D76792">
            <w:r w:rsidRPr="00D76792">
              <w:t>El sistema debe permitir asociar una cuenta de Talento humano a la empresa que pertenece.</w:t>
            </w:r>
          </w:p>
        </w:tc>
        <w:tc>
          <w:tcPr>
            <w:tcW w:w="749" w:type="dxa"/>
            <w:hideMark/>
          </w:tcPr>
          <w:p w14:paraId="571D3667" w14:textId="77777777" w:rsidR="00D76792" w:rsidRPr="00D76792" w:rsidRDefault="00D76792">
            <w:r w:rsidRPr="00D76792">
              <w:t>Se requiere para permitir que la empresa tenga conocimiento del personal encargado de la vigilancia de los empleados en el sistema.</w:t>
            </w:r>
          </w:p>
        </w:tc>
        <w:tc>
          <w:tcPr>
            <w:tcW w:w="1026" w:type="dxa"/>
            <w:hideMark/>
          </w:tcPr>
          <w:p w14:paraId="16BCF4AC" w14:textId="77777777" w:rsidR="00D76792" w:rsidRPr="00D76792" w:rsidRDefault="00D76792">
            <w:r w:rsidRPr="00D76792">
              <w:t>Alcanzable: mediante la modificación del CRUD de Talento Humano.</w:t>
            </w:r>
          </w:p>
        </w:tc>
        <w:tc>
          <w:tcPr>
            <w:tcW w:w="875" w:type="dxa"/>
            <w:hideMark/>
          </w:tcPr>
          <w:p w14:paraId="6A03297F" w14:textId="77777777" w:rsidR="00D76792" w:rsidRPr="00D76792" w:rsidRDefault="00D76792">
            <w:r w:rsidRPr="00D76792">
              <w:t>Se puede constatar ejecutando un registro de un empleado de Talento humano y su respectiva asociación a una Empresa. Luego se ingresará como el nuevo empleado de TH (de la empresa) al sistema.</w:t>
            </w:r>
          </w:p>
        </w:tc>
        <w:tc>
          <w:tcPr>
            <w:tcW w:w="509" w:type="dxa"/>
            <w:hideMark/>
          </w:tcPr>
          <w:p w14:paraId="165BE420" w14:textId="77777777" w:rsidR="00D76792" w:rsidRPr="00D76792" w:rsidRDefault="00D76792" w:rsidP="00D76792">
            <w:r w:rsidRPr="00D76792">
              <w:t>MEDIA</w:t>
            </w:r>
          </w:p>
        </w:tc>
        <w:tc>
          <w:tcPr>
            <w:tcW w:w="875" w:type="dxa"/>
            <w:hideMark/>
          </w:tcPr>
          <w:p w14:paraId="5E4B642F" w14:textId="77777777" w:rsidR="00D76792" w:rsidRPr="00D76792" w:rsidRDefault="00D76792" w:rsidP="00D76792">
            <w:r w:rsidRPr="00D76792">
              <w:t>Talento Humano</w:t>
            </w:r>
          </w:p>
        </w:tc>
        <w:tc>
          <w:tcPr>
            <w:tcW w:w="870" w:type="dxa"/>
            <w:hideMark/>
          </w:tcPr>
          <w:p w14:paraId="0D4F40A2" w14:textId="77777777" w:rsidR="00D76792" w:rsidRPr="00D76792" w:rsidRDefault="00D76792">
            <w:r w:rsidRPr="00D76792">
              <w:t>F+Auditoría y seguridad</w:t>
            </w:r>
          </w:p>
        </w:tc>
      </w:tr>
      <w:tr w:rsidR="00D76792" w:rsidRPr="00D76792" w14:paraId="0DD7FD9B" w14:textId="77777777" w:rsidTr="00D76792">
        <w:trPr>
          <w:trHeight w:val="960"/>
        </w:trPr>
        <w:tc>
          <w:tcPr>
            <w:tcW w:w="553" w:type="dxa"/>
            <w:hideMark/>
          </w:tcPr>
          <w:p w14:paraId="65B90701" w14:textId="77777777" w:rsidR="00D76792" w:rsidRPr="00D76792" w:rsidRDefault="00D76792" w:rsidP="00D76792">
            <w:pPr>
              <w:rPr>
                <w:b/>
                <w:bCs/>
                <w:i/>
                <w:iCs/>
              </w:rPr>
            </w:pPr>
            <w:r w:rsidRPr="00D76792">
              <w:rPr>
                <w:b/>
                <w:bCs/>
                <w:i/>
                <w:iCs/>
              </w:rPr>
              <w:t> </w:t>
            </w:r>
          </w:p>
        </w:tc>
        <w:tc>
          <w:tcPr>
            <w:tcW w:w="491" w:type="dxa"/>
            <w:hideMark/>
          </w:tcPr>
          <w:p w14:paraId="064EA1AF" w14:textId="77777777" w:rsidR="00D76792" w:rsidRPr="00D76792" w:rsidRDefault="00D76792" w:rsidP="00D76792">
            <w:pPr>
              <w:rPr>
                <w:i/>
                <w:iCs/>
              </w:rPr>
            </w:pPr>
            <w:r w:rsidRPr="00D76792">
              <w:rPr>
                <w:i/>
                <w:iCs/>
              </w:rPr>
              <w:t>R12</w:t>
            </w:r>
          </w:p>
        </w:tc>
        <w:tc>
          <w:tcPr>
            <w:tcW w:w="313" w:type="dxa"/>
            <w:hideMark/>
          </w:tcPr>
          <w:p w14:paraId="119D74C5" w14:textId="77777777" w:rsidR="00D76792" w:rsidRPr="00D76792" w:rsidRDefault="00D76792" w:rsidP="00D76792">
            <w:pPr>
              <w:rPr>
                <w:i/>
                <w:iCs/>
              </w:rPr>
            </w:pPr>
            <w:r w:rsidRPr="00D76792">
              <w:rPr>
                <w:i/>
                <w:iCs/>
              </w:rPr>
              <w:t> </w:t>
            </w:r>
          </w:p>
        </w:tc>
        <w:tc>
          <w:tcPr>
            <w:tcW w:w="979" w:type="dxa"/>
            <w:hideMark/>
          </w:tcPr>
          <w:p w14:paraId="609553E6" w14:textId="3FB88440" w:rsidR="00D76792" w:rsidRPr="00D76792" w:rsidRDefault="00D76792" w:rsidP="00D76792">
            <w:r w:rsidRPr="00D76792">
              <w:t>El sistema debe permitir crear nuevos empleados con acceso a la aplicación móvil, además de permitir eliminarlos, modificarlos o consultarlos.</w:t>
            </w:r>
          </w:p>
        </w:tc>
        <w:tc>
          <w:tcPr>
            <w:tcW w:w="749" w:type="dxa"/>
            <w:hideMark/>
          </w:tcPr>
          <w:p w14:paraId="5BC09072" w14:textId="3362014A" w:rsidR="00D76792" w:rsidRPr="00D76792" w:rsidRDefault="00D76792">
            <w:r w:rsidRPr="00D76792">
              <w:t>Se necesita para que el empleado tenga acceso a las funcionalidades de la aplicación móvil.</w:t>
            </w:r>
          </w:p>
        </w:tc>
        <w:tc>
          <w:tcPr>
            <w:tcW w:w="1026" w:type="dxa"/>
            <w:hideMark/>
          </w:tcPr>
          <w:p w14:paraId="057242DB" w14:textId="77777777" w:rsidR="00D76792" w:rsidRPr="00D76792" w:rsidRDefault="00D76792">
            <w:r w:rsidRPr="00D76792">
              <w:t xml:space="preserve">Alcanzable: mediante los generadores automáticos de CRUDS a partir de las entidades se realiza la creación de los formularios de listado, creación, modificación y eliminación de </w:t>
            </w:r>
            <w:r w:rsidRPr="00D76792">
              <w:lastRenderedPageBreak/>
              <w:t>los empleados de las empresas.</w:t>
            </w:r>
          </w:p>
        </w:tc>
        <w:tc>
          <w:tcPr>
            <w:tcW w:w="875" w:type="dxa"/>
            <w:hideMark/>
          </w:tcPr>
          <w:p w14:paraId="0B7B6C15" w14:textId="5F0B63D3" w:rsidR="00D76792" w:rsidRPr="00D76792" w:rsidRDefault="00D76792">
            <w:r w:rsidRPr="00D76792">
              <w:lastRenderedPageBreak/>
              <w:t xml:space="preserve">Ejecutando el CRUD de este requerimiento se podrá observar un listado de los empleados de una empresa, pero también debe permitir </w:t>
            </w:r>
            <w:r w:rsidRPr="00D76792">
              <w:lastRenderedPageBreak/>
              <w:t>editar, crear o eliminar alguna cuenta de un empleado que se encuentre disponible.</w:t>
            </w:r>
          </w:p>
        </w:tc>
        <w:tc>
          <w:tcPr>
            <w:tcW w:w="509" w:type="dxa"/>
            <w:hideMark/>
          </w:tcPr>
          <w:p w14:paraId="18EE0EAA" w14:textId="77777777" w:rsidR="00D76792" w:rsidRPr="00D76792" w:rsidRDefault="00D76792" w:rsidP="00D76792">
            <w:r w:rsidRPr="00D76792">
              <w:lastRenderedPageBreak/>
              <w:t>MEDIA</w:t>
            </w:r>
          </w:p>
        </w:tc>
        <w:tc>
          <w:tcPr>
            <w:tcW w:w="875" w:type="dxa"/>
            <w:hideMark/>
          </w:tcPr>
          <w:p w14:paraId="7FB54999" w14:textId="77777777" w:rsidR="00D76792" w:rsidRPr="00D76792" w:rsidRDefault="00D76792" w:rsidP="00D76792">
            <w:r w:rsidRPr="00D76792">
              <w:t>Talento Humano</w:t>
            </w:r>
          </w:p>
        </w:tc>
        <w:tc>
          <w:tcPr>
            <w:tcW w:w="870" w:type="dxa"/>
            <w:hideMark/>
          </w:tcPr>
          <w:p w14:paraId="68D57B79" w14:textId="77777777" w:rsidR="00D76792" w:rsidRPr="00D76792" w:rsidRDefault="00D76792">
            <w:r w:rsidRPr="00D76792">
              <w:t>F</w:t>
            </w:r>
          </w:p>
        </w:tc>
      </w:tr>
      <w:tr w:rsidR="00D76792" w:rsidRPr="00D76792" w14:paraId="6B7275C4" w14:textId="77777777" w:rsidTr="00D76792">
        <w:trPr>
          <w:trHeight w:val="960"/>
        </w:trPr>
        <w:tc>
          <w:tcPr>
            <w:tcW w:w="553" w:type="dxa"/>
            <w:hideMark/>
          </w:tcPr>
          <w:p w14:paraId="3228E2B3" w14:textId="77777777" w:rsidR="00D76792" w:rsidRPr="00D76792" w:rsidRDefault="00D76792" w:rsidP="00D76792">
            <w:pPr>
              <w:rPr>
                <w:b/>
                <w:bCs/>
                <w:i/>
                <w:iCs/>
              </w:rPr>
            </w:pPr>
            <w:r w:rsidRPr="00D76792">
              <w:rPr>
                <w:b/>
                <w:bCs/>
                <w:i/>
                <w:iCs/>
              </w:rPr>
              <w:t> </w:t>
            </w:r>
          </w:p>
        </w:tc>
        <w:tc>
          <w:tcPr>
            <w:tcW w:w="491" w:type="dxa"/>
            <w:hideMark/>
          </w:tcPr>
          <w:p w14:paraId="658DBA20" w14:textId="77777777" w:rsidR="00D76792" w:rsidRPr="00D76792" w:rsidRDefault="00D76792" w:rsidP="00D76792">
            <w:pPr>
              <w:rPr>
                <w:i/>
                <w:iCs/>
              </w:rPr>
            </w:pPr>
            <w:r w:rsidRPr="00D76792">
              <w:rPr>
                <w:i/>
                <w:iCs/>
              </w:rPr>
              <w:t>R13</w:t>
            </w:r>
          </w:p>
        </w:tc>
        <w:tc>
          <w:tcPr>
            <w:tcW w:w="313" w:type="dxa"/>
            <w:hideMark/>
          </w:tcPr>
          <w:p w14:paraId="092A5A4F" w14:textId="77777777" w:rsidR="00D76792" w:rsidRPr="00D76792" w:rsidRDefault="00D76792" w:rsidP="00D76792">
            <w:pPr>
              <w:rPr>
                <w:i/>
                <w:iCs/>
              </w:rPr>
            </w:pPr>
            <w:r w:rsidRPr="00D76792">
              <w:rPr>
                <w:i/>
                <w:iCs/>
              </w:rPr>
              <w:t> </w:t>
            </w:r>
          </w:p>
        </w:tc>
        <w:tc>
          <w:tcPr>
            <w:tcW w:w="979" w:type="dxa"/>
            <w:hideMark/>
          </w:tcPr>
          <w:p w14:paraId="38D745C4" w14:textId="77777777" w:rsidR="00D76792" w:rsidRPr="00D76792" w:rsidRDefault="00D76792" w:rsidP="00D76792">
            <w:r w:rsidRPr="00D76792">
              <w:t>El sistema debe permitir asociar una cuenta de un empleado a la empresa que pertenece.</w:t>
            </w:r>
          </w:p>
        </w:tc>
        <w:tc>
          <w:tcPr>
            <w:tcW w:w="749" w:type="dxa"/>
            <w:hideMark/>
          </w:tcPr>
          <w:p w14:paraId="359C4B77" w14:textId="7DEA6F38" w:rsidR="00D76792" w:rsidRPr="00D76792" w:rsidRDefault="00D76792">
            <w:r w:rsidRPr="00D76792">
              <w:t>Se necesita para que la empresa tenga conocimiento de todos los empleados que se encuentran usando la aplicación móvil</w:t>
            </w:r>
          </w:p>
        </w:tc>
        <w:tc>
          <w:tcPr>
            <w:tcW w:w="1026" w:type="dxa"/>
            <w:hideMark/>
          </w:tcPr>
          <w:p w14:paraId="4807F736" w14:textId="77777777" w:rsidR="00D76792" w:rsidRPr="00D76792" w:rsidRDefault="00D76792">
            <w:r w:rsidRPr="00D76792">
              <w:t>Alcanzable: mediante la modificación del CRUD de Empleado.</w:t>
            </w:r>
          </w:p>
        </w:tc>
        <w:tc>
          <w:tcPr>
            <w:tcW w:w="875" w:type="dxa"/>
            <w:hideMark/>
          </w:tcPr>
          <w:p w14:paraId="74A3AA6E" w14:textId="77777777" w:rsidR="00D76792" w:rsidRPr="00D76792" w:rsidRDefault="00D76792">
            <w:r w:rsidRPr="00D76792">
              <w:t>Se puede constatar ejecutando un registro de un empleado y su respectiva asociación a una Empresa. Luego se ingresará como el nuevo empleado de (de la empresa) al sistema.</w:t>
            </w:r>
          </w:p>
        </w:tc>
        <w:tc>
          <w:tcPr>
            <w:tcW w:w="509" w:type="dxa"/>
            <w:hideMark/>
          </w:tcPr>
          <w:p w14:paraId="45CE39AB" w14:textId="77777777" w:rsidR="00D76792" w:rsidRPr="00D76792" w:rsidRDefault="00D76792" w:rsidP="00D76792">
            <w:r w:rsidRPr="00D76792">
              <w:t>MEDIA</w:t>
            </w:r>
          </w:p>
        </w:tc>
        <w:tc>
          <w:tcPr>
            <w:tcW w:w="875" w:type="dxa"/>
            <w:hideMark/>
          </w:tcPr>
          <w:p w14:paraId="13872AC4" w14:textId="77777777" w:rsidR="00D76792" w:rsidRPr="00D76792" w:rsidRDefault="00D76792" w:rsidP="00D76792">
            <w:r w:rsidRPr="00D76792">
              <w:t>Talento Humano</w:t>
            </w:r>
          </w:p>
        </w:tc>
        <w:tc>
          <w:tcPr>
            <w:tcW w:w="870" w:type="dxa"/>
            <w:hideMark/>
          </w:tcPr>
          <w:p w14:paraId="43806C48" w14:textId="77777777" w:rsidR="00D76792" w:rsidRPr="00D76792" w:rsidRDefault="00D76792">
            <w:r w:rsidRPr="00D76792">
              <w:t>F</w:t>
            </w:r>
          </w:p>
        </w:tc>
      </w:tr>
      <w:tr w:rsidR="00D76792" w:rsidRPr="00D76792" w14:paraId="2C86BDF1" w14:textId="77777777" w:rsidTr="00D76792">
        <w:trPr>
          <w:trHeight w:val="960"/>
        </w:trPr>
        <w:tc>
          <w:tcPr>
            <w:tcW w:w="553" w:type="dxa"/>
            <w:hideMark/>
          </w:tcPr>
          <w:p w14:paraId="211CDDA3" w14:textId="77777777" w:rsidR="00D76792" w:rsidRPr="00D76792" w:rsidRDefault="00D76792" w:rsidP="00D76792">
            <w:pPr>
              <w:rPr>
                <w:b/>
                <w:bCs/>
                <w:i/>
                <w:iCs/>
              </w:rPr>
            </w:pPr>
            <w:r w:rsidRPr="00D76792">
              <w:rPr>
                <w:b/>
                <w:bCs/>
                <w:i/>
                <w:iCs/>
              </w:rPr>
              <w:t> </w:t>
            </w:r>
          </w:p>
        </w:tc>
        <w:tc>
          <w:tcPr>
            <w:tcW w:w="491" w:type="dxa"/>
            <w:hideMark/>
          </w:tcPr>
          <w:p w14:paraId="6B6F6C63" w14:textId="77777777" w:rsidR="00D76792" w:rsidRPr="00D76792" w:rsidRDefault="00D76792" w:rsidP="00D76792">
            <w:pPr>
              <w:rPr>
                <w:i/>
                <w:iCs/>
              </w:rPr>
            </w:pPr>
            <w:r w:rsidRPr="00D76792">
              <w:rPr>
                <w:i/>
                <w:iCs/>
              </w:rPr>
              <w:t>R14</w:t>
            </w:r>
          </w:p>
        </w:tc>
        <w:tc>
          <w:tcPr>
            <w:tcW w:w="313" w:type="dxa"/>
            <w:hideMark/>
          </w:tcPr>
          <w:p w14:paraId="2C9DF852" w14:textId="77777777" w:rsidR="00D76792" w:rsidRPr="00D76792" w:rsidRDefault="00D76792" w:rsidP="00D76792">
            <w:pPr>
              <w:rPr>
                <w:i/>
                <w:iCs/>
              </w:rPr>
            </w:pPr>
            <w:r w:rsidRPr="00D76792">
              <w:rPr>
                <w:i/>
                <w:iCs/>
              </w:rPr>
              <w:t> </w:t>
            </w:r>
          </w:p>
        </w:tc>
        <w:tc>
          <w:tcPr>
            <w:tcW w:w="979" w:type="dxa"/>
            <w:hideMark/>
          </w:tcPr>
          <w:p w14:paraId="434C1A0F" w14:textId="77777777" w:rsidR="00D76792" w:rsidRPr="00D76792" w:rsidRDefault="00D76792" w:rsidP="00D76792">
            <w:r w:rsidRPr="00D76792">
              <w:t>El sistema debe permitir crear nuevas ARLs, consultarlas, modificarlas y eliminarlas.</w:t>
            </w:r>
          </w:p>
        </w:tc>
        <w:tc>
          <w:tcPr>
            <w:tcW w:w="749" w:type="dxa"/>
            <w:hideMark/>
          </w:tcPr>
          <w:p w14:paraId="59909B19" w14:textId="05634121" w:rsidR="00D76792" w:rsidRPr="00D76792" w:rsidRDefault="00D76792">
            <w:r w:rsidRPr="00D76792">
              <w:t>Permite registrar ARLs asociadas a una empresa encargad</w:t>
            </w:r>
            <w:r w:rsidRPr="00D76792">
              <w:lastRenderedPageBreak/>
              <w:t>as de la vigilancia de la salud dentro de esta.</w:t>
            </w:r>
          </w:p>
        </w:tc>
        <w:tc>
          <w:tcPr>
            <w:tcW w:w="1026" w:type="dxa"/>
            <w:hideMark/>
          </w:tcPr>
          <w:p w14:paraId="1B9AEC45" w14:textId="77777777" w:rsidR="00D76792" w:rsidRPr="00D76792" w:rsidRDefault="00D76792">
            <w:r w:rsidRPr="00D76792">
              <w:lastRenderedPageBreak/>
              <w:t xml:space="preserve">Alcanzable: mediante los generadores automáticos de CRUDS a partir de las entidades se </w:t>
            </w:r>
            <w:r w:rsidRPr="00D76792">
              <w:lastRenderedPageBreak/>
              <w:t>realiza la creación de los formularios de listado, creación, modificación y eliminación de las ARLs.</w:t>
            </w:r>
          </w:p>
        </w:tc>
        <w:tc>
          <w:tcPr>
            <w:tcW w:w="875" w:type="dxa"/>
            <w:hideMark/>
          </w:tcPr>
          <w:p w14:paraId="2166D2E8" w14:textId="222B179D" w:rsidR="00D76792" w:rsidRPr="00D76792" w:rsidRDefault="00D76792">
            <w:r w:rsidRPr="00D76792">
              <w:lastRenderedPageBreak/>
              <w:t xml:space="preserve">Ejecutando el CRUD de este requerimiento se podrá observar un listado de las </w:t>
            </w:r>
            <w:r w:rsidRPr="00D76792">
              <w:lastRenderedPageBreak/>
              <w:t>ARLs, pero también debe permitir editar, crear o eliminar alguna ARL que se encuentre disponible.</w:t>
            </w:r>
          </w:p>
        </w:tc>
        <w:tc>
          <w:tcPr>
            <w:tcW w:w="509" w:type="dxa"/>
            <w:hideMark/>
          </w:tcPr>
          <w:p w14:paraId="00B5DED5" w14:textId="77777777" w:rsidR="00D76792" w:rsidRPr="00D76792" w:rsidRDefault="00D76792" w:rsidP="00D76792">
            <w:r w:rsidRPr="00D76792">
              <w:lastRenderedPageBreak/>
              <w:t>MEDIA</w:t>
            </w:r>
          </w:p>
        </w:tc>
        <w:tc>
          <w:tcPr>
            <w:tcW w:w="875" w:type="dxa"/>
            <w:hideMark/>
          </w:tcPr>
          <w:p w14:paraId="5C324EF8" w14:textId="77777777" w:rsidR="00D76792" w:rsidRPr="00D76792" w:rsidRDefault="00D76792" w:rsidP="00D76792">
            <w:r w:rsidRPr="00D76792">
              <w:t>Talento Humano</w:t>
            </w:r>
          </w:p>
        </w:tc>
        <w:tc>
          <w:tcPr>
            <w:tcW w:w="870" w:type="dxa"/>
            <w:hideMark/>
          </w:tcPr>
          <w:p w14:paraId="110C65C7" w14:textId="77777777" w:rsidR="00D76792" w:rsidRPr="00D76792" w:rsidRDefault="00D76792">
            <w:r w:rsidRPr="00D76792">
              <w:t>F</w:t>
            </w:r>
          </w:p>
        </w:tc>
      </w:tr>
      <w:tr w:rsidR="00D76792" w:rsidRPr="00D76792" w14:paraId="7D24E082" w14:textId="77777777" w:rsidTr="00D76792">
        <w:trPr>
          <w:trHeight w:val="720"/>
        </w:trPr>
        <w:tc>
          <w:tcPr>
            <w:tcW w:w="553" w:type="dxa"/>
            <w:hideMark/>
          </w:tcPr>
          <w:p w14:paraId="483195AD" w14:textId="77777777" w:rsidR="00D76792" w:rsidRPr="00D76792" w:rsidRDefault="00D76792" w:rsidP="00D76792">
            <w:pPr>
              <w:rPr>
                <w:b/>
                <w:bCs/>
                <w:i/>
                <w:iCs/>
              </w:rPr>
            </w:pPr>
            <w:r w:rsidRPr="00D76792">
              <w:rPr>
                <w:b/>
                <w:bCs/>
                <w:i/>
                <w:iCs/>
              </w:rPr>
              <w:t> </w:t>
            </w:r>
          </w:p>
        </w:tc>
        <w:tc>
          <w:tcPr>
            <w:tcW w:w="491" w:type="dxa"/>
            <w:hideMark/>
          </w:tcPr>
          <w:p w14:paraId="3147E07F" w14:textId="77777777" w:rsidR="00D76792" w:rsidRPr="00D76792" w:rsidRDefault="00D76792" w:rsidP="00D76792">
            <w:pPr>
              <w:rPr>
                <w:i/>
                <w:iCs/>
              </w:rPr>
            </w:pPr>
            <w:r w:rsidRPr="00D76792">
              <w:rPr>
                <w:i/>
                <w:iCs/>
              </w:rPr>
              <w:t>R15</w:t>
            </w:r>
          </w:p>
        </w:tc>
        <w:tc>
          <w:tcPr>
            <w:tcW w:w="313" w:type="dxa"/>
            <w:hideMark/>
          </w:tcPr>
          <w:p w14:paraId="2D7C2907" w14:textId="77777777" w:rsidR="00D76792" w:rsidRPr="00D76792" w:rsidRDefault="00D76792" w:rsidP="00D76792">
            <w:pPr>
              <w:rPr>
                <w:i/>
                <w:iCs/>
              </w:rPr>
            </w:pPr>
            <w:r w:rsidRPr="00D76792">
              <w:rPr>
                <w:i/>
                <w:iCs/>
              </w:rPr>
              <w:t> </w:t>
            </w:r>
          </w:p>
        </w:tc>
        <w:tc>
          <w:tcPr>
            <w:tcW w:w="979" w:type="dxa"/>
            <w:hideMark/>
          </w:tcPr>
          <w:p w14:paraId="0F3EB090" w14:textId="73AC1685" w:rsidR="00D76792" w:rsidRPr="00D76792" w:rsidRDefault="00D76792" w:rsidP="00D76792">
            <w:r w:rsidRPr="00D76792">
              <w:t>El sistema debe permitir la creación de comentarios sobre las pausas activas</w:t>
            </w:r>
          </w:p>
        </w:tc>
        <w:tc>
          <w:tcPr>
            <w:tcW w:w="749" w:type="dxa"/>
            <w:hideMark/>
          </w:tcPr>
          <w:p w14:paraId="73082E92" w14:textId="77777777" w:rsidR="00D76792" w:rsidRPr="00D76792" w:rsidRDefault="00D76792">
            <w:r w:rsidRPr="00D76792">
              <w:t>Se requiere como soporte al registro de pausas activas por parte de los empleados</w:t>
            </w:r>
          </w:p>
        </w:tc>
        <w:tc>
          <w:tcPr>
            <w:tcW w:w="1026" w:type="dxa"/>
            <w:hideMark/>
          </w:tcPr>
          <w:p w14:paraId="1BEF81F7" w14:textId="0C536C9A" w:rsidR="00D76792" w:rsidRPr="00D76792" w:rsidRDefault="00D76792">
            <w:r w:rsidRPr="00D76792">
              <w:t>Alcanzable: creación de una actividad/funcionalidad dentro del entorno de la aplicación móvil al realizar las pausas activas.</w:t>
            </w:r>
          </w:p>
        </w:tc>
        <w:tc>
          <w:tcPr>
            <w:tcW w:w="875" w:type="dxa"/>
            <w:hideMark/>
          </w:tcPr>
          <w:p w14:paraId="4E599C00" w14:textId="2D8969B9" w:rsidR="00D76792" w:rsidRPr="00D76792" w:rsidRDefault="00D76792">
            <w:r w:rsidRPr="00D76792">
              <w:t>Ejecutando la funcionalidad de este requerimiento se podrá observar un listado de los sin permitir realizar otra acción sobre esta por parte de los empleados</w:t>
            </w:r>
          </w:p>
        </w:tc>
        <w:tc>
          <w:tcPr>
            <w:tcW w:w="509" w:type="dxa"/>
            <w:hideMark/>
          </w:tcPr>
          <w:p w14:paraId="5EC27979" w14:textId="77777777" w:rsidR="00D76792" w:rsidRPr="00D76792" w:rsidRDefault="00D76792" w:rsidP="00D76792">
            <w:r w:rsidRPr="00D76792">
              <w:t>MEDIA</w:t>
            </w:r>
          </w:p>
        </w:tc>
        <w:tc>
          <w:tcPr>
            <w:tcW w:w="875" w:type="dxa"/>
            <w:hideMark/>
          </w:tcPr>
          <w:p w14:paraId="65BB101D" w14:textId="77777777" w:rsidR="00D76792" w:rsidRPr="00D76792" w:rsidRDefault="00D76792" w:rsidP="00D76792">
            <w:r w:rsidRPr="00D76792">
              <w:t>Empleado</w:t>
            </w:r>
          </w:p>
        </w:tc>
        <w:tc>
          <w:tcPr>
            <w:tcW w:w="870" w:type="dxa"/>
            <w:hideMark/>
          </w:tcPr>
          <w:p w14:paraId="54661DB9" w14:textId="77777777" w:rsidR="00D76792" w:rsidRPr="00D76792" w:rsidRDefault="00D76792">
            <w:r w:rsidRPr="00D76792">
              <w:t>F</w:t>
            </w:r>
          </w:p>
        </w:tc>
      </w:tr>
      <w:tr w:rsidR="00D76792" w:rsidRPr="00D76792" w14:paraId="0CDD91BF" w14:textId="77777777" w:rsidTr="00D76792">
        <w:trPr>
          <w:trHeight w:val="960"/>
        </w:trPr>
        <w:tc>
          <w:tcPr>
            <w:tcW w:w="553" w:type="dxa"/>
            <w:hideMark/>
          </w:tcPr>
          <w:p w14:paraId="0AC5DC69" w14:textId="77777777" w:rsidR="00D76792" w:rsidRPr="00D76792" w:rsidRDefault="00D76792" w:rsidP="00D76792">
            <w:pPr>
              <w:rPr>
                <w:b/>
                <w:bCs/>
                <w:i/>
                <w:iCs/>
              </w:rPr>
            </w:pPr>
            <w:r w:rsidRPr="00D76792">
              <w:rPr>
                <w:b/>
                <w:bCs/>
                <w:i/>
                <w:iCs/>
              </w:rPr>
              <w:t> </w:t>
            </w:r>
          </w:p>
        </w:tc>
        <w:tc>
          <w:tcPr>
            <w:tcW w:w="491" w:type="dxa"/>
            <w:hideMark/>
          </w:tcPr>
          <w:p w14:paraId="63A55207" w14:textId="77777777" w:rsidR="00D76792" w:rsidRPr="00D76792" w:rsidRDefault="00D76792" w:rsidP="00D76792">
            <w:pPr>
              <w:rPr>
                <w:i/>
                <w:iCs/>
              </w:rPr>
            </w:pPr>
            <w:r w:rsidRPr="00D76792">
              <w:rPr>
                <w:i/>
                <w:iCs/>
              </w:rPr>
              <w:t>R16</w:t>
            </w:r>
          </w:p>
        </w:tc>
        <w:tc>
          <w:tcPr>
            <w:tcW w:w="313" w:type="dxa"/>
            <w:hideMark/>
          </w:tcPr>
          <w:p w14:paraId="5848C4FC" w14:textId="77777777" w:rsidR="00D76792" w:rsidRPr="00D76792" w:rsidRDefault="00D76792" w:rsidP="00D76792">
            <w:pPr>
              <w:rPr>
                <w:i/>
                <w:iCs/>
              </w:rPr>
            </w:pPr>
            <w:r w:rsidRPr="00D76792">
              <w:rPr>
                <w:i/>
                <w:iCs/>
              </w:rPr>
              <w:t> </w:t>
            </w:r>
          </w:p>
        </w:tc>
        <w:tc>
          <w:tcPr>
            <w:tcW w:w="979" w:type="dxa"/>
            <w:hideMark/>
          </w:tcPr>
          <w:p w14:paraId="7AB9EDB5" w14:textId="096271E5" w:rsidR="00D76792" w:rsidRPr="00D76792" w:rsidRDefault="00D76792" w:rsidP="00D76792">
            <w:r w:rsidRPr="00D76792">
              <w:t>El sistema debe permitir la creación de reportes de incapacidad y el ingreso de los datos relacionados con esta</w:t>
            </w:r>
          </w:p>
        </w:tc>
        <w:tc>
          <w:tcPr>
            <w:tcW w:w="749" w:type="dxa"/>
            <w:hideMark/>
          </w:tcPr>
          <w:p w14:paraId="49E123C0" w14:textId="72DD3D5F" w:rsidR="00D76792" w:rsidRPr="00D76792" w:rsidRDefault="00D76792">
            <w:r w:rsidRPr="00D76792">
              <w:t xml:space="preserve">Permite registrar los reportes de incapacidad que envíen los empleados para ser </w:t>
            </w:r>
            <w:r w:rsidRPr="00D76792">
              <w:lastRenderedPageBreak/>
              <w:t>posteriormente validados</w:t>
            </w:r>
          </w:p>
        </w:tc>
        <w:tc>
          <w:tcPr>
            <w:tcW w:w="1026" w:type="dxa"/>
            <w:hideMark/>
          </w:tcPr>
          <w:p w14:paraId="5D256546" w14:textId="77777777" w:rsidR="00D76792" w:rsidRPr="00D76792" w:rsidRDefault="00D76792">
            <w:r w:rsidRPr="00D76792">
              <w:lastRenderedPageBreak/>
              <w:t xml:space="preserve">Alcanzable: mediante los generadores automáticos de CRUDS a partir de las entidades se realiza la creación de los formularios de </w:t>
            </w:r>
            <w:r w:rsidRPr="00D76792">
              <w:lastRenderedPageBreak/>
              <w:t>listado, creación, modificación y eliminación de los reportes de incapacidad.</w:t>
            </w:r>
          </w:p>
        </w:tc>
        <w:tc>
          <w:tcPr>
            <w:tcW w:w="875" w:type="dxa"/>
            <w:hideMark/>
          </w:tcPr>
          <w:p w14:paraId="7EAB172D" w14:textId="70D7260B" w:rsidR="00D76792" w:rsidRPr="00D76792" w:rsidRDefault="00D76792">
            <w:r w:rsidRPr="00D76792">
              <w:lastRenderedPageBreak/>
              <w:t xml:space="preserve">Ejecutando el CRUD de este requerimiento se podrá observar un listado de los reportes de incapacidad, pero </w:t>
            </w:r>
            <w:r w:rsidRPr="00D76792">
              <w:lastRenderedPageBreak/>
              <w:t>también debe permitir editar, crear o eliminar algún reporte que se encuentre disponible.</w:t>
            </w:r>
          </w:p>
        </w:tc>
        <w:tc>
          <w:tcPr>
            <w:tcW w:w="509" w:type="dxa"/>
            <w:hideMark/>
          </w:tcPr>
          <w:p w14:paraId="04A51702" w14:textId="77777777" w:rsidR="00D76792" w:rsidRPr="00D76792" w:rsidRDefault="00D76792" w:rsidP="00D76792">
            <w:r w:rsidRPr="00D76792">
              <w:lastRenderedPageBreak/>
              <w:t>MEDIA</w:t>
            </w:r>
          </w:p>
        </w:tc>
        <w:tc>
          <w:tcPr>
            <w:tcW w:w="875" w:type="dxa"/>
            <w:hideMark/>
          </w:tcPr>
          <w:p w14:paraId="4C704C5E" w14:textId="77777777" w:rsidR="00D76792" w:rsidRPr="00D76792" w:rsidRDefault="00D76792" w:rsidP="00D76792">
            <w:r w:rsidRPr="00D76792">
              <w:t>Empleado-Talento Humano</w:t>
            </w:r>
          </w:p>
        </w:tc>
        <w:tc>
          <w:tcPr>
            <w:tcW w:w="870" w:type="dxa"/>
            <w:hideMark/>
          </w:tcPr>
          <w:p w14:paraId="0B2E852C" w14:textId="77777777" w:rsidR="00D76792" w:rsidRPr="00D76792" w:rsidRDefault="00D76792">
            <w:r w:rsidRPr="00D76792">
              <w:t>F</w:t>
            </w:r>
          </w:p>
        </w:tc>
      </w:tr>
      <w:tr w:rsidR="00D76792" w:rsidRPr="00D76792" w14:paraId="05883E77" w14:textId="77777777" w:rsidTr="00D76792">
        <w:trPr>
          <w:trHeight w:val="720"/>
        </w:trPr>
        <w:tc>
          <w:tcPr>
            <w:tcW w:w="553" w:type="dxa"/>
            <w:hideMark/>
          </w:tcPr>
          <w:p w14:paraId="2B2CF5E6" w14:textId="77777777" w:rsidR="00D76792" w:rsidRPr="00D76792" w:rsidRDefault="00D76792" w:rsidP="00D76792">
            <w:pPr>
              <w:rPr>
                <w:b/>
                <w:bCs/>
                <w:i/>
                <w:iCs/>
              </w:rPr>
            </w:pPr>
            <w:r w:rsidRPr="00D76792">
              <w:rPr>
                <w:b/>
                <w:bCs/>
                <w:i/>
                <w:iCs/>
              </w:rPr>
              <w:t> </w:t>
            </w:r>
          </w:p>
        </w:tc>
        <w:tc>
          <w:tcPr>
            <w:tcW w:w="491" w:type="dxa"/>
            <w:hideMark/>
          </w:tcPr>
          <w:p w14:paraId="76E24428" w14:textId="77777777" w:rsidR="00D76792" w:rsidRPr="00D76792" w:rsidRDefault="00D76792" w:rsidP="00D76792">
            <w:pPr>
              <w:rPr>
                <w:i/>
                <w:iCs/>
              </w:rPr>
            </w:pPr>
            <w:r w:rsidRPr="00D76792">
              <w:rPr>
                <w:i/>
                <w:iCs/>
              </w:rPr>
              <w:t>R17</w:t>
            </w:r>
          </w:p>
        </w:tc>
        <w:tc>
          <w:tcPr>
            <w:tcW w:w="313" w:type="dxa"/>
            <w:hideMark/>
          </w:tcPr>
          <w:p w14:paraId="615D96EF" w14:textId="77777777" w:rsidR="00D76792" w:rsidRPr="00D76792" w:rsidRDefault="00D76792" w:rsidP="00D76792">
            <w:pPr>
              <w:rPr>
                <w:i/>
                <w:iCs/>
              </w:rPr>
            </w:pPr>
            <w:r w:rsidRPr="00D76792">
              <w:rPr>
                <w:i/>
                <w:iCs/>
              </w:rPr>
              <w:t> </w:t>
            </w:r>
          </w:p>
        </w:tc>
        <w:tc>
          <w:tcPr>
            <w:tcW w:w="979" w:type="dxa"/>
            <w:hideMark/>
          </w:tcPr>
          <w:p w14:paraId="5E7437F2" w14:textId="6395D669" w:rsidR="00D76792" w:rsidRPr="00D76792" w:rsidRDefault="00D76792" w:rsidP="00D76792">
            <w:r w:rsidRPr="00D76792">
              <w:t>El sistema no ofrecerá la opción de eliminación de comentarios relacionados a las pausas activas</w:t>
            </w:r>
          </w:p>
        </w:tc>
        <w:tc>
          <w:tcPr>
            <w:tcW w:w="749" w:type="dxa"/>
            <w:hideMark/>
          </w:tcPr>
          <w:p w14:paraId="2B93390C" w14:textId="77777777" w:rsidR="00D76792" w:rsidRPr="00D76792" w:rsidRDefault="00D76792">
            <w:r w:rsidRPr="00D76792">
              <w:t>Se requiere como soporte al registro de pausas activas por parte de los empleados</w:t>
            </w:r>
          </w:p>
        </w:tc>
        <w:tc>
          <w:tcPr>
            <w:tcW w:w="1026" w:type="dxa"/>
            <w:hideMark/>
          </w:tcPr>
          <w:p w14:paraId="4A005E0C" w14:textId="77777777" w:rsidR="00D76792" w:rsidRPr="00D76792" w:rsidRDefault="00D76792">
            <w:r w:rsidRPr="00D76792">
              <w:t>Alcanzable: es una modificación al CRUD generado para los comentarios.</w:t>
            </w:r>
          </w:p>
        </w:tc>
        <w:tc>
          <w:tcPr>
            <w:tcW w:w="875" w:type="dxa"/>
            <w:hideMark/>
          </w:tcPr>
          <w:p w14:paraId="0B24C04A" w14:textId="77777777" w:rsidR="00D76792" w:rsidRPr="00D76792" w:rsidRDefault="00D76792">
            <w:r w:rsidRPr="00D76792">
              <w:t>Ejecutando la funcionalidad de este requerimiento se podra observar un listado de los sin permitir realizar otra accion sobre esta por parte de los empleados</w:t>
            </w:r>
          </w:p>
        </w:tc>
        <w:tc>
          <w:tcPr>
            <w:tcW w:w="509" w:type="dxa"/>
            <w:hideMark/>
          </w:tcPr>
          <w:p w14:paraId="1BF186C4" w14:textId="77777777" w:rsidR="00D76792" w:rsidRPr="00D76792" w:rsidRDefault="00D76792" w:rsidP="00D76792">
            <w:r w:rsidRPr="00D76792">
              <w:t>MEDIA</w:t>
            </w:r>
          </w:p>
        </w:tc>
        <w:tc>
          <w:tcPr>
            <w:tcW w:w="875" w:type="dxa"/>
            <w:hideMark/>
          </w:tcPr>
          <w:p w14:paraId="1BCBC34E" w14:textId="77777777" w:rsidR="00D76792" w:rsidRPr="00D76792" w:rsidRDefault="00D76792" w:rsidP="00D76792">
            <w:r w:rsidRPr="00D76792">
              <w:t>Empleado-Talento Humano</w:t>
            </w:r>
          </w:p>
        </w:tc>
        <w:tc>
          <w:tcPr>
            <w:tcW w:w="870" w:type="dxa"/>
            <w:hideMark/>
          </w:tcPr>
          <w:p w14:paraId="7310405B" w14:textId="77777777" w:rsidR="00D76792" w:rsidRPr="00D76792" w:rsidRDefault="00D76792">
            <w:r w:rsidRPr="00D76792">
              <w:t> </w:t>
            </w:r>
          </w:p>
        </w:tc>
      </w:tr>
      <w:tr w:rsidR="00D76792" w:rsidRPr="00D76792" w14:paraId="041C56CA" w14:textId="77777777" w:rsidTr="00D76792">
        <w:trPr>
          <w:trHeight w:val="765"/>
        </w:trPr>
        <w:tc>
          <w:tcPr>
            <w:tcW w:w="553" w:type="dxa"/>
            <w:hideMark/>
          </w:tcPr>
          <w:p w14:paraId="56D105A4" w14:textId="77777777" w:rsidR="00D76792" w:rsidRPr="00D76792" w:rsidRDefault="00D76792" w:rsidP="00D76792">
            <w:pPr>
              <w:rPr>
                <w:b/>
                <w:bCs/>
                <w:i/>
                <w:iCs/>
              </w:rPr>
            </w:pPr>
            <w:r w:rsidRPr="00D76792">
              <w:rPr>
                <w:b/>
                <w:bCs/>
                <w:i/>
                <w:iCs/>
              </w:rPr>
              <w:t>Módulo de Negocio y Reportes</w:t>
            </w:r>
          </w:p>
        </w:tc>
        <w:tc>
          <w:tcPr>
            <w:tcW w:w="491" w:type="dxa"/>
            <w:hideMark/>
          </w:tcPr>
          <w:p w14:paraId="2BD23713" w14:textId="77777777" w:rsidR="00D76792" w:rsidRPr="00D76792" w:rsidRDefault="00D76792" w:rsidP="00D76792">
            <w:pPr>
              <w:rPr>
                <w:i/>
                <w:iCs/>
              </w:rPr>
            </w:pPr>
            <w:r w:rsidRPr="00D76792">
              <w:rPr>
                <w:i/>
                <w:iCs/>
              </w:rPr>
              <w:t>R18</w:t>
            </w:r>
          </w:p>
        </w:tc>
        <w:tc>
          <w:tcPr>
            <w:tcW w:w="313" w:type="dxa"/>
            <w:hideMark/>
          </w:tcPr>
          <w:p w14:paraId="3A97AD38" w14:textId="77777777" w:rsidR="00D76792" w:rsidRPr="00D76792" w:rsidRDefault="00D76792" w:rsidP="00D76792">
            <w:pPr>
              <w:rPr>
                <w:i/>
                <w:iCs/>
              </w:rPr>
            </w:pPr>
            <w:r w:rsidRPr="00D76792">
              <w:rPr>
                <w:i/>
                <w:iCs/>
              </w:rPr>
              <w:t> </w:t>
            </w:r>
          </w:p>
        </w:tc>
        <w:tc>
          <w:tcPr>
            <w:tcW w:w="979" w:type="dxa"/>
            <w:hideMark/>
          </w:tcPr>
          <w:p w14:paraId="67DD0499" w14:textId="30243061" w:rsidR="00D76792" w:rsidRPr="00D76792" w:rsidRDefault="00D76792" w:rsidP="00D76792">
            <w:r w:rsidRPr="00D76792">
              <w:t xml:space="preserve">El sistema debe poder registrar la realización de una pausa activa por parte de un empleado guardando el tiempo </w:t>
            </w:r>
            <w:r w:rsidRPr="00D76792">
              <w:lastRenderedPageBreak/>
              <w:t>empleado en esta actividad.</w:t>
            </w:r>
          </w:p>
        </w:tc>
        <w:tc>
          <w:tcPr>
            <w:tcW w:w="749" w:type="dxa"/>
            <w:hideMark/>
          </w:tcPr>
          <w:p w14:paraId="250657D2" w14:textId="550C5ABE" w:rsidR="00D76792" w:rsidRPr="00D76792" w:rsidRDefault="00D76792">
            <w:r w:rsidRPr="00D76792">
              <w:lastRenderedPageBreak/>
              <w:t xml:space="preserve">Requerido para que las rutinas de pausas activas le den información al Talento Humano de la </w:t>
            </w:r>
            <w:r w:rsidRPr="00D76792">
              <w:lastRenderedPageBreak/>
              <w:t>correcta realización de las Pausas activas</w:t>
            </w:r>
          </w:p>
        </w:tc>
        <w:tc>
          <w:tcPr>
            <w:tcW w:w="1026" w:type="dxa"/>
            <w:hideMark/>
          </w:tcPr>
          <w:p w14:paraId="7F63DEE3" w14:textId="77777777" w:rsidR="00D76792" w:rsidRPr="00D76792" w:rsidRDefault="00D76792">
            <w:r w:rsidRPr="00D76792">
              <w:lastRenderedPageBreak/>
              <w:t>Es alcanzable debido a que se tiene registro de las rutinas de pausas activas, los datos de estas y del empleado que las realiza.</w:t>
            </w:r>
          </w:p>
        </w:tc>
        <w:tc>
          <w:tcPr>
            <w:tcW w:w="875" w:type="dxa"/>
            <w:hideMark/>
          </w:tcPr>
          <w:p w14:paraId="356AB53C" w14:textId="1A7BDA1C" w:rsidR="00D76792" w:rsidRPr="00D76792" w:rsidRDefault="00D76792">
            <w:r w:rsidRPr="00D76792">
              <w:t>Se podrá constatar mediante el uso del CRUD de Pausas activas y del empleado</w:t>
            </w:r>
          </w:p>
        </w:tc>
        <w:tc>
          <w:tcPr>
            <w:tcW w:w="509" w:type="dxa"/>
            <w:hideMark/>
          </w:tcPr>
          <w:p w14:paraId="59B7818F" w14:textId="77777777" w:rsidR="00D76792" w:rsidRPr="00D76792" w:rsidRDefault="00D76792" w:rsidP="00D76792">
            <w:r w:rsidRPr="00D76792">
              <w:t>MEDIA</w:t>
            </w:r>
          </w:p>
        </w:tc>
        <w:tc>
          <w:tcPr>
            <w:tcW w:w="875" w:type="dxa"/>
            <w:hideMark/>
          </w:tcPr>
          <w:p w14:paraId="6FF21EB7" w14:textId="77777777" w:rsidR="00D76792" w:rsidRPr="00D76792" w:rsidRDefault="00D76792" w:rsidP="00D76792">
            <w:r w:rsidRPr="00D76792">
              <w:t>AplicacionMovil</w:t>
            </w:r>
          </w:p>
        </w:tc>
        <w:tc>
          <w:tcPr>
            <w:tcW w:w="870" w:type="dxa"/>
            <w:hideMark/>
          </w:tcPr>
          <w:p w14:paraId="36915588" w14:textId="77777777" w:rsidR="00D76792" w:rsidRPr="00D76792" w:rsidRDefault="00D76792">
            <w:r w:rsidRPr="00D76792">
              <w:t>F+Interfaz</w:t>
            </w:r>
          </w:p>
        </w:tc>
      </w:tr>
      <w:tr w:rsidR="00D76792" w:rsidRPr="00D76792" w14:paraId="2D854F02" w14:textId="77777777" w:rsidTr="00D76792">
        <w:trPr>
          <w:trHeight w:val="1050"/>
        </w:trPr>
        <w:tc>
          <w:tcPr>
            <w:tcW w:w="553" w:type="dxa"/>
            <w:hideMark/>
          </w:tcPr>
          <w:p w14:paraId="4E3A312A" w14:textId="77777777" w:rsidR="00D76792" w:rsidRPr="00D76792" w:rsidRDefault="00D76792">
            <w:r w:rsidRPr="00D76792">
              <w:t> </w:t>
            </w:r>
          </w:p>
        </w:tc>
        <w:tc>
          <w:tcPr>
            <w:tcW w:w="491" w:type="dxa"/>
            <w:hideMark/>
          </w:tcPr>
          <w:p w14:paraId="297CF16D" w14:textId="77777777" w:rsidR="00D76792" w:rsidRPr="00D76792" w:rsidRDefault="00D76792" w:rsidP="00D76792">
            <w:pPr>
              <w:rPr>
                <w:i/>
                <w:iCs/>
              </w:rPr>
            </w:pPr>
            <w:r w:rsidRPr="00D76792">
              <w:rPr>
                <w:i/>
                <w:iCs/>
              </w:rPr>
              <w:t>R19</w:t>
            </w:r>
          </w:p>
        </w:tc>
        <w:tc>
          <w:tcPr>
            <w:tcW w:w="313" w:type="dxa"/>
            <w:hideMark/>
          </w:tcPr>
          <w:p w14:paraId="39469BEB" w14:textId="77777777" w:rsidR="00D76792" w:rsidRPr="00D76792" w:rsidRDefault="00D76792" w:rsidP="00D76792">
            <w:r w:rsidRPr="00D76792">
              <w:t> </w:t>
            </w:r>
          </w:p>
        </w:tc>
        <w:tc>
          <w:tcPr>
            <w:tcW w:w="979" w:type="dxa"/>
            <w:hideMark/>
          </w:tcPr>
          <w:p w14:paraId="64D85E7C" w14:textId="25988E6F" w:rsidR="00D76792" w:rsidRPr="00D76792" w:rsidRDefault="00D76792">
            <w:r w:rsidRPr="00D76792">
              <w:t>El sistema debe permitir la revisión de los avances de las pausas activas de cada uno de los trabajadores</w:t>
            </w:r>
          </w:p>
        </w:tc>
        <w:tc>
          <w:tcPr>
            <w:tcW w:w="749" w:type="dxa"/>
            <w:hideMark/>
          </w:tcPr>
          <w:p w14:paraId="5BADAC43" w14:textId="070045F9" w:rsidR="00D76792" w:rsidRPr="00D76792" w:rsidRDefault="00D76792">
            <w:r w:rsidRPr="00D76792">
              <w:t>Se requiere para que la empresa tenga pleno conocimiento del rendimiento de los trabajadores realizando las pausas activas y las particularidades que estos puedan reportar al realizarlas.</w:t>
            </w:r>
          </w:p>
        </w:tc>
        <w:tc>
          <w:tcPr>
            <w:tcW w:w="1026" w:type="dxa"/>
            <w:hideMark/>
          </w:tcPr>
          <w:p w14:paraId="30B671CA" w14:textId="615E064B" w:rsidR="00D76792" w:rsidRPr="00D76792" w:rsidRDefault="00D76792">
            <w:r w:rsidRPr="00D76792">
              <w:t xml:space="preserve">Alcanzable: mediante la búsqueda o consulta de la actividad de los trabajadores en </w:t>
            </w:r>
            <w:r>
              <w:t>l</w:t>
            </w:r>
            <w:r w:rsidRPr="00D76792">
              <w:t>as pausas activas, la empresa podrá tener acceso a la información.</w:t>
            </w:r>
          </w:p>
        </w:tc>
        <w:tc>
          <w:tcPr>
            <w:tcW w:w="875" w:type="dxa"/>
            <w:hideMark/>
          </w:tcPr>
          <w:p w14:paraId="623817FD" w14:textId="0C5D9E0B" w:rsidR="00D76792" w:rsidRPr="00D76792" w:rsidRDefault="00D76792">
            <w:r w:rsidRPr="00D76792">
              <w:t>Ejecutando la consulta de los datos de las pausas activas se podrá tener acceso a la información generada por los trabajadores</w:t>
            </w:r>
          </w:p>
        </w:tc>
        <w:tc>
          <w:tcPr>
            <w:tcW w:w="509" w:type="dxa"/>
            <w:hideMark/>
          </w:tcPr>
          <w:p w14:paraId="1CFD3B4D" w14:textId="77777777" w:rsidR="00D76792" w:rsidRPr="00D76792" w:rsidRDefault="00D76792">
            <w:r w:rsidRPr="00D76792">
              <w:t>MEDIA</w:t>
            </w:r>
          </w:p>
        </w:tc>
        <w:tc>
          <w:tcPr>
            <w:tcW w:w="875" w:type="dxa"/>
            <w:hideMark/>
          </w:tcPr>
          <w:p w14:paraId="39D8AC26" w14:textId="77777777" w:rsidR="00D76792" w:rsidRPr="00D76792" w:rsidRDefault="00D76792">
            <w:r w:rsidRPr="00D76792">
              <w:t>AplicacionWeb</w:t>
            </w:r>
          </w:p>
        </w:tc>
        <w:tc>
          <w:tcPr>
            <w:tcW w:w="870" w:type="dxa"/>
            <w:hideMark/>
          </w:tcPr>
          <w:p w14:paraId="485109F7" w14:textId="77777777" w:rsidR="00D76792" w:rsidRPr="00D76792" w:rsidRDefault="00D76792">
            <w:r w:rsidRPr="00D76792">
              <w:t>F+Interfaz</w:t>
            </w:r>
          </w:p>
        </w:tc>
      </w:tr>
      <w:tr w:rsidR="00D76792" w:rsidRPr="00D76792" w14:paraId="3661FD28" w14:textId="77777777" w:rsidTr="00D76792">
        <w:trPr>
          <w:trHeight w:val="1200"/>
        </w:trPr>
        <w:tc>
          <w:tcPr>
            <w:tcW w:w="553" w:type="dxa"/>
            <w:hideMark/>
          </w:tcPr>
          <w:p w14:paraId="6E34DBE3" w14:textId="77777777" w:rsidR="00D76792" w:rsidRPr="00D76792" w:rsidRDefault="00D76792">
            <w:r w:rsidRPr="00D76792">
              <w:t> </w:t>
            </w:r>
          </w:p>
        </w:tc>
        <w:tc>
          <w:tcPr>
            <w:tcW w:w="491" w:type="dxa"/>
            <w:hideMark/>
          </w:tcPr>
          <w:p w14:paraId="7CE47D56" w14:textId="77777777" w:rsidR="00D76792" w:rsidRPr="00D76792" w:rsidRDefault="00D76792" w:rsidP="00D76792">
            <w:pPr>
              <w:rPr>
                <w:i/>
                <w:iCs/>
              </w:rPr>
            </w:pPr>
            <w:r w:rsidRPr="00D76792">
              <w:rPr>
                <w:i/>
                <w:iCs/>
              </w:rPr>
              <w:t>R20</w:t>
            </w:r>
          </w:p>
        </w:tc>
        <w:tc>
          <w:tcPr>
            <w:tcW w:w="313" w:type="dxa"/>
            <w:hideMark/>
          </w:tcPr>
          <w:p w14:paraId="64A93F68" w14:textId="77777777" w:rsidR="00D76792" w:rsidRPr="00D76792" w:rsidRDefault="00D76792" w:rsidP="00D76792">
            <w:r w:rsidRPr="00D76792">
              <w:t> </w:t>
            </w:r>
          </w:p>
        </w:tc>
        <w:tc>
          <w:tcPr>
            <w:tcW w:w="979" w:type="dxa"/>
            <w:hideMark/>
          </w:tcPr>
          <w:p w14:paraId="4BF259AA" w14:textId="15B88937" w:rsidR="00D76792" w:rsidRPr="00D76792" w:rsidRDefault="00D76792">
            <w:r w:rsidRPr="00D76792">
              <w:t xml:space="preserve">El sistema debe permitir la revisión de los reportes de incapacidad </w:t>
            </w:r>
            <w:r w:rsidRPr="00D76792">
              <w:lastRenderedPageBreak/>
              <w:t>emitidos por los Empleados</w:t>
            </w:r>
          </w:p>
        </w:tc>
        <w:tc>
          <w:tcPr>
            <w:tcW w:w="749" w:type="dxa"/>
            <w:hideMark/>
          </w:tcPr>
          <w:p w14:paraId="2B66A347" w14:textId="77777777" w:rsidR="00D76792" w:rsidRPr="00D76792" w:rsidRDefault="00D76792">
            <w:r w:rsidRPr="00D76792">
              <w:lastRenderedPageBreak/>
              <w:t xml:space="preserve">Se necesita para poder controlar las </w:t>
            </w:r>
            <w:r w:rsidRPr="00D76792">
              <w:lastRenderedPageBreak/>
              <w:t>incapacidades que deba la empresa autorizar.</w:t>
            </w:r>
          </w:p>
        </w:tc>
        <w:tc>
          <w:tcPr>
            <w:tcW w:w="1026" w:type="dxa"/>
            <w:hideMark/>
          </w:tcPr>
          <w:p w14:paraId="1B92B070" w14:textId="24F8AF65" w:rsidR="00D76792" w:rsidRPr="00D76792" w:rsidRDefault="00D76792">
            <w:r w:rsidRPr="00D76792">
              <w:lastRenderedPageBreak/>
              <w:t xml:space="preserve">Alcanzable: mediante la consulta del listado de reportes de incapacidad </w:t>
            </w:r>
            <w:r w:rsidRPr="00D76792">
              <w:lastRenderedPageBreak/>
              <w:t>que serán creados por los empleados, se podrá crear un listado con los reportes de cada empresa y de esta forma que sea evaluados por el Talento Humano de la empresa.</w:t>
            </w:r>
          </w:p>
        </w:tc>
        <w:tc>
          <w:tcPr>
            <w:tcW w:w="875" w:type="dxa"/>
            <w:hideMark/>
          </w:tcPr>
          <w:p w14:paraId="658783C4" w14:textId="488ABB3B" w:rsidR="00D76792" w:rsidRPr="00D76792" w:rsidRDefault="00D76792">
            <w:r w:rsidRPr="00D76792">
              <w:lastRenderedPageBreak/>
              <w:t>Ejecutando el CRUD relacionado con los reportes de incapacida</w:t>
            </w:r>
            <w:r w:rsidRPr="00D76792">
              <w:lastRenderedPageBreak/>
              <w:t>d de los Empleados se podrá cumplir con lo pedido</w:t>
            </w:r>
          </w:p>
        </w:tc>
        <w:tc>
          <w:tcPr>
            <w:tcW w:w="509" w:type="dxa"/>
            <w:hideMark/>
          </w:tcPr>
          <w:p w14:paraId="1AD6D032" w14:textId="77777777" w:rsidR="00D76792" w:rsidRPr="00D76792" w:rsidRDefault="00D76792" w:rsidP="00D76792">
            <w:r w:rsidRPr="00D76792">
              <w:lastRenderedPageBreak/>
              <w:t>MEDIA</w:t>
            </w:r>
          </w:p>
        </w:tc>
        <w:tc>
          <w:tcPr>
            <w:tcW w:w="875" w:type="dxa"/>
            <w:hideMark/>
          </w:tcPr>
          <w:p w14:paraId="3DFDC769" w14:textId="77777777" w:rsidR="00D76792" w:rsidRPr="00D76792" w:rsidRDefault="00D76792" w:rsidP="00D76792">
            <w:r w:rsidRPr="00D76792">
              <w:t>AplicacionWeb</w:t>
            </w:r>
          </w:p>
        </w:tc>
        <w:tc>
          <w:tcPr>
            <w:tcW w:w="870" w:type="dxa"/>
            <w:hideMark/>
          </w:tcPr>
          <w:p w14:paraId="4BD7D84B" w14:textId="77777777" w:rsidR="00D76792" w:rsidRPr="00D76792" w:rsidRDefault="00D76792">
            <w:r w:rsidRPr="00D76792">
              <w:t>F+Interfaz</w:t>
            </w:r>
          </w:p>
        </w:tc>
      </w:tr>
      <w:tr w:rsidR="00D76792" w:rsidRPr="00D76792" w14:paraId="6DCEFA0C" w14:textId="77777777" w:rsidTr="00D76792">
        <w:trPr>
          <w:trHeight w:val="960"/>
        </w:trPr>
        <w:tc>
          <w:tcPr>
            <w:tcW w:w="553" w:type="dxa"/>
            <w:hideMark/>
          </w:tcPr>
          <w:p w14:paraId="6839AEF0" w14:textId="77777777" w:rsidR="00D76792" w:rsidRPr="00D76792" w:rsidRDefault="00D76792">
            <w:r w:rsidRPr="00D76792">
              <w:t> </w:t>
            </w:r>
          </w:p>
        </w:tc>
        <w:tc>
          <w:tcPr>
            <w:tcW w:w="491" w:type="dxa"/>
            <w:hideMark/>
          </w:tcPr>
          <w:p w14:paraId="07F90B00" w14:textId="77777777" w:rsidR="00D76792" w:rsidRPr="00D76792" w:rsidRDefault="00D76792" w:rsidP="00D76792">
            <w:pPr>
              <w:rPr>
                <w:i/>
                <w:iCs/>
              </w:rPr>
            </w:pPr>
            <w:r w:rsidRPr="00D76792">
              <w:rPr>
                <w:i/>
                <w:iCs/>
              </w:rPr>
              <w:t>R21</w:t>
            </w:r>
          </w:p>
        </w:tc>
        <w:tc>
          <w:tcPr>
            <w:tcW w:w="313" w:type="dxa"/>
            <w:hideMark/>
          </w:tcPr>
          <w:p w14:paraId="7827C25C" w14:textId="77777777" w:rsidR="00D76792" w:rsidRPr="00D76792" w:rsidRDefault="00D76792" w:rsidP="00D76792">
            <w:r w:rsidRPr="00D76792">
              <w:t> </w:t>
            </w:r>
          </w:p>
        </w:tc>
        <w:tc>
          <w:tcPr>
            <w:tcW w:w="979" w:type="dxa"/>
            <w:hideMark/>
          </w:tcPr>
          <w:p w14:paraId="28582894" w14:textId="110965CB" w:rsidR="00D76792" w:rsidRPr="00D76792" w:rsidRDefault="00D76792">
            <w:r w:rsidRPr="00D76792">
              <w:t>El sistema debe permitir el ingreso de los Empleados a la aplicación móvil mediante el registro de sus datos realizado por parte de Talento Humano</w:t>
            </w:r>
          </w:p>
        </w:tc>
        <w:tc>
          <w:tcPr>
            <w:tcW w:w="749" w:type="dxa"/>
            <w:hideMark/>
          </w:tcPr>
          <w:p w14:paraId="591971A2" w14:textId="0CC09B92" w:rsidR="00D76792" w:rsidRPr="00D76792" w:rsidRDefault="00D76792">
            <w:r w:rsidRPr="00D76792">
              <w:t>Este requerimiento garantizara el ingreso a la aplicación móvil solo a los empleados que se hayan registrado por parte del Personal de Talento Humano de cada Empresa.</w:t>
            </w:r>
          </w:p>
        </w:tc>
        <w:tc>
          <w:tcPr>
            <w:tcW w:w="1026" w:type="dxa"/>
            <w:hideMark/>
          </w:tcPr>
          <w:p w14:paraId="402932B6" w14:textId="73738F12" w:rsidR="00D76792" w:rsidRPr="00D76792" w:rsidRDefault="00D76792">
            <w:r w:rsidRPr="00D76792">
              <w:t>Alcanzable: con el registro previo, haciendo uso de los CRUD de los empleados, se tendrá control de los empleados que se encuentren registrados por parte de la empresa.</w:t>
            </w:r>
          </w:p>
        </w:tc>
        <w:tc>
          <w:tcPr>
            <w:tcW w:w="875" w:type="dxa"/>
            <w:hideMark/>
          </w:tcPr>
          <w:p w14:paraId="078B4850" w14:textId="6DF912F9" w:rsidR="00D76792" w:rsidRPr="00D76792" w:rsidRDefault="00D76792">
            <w:r w:rsidRPr="00D76792">
              <w:t>Ejecutando el CRUD relacionado con los Empleados se tendrá el control de acceso a la Aplicación Móvil</w:t>
            </w:r>
          </w:p>
        </w:tc>
        <w:tc>
          <w:tcPr>
            <w:tcW w:w="509" w:type="dxa"/>
            <w:hideMark/>
          </w:tcPr>
          <w:p w14:paraId="0561D086" w14:textId="77777777" w:rsidR="00D76792" w:rsidRPr="00D76792" w:rsidRDefault="00D76792" w:rsidP="00D76792">
            <w:r w:rsidRPr="00D76792">
              <w:t>MEDIA</w:t>
            </w:r>
          </w:p>
        </w:tc>
        <w:tc>
          <w:tcPr>
            <w:tcW w:w="875" w:type="dxa"/>
            <w:hideMark/>
          </w:tcPr>
          <w:p w14:paraId="148965A5" w14:textId="77777777" w:rsidR="00D76792" w:rsidRPr="00D76792" w:rsidRDefault="00D76792" w:rsidP="00D76792">
            <w:r w:rsidRPr="00D76792">
              <w:t>AplicacionMovil</w:t>
            </w:r>
          </w:p>
        </w:tc>
        <w:tc>
          <w:tcPr>
            <w:tcW w:w="870" w:type="dxa"/>
            <w:hideMark/>
          </w:tcPr>
          <w:p w14:paraId="760D30EC" w14:textId="77777777" w:rsidR="00D76792" w:rsidRPr="00D76792" w:rsidRDefault="00D76792">
            <w:r w:rsidRPr="00D76792">
              <w:t>F+Interfaz</w:t>
            </w:r>
          </w:p>
        </w:tc>
      </w:tr>
      <w:tr w:rsidR="00D76792" w:rsidRPr="00D76792" w14:paraId="198ED55C" w14:textId="77777777" w:rsidTr="00D76792">
        <w:trPr>
          <w:trHeight w:val="720"/>
        </w:trPr>
        <w:tc>
          <w:tcPr>
            <w:tcW w:w="553" w:type="dxa"/>
            <w:hideMark/>
          </w:tcPr>
          <w:p w14:paraId="385B7E6B" w14:textId="77777777" w:rsidR="00D76792" w:rsidRPr="00D76792" w:rsidRDefault="00D76792" w:rsidP="00D76792">
            <w:pPr>
              <w:rPr>
                <w:b/>
                <w:bCs/>
                <w:i/>
                <w:iCs/>
              </w:rPr>
            </w:pPr>
            <w:r w:rsidRPr="00D76792">
              <w:rPr>
                <w:b/>
                <w:bCs/>
                <w:i/>
                <w:iCs/>
              </w:rPr>
              <w:lastRenderedPageBreak/>
              <w:t> </w:t>
            </w:r>
          </w:p>
        </w:tc>
        <w:tc>
          <w:tcPr>
            <w:tcW w:w="491" w:type="dxa"/>
            <w:hideMark/>
          </w:tcPr>
          <w:p w14:paraId="290DA39E" w14:textId="77777777" w:rsidR="00D76792" w:rsidRPr="00D76792" w:rsidRDefault="00D76792" w:rsidP="00D76792">
            <w:pPr>
              <w:rPr>
                <w:i/>
                <w:iCs/>
              </w:rPr>
            </w:pPr>
            <w:r w:rsidRPr="00D76792">
              <w:rPr>
                <w:i/>
                <w:iCs/>
              </w:rPr>
              <w:t>R22</w:t>
            </w:r>
          </w:p>
        </w:tc>
        <w:tc>
          <w:tcPr>
            <w:tcW w:w="313" w:type="dxa"/>
            <w:hideMark/>
          </w:tcPr>
          <w:p w14:paraId="0B4AA896" w14:textId="77777777" w:rsidR="00D76792" w:rsidRPr="00D76792" w:rsidRDefault="00D76792" w:rsidP="00D76792">
            <w:pPr>
              <w:rPr>
                <w:i/>
                <w:iCs/>
              </w:rPr>
            </w:pPr>
            <w:r w:rsidRPr="00D76792">
              <w:rPr>
                <w:i/>
                <w:iCs/>
              </w:rPr>
              <w:t> </w:t>
            </w:r>
          </w:p>
        </w:tc>
        <w:tc>
          <w:tcPr>
            <w:tcW w:w="979" w:type="dxa"/>
            <w:hideMark/>
          </w:tcPr>
          <w:p w14:paraId="4A324135" w14:textId="01D6A382" w:rsidR="00D76792" w:rsidRPr="00D76792" w:rsidRDefault="00D76792" w:rsidP="00D76792">
            <w:r w:rsidRPr="00D76792">
              <w:t xml:space="preserve">El sistema debe emitir un </w:t>
            </w:r>
            <w:r w:rsidR="00B26886">
              <w:t>recordatorio</w:t>
            </w:r>
            <w:r w:rsidRPr="00D76792">
              <w:t xml:space="preserve"> para la </w:t>
            </w:r>
            <w:r w:rsidR="00B26886" w:rsidRPr="00D76792">
              <w:t>realización</w:t>
            </w:r>
            <w:r w:rsidRPr="00D76792">
              <w:t xml:space="preserve"> de las pausas activas por parte </w:t>
            </w:r>
            <w:r w:rsidR="00B26886" w:rsidRPr="00D76792">
              <w:t>de los empleados</w:t>
            </w:r>
            <w:r w:rsidRPr="00D76792">
              <w:t xml:space="preserve"> en su aplicación </w:t>
            </w:r>
            <w:r w:rsidR="00B26886" w:rsidRPr="00D76792">
              <w:t>móvil</w:t>
            </w:r>
          </w:p>
        </w:tc>
        <w:tc>
          <w:tcPr>
            <w:tcW w:w="749" w:type="dxa"/>
            <w:hideMark/>
          </w:tcPr>
          <w:p w14:paraId="04FC695F" w14:textId="60EFFC37" w:rsidR="00D76792" w:rsidRPr="00D76792" w:rsidRDefault="00D76792">
            <w:r w:rsidRPr="00D76792">
              <w:t xml:space="preserve">Este </w:t>
            </w:r>
            <w:r w:rsidR="00B26886" w:rsidRPr="00D76792">
              <w:t>recordarlo</w:t>
            </w:r>
            <w:r w:rsidRPr="00D76792">
              <w:t xml:space="preserve"> tiene importancia en el hecho de que es necesario para recordarle al Empleado la </w:t>
            </w:r>
            <w:r w:rsidR="00B26886" w:rsidRPr="00D76792">
              <w:t>próxima</w:t>
            </w:r>
            <w:r w:rsidRPr="00D76792">
              <w:t xml:space="preserve"> </w:t>
            </w:r>
            <w:r w:rsidR="00B26886" w:rsidRPr="00D76792">
              <w:t>realización</w:t>
            </w:r>
            <w:r w:rsidRPr="00D76792">
              <w:t xml:space="preserve"> de una pausa activa</w:t>
            </w:r>
          </w:p>
        </w:tc>
        <w:tc>
          <w:tcPr>
            <w:tcW w:w="1026" w:type="dxa"/>
            <w:hideMark/>
          </w:tcPr>
          <w:p w14:paraId="62631031" w14:textId="412200B9" w:rsidR="00D76792" w:rsidRPr="00D76792" w:rsidRDefault="00D76792">
            <w:r w:rsidRPr="00D76792">
              <w:t xml:space="preserve">Alcanzable: ya que el sistema guarda la </w:t>
            </w:r>
            <w:r w:rsidR="00B26886" w:rsidRPr="00D76792">
              <w:t>información</w:t>
            </w:r>
            <w:r w:rsidRPr="00D76792">
              <w:t xml:space="preserve"> de los horarios en que se deben realizar las pausas activas en la Empresa por parte de cada grupo de trabajador</w:t>
            </w:r>
          </w:p>
        </w:tc>
        <w:tc>
          <w:tcPr>
            <w:tcW w:w="875" w:type="dxa"/>
            <w:hideMark/>
          </w:tcPr>
          <w:p w14:paraId="0D7107DD" w14:textId="392E091D" w:rsidR="00D76792" w:rsidRPr="00D76792" w:rsidRDefault="00D76792">
            <w:r w:rsidRPr="00D76792">
              <w:t xml:space="preserve">Un usuario de rol AplicacionMovil </w:t>
            </w:r>
            <w:r w:rsidR="00B26886" w:rsidRPr="00D76792">
              <w:t>hará</w:t>
            </w:r>
            <w:r w:rsidRPr="00D76792">
              <w:t xml:space="preserve"> uso de las alertas para cumplir este requerimiento</w:t>
            </w:r>
          </w:p>
        </w:tc>
        <w:tc>
          <w:tcPr>
            <w:tcW w:w="509" w:type="dxa"/>
            <w:hideMark/>
          </w:tcPr>
          <w:p w14:paraId="44475784" w14:textId="77777777" w:rsidR="00D76792" w:rsidRPr="00D76792" w:rsidRDefault="00D76792" w:rsidP="00D76792">
            <w:r w:rsidRPr="00D76792">
              <w:t>MEDIA</w:t>
            </w:r>
          </w:p>
        </w:tc>
        <w:tc>
          <w:tcPr>
            <w:tcW w:w="875" w:type="dxa"/>
            <w:hideMark/>
          </w:tcPr>
          <w:p w14:paraId="7FF53F90" w14:textId="77777777" w:rsidR="00D76792" w:rsidRPr="00D76792" w:rsidRDefault="00D76792" w:rsidP="00D76792">
            <w:r w:rsidRPr="00D76792">
              <w:t>AplicacionMovil</w:t>
            </w:r>
          </w:p>
        </w:tc>
        <w:tc>
          <w:tcPr>
            <w:tcW w:w="870" w:type="dxa"/>
            <w:hideMark/>
          </w:tcPr>
          <w:p w14:paraId="7E9464A1" w14:textId="77777777" w:rsidR="00D76792" w:rsidRPr="00D76792" w:rsidRDefault="00D76792">
            <w:r w:rsidRPr="00D76792">
              <w:t>F+Interfaz</w:t>
            </w:r>
          </w:p>
        </w:tc>
      </w:tr>
      <w:tr w:rsidR="00D76792" w:rsidRPr="00D76792" w14:paraId="0E4CD821" w14:textId="77777777" w:rsidTr="00D76792">
        <w:trPr>
          <w:trHeight w:val="1095"/>
        </w:trPr>
        <w:tc>
          <w:tcPr>
            <w:tcW w:w="553" w:type="dxa"/>
            <w:hideMark/>
          </w:tcPr>
          <w:p w14:paraId="179BE77E" w14:textId="77777777" w:rsidR="00D76792" w:rsidRPr="00D76792" w:rsidRDefault="00D76792" w:rsidP="00D76792">
            <w:pPr>
              <w:rPr>
                <w:b/>
                <w:bCs/>
                <w:i/>
                <w:iCs/>
              </w:rPr>
            </w:pPr>
            <w:r w:rsidRPr="00D76792">
              <w:rPr>
                <w:b/>
                <w:bCs/>
                <w:i/>
                <w:iCs/>
              </w:rPr>
              <w:t> </w:t>
            </w:r>
          </w:p>
        </w:tc>
        <w:tc>
          <w:tcPr>
            <w:tcW w:w="491" w:type="dxa"/>
            <w:hideMark/>
          </w:tcPr>
          <w:p w14:paraId="530C81AC" w14:textId="77777777" w:rsidR="00D76792" w:rsidRPr="00D76792" w:rsidRDefault="00D76792" w:rsidP="00D76792">
            <w:pPr>
              <w:rPr>
                <w:i/>
                <w:iCs/>
              </w:rPr>
            </w:pPr>
            <w:r w:rsidRPr="00D76792">
              <w:rPr>
                <w:i/>
                <w:iCs/>
              </w:rPr>
              <w:t>R23</w:t>
            </w:r>
          </w:p>
        </w:tc>
        <w:tc>
          <w:tcPr>
            <w:tcW w:w="313" w:type="dxa"/>
            <w:hideMark/>
          </w:tcPr>
          <w:p w14:paraId="21D78678" w14:textId="77777777" w:rsidR="00D76792" w:rsidRPr="00D76792" w:rsidRDefault="00D76792" w:rsidP="00D76792">
            <w:pPr>
              <w:rPr>
                <w:i/>
                <w:iCs/>
              </w:rPr>
            </w:pPr>
            <w:r w:rsidRPr="00D76792">
              <w:rPr>
                <w:i/>
                <w:iCs/>
              </w:rPr>
              <w:t> </w:t>
            </w:r>
          </w:p>
        </w:tc>
        <w:tc>
          <w:tcPr>
            <w:tcW w:w="979" w:type="dxa"/>
            <w:hideMark/>
          </w:tcPr>
          <w:p w14:paraId="644E5B0B" w14:textId="47020F47" w:rsidR="00D76792" w:rsidRPr="00D76792" w:rsidRDefault="00D76792" w:rsidP="00D76792">
            <w:r w:rsidRPr="00D76792">
              <w:t xml:space="preserve">El sistema debe permitir el acceso a recompensas obtenidas por la </w:t>
            </w:r>
            <w:r w:rsidR="00B26886" w:rsidRPr="00D76792">
              <w:t>realización</w:t>
            </w:r>
            <w:r w:rsidRPr="00D76792">
              <w:t xml:space="preserve"> de pausas activas por parte de los trabajadores por medio de la Aplicación </w:t>
            </w:r>
            <w:r w:rsidR="00B26886" w:rsidRPr="00D76792">
              <w:t>Móvil</w:t>
            </w:r>
          </w:p>
        </w:tc>
        <w:tc>
          <w:tcPr>
            <w:tcW w:w="749" w:type="dxa"/>
            <w:hideMark/>
          </w:tcPr>
          <w:p w14:paraId="2D07B0B4" w14:textId="31AEEB9A" w:rsidR="00D76792" w:rsidRPr="00D76792" w:rsidRDefault="00D76792">
            <w:r w:rsidRPr="00D76792">
              <w:t xml:space="preserve">Se requiere para la aplicación de los conceptos de </w:t>
            </w:r>
            <w:r w:rsidR="00B26886" w:rsidRPr="00D76792">
              <w:t>Gamificación</w:t>
            </w:r>
            <w:r w:rsidRPr="00D76792">
              <w:t xml:space="preserve"> y el sistema de recompensas </w:t>
            </w:r>
          </w:p>
        </w:tc>
        <w:tc>
          <w:tcPr>
            <w:tcW w:w="1026" w:type="dxa"/>
            <w:hideMark/>
          </w:tcPr>
          <w:p w14:paraId="1B12BEF6" w14:textId="372A48C4" w:rsidR="00D76792" w:rsidRPr="00D76792" w:rsidRDefault="00D76792">
            <w:r w:rsidRPr="00D76792">
              <w:t xml:space="preserve">Alcanzable: ya que el sistema guarda los logros obtenidos por la </w:t>
            </w:r>
            <w:r w:rsidR="00B26886" w:rsidRPr="00D76792">
              <w:t>realización</w:t>
            </w:r>
            <w:r w:rsidRPr="00D76792">
              <w:t xml:space="preserve"> de las pausas activas</w:t>
            </w:r>
          </w:p>
        </w:tc>
        <w:tc>
          <w:tcPr>
            <w:tcW w:w="875" w:type="dxa"/>
            <w:hideMark/>
          </w:tcPr>
          <w:p w14:paraId="3934A77A" w14:textId="77777777" w:rsidR="00D76792" w:rsidRPr="00D76792" w:rsidRDefault="00D76792">
            <w:r w:rsidRPr="00D76792">
              <w:t>Un usuario de rol GeneradorReportes invocará a final de mes este reporte.</w:t>
            </w:r>
          </w:p>
        </w:tc>
        <w:tc>
          <w:tcPr>
            <w:tcW w:w="509" w:type="dxa"/>
            <w:hideMark/>
          </w:tcPr>
          <w:p w14:paraId="3409D16E" w14:textId="77777777" w:rsidR="00D76792" w:rsidRPr="00D76792" w:rsidRDefault="00D76792" w:rsidP="00D76792">
            <w:r w:rsidRPr="00D76792">
              <w:t>MEDIA</w:t>
            </w:r>
          </w:p>
        </w:tc>
        <w:tc>
          <w:tcPr>
            <w:tcW w:w="875" w:type="dxa"/>
            <w:hideMark/>
          </w:tcPr>
          <w:p w14:paraId="77B44831" w14:textId="77777777" w:rsidR="00D76792" w:rsidRPr="00D76792" w:rsidRDefault="00D76792" w:rsidP="00D76792">
            <w:r w:rsidRPr="00D76792">
              <w:t>GeneradorReportes</w:t>
            </w:r>
          </w:p>
        </w:tc>
        <w:tc>
          <w:tcPr>
            <w:tcW w:w="870" w:type="dxa"/>
            <w:hideMark/>
          </w:tcPr>
          <w:p w14:paraId="5A427AD5" w14:textId="77777777" w:rsidR="00D76792" w:rsidRPr="00D76792" w:rsidRDefault="00D76792">
            <w:r w:rsidRPr="00D76792">
              <w:t>F+Auditoría+Legal</w:t>
            </w:r>
          </w:p>
        </w:tc>
      </w:tr>
      <w:tr w:rsidR="00D76792" w:rsidRPr="00D76792" w14:paraId="32FD08A8" w14:textId="77777777" w:rsidTr="00D76792">
        <w:trPr>
          <w:trHeight w:val="720"/>
        </w:trPr>
        <w:tc>
          <w:tcPr>
            <w:tcW w:w="553" w:type="dxa"/>
            <w:hideMark/>
          </w:tcPr>
          <w:p w14:paraId="350C1380" w14:textId="77777777" w:rsidR="00D76792" w:rsidRPr="00D76792" w:rsidRDefault="00D76792">
            <w:r w:rsidRPr="00D76792">
              <w:t> </w:t>
            </w:r>
          </w:p>
        </w:tc>
        <w:tc>
          <w:tcPr>
            <w:tcW w:w="491" w:type="dxa"/>
            <w:hideMark/>
          </w:tcPr>
          <w:p w14:paraId="2B54E11B" w14:textId="77777777" w:rsidR="00D76792" w:rsidRPr="00D76792" w:rsidRDefault="00D76792" w:rsidP="00D76792">
            <w:pPr>
              <w:rPr>
                <w:i/>
                <w:iCs/>
              </w:rPr>
            </w:pPr>
            <w:r w:rsidRPr="00D76792">
              <w:rPr>
                <w:i/>
                <w:iCs/>
              </w:rPr>
              <w:t>R24</w:t>
            </w:r>
          </w:p>
        </w:tc>
        <w:tc>
          <w:tcPr>
            <w:tcW w:w="313" w:type="dxa"/>
            <w:hideMark/>
          </w:tcPr>
          <w:p w14:paraId="724C86D9" w14:textId="77777777" w:rsidR="00D76792" w:rsidRPr="00D76792" w:rsidRDefault="00D76792" w:rsidP="00D76792">
            <w:r w:rsidRPr="00D76792">
              <w:t> </w:t>
            </w:r>
          </w:p>
        </w:tc>
        <w:tc>
          <w:tcPr>
            <w:tcW w:w="979" w:type="dxa"/>
            <w:hideMark/>
          </w:tcPr>
          <w:p w14:paraId="7CDE1BF4" w14:textId="0BBFF05D" w:rsidR="00D76792" w:rsidRPr="00D76792" w:rsidRDefault="00D76792">
            <w:r w:rsidRPr="00D76792">
              <w:t xml:space="preserve">El sistema debe permitir el </w:t>
            </w:r>
            <w:r w:rsidR="00B26886" w:rsidRPr="00D76792">
              <w:t>envío</w:t>
            </w:r>
            <w:r w:rsidRPr="00D76792">
              <w:t xml:space="preserve"> de reportes de </w:t>
            </w:r>
            <w:r w:rsidRPr="00D76792">
              <w:lastRenderedPageBreak/>
              <w:t xml:space="preserve">incapacidad por parte de los empleados acompañados de documentos </w:t>
            </w:r>
            <w:r w:rsidR="00B26886" w:rsidRPr="00D76792">
              <w:t>médicos</w:t>
            </w:r>
            <w:r w:rsidRPr="00D76792">
              <w:t xml:space="preserve"> que soporte a este.</w:t>
            </w:r>
          </w:p>
        </w:tc>
        <w:tc>
          <w:tcPr>
            <w:tcW w:w="749" w:type="dxa"/>
            <w:hideMark/>
          </w:tcPr>
          <w:p w14:paraId="6FE359D9" w14:textId="491AFE8E"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7FFABD8F" w14:textId="25B4ABC3"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51470E29" w14:textId="61D792BF" w:rsidR="00D76792" w:rsidRPr="00D76792" w:rsidRDefault="00D76792">
            <w:r w:rsidRPr="00D76792">
              <w:lastRenderedPageBreak/>
              <w:t xml:space="preserve">Un usuario de rol Empleado </w:t>
            </w:r>
            <w:r w:rsidR="00B26886" w:rsidRPr="00D76792">
              <w:t>podrá</w:t>
            </w:r>
            <w:r w:rsidRPr="00D76792">
              <w:t xml:space="preserve"> tener </w:t>
            </w:r>
            <w:r w:rsidRPr="00D76792">
              <w:lastRenderedPageBreak/>
              <w:t>acceso a la funcionalidad para crear un reporte</w:t>
            </w:r>
          </w:p>
        </w:tc>
        <w:tc>
          <w:tcPr>
            <w:tcW w:w="509" w:type="dxa"/>
            <w:hideMark/>
          </w:tcPr>
          <w:p w14:paraId="2DF7146F" w14:textId="77777777" w:rsidR="00D76792" w:rsidRPr="00D76792" w:rsidRDefault="00D76792" w:rsidP="00D76792">
            <w:r w:rsidRPr="00D76792">
              <w:lastRenderedPageBreak/>
              <w:t>MEDIA</w:t>
            </w:r>
          </w:p>
        </w:tc>
        <w:tc>
          <w:tcPr>
            <w:tcW w:w="875" w:type="dxa"/>
            <w:hideMark/>
          </w:tcPr>
          <w:p w14:paraId="7AD7C27C" w14:textId="77777777" w:rsidR="00D76792" w:rsidRPr="00D76792" w:rsidRDefault="00D76792" w:rsidP="00D76792">
            <w:r w:rsidRPr="00D76792">
              <w:t>AplicacionMovil</w:t>
            </w:r>
          </w:p>
        </w:tc>
        <w:tc>
          <w:tcPr>
            <w:tcW w:w="870" w:type="dxa"/>
            <w:hideMark/>
          </w:tcPr>
          <w:p w14:paraId="424CF8EC" w14:textId="77777777" w:rsidR="00D76792" w:rsidRPr="00D76792" w:rsidRDefault="00D76792">
            <w:r w:rsidRPr="00D76792">
              <w:t>F+Interfaz</w:t>
            </w:r>
          </w:p>
        </w:tc>
      </w:tr>
      <w:tr w:rsidR="00D76792" w:rsidRPr="00D76792" w14:paraId="117C4469" w14:textId="77777777" w:rsidTr="00D76792">
        <w:trPr>
          <w:trHeight w:val="720"/>
        </w:trPr>
        <w:tc>
          <w:tcPr>
            <w:tcW w:w="553" w:type="dxa"/>
            <w:hideMark/>
          </w:tcPr>
          <w:p w14:paraId="3041DA1E" w14:textId="77777777" w:rsidR="00D76792" w:rsidRPr="00D76792" w:rsidRDefault="00D76792">
            <w:r w:rsidRPr="00D76792">
              <w:t> </w:t>
            </w:r>
          </w:p>
        </w:tc>
        <w:tc>
          <w:tcPr>
            <w:tcW w:w="491" w:type="dxa"/>
            <w:hideMark/>
          </w:tcPr>
          <w:p w14:paraId="69597681" w14:textId="77777777" w:rsidR="00D76792" w:rsidRPr="00D76792" w:rsidRDefault="00D76792" w:rsidP="00D76792">
            <w:pPr>
              <w:rPr>
                <w:i/>
                <w:iCs/>
              </w:rPr>
            </w:pPr>
            <w:r w:rsidRPr="00D76792">
              <w:rPr>
                <w:i/>
                <w:iCs/>
              </w:rPr>
              <w:t>R25</w:t>
            </w:r>
          </w:p>
        </w:tc>
        <w:tc>
          <w:tcPr>
            <w:tcW w:w="313" w:type="dxa"/>
            <w:hideMark/>
          </w:tcPr>
          <w:p w14:paraId="28242940" w14:textId="77777777" w:rsidR="00D76792" w:rsidRPr="00D76792" w:rsidRDefault="00D76792" w:rsidP="00D76792">
            <w:r w:rsidRPr="00D76792">
              <w:t> </w:t>
            </w:r>
          </w:p>
        </w:tc>
        <w:tc>
          <w:tcPr>
            <w:tcW w:w="979" w:type="dxa"/>
            <w:hideMark/>
          </w:tcPr>
          <w:p w14:paraId="0E4F55CB" w14:textId="029F5AB7" w:rsidR="00D76792" w:rsidRPr="00D76792" w:rsidRDefault="00D76792">
            <w:r w:rsidRPr="00D76792">
              <w:t xml:space="preserve">El sistema debe permitir </w:t>
            </w:r>
            <w:r w:rsidR="00B26886" w:rsidRPr="00D76792">
              <w:t>a las personas</w:t>
            </w:r>
            <w:r w:rsidRPr="00D76792">
              <w:t xml:space="preserve"> de Talento Humano el acceso a la </w:t>
            </w:r>
            <w:r w:rsidR="00B26886" w:rsidRPr="00D76792">
              <w:t>evaluación</w:t>
            </w:r>
            <w:r w:rsidRPr="00D76792">
              <w:t xml:space="preserve"> de los reportes de incapacidad de los empleados, con la posibilidad de enviar un mensaje ´por medio de la </w:t>
            </w:r>
            <w:r w:rsidR="00B26886" w:rsidRPr="00D76792">
              <w:t>ampliación</w:t>
            </w:r>
            <w:r w:rsidRPr="00D76792">
              <w:t xml:space="preserve"> </w:t>
            </w:r>
            <w:r w:rsidR="00B26886" w:rsidRPr="00D76792">
              <w:t>móvil</w:t>
            </w:r>
            <w:r w:rsidRPr="00D76792">
              <w:t xml:space="preserve"> con la respuesta a este.</w:t>
            </w:r>
          </w:p>
        </w:tc>
        <w:tc>
          <w:tcPr>
            <w:tcW w:w="749" w:type="dxa"/>
            <w:hideMark/>
          </w:tcPr>
          <w:p w14:paraId="149B028C" w14:textId="5F65C29A" w:rsidR="00D76792" w:rsidRPr="00D76792" w:rsidRDefault="00D76792">
            <w:r w:rsidRPr="00D76792">
              <w:t xml:space="preserve">Este requerimiento le da la funcionalidad del manejo de los reportes de incapacidad de forma más </w:t>
            </w:r>
            <w:r w:rsidR="00B26886" w:rsidRPr="00D76792">
              <w:t>rápida</w:t>
            </w:r>
            <w:r w:rsidRPr="00D76792">
              <w:t>.</w:t>
            </w:r>
          </w:p>
        </w:tc>
        <w:tc>
          <w:tcPr>
            <w:tcW w:w="1026" w:type="dxa"/>
            <w:hideMark/>
          </w:tcPr>
          <w:p w14:paraId="19BD785F" w14:textId="002B850F" w:rsidR="00D76792" w:rsidRPr="00D76792" w:rsidRDefault="00D76792">
            <w:r w:rsidRPr="00D76792">
              <w:t xml:space="preserve">Alcanzable: el sistema </w:t>
            </w:r>
            <w:r w:rsidR="00B26886" w:rsidRPr="00D76792">
              <w:t>tendrá</w:t>
            </w:r>
            <w:r w:rsidRPr="00D76792">
              <w:t xml:space="preserve"> la capacidad de recibir estos 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14BFA13E" w14:textId="77777777" w:rsidR="00D76792" w:rsidRPr="00D76792" w:rsidRDefault="00D76792">
            <w:r w:rsidRPr="00D76792">
              <w:t>Un usuario con el rol de TalentoHumano tendra acceso a la funcionalidad de revicion de reportes de incapacidad</w:t>
            </w:r>
          </w:p>
        </w:tc>
        <w:tc>
          <w:tcPr>
            <w:tcW w:w="509" w:type="dxa"/>
            <w:hideMark/>
          </w:tcPr>
          <w:p w14:paraId="16997B01" w14:textId="77777777" w:rsidR="00D76792" w:rsidRPr="00D76792" w:rsidRDefault="00D76792" w:rsidP="00D76792">
            <w:r w:rsidRPr="00D76792">
              <w:t>MEDIA</w:t>
            </w:r>
          </w:p>
        </w:tc>
        <w:tc>
          <w:tcPr>
            <w:tcW w:w="875" w:type="dxa"/>
            <w:hideMark/>
          </w:tcPr>
          <w:p w14:paraId="191080AD" w14:textId="77777777" w:rsidR="00D76792" w:rsidRPr="00D76792" w:rsidRDefault="00D76792" w:rsidP="00D76792">
            <w:r w:rsidRPr="00D76792">
              <w:t>AplicacionWeb</w:t>
            </w:r>
          </w:p>
        </w:tc>
        <w:tc>
          <w:tcPr>
            <w:tcW w:w="870" w:type="dxa"/>
            <w:hideMark/>
          </w:tcPr>
          <w:p w14:paraId="29251FE0" w14:textId="77777777" w:rsidR="00D76792" w:rsidRPr="00D76792" w:rsidRDefault="00D76792">
            <w:r w:rsidRPr="00D76792">
              <w:t>F+Interfaz</w:t>
            </w:r>
          </w:p>
        </w:tc>
      </w:tr>
      <w:tr w:rsidR="00D76792" w:rsidRPr="00D76792" w14:paraId="2A90700E" w14:textId="77777777" w:rsidTr="00D76792">
        <w:trPr>
          <w:trHeight w:val="720"/>
        </w:trPr>
        <w:tc>
          <w:tcPr>
            <w:tcW w:w="553" w:type="dxa"/>
            <w:hideMark/>
          </w:tcPr>
          <w:p w14:paraId="67591F6C" w14:textId="77777777" w:rsidR="00D76792" w:rsidRPr="00D76792" w:rsidRDefault="00D76792">
            <w:r w:rsidRPr="00D76792">
              <w:t> </w:t>
            </w:r>
          </w:p>
        </w:tc>
        <w:tc>
          <w:tcPr>
            <w:tcW w:w="491" w:type="dxa"/>
            <w:hideMark/>
          </w:tcPr>
          <w:p w14:paraId="611763AD" w14:textId="77777777" w:rsidR="00D76792" w:rsidRPr="00D76792" w:rsidRDefault="00D76792" w:rsidP="00D76792">
            <w:pPr>
              <w:rPr>
                <w:i/>
                <w:iCs/>
              </w:rPr>
            </w:pPr>
            <w:r w:rsidRPr="00D76792">
              <w:rPr>
                <w:i/>
                <w:iCs/>
              </w:rPr>
              <w:t>R26</w:t>
            </w:r>
          </w:p>
        </w:tc>
        <w:tc>
          <w:tcPr>
            <w:tcW w:w="313" w:type="dxa"/>
            <w:hideMark/>
          </w:tcPr>
          <w:p w14:paraId="5957BDD6" w14:textId="77777777" w:rsidR="00D76792" w:rsidRPr="00D76792" w:rsidRDefault="00D76792" w:rsidP="00D76792">
            <w:r w:rsidRPr="00D76792">
              <w:t> </w:t>
            </w:r>
          </w:p>
        </w:tc>
        <w:tc>
          <w:tcPr>
            <w:tcW w:w="979" w:type="dxa"/>
            <w:hideMark/>
          </w:tcPr>
          <w:p w14:paraId="161A9A5B" w14:textId="77777777" w:rsidR="00D76792" w:rsidRPr="00D76792" w:rsidRDefault="00D76792">
            <w:r w:rsidRPr="00D76792">
              <w:t xml:space="preserve">El sistema debe permitir el acceso a los reportes de </w:t>
            </w:r>
            <w:r w:rsidRPr="00D76792">
              <w:lastRenderedPageBreak/>
              <w:t>incapacidad que hayan sido aceptados por parte del personal de Talento Humano.</w:t>
            </w:r>
          </w:p>
        </w:tc>
        <w:tc>
          <w:tcPr>
            <w:tcW w:w="749" w:type="dxa"/>
            <w:hideMark/>
          </w:tcPr>
          <w:p w14:paraId="15A03FD8" w14:textId="2F8BFC78"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3FBE1072" w14:textId="5AD96D34"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7989AA1F" w14:textId="27928F9B" w:rsidR="00D76792" w:rsidRPr="00D76792" w:rsidRDefault="00D76792">
            <w:r w:rsidRPr="00D76792">
              <w:lastRenderedPageBreak/>
              <w:t xml:space="preserve">Un </w:t>
            </w:r>
            <w:r w:rsidR="00B26886" w:rsidRPr="00D76792">
              <w:t>usuario</w:t>
            </w:r>
            <w:r w:rsidRPr="00D76792">
              <w:t xml:space="preserve"> de rol ARL </w:t>
            </w:r>
            <w:r w:rsidR="00B26886" w:rsidRPr="00D76792">
              <w:t>tendrá</w:t>
            </w:r>
            <w:r w:rsidRPr="00D76792">
              <w:t xml:space="preserve"> acceso a la </w:t>
            </w:r>
            <w:r w:rsidRPr="00D76792">
              <w:lastRenderedPageBreak/>
              <w:t>funcionalidad de reportes de incapacidad verificados</w:t>
            </w:r>
          </w:p>
        </w:tc>
        <w:tc>
          <w:tcPr>
            <w:tcW w:w="509" w:type="dxa"/>
            <w:hideMark/>
          </w:tcPr>
          <w:p w14:paraId="315056C2" w14:textId="77777777" w:rsidR="00D76792" w:rsidRPr="00D76792" w:rsidRDefault="00D76792" w:rsidP="00D76792">
            <w:r w:rsidRPr="00D76792">
              <w:lastRenderedPageBreak/>
              <w:t>MEDIA</w:t>
            </w:r>
          </w:p>
        </w:tc>
        <w:tc>
          <w:tcPr>
            <w:tcW w:w="875" w:type="dxa"/>
            <w:hideMark/>
          </w:tcPr>
          <w:p w14:paraId="721D0EBD" w14:textId="77777777" w:rsidR="00D76792" w:rsidRPr="00D76792" w:rsidRDefault="00D76792" w:rsidP="00D76792">
            <w:r w:rsidRPr="00D76792">
              <w:t>AplicacionWeb</w:t>
            </w:r>
          </w:p>
        </w:tc>
        <w:tc>
          <w:tcPr>
            <w:tcW w:w="870" w:type="dxa"/>
            <w:hideMark/>
          </w:tcPr>
          <w:p w14:paraId="5FCB66B0" w14:textId="77777777" w:rsidR="00D76792" w:rsidRPr="00D76792" w:rsidRDefault="00D76792" w:rsidP="002B65BF">
            <w:pPr>
              <w:keepNext/>
            </w:pPr>
            <w:r w:rsidRPr="00D76792">
              <w:t>F+Interfaz</w:t>
            </w:r>
          </w:p>
        </w:tc>
      </w:tr>
    </w:tbl>
    <w:p w14:paraId="79CBBAD0" w14:textId="77777777" w:rsidR="00D76792" w:rsidRDefault="002B65BF" w:rsidP="002B65BF">
      <w:pPr>
        <w:pStyle w:val="Descripcin"/>
      </w:pPr>
      <w:r>
        <w:t xml:space="preserve">Tabla </w:t>
      </w:r>
      <w:fldSimple w:instr=" SEQ Tabla \* ARABIC ">
        <w:r>
          <w:rPr>
            <w:noProof/>
          </w:rPr>
          <w:t>59</w:t>
        </w:r>
      </w:fldSimple>
      <w:r>
        <w:t xml:space="preserve"> Requerimientos funcionales de APPAUSA</w:t>
      </w:r>
    </w:p>
    <w:p w14:paraId="1149B352" w14:textId="00BF5116" w:rsidR="009C1936" w:rsidRDefault="009C1936" w:rsidP="009C1936"/>
    <w:p w14:paraId="46965F0E" w14:textId="11C9806B" w:rsidR="009C1936" w:rsidRDefault="009C1936" w:rsidP="009C1936"/>
    <w:p w14:paraId="7A505020" w14:textId="761ED1DC" w:rsidR="009C1936" w:rsidRDefault="009C1936" w:rsidP="009C1936"/>
    <w:p w14:paraId="1765D70A" w14:textId="38F766B0" w:rsidR="009C1936" w:rsidRDefault="009C1936" w:rsidP="009C1936"/>
    <w:p w14:paraId="062B2F6E" w14:textId="41C738FF" w:rsidR="009C1936" w:rsidRDefault="009C1936" w:rsidP="009C1936"/>
    <w:p w14:paraId="12E264A8" w14:textId="123C4897" w:rsidR="009C1936" w:rsidRDefault="009C1936" w:rsidP="009C1936"/>
    <w:p w14:paraId="2DB98E3E" w14:textId="42929BA4" w:rsidR="009C1936" w:rsidRDefault="009C1936" w:rsidP="009C1936"/>
    <w:p w14:paraId="0D69C87C" w14:textId="2E3CF1B9" w:rsidR="009C1936" w:rsidRDefault="009C1936" w:rsidP="009C1936"/>
    <w:p w14:paraId="73121448" w14:textId="17A0F257" w:rsidR="009C1936" w:rsidRDefault="009C1936" w:rsidP="009C1936"/>
    <w:p w14:paraId="147DA18A" w14:textId="32AAEBDF" w:rsidR="009C1936" w:rsidRDefault="009C1936" w:rsidP="009C1936"/>
    <w:p w14:paraId="6227A174" w14:textId="2569B802" w:rsidR="009C1936" w:rsidRDefault="009C1936" w:rsidP="009C1936"/>
    <w:p w14:paraId="63C4E889" w14:textId="1419B85F" w:rsidR="009C1936" w:rsidRDefault="009C1936" w:rsidP="009C1936"/>
    <w:p w14:paraId="39C2DDDE" w14:textId="77777777" w:rsidR="009C1936" w:rsidRDefault="009C1936" w:rsidP="009C1936"/>
    <w:p w14:paraId="5A2EE9A3" w14:textId="77777777" w:rsidR="009C1936" w:rsidRDefault="009C1936" w:rsidP="009C1936"/>
    <w:p w14:paraId="2AF480EC" w14:textId="77777777" w:rsidR="009C1936" w:rsidRDefault="009C1936" w:rsidP="009C1936">
      <w:pPr>
        <w:pStyle w:val="Ttulo2"/>
      </w:pPr>
      <w:bookmarkStart w:id="292" w:name="_Toc56802449"/>
      <w:r>
        <w:lastRenderedPageBreak/>
        <w:t>Arquitectura REST</w:t>
      </w:r>
      <w:bookmarkEnd w:id="292"/>
    </w:p>
    <w:p w14:paraId="5BABE93A" w14:textId="77777777" w:rsidR="009C1936" w:rsidRDefault="009C1936" w:rsidP="009C1936"/>
    <w:p w14:paraId="53D1C049" w14:textId="77777777" w:rsidR="009C1936" w:rsidRDefault="009C1936" w:rsidP="009C1936">
      <w:r>
        <w:rPr>
          <w:noProof/>
        </w:rPr>
        <w:drawing>
          <wp:inline distT="0" distB="0" distL="0" distR="0" wp14:anchorId="73D435D4" wp14:editId="1916BF8B">
            <wp:extent cx="8229600" cy="518795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8229600" cy="5187950"/>
                    </a:xfrm>
                    <a:prstGeom prst="rect">
                      <a:avLst/>
                    </a:prstGeom>
                  </pic:spPr>
                </pic:pic>
              </a:graphicData>
            </a:graphic>
          </wp:inline>
        </w:drawing>
      </w:r>
    </w:p>
    <w:p w14:paraId="642528DC" w14:textId="77777777" w:rsidR="009C1936" w:rsidRDefault="009C1936" w:rsidP="009C1936"/>
    <w:p w14:paraId="2A66116B" w14:textId="2977E4E1" w:rsidR="009C1936" w:rsidRDefault="009C1936" w:rsidP="009C1936">
      <w:r>
        <w:rPr>
          <w:noProof/>
        </w:rPr>
        <w:drawing>
          <wp:inline distT="0" distB="0" distL="0" distR="0" wp14:anchorId="1E3DA3C1" wp14:editId="1C3227B6">
            <wp:extent cx="8229600" cy="515112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8229600" cy="5151120"/>
                    </a:xfrm>
                    <a:prstGeom prst="rect">
                      <a:avLst/>
                    </a:prstGeom>
                  </pic:spPr>
                </pic:pic>
              </a:graphicData>
            </a:graphic>
          </wp:inline>
        </w:drawing>
      </w:r>
    </w:p>
    <w:p w14:paraId="77944FFF" w14:textId="3974520A" w:rsidR="009C1936" w:rsidRDefault="009C1936" w:rsidP="009C1936"/>
    <w:p w14:paraId="3E7C0A5F" w14:textId="70B0947F" w:rsidR="009C1936" w:rsidRDefault="009C1936" w:rsidP="009C1936">
      <w:r>
        <w:rPr>
          <w:noProof/>
        </w:rPr>
        <w:lastRenderedPageBreak/>
        <w:drawing>
          <wp:inline distT="0" distB="0" distL="0" distR="0" wp14:anchorId="0E13CAE0" wp14:editId="278D3ED7">
            <wp:extent cx="8229600" cy="5801360"/>
            <wp:effectExtent l="0" t="0" r="0" b="889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8229600" cy="5801360"/>
                    </a:xfrm>
                    <a:prstGeom prst="rect">
                      <a:avLst/>
                    </a:prstGeom>
                  </pic:spPr>
                </pic:pic>
              </a:graphicData>
            </a:graphic>
          </wp:inline>
        </w:drawing>
      </w:r>
    </w:p>
    <w:p w14:paraId="3BE40BB0" w14:textId="77777777" w:rsidR="009C1936" w:rsidRDefault="009C1936" w:rsidP="009C1936">
      <w:r>
        <w:rPr>
          <w:noProof/>
        </w:rPr>
        <w:lastRenderedPageBreak/>
        <w:drawing>
          <wp:inline distT="0" distB="0" distL="0" distR="0" wp14:anchorId="2C40283A" wp14:editId="1E9A3061">
            <wp:extent cx="8229600" cy="170053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8229600" cy="1700530"/>
                    </a:xfrm>
                    <a:prstGeom prst="rect">
                      <a:avLst/>
                    </a:prstGeom>
                  </pic:spPr>
                </pic:pic>
              </a:graphicData>
            </a:graphic>
          </wp:inline>
        </w:drawing>
      </w:r>
    </w:p>
    <w:p w14:paraId="5E9983AB" w14:textId="77777777" w:rsidR="009C1936" w:rsidRDefault="009C1936" w:rsidP="009C1936"/>
    <w:p w14:paraId="301F65C3" w14:textId="36A121C6" w:rsidR="009C1936" w:rsidRPr="009C1936" w:rsidRDefault="009C1936" w:rsidP="009C1936">
      <w:pPr>
        <w:sectPr w:rsidR="009C1936" w:rsidRPr="009C1936" w:rsidSect="00D76792">
          <w:pgSz w:w="15840" w:h="12240" w:orient="landscape"/>
          <w:pgMar w:top="1440" w:right="1440" w:bottom="1440" w:left="1440" w:header="709" w:footer="709" w:gutter="0"/>
          <w:cols w:space="708"/>
          <w:docGrid w:linePitch="360"/>
        </w:sectPr>
      </w:pPr>
    </w:p>
    <w:p w14:paraId="56414683" w14:textId="3D980759" w:rsidR="00D76792" w:rsidRDefault="00891EC1" w:rsidP="00891EC1">
      <w:pPr>
        <w:pStyle w:val="Ttulo2"/>
      </w:pPr>
      <w:bookmarkStart w:id="293" w:name="_Toc56802450"/>
      <w:r>
        <w:lastRenderedPageBreak/>
        <w:t>Mockups</w:t>
      </w:r>
      <w:bookmarkEnd w:id="293"/>
      <w:r>
        <w:t xml:space="preserve"> </w:t>
      </w:r>
    </w:p>
    <w:p w14:paraId="0C5EA957" w14:textId="5711480B" w:rsidR="00891EC1" w:rsidRDefault="00891EC1" w:rsidP="00891EC1">
      <w:pPr>
        <w:pStyle w:val="Ttulo3"/>
      </w:pPr>
      <w:bookmarkStart w:id="294" w:name="_Toc56802451"/>
      <w:r>
        <w:t>Mockups aplicación web</w:t>
      </w:r>
      <w:bookmarkEnd w:id="294"/>
    </w:p>
    <w:p w14:paraId="2BF360A1" w14:textId="3172D9D5" w:rsidR="00475735" w:rsidRDefault="00475735" w:rsidP="00475735">
      <w:pPr>
        <w:pStyle w:val="Ttulo4"/>
        <w:rPr>
          <w:lang w:val="es-ES"/>
        </w:rPr>
      </w:pPr>
      <w:bookmarkStart w:id="295" w:name="_Toc55428364"/>
      <w:bookmarkStart w:id="296" w:name="_Toc56450043"/>
      <w:bookmarkStart w:id="297" w:name="_Toc56802452"/>
      <w:r>
        <w:rPr>
          <w:lang w:val="es-ES"/>
        </w:rPr>
        <w:t>Login:</w:t>
      </w:r>
      <w:bookmarkEnd w:id="297"/>
      <w:r>
        <w:rPr>
          <w:lang w:val="es-ES"/>
        </w:rPr>
        <w:t xml:space="preserve"> </w:t>
      </w:r>
      <w:bookmarkEnd w:id="295"/>
      <w:bookmarkEnd w:id="296"/>
    </w:p>
    <w:p w14:paraId="32CEC426" w14:textId="77777777" w:rsidR="00475735" w:rsidRDefault="00475735" w:rsidP="00475735">
      <w:r>
        <w:rPr>
          <w:noProof/>
        </w:rPr>
        <w:drawing>
          <wp:inline distT="0" distB="0" distL="0" distR="0" wp14:anchorId="3758860D" wp14:editId="5A1B62CF">
            <wp:extent cx="5612130" cy="284162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12130" cy="2841625"/>
                    </a:xfrm>
                    <a:prstGeom prst="rect">
                      <a:avLst/>
                    </a:prstGeom>
                  </pic:spPr>
                </pic:pic>
              </a:graphicData>
            </a:graphic>
          </wp:inline>
        </w:drawing>
      </w:r>
    </w:p>
    <w:p w14:paraId="4147C078" w14:textId="1DBD5C98" w:rsidR="00475735" w:rsidRDefault="00475735" w:rsidP="00475735">
      <w:pPr>
        <w:pStyle w:val="Ttulo4"/>
      </w:pPr>
      <w:bookmarkStart w:id="298" w:name="_Toc55428365"/>
      <w:bookmarkStart w:id="299" w:name="_Toc56450044"/>
      <w:bookmarkStart w:id="300" w:name="_Toc56802453"/>
      <w:r>
        <w:t>Index Administrador</w:t>
      </w:r>
      <w:bookmarkEnd w:id="298"/>
      <w:bookmarkEnd w:id="299"/>
      <w:bookmarkEnd w:id="300"/>
    </w:p>
    <w:p w14:paraId="78AF8D30" w14:textId="77777777" w:rsidR="00475735" w:rsidRDefault="00475735" w:rsidP="00475735">
      <w:r>
        <w:rPr>
          <w:noProof/>
        </w:rPr>
        <w:drawing>
          <wp:inline distT="0" distB="0" distL="0" distR="0" wp14:anchorId="67AA80FB" wp14:editId="1322F899">
            <wp:extent cx="5612130" cy="278130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7241" b="4647"/>
                    <a:stretch/>
                  </pic:blipFill>
                  <pic:spPr bwMode="auto">
                    <a:xfrm>
                      <a:off x="0" y="0"/>
                      <a:ext cx="5612130" cy="2781300"/>
                    </a:xfrm>
                    <a:prstGeom prst="rect">
                      <a:avLst/>
                    </a:prstGeom>
                    <a:ln>
                      <a:noFill/>
                    </a:ln>
                    <a:extLst>
                      <a:ext uri="{53640926-AAD7-44D8-BBD7-CCE9431645EC}">
                        <a14:shadowObscured xmlns:a14="http://schemas.microsoft.com/office/drawing/2010/main"/>
                      </a:ext>
                    </a:extLst>
                  </pic:spPr>
                </pic:pic>
              </a:graphicData>
            </a:graphic>
          </wp:inline>
        </w:drawing>
      </w:r>
    </w:p>
    <w:p w14:paraId="01C8633A" w14:textId="08DC4884" w:rsidR="00475735" w:rsidRDefault="00475735" w:rsidP="00475735">
      <w:pPr>
        <w:pStyle w:val="Ttulo4"/>
      </w:pPr>
      <w:bookmarkStart w:id="301" w:name="_Toc55428366"/>
      <w:bookmarkStart w:id="302" w:name="_Toc56450045"/>
      <w:bookmarkStart w:id="303" w:name="_Toc56802454"/>
      <w:r>
        <w:lastRenderedPageBreak/>
        <w:t>Index Empresas</w:t>
      </w:r>
      <w:bookmarkEnd w:id="301"/>
      <w:bookmarkEnd w:id="302"/>
      <w:bookmarkEnd w:id="303"/>
    </w:p>
    <w:p w14:paraId="7F93540D" w14:textId="77777777" w:rsidR="00475735" w:rsidRDefault="00475735" w:rsidP="00475735">
      <w:r>
        <w:rPr>
          <w:noProof/>
        </w:rPr>
        <w:drawing>
          <wp:inline distT="0" distB="0" distL="0" distR="0" wp14:anchorId="3FA7D023" wp14:editId="23E89E4A">
            <wp:extent cx="5612130" cy="2800350"/>
            <wp:effectExtent l="0" t="0" r="762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6639" b="4646"/>
                    <a:stretch/>
                  </pic:blipFill>
                  <pic:spPr bwMode="auto">
                    <a:xfrm>
                      <a:off x="0" y="0"/>
                      <a:ext cx="5612130" cy="2800350"/>
                    </a:xfrm>
                    <a:prstGeom prst="rect">
                      <a:avLst/>
                    </a:prstGeom>
                    <a:ln>
                      <a:noFill/>
                    </a:ln>
                    <a:extLst>
                      <a:ext uri="{53640926-AAD7-44D8-BBD7-CCE9431645EC}">
                        <a14:shadowObscured xmlns:a14="http://schemas.microsoft.com/office/drawing/2010/main"/>
                      </a:ext>
                    </a:extLst>
                  </pic:spPr>
                </pic:pic>
              </a:graphicData>
            </a:graphic>
          </wp:inline>
        </w:drawing>
      </w:r>
    </w:p>
    <w:p w14:paraId="411083CF" w14:textId="05D6AC59" w:rsidR="00475735" w:rsidRPr="00475735" w:rsidRDefault="00475735" w:rsidP="00475735">
      <w:pPr>
        <w:pStyle w:val="Ttulo4"/>
      </w:pPr>
      <w:bookmarkStart w:id="304" w:name="_Toc55428368"/>
      <w:bookmarkStart w:id="305" w:name="_Toc56450047"/>
      <w:bookmarkStart w:id="306" w:name="_Toc56802455"/>
      <w:r w:rsidRPr="00475735">
        <w:t>Añadir Usuario</w:t>
      </w:r>
      <w:bookmarkEnd w:id="304"/>
      <w:bookmarkEnd w:id="305"/>
      <w:bookmarkEnd w:id="306"/>
    </w:p>
    <w:p w14:paraId="319D693A" w14:textId="77777777" w:rsidR="00475735" w:rsidRPr="00095082" w:rsidRDefault="00475735" w:rsidP="00475735">
      <w:r>
        <w:rPr>
          <w:noProof/>
        </w:rPr>
        <w:drawing>
          <wp:inline distT="0" distB="0" distL="0" distR="0" wp14:anchorId="2E0D52FA" wp14:editId="50350F58">
            <wp:extent cx="5612130" cy="2969260"/>
            <wp:effectExtent l="0" t="0" r="7620" b="254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12130" cy="2969260"/>
                    </a:xfrm>
                    <a:prstGeom prst="rect">
                      <a:avLst/>
                    </a:prstGeom>
                  </pic:spPr>
                </pic:pic>
              </a:graphicData>
            </a:graphic>
          </wp:inline>
        </w:drawing>
      </w:r>
    </w:p>
    <w:p w14:paraId="7EDAA56A" w14:textId="695DB05E" w:rsidR="00475735" w:rsidRDefault="00475735" w:rsidP="00475735">
      <w:pPr>
        <w:pStyle w:val="Ttulo4"/>
      </w:pPr>
      <w:bookmarkStart w:id="307" w:name="_Toc55428369"/>
      <w:bookmarkStart w:id="308" w:name="_Toc56450048"/>
      <w:bookmarkStart w:id="309" w:name="_Toc56802456"/>
      <w:r>
        <w:lastRenderedPageBreak/>
        <w:t>Modificar Usuari</w:t>
      </w:r>
      <w:bookmarkEnd w:id="307"/>
      <w:bookmarkEnd w:id="308"/>
      <w:r>
        <w:t>o</w:t>
      </w:r>
      <w:bookmarkEnd w:id="309"/>
    </w:p>
    <w:p w14:paraId="2508E16D" w14:textId="77777777" w:rsidR="00475735" w:rsidRDefault="00475735" w:rsidP="00475735">
      <w:r>
        <w:rPr>
          <w:noProof/>
        </w:rPr>
        <w:drawing>
          <wp:inline distT="0" distB="0" distL="0" distR="0" wp14:anchorId="1E9A8A99" wp14:editId="29C3CB14">
            <wp:extent cx="5612130" cy="236537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4974"/>
                    <a:stretch/>
                  </pic:blipFill>
                  <pic:spPr bwMode="auto">
                    <a:xfrm>
                      <a:off x="0" y="0"/>
                      <a:ext cx="5612130" cy="2365375"/>
                    </a:xfrm>
                    <a:prstGeom prst="rect">
                      <a:avLst/>
                    </a:prstGeom>
                    <a:ln>
                      <a:noFill/>
                    </a:ln>
                    <a:extLst>
                      <a:ext uri="{53640926-AAD7-44D8-BBD7-CCE9431645EC}">
                        <a14:shadowObscured xmlns:a14="http://schemas.microsoft.com/office/drawing/2010/main"/>
                      </a:ext>
                    </a:extLst>
                  </pic:spPr>
                </pic:pic>
              </a:graphicData>
            </a:graphic>
          </wp:inline>
        </w:drawing>
      </w:r>
    </w:p>
    <w:p w14:paraId="60BCC745" w14:textId="4A43E947" w:rsidR="00475735" w:rsidRDefault="00475735" w:rsidP="00475735">
      <w:pPr>
        <w:pStyle w:val="Ttulo4"/>
      </w:pPr>
      <w:bookmarkStart w:id="310" w:name="_Toc55428370"/>
      <w:bookmarkStart w:id="311" w:name="_Toc56450049"/>
      <w:bookmarkStart w:id="312" w:name="_Toc56802457"/>
      <w:r>
        <w:t>Modificar Usuario 1</w:t>
      </w:r>
      <w:bookmarkEnd w:id="310"/>
      <w:bookmarkEnd w:id="311"/>
      <w:bookmarkEnd w:id="312"/>
    </w:p>
    <w:p w14:paraId="45359681" w14:textId="77777777" w:rsidR="00475735" w:rsidRPr="00095082" w:rsidRDefault="00475735" w:rsidP="00475735">
      <w:r>
        <w:rPr>
          <w:noProof/>
        </w:rPr>
        <w:drawing>
          <wp:inline distT="0" distB="0" distL="0" distR="0" wp14:anchorId="57527A48" wp14:editId="122A08F5">
            <wp:extent cx="5612130" cy="2983230"/>
            <wp:effectExtent l="0" t="0" r="7620" b="762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12130" cy="2983230"/>
                    </a:xfrm>
                    <a:prstGeom prst="rect">
                      <a:avLst/>
                    </a:prstGeom>
                  </pic:spPr>
                </pic:pic>
              </a:graphicData>
            </a:graphic>
          </wp:inline>
        </w:drawing>
      </w:r>
    </w:p>
    <w:p w14:paraId="33DBB70B" w14:textId="42BE225E" w:rsidR="00475735" w:rsidRDefault="00475735" w:rsidP="00475735">
      <w:pPr>
        <w:pStyle w:val="Ttulo4"/>
      </w:pPr>
      <w:bookmarkStart w:id="313" w:name="_Toc55428371"/>
      <w:bookmarkStart w:id="314" w:name="_Toc56450050"/>
      <w:bookmarkStart w:id="315" w:name="_Toc56802458"/>
      <w:r>
        <w:t>Buscar Usuario</w:t>
      </w:r>
      <w:bookmarkEnd w:id="313"/>
      <w:bookmarkEnd w:id="314"/>
      <w:bookmarkEnd w:id="315"/>
    </w:p>
    <w:p w14:paraId="0F09F538" w14:textId="77777777" w:rsidR="00475735" w:rsidRPr="00095082" w:rsidRDefault="00475735" w:rsidP="00475735">
      <w:r>
        <w:rPr>
          <w:noProof/>
        </w:rPr>
        <w:drawing>
          <wp:inline distT="0" distB="0" distL="0" distR="0" wp14:anchorId="71A64896" wp14:editId="133B9B6E">
            <wp:extent cx="5391150" cy="1685925"/>
            <wp:effectExtent l="0" t="0" r="0" b="952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1527" r="2411" b="4838"/>
                    <a:stretch/>
                  </pic:blipFill>
                  <pic:spPr bwMode="auto">
                    <a:xfrm>
                      <a:off x="0" y="0"/>
                      <a:ext cx="5391150" cy="1685925"/>
                    </a:xfrm>
                    <a:prstGeom prst="rect">
                      <a:avLst/>
                    </a:prstGeom>
                    <a:ln>
                      <a:noFill/>
                    </a:ln>
                    <a:extLst>
                      <a:ext uri="{53640926-AAD7-44D8-BBD7-CCE9431645EC}">
                        <a14:shadowObscured xmlns:a14="http://schemas.microsoft.com/office/drawing/2010/main"/>
                      </a:ext>
                    </a:extLst>
                  </pic:spPr>
                </pic:pic>
              </a:graphicData>
            </a:graphic>
          </wp:inline>
        </w:drawing>
      </w:r>
    </w:p>
    <w:p w14:paraId="0C111F1E" w14:textId="3A5B7DF6" w:rsidR="00475735" w:rsidRDefault="00475735" w:rsidP="00475735">
      <w:pPr>
        <w:pStyle w:val="Ttulo4"/>
      </w:pPr>
      <w:bookmarkStart w:id="316" w:name="_Toc55428372"/>
      <w:bookmarkStart w:id="317" w:name="_Toc56450051"/>
      <w:bookmarkStart w:id="318" w:name="_Toc56802459"/>
      <w:r>
        <w:lastRenderedPageBreak/>
        <w:t>Eliminar Usuario</w:t>
      </w:r>
      <w:bookmarkEnd w:id="316"/>
      <w:bookmarkEnd w:id="317"/>
      <w:bookmarkEnd w:id="318"/>
    </w:p>
    <w:p w14:paraId="07E3771A" w14:textId="77777777" w:rsidR="00475735" w:rsidRPr="00095082" w:rsidRDefault="00475735" w:rsidP="00475735">
      <w:r>
        <w:rPr>
          <w:noProof/>
        </w:rPr>
        <w:drawing>
          <wp:inline distT="0" distB="0" distL="0" distR="0" wp14:anchorId="70C68507" wp14:editId="0AEA54FB">
            <wp:extent cx="5612130" cy="2542540"/>
            <wp:effectExtent l="0" t="0" r="762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2130" cy="2542540"/>
                    </a:xfrm>
                    <a:prstGeom prst="rect">
                      <a:avLst/>
                    </a:prstGeom>
                  </pic:spPr>
                </pic:pic>
              </a:graphicData>
            </a:graphic>
          </wp:inline>
        </w:drawing>
      </w:r>
    </w:p>
    <w:p w14:paraId="3C5CD293" w14:textId="032E86A1" w:rsidR="00475735" w:rsidRDefault="00475735" w:rsidP="00475735">
      <w:pPr>
        <w:pStyle w:val="Ttulo4"/>
      </w:pPr>
      <w:bookmarkStart w:id="319" w:name="_Toc55428373"/>
      <w:bookmarkStart w:id="320" w:name="_Toc56450052"/>
      <w:bookmarkStart w:id="321" w:name="_Toc56802460"/>
      <w:r>
        <w:t>Ver Todos los Usuarios</w:t>
      </w:r>
      <w:bookmarkEnd w:id="319"/>
      <w:bookmarkEnd w:id="320"/>
      <w:bookmarkEnd w:id="321"/>
    </w:p>
    <w:p w14:paraId="500718BC" w14:textId="77777777" w:rsidR="00475735" w:rsidRDefault="00475735" w:rsidP="00475735">
      <w:pPr>
        <w:rPr>
          <w:noProof/>
        </w:rPr>
      </w:pPr>
      <w:r>
        <w:rPr>
          <w:noProof/>
        </w:rPr>
        <w:drawing>
          <wp:inline distT="0" distB="0" distL="0" distR="0" wp14:anchorId="5ACAE957" wp14:editId="35668560">
            <wp:extent cx="5612130" cy="2251710"/>
            <wp:effectExtent l="0" t="0" r="762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2130" cy="2251710"/>
                    </a:xfrm>
                    <a:prstGeom prst="rect">
                      <a:avLst/>
                    </a:prstGeom>
                  </pic:spPr>
                </pic:pic>
              </a:graphicData>
            </a:graphic>
          </wp:inline>
        </w:drawing>
      </w:r>
    </w:p>
    <w:p w14:paraId="09B41B90" w14:textId="13395441" w:rsidR="00475735" w:rsidRDefault="00475735" w:rsidP="00475735">
      <w:pPr>
        <w:pStyle w:val="Ttulo4"/>
      </w:pPr>
      <w:bookmarkStart w:id="322" w:name="_Toc55428375"/>
      <w:bookmarkStart w:id="323" w:name="_Toc56450054"/>
      <w:bookmarkStart w:id="324" w:name="_Toc56802461"/>
      <w:r>
        <w:lastRenderedPageBreak/>
        <w:t>Añadir Contrato</w:t>
      </w:r>
      <w:bookmarkEnd w:id="322"/>
      <w:bookmarkEnd w:id="323"/>
      <w:bookmarkEnd w:id="324"/>
    </w:p>
    <w:p w14:paraId="5D9221BA" w14:textId="77777777" w:rsidR="00475735" w:rsidRDefault="00475735" w:rsidP="00475735">
      <w:pPr>
        <w:rPr>
          <w:noProof/>
        </w:rPr>
      </w:pPr>
      <w:r>
        <w:rPr>
          <w:noProof/>
        </w:rPr>
        <w:drawing>
          <wp:inline distT="0" distB="0" distL="0" distR="0" wp14:anchorId="39177464" wp14:editId="53D8E2DD">
            <wp:extent cx="5202555" cy="525081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7298"/>
                    <a:stretch/>
                  </pic:blipFill>
                  <pic:spPr bwMode="auto">
                    <a:xfrm>
                      <a:off x="0" y="0"/>
                      <a:ext cx="5202555" cy="5250815"/>
                    </a:xfrm>
                    <a:prstGeom prst="rect">
                      <a:avLst/>
                    </a:prstGeom>
                    <a:ln>
                      <a:noFill/>
                    </a:ln>
                    <a:extLst>
                      <a:ext uri="{53640926-AAD7-44D8-BBD7-CCE9431645EC}">
                        <a14:shadowObscured xmlns:a14="http://schemas.microsoft.com/office/drawing/2010/main"/>
                      </a:ext>
                    </a:extLst>
                  </pic:spPr>
                </pic:pic>
              </a:graphicData>
            </a:graphic>
          </wp:inline>
        </w:drawing>
      </w:r>
    </w:p>
    <w:p w14:paraId="4A24C22C" w14:textId="19620EDE" w:rsidR="00475735" w:rsidRDefault="00475735" w:rsidP="00475735">
      <w:pPr>
        <w:pStyle w:val="Ttulo4"/>
        <w:rPr>
          <w:noProof/>
        </w:rPr>
      </w:pPr>
      <w:bookmarkStart w:id="325" w:name="_Toc55428376"/>
      <w:bookmarkStart w:id="326" w:name="_Toc56450055"/>
      <w:bookmarkStart w:id="327" w:name="_Toc56802462"/>
      <w:r>
        <w:rPr>
          <w:noProof/>
        </w:rPr>
        <w:lastRenderedPageBreak/>
        <w:t>Buscar Contrato</w:t>
      </w:r>
      <w:bookmarkEnd w:id="325"/>
      <w:bookmarkEnd w:id="326"/>
      <w:bookmarkEnd w:id="327"/>
    </w:p>
    <w:p w14:paraId="7F39F782" w14:textId="77777777" w:rsidR="00475735" w:rsidRPr="00034291" w:rsidRDefault="00475735" w:rsidP="00475735">
      <w:r>
        <w:rPr>
          <w:noProof/>
        </w:rPr>
        <w:drawing>
          <wp:inline distT="0" distB="0" distL="0" distR="0" wp14:anchorId="42841D83" wp14:editId="616D13A3">
            <wp:extent cx="5612130" cy="2931160"/>
            <wp:effectExtent l="0" t="0" r="7620" b="254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12130" cy="2931160"/>
                    </a:xfrm>
                    <a:prstGeom prst="rect">
                      <a:avLst/>
                    </a:prstGeom>
                  </pic:spPr>
                </pic:pic>
              </a:graphicData>
            </a:graphic>
          </wp:inline>
        </w:drawing>
      </w:r>
    </w:p>
    <w:p w14:paraId="6DD93B26" w14:textId="61E1188A" w:rsidR="00475735" w:rsidRDefault="00475735" w:rsidP="00475735">
      <w:pPr>
        <w:pStyle w:val="Ttulo4"/>
        <w:rPr>
          <w:noProof/>
        </w:rPr>
      </w:pPr>
      <w:bookmarkStart w:id="328" w:name="_Toc55428377"/>
      <w:bookmarkStart w:id="329" w:name="_Toc56450056"/>
      <w:bookmarkStart w:id="330" w:name="_Toc56802463"/>
      <w:r>
        <w:rPr>
          <w:noProof/>
        </w:rPr>
        <w:t>Buscar Contrato por Empresa</w:t>
      </w:r>
      <w:bookmarkEnd w:id="328"/>
      <w:bookmarkEnd w:id="329"/>
      <w:bookmarkEnd w:id="330"/>
    </w:p>
    <w:p w14:paraId="41BF03A3" w14:textId="77777777" w:rsidR="00475735" w:rsidRPr="00034291" w:rsidRDefault="00475735" w:rsidP="00475735">
      <w:r>
        <w:rPr>
          <w:noProof/>
        </w:rPr>
        <w:drawing>
          <wp:inline distT="0" distB="0" distL="0" distR="0" wp14:anchorId="30974762" wp14:editId="369A350C">
            <wp:extent cx="5612130" cy="2443480"/>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12130" cy="2443480"/>
                    </a:xfrm>
                    <a:prstGeom prst="rect">
                      <a:avLst/>
                    </a:prstGeom>
                  </pic:spPr>
                </pic:pic>
              </a:graphicData>
            </a:graphic>
          </wp:inline>
        </w:drawing>
      </w:r>
    </w:p>
    <w:p w14:paraId="57FB4E2B" w14:textId="0314A71E" w:rsidR="00475735" w:rsidRDefault="00475735" w:rsidP="00475735">
      <w:pPr>
        <w:pStyle w:val="Ttulo4"/>
        <w:rPr>
          <w:noProof/>
        </w:rPr>
      </w:pPr>
      <w:bookmarkStart w:id="331" w:name="_Toc55428378"/>
      <w:bookmarkStart w:id="332" w:name="_Toc56450057"/>
      <w:bookmarkStart w:id="333" w:name="_Toc56802464"/>
      <w:r>
        <w:rPr>
          <w:noProof/>
        </w:rPr>
        <w:lastRenderedPageBreak/>
        <w:t>Eliminar Contrato</w:t>
      </w:r>
      <w:bookmarkEnd w:id="331"/>
      <w:bookmarkEnd w:id="332"/>
      <w:bookmarkEnd w:id="333"/>
    </w:p>
    <w:p w14:paraId="5EF2AC2C" w14:textId="77777777" w:rsidR="00475735" w:rsidRPr="00034291" w:rsidRDefault="00475735" w:rsidP="00475735">
      <w:r>
        <w:rPr>
          <w:noProof/>
        </w:rPr>
        <w:drawing>
          <wp:inline distT="0" distB="0" distL="0" distR="0" wp14:anchorId="54F1DAE9" wp14:editId="5D67F668">
            <wp:extent cx="5612130" cy="2157095"/>
            <wp:effectExtent l="0" t="0" r="762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2130" cy="2157095"/>
                    </a:xfrm>
                    <a:prstGeom prst="rect">
                      <a:avLst/>
                    </a:prstGeom>
                  </pic:spPr>
                </pic:pic>
              </a:graphicData>
            </a:graphic>
          </wp:inline>
        </w:drawing>
      </w:r>
    </w:p>
    <w:p w14:paraId="1EC40B0C" w14:textId="4A5BDCA0" w:rsidR="00475735" w:rsidRDefault="00475735" w:rsidP="00475735">
      <w:pPr>
        <w:pStyle w:val="Ttulo4"/>
      </w:pPr>
      <w:bookmarkStart w:id="334" w:name="_Toc55428379"/>
      <w:bookmarkStart w:id="335" w:name="_Toc56450058"/>
      <w:bookmarkStart w:id="336" w:name="_Toc56802465"/>
      <w:r>
        <w:t>Modificar Contrato</w:t>
      </w:r>
      <w:bookmarkEnd w:id="334"/>
      <w:bookmarkEnd w:id="335"/>
      <w:bookmarkEnd w:id="336"/>
    </w:p>
    <w:p w14:paraId="61E896E3" w14:textId="77777777" w:rsidR="00475735" w:rsidRDefault="00475735" w:rsidP="00475735">
      <w:r>
        <w:rPr>
          <w:noProof/>
        </w:rPr>
        <w:drawing>
          <wp:inline distT="0" distB="0" distL="0" distR="0" wp14:anchorId="7864E4D8" wp14:editId="51AC3657">
            <wp:extent cx="5612130" cy="191008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8654"/>
                    <a:stretch/>
                  </pic:blipFill>
                  <pic:spPr bwMode="auto">
                    <a:xfrm>
                      <a:off x="0" y="0"/>
                      <a:ext cx="5612130" cy="1910080"/>
                    </a:xfrm>
                    <a:prstGeom prst="rect">
                      <a:avLst/>
                    </a:prstGeom>
                    <a:ln>
                      <a:noFill/>
                    </a:ln>
                    <a:extLst>
                      <a:ext uri="{53640926-AAD7-44D8-BBD7-CCE9431645EC}">
                        <a14:shadowObscured xmlns:a14="http://schemas.microsoft.com/office/drawing/2010/main"/>
                      </a:ext>
                    </a:extLst>
                  </pic:spPr>
                </pic:pic>
              </a:graphicData>
            </a:graphic>
          </wp:inline>
        </w:drawing>
      </w:r>
    </w:p>
    <w:p w14:paraId="32F15FE7" w14:textId="412BCA57" w:rsidR="00475735" w:rsidRDefault="00475735" w:rsidP="00475735">
      <w:pPr>
        <w:pStyle w:val="Ttulo4"/>
      </w:pPr>
      <w:bookmarkStart w:id="337" w:name="_Toc55428380"/>
      <w:bookmarkStart w:id="338" w:name="_Toc56450059"/>
      <w:bookmarkStart w:id="339" w:name="_Toc56802466"/>
      <w:r>
        <w:lastRenderedPageBreak/>
        <w:t>Modificar Contrato 1</w:t>
      </w:r>
      <w:bookmarkEnd w:id="337"/>
      <w:bookmarkEnd w:id="338"/>
      <w:bookmarkEnd w:id="339"/>
    </w:p>
    <w:p w14:paraId="70F8E7CC" w14:textId="77777777" w:rsidR="00475735" w:rsidRPr="00034291" w:rsidRDefault="00475735" w:rsidP="00475735">
      <w:r>
        <w:rPr>
          <w:noProof/>
        </w:rPr>
        <w:drawing>
          <wp:inline distT="0" distB="0" distL="0" distR="0" wp14:anchorId="56AD9BD1" wp14:editId="5D3F9690">
            <wp:extent cx="5612130" cy="5780405"/>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612130" cy="5780405"/>
                    </a:xfrm>
                    <a:prstGeom prst="rect">
                      <a:avLst/>
                    </a:prstGeom>
                  </pic:spPr>
                </pic:pic>
              </a:graphicData>
            </a:graphic>
          </wp:inline>
        </w:drawing>
      </w:r>
    </w:p>
    <w:p w14:paraId="17E176DF" w14:textId="347F02D5" w:rsidR="00475735" w:rsidRDefault="00475735" w:rsidP="00475735">
      <w:pPr>
        <w:pStyle w:val="Ttulo4"/>
      </w:pPr>
      <w:bookmarkStart w:id="340" w:name="_Toc55428381"/>
      <w:bookmarkStart w:id="341" w:name="_Toc56450060"/>
      <w:bookmarkStart w:id="342" w:name="_Toc56802467"/>
      <w:r>
        <w:t>Ver todos los Contratos</w:t>
      </w:r>
      <w:bookmarkEnd w:id="340"/>
      <w:bookmarkEnd w:id="341"/>
      <w:bookmarkEnd w:id="342"/>
    </w:p>
    <w:p w14:paraId="3F9A02EF" w14:textId="77777777" w:rsidR="00475735" w:rsidRPr="0045323B" w:rsidRDefault="00475735" w:rsidP="00475735">
      <w:r>
        <w:rPr>
          <w:noProof/>
        </w:rPr>
        <w:drawing>
          <wp:inline distT="0" distB="0" distL="0" distR="0" wp14:anchorId="6B7FF2E5" wp14:editId="26961A34">
            <wp:extent cx="5612130" cy="188468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2130" cy="1884680"/>
                    </a:xfrm>
                    <a:prstGeom prst="rect">
                      <a:avLst/>
                    </a:prstGeom>
                  </pic:spPr>
                </pic:pic>
              </a:graphicData>
            </a:graphic>
          </wp:inline>
        </w:drawing>
      </w:r>
    </w:p>
    <w:p w14:paraId="530EA69D" w14:textId="11F3FE45" w:rsidR="00475735" w:rsidRDefault="00475735" w:rsidP="00475735">
      <w:pPr>
        <w:pStyle w:val="Ttulo4"/>
      </w:pPr>
      <w:bookmarkStart w:id="343" w:name="_Toc55428383"/>
      <w:bookmarkStart w:id="344" w:name="_Toc56450062"/>
      <w:bookmarkStart w:id="345" w:name="_Toc56802468"/>
      <w:r>
        <w:lastRenderedPageBreak/>
        <w:t>Añadir cuenta</w:t>
      </w:r>
      <w:bookmarkEnd w:id="343"/>
      <w:bookmarkEnd w:id="344"/>
      <w:bookmarkEnd w:id="345"/>
    </w:p>
    <w:p w14:paraId="741AC37A" w14:textId="77777777" w:rsidR="00475735" w:rsidRPr="0030237B" w:rsidRDefault="00475735" w:rsidP="00475735">
      <w:r>
        <w:rPr>
          <w:noProof/>
        </w:rPr>
        <w:drawing>
          <wp:inline distT="0" distB="0" distL="0" distR="0" wp14:anchorId="6777FCA7" wp14:editId="0124829D">
            <wp:extent cx="5612130" cy="4184015"/>
            <wp:effectExtent l="0" t="0" r="7620" b="698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2130" cy="4184015"/>
                    </a:xfrm>
                    <a:prstGeom prst="rect">
                      <a:avLst/>
                    </a:prstGeom>
                  </pic:spPr>
                </pic:pic>
              </a:graphicData>
            </a:graphic>
          </wp:inline>
        </w:drawing>
      </w:r>
    </w:p>
    <w:p w14:paraId="41CA157C" w14:textId="730F24AD" w:rsidR="00475735" w:rsidRDefault="00475735" w:rsidP="00475735">
      <w:pPr>
        <w:pStyle w:val="Ttulo4"/>
      </w:pPr>
      <w:bookmarkStart w:id="346" w:name="_Toc55428384"/>
      <w:bookmarkStart w:id="347" w:name="_Toc56450063"/>
      <w:bookmarkStart w:id="348" w:name="_Toc56802469"/>
      <w:r>
        <w:t>Asignar cuenta Talento Humano</w:t>
      </w:r>
      <w:bookmarkEnd w:id="346"/>
      <w:bookmarkEnd w:id="347"/>
      <w:bookmarkEnd w:id="348"/>
    </w:p>
    <w:p w14:paraId="00A6FAC3" w14:textId="77777777" w:rsidR="00475735" w:rsidRPr="0030237B" w:rsidRDefault="00475735" w:rsidP="00475735">
      <w:r>
        <w:rPr>
          <w:noProof/>
        </w:rPr>
        <w:drawing>
          <wp:inline distT="0" distB="0" distL="0" distR="0" wp14:anchorId="70B382BF" wp14:editId="31ABBEB1">
            <wp:extent cx="5612130" cy="2007235"/>
            <wp:effectExtent l="0" t="0" r="762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612130" cy="2007235"/>
                    </a:xfrm>
                    <a:prstGeom prst="rect">
                      <a:avLst/>
                    </a:prstGeom>
                  </pic:spPr>
                </pic:pic>
              </a:graphicData>
            </a:graphic>
          </wp:inline>
        </w:drawing>
      </w:r>
    </w:p>
    <w:p w14:paraId="20EEAD9C" w14:textId="69ED9AFD" w:rsidR="00475735" w:rsidRDefault="00475735" w:rsidP="00475735">
      <w:pPr>
        <w:pStyle w:val="Ttulo4"/>
      </w:pPr>
      <w:bookmarkStart w:id="349" w:name="_Toc55428385"/>
      <w:bookmarkStart w:id="350" w:name="_Toc56450064"/>
      <w:bookmarkStart w:id="351" w:name="_Toc56802470"/>
      <w:r>
        <w:lastRenderedPageBreak/>
        <w:t>Buscar Cuenta</w:t>
      </w:r>
      <w:bookmarkEnd w:id="349"/>
      <w:bookmarkEnd w:id="350"/>
      <w:bookmarkEnd w:id="351"/>
    </w:p>
    <w:p w14:paraId="7F86F7EF" w14:textId="77777777" w:rsidR="00475735" w:rsidRPr="0030237B" w:rsidRDefault="00475735" w:rsidP="00475735">
      <w:r>
        <w:rPr>
          <w:noProof/>
        </w:rPr>
        <w:drawing>
          <wp:inline distT="0" distB="0" distL="0" distR="0" wp14:anchorId="24BF617F" wp14:editId="5D0C0CC4">
            <wp:extent cx="5612130" cy="2367915"/>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612130" cy="2367915"/>
                    </a:xfrm>
                    <a:prstGeom prst="rect">
                      <a:avLst/>
                    </a:prstGeom>
                  </pic:spPr>
                </pic:pic>
              </a:graphicData>
            </a:graphic>
          </wp:inline>
        </w:drawing>
      </w:r>
    </w:p>
    <w:p w14:paraId="77E2955A" w14:textId="76CC4EE3" w:rsidR="00475735" w:rsidRDefault="00475735" w:rsidP="00475735">
      <w:pPr>
        <w:pStyle w:val="Ttulo4"/>
      </w:pPr>
      <w:bookmarkStart w:id="352" w:name="_Toc55428386"/>
      <w:bookmarkStart w:id="353" w:name="_Toc56450065"/>
      <w:bookmarkStart w:id="354" w:name="_Toc56802471"/>
      <w:r>
        <w:t>Cambiar Contraseña</w:t>
      </w:r>
      <w:bookmarkEnd w:id="352"/>
      <w:bookmarkEnd w:id="353"/>
      <w:bookmarkEnd w:id="354"/>
    </w:p>
    <w:p w14:paraId="4A889A27" w14:textId="77777777" w:rsidR="00475735" w:rsidRDefault="00475735" w:rsidP="00475735">
      <w:r>
        <w:rPr>
          <w:noProof/>
        </w:rPr>
        <w:drawing>
          <wp:inline distT="0" distB="0" distL="0" distR="0" wp14:anchorId="3252ADEB" wp14:editId="28E6EDBC">
            <wp:extent cx="5612130" cy="1520825"/>
            <wp:effectExtent l="0" t="0" r="762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612130" cy="1520825"/>
                    </a:xfrm>
                    <a:prstGeom prst="rect">
                      <a:avLst/>
                    </a:prstGeom>
                  </pic:spPr>
                </pic:pic>
              </a:graphicData>
            </a:graphic>
          </wp:inline>
        </w:drawing>
      </w:r>
    </w:p>
    <w:p w14:paraId="758E98C4" w14:textId="5192E9C2" w:rsidR="00475735" w:rsidRDefault="00475735" w:rsidP="00475735">
      <w:pPr>
        <w:pStyle w:val="Ttulo4"/>
      </w:pPr>
      <w:bookmarkStart w:id="355" w:name="_Toc55428387"/>
      <w:bookmarkStart w:id="356" w:name="_Toc56450066"/>
      <w:bookmarkStart w:id="357" w:name="_Toc56802472"/>
      <w:r>
        <w:t>Cambiar Contraseña 1</w:t>
      </w:r>
      <w:bookmarkEnd w:id="355"/>
      <w:bookmarkEnd w:id="356"/>
      <w:bookmarkEnd w:id="357"/>
    </w:p>
    <w:p w14:paraId="7A8785CB" w14:textId="77777777" w:rsidR="00475735" w:rsidRPr="0030237B" w:rsidRDefault="00475735" w:rsidP="00475735">
      <w:r>
        <w:rPr>
          <w:noProof/>
        </w:rPr>
        <w:drawing>
          <wp:inline distT="0" distB="0" distL="0" distR="0" wp14:anchorId="3E3B0536" wp14:editId="7943C021">
            <wp:extent cx="5612130" cy="268732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612130" cy="2687320"/>
                    </a:xfrm>
                    <a:prstGeom prst="rect">
                      <a:avLst/>
                    </a:prstGeom>
                  </pic:spPr>
                </pic:pic>
              </a:graphicData>
            </a:graphic>
          </wp:inline>
        </w:drawing>
      </w:r>
    </w:p>
    <w:p w14:paraId="3C24C0D8" w14:textId="7BE84725" w:rsidR="00475735" w:rsidRDefault="00475735" w:rsidP="00475735">
      <w:pPr>
        <w:pStyle w:val="Ttulo4"/>
      </w:pPr>
      <w:bookmarkStart w:id="358" w:name="_Toc55428388"/>
      <w:bookmarkStart w:id="359" w:name="_Toc56450067"/>
      <w:bookmarkStart w:id="360" w:name="_Toc56802473"/>
      <w:r>
        <w:lastRenderedPageBreak/>
        <w:t>Cambiar Estado Cuenta</w:t>
      </w:r>
      <w:bookmarkEnd w:id="358"/>
      <w:bookmarkEnd w:id="359"/>
      <w:bookmarkEnd w:id="360"/>
    </w:p>
    <w:p w14:paraId="6907014C" w14:textId="77777777" w:rsidR="00475735" w:rsidRPr="0030237B" w:rsidRDefault="00475735" w:rsidP="00475735">
      <w:r>
        <w:rPr>
          <w:noProof/>
        </w:rPr>
        <w:drawing>
          <wp:inline distT="0" distB="0" distL="0" distR="0" wp14:anchorId="372EB830" wp14:editId="165CC934">
            <wp:extent cx="5612130" cy="1557655"/>
            <wp:effectExtent l="0" t="0" r="762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612130" cy="1557655"/>
                    </a:xfrm>
                    <a:prstGeom prst="rect">
                      <a:avLst/>
                    </a:prstGeom>
                  </pic:spPr>
                </pic:pic>
              </a:graphicData>
            </a:graphic>
          </wp:inline>
        </w:drawing>
      </w:r>
    </w:p>
    <w:p w14:paraId="4CC9B0DA" w14:textId="0AD034C0" w:rsidR="00475735" w:rsidRDefault="00475735" w:rsidP="00475735">
      <w:pPr>
        <w:pStyle w:val="Ttulo4"/>
      </w:pPr>
      <w:bookmarkStart w:id="361" w:name="_Toc55428389"/>
      <w:bookmarkStart w:id="362" w:name="_Toc56450068"/>
      <w:bookmarkStart w:id="363" w:name="_Toc56802474"/>
      <w:r>
        <w:t>Cambiar Perfil Cuenta</w:t>
      </w:r>
      <w:bookmarkEnd w:id="361"/>
      <w:bookmarkEnd w:id="362"/>
      <w:bookmarkEnd w:id="363"/>
    </w:p>
    <w:p w14:paraId="709278C7" w14:textId="77777777" w:rsidR="00475735" w:rsidRDefault="00475735" w:rsidP="00475735">
      <w:r>
        <w:rPr>
          <w:noProof/>
        </w:rPr>
        <w:drawing>
          <wp:inline distT="0" distB="0" distL="0" distR="0" wp14:anchorId="009F9979" wp14:editId="05CF78AC">
            <wp:extent cx="5612130" cy="16840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12130" cy="1684020"/>
                    </a:xfrm>
                    <a:prstGeom prst="rect">
                      <a:avLst/>
                    </a:prstGeom>
                  </pic:spPr>
                </pic:pic>
              </a:graphicData>
            </a:graphic>
          </wp:inline>
        </w:drawing>
      </w:r>
    </w:p>
    <w:p w14:paraId="3E30657A" w14:textId="757AB54C" w:rsidR="00475735" w:rsidRDefault="00475735" w:rsidP="00475735">
      <w:pPr>
        <w:pStyle w:val="Ttulo4"/>
      </w:pPr>
      <w:bookmarkStart w:id="364" w:name="_Toc55428390"/>
      <w:bookmarkStart w:id="365" w:name="_Toc56450069"/>
      <w:bookmarkStart w:id="366" w:name="_Toc56802475"/>
      <w:r>
        <w:t>Cambiar Perfil Cuenta 1</w:t>
      </w:r>
      <w:bookmarkEnd w:id="364"/>
      <w:bookmarkEnd w:id="365"/>
      <w:bookmarkEnd w:id="366"/>
    </w:p>
    <w:p w14:paraId="61B1C479" w14:textId="77777777" w:rsidR="00475735" w:rsidRPr="000D2773" w:rsidRDefault="00475735" w:rsidP="00475735">
      <w:r>
        <w:rPr>
          <w:noProof/>
        </w:rPr>
        <w:drawing>
          <wp:inline distT="0" distB="0" distL="0" distR="0" wp14:anchorId="03551D6E" wp14:editId="7356B3BF">
            <wp:extent cx="5612130" cy="2533015"/>
            <wp:effectExtent l="0" t="0" r="762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12130" cy="2533015"/>
                    </a:xfrm>
                    <a:prstGeom prst="rect">
                      <a:avLst/>
                    </a:prstGeom>
                  </pic:spPr>
                </pic:pic>
              </a:graphicData>
            </a:graphic>
          </wp:inline>
        </w:drawing>
      </w:r>
    </w:p>
    <w:p w14:paraId="7BCB36E9" w14:textId="42AB23D2" w:rsidR="00475735" w:rsidRDefault="00475735" w:rsidP="00475735">
      <w:pPr>
        <w:pStyle w:val="Ttulo4"/>
      </w:pPr>
      <w:bookmarkStart w:id="367" w:name="_Toc55428391"/>
      <w:bookmarkStart w:id="368" w:name="_Toc56450070"/>
      <w:bookmarkStart w:id="369" w:name="_Toc56802476"/>
      <w:r>
        <w:lastRenderedPageBreak/>
        <w:t>Eliminar Cuenta</w:t>
      </w:r>
      <w:bookmarkEnd w:id="367"/>
      <w:bookmarkEnd w:id="368"/>
      <w:bookmarkEnd w:id="369"/>
    </w:p>
    <w:p w14:paraId="3E068A7F" w14:textId="77777777" w:rsidR="00475735" w:rsidRPr="000D2773" w:rsidRDefault="00475735" w:rsidP="00475735">
      <w:r>
        <w:rPr>
          <w:noProof/>
        </w:rPr>
        <w:drawing>
          <wp:inline distT="0" distB="0" distL="0" distR="0" wp14:anchorId="603A9C73" wp14:editId="4390E309">
            <wp:extent cx="5612130" cy="138049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0499"/>
                    <a:stretch/>
                  </pic:blipFill>
                  <pic:spPr bwMode="auto">
                    <a:xfrm>
                      <a:off x="0" y="0"/>
                      <a:ext cx="5612130" cy="1380490"/>
                    </a:xfrm>
                    <a:prstGeom prst="rect">
                      <a:avLst/>
                    </a:prstGeom>
                    <a:ln>
                      <a:noFill/>
                    </a:ln>
                    <a:extLst>
                      <a:ext uri="{53640926-AAD7-44D8-BBD7-CCE9431645EC}">
                        <a14:shadowObscured xmlns:a14="http://schemas.microsoft.com/office/drawing/2010/main"/>
                      </a:ext>
                    </a:extLst>
                  </pic:spPr>
                </pic:pic>
              </a:graphicData>
            </a:graphic>
          </wp:inline>
        </w:drawing>
      </w:r>
    </w:p>
    <w:p w14:paraId="1BFBFBBC" w14:textId="3F654B4C" w:rsidR="00475735" w:rsidRDefault="00475735" w:rsidP="00475735">
      <w:pPr>
        <w:pStyle w:val="Ttulo4"/>
      </w:pPr>
      <w:bookmarkStart w:id="370" w:name="_Toc55428392"/>
      <w:bookmarkStart w:id="371" w:name="_Toc56450071"/>
      <w:bookmarkStart w:id="372" w:name="_Toc56802477"/>
      <w:r>
        <w:t>Modificar Cuenta</w:t>
      </w:r>
      <w:bookmarkEnd w:id="370"/>
      <w:bookmarkEnd w:id="371"/>
      <w:bookmarkEnd w:id="372"/>
    </w:p>
    <w:p w14:paraId="2CF52DB8" w14:textId="77777777" w:rsidR="00475735" w:rsidRDefault="00475735" w:rsidP="00475735">
      <w:r>
        <w:rPr>
          <w:noProof/>
        </w:rPr>
        <w:drawing>
          <wp:inline distT="0" distB="0" distL="0" distR="0" wp14:anchorId="2862A265" wp14:editId="6AFCB329">
            <wp:extent cx="5612130" cy="1332230"/>
            <wp:effectExtent l="0" t="0" r="7620" b="127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12130" cy="1332230"/>
                    </a:xfrm>
                    <a:prstGeom prst="rect">
                      <a:avLst/>
                    </a:prstGeom>
                  </pic:spPr>
                </pic:pic>
              </a:graphicData>
            </a:graphic>
          </wp:inline>
        </w:drawing>
      </w:r>
    </w:p>
    <w:p w14:paraId="54E7BE30" w14:textId="718982E9" w:rsidR="00475735" w:rsidRDefault="00475735" w:rsidP="00475735">
      <w:pPr>
        <w:pStyle w:val="Ttulo4"/>
      </w:pPr>
      <w:bookmarkStart w:id="373" w:name="_Toc55428393"/>
      <w:bookmarkStart w:id="374" w:name="_Toc56450072"/>
      <w:bookmarkStart w:id="375" w:name="_Toc56802478"/>
      <w:r>
        <w:t>Modificar Cuenta</w:t>
      </w:r>
      <w:bookmarkEnd w:id="375"/>
      <w:r>
        <w:t xml:space="preserve"> </w:t>
      </w:r>
      <w:bookmarkEnd w:id="373"/>
      <w:bookmarkEnd w:id="374"/>
    </w:p>
    <w:p w14:paraId="5978292D" w14:textId="77777777" w:rsidR="00475735" w:rsidRPr="000D2773" w:rsidRDefault="00475735" w:rsidP="00475735">
      <w:r>
        <w:rPr>
          <w:noProof/>
        </w:rPr>
        <w:drawing>
          <wp:inline distT="0" distB="0" distL="0" distR="0" wp14:anchorId="7B722E1E" wp14:editId="66602969">
            <wp:extent cx="5612130" cy="349186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12130" cy="3491865"/>
                    </a:xfrm>
                    <a:prstGeom prst="rect">
                      <a:avLst/>
                    </a:prstGeom>
                  </pic:spPr>
                </pic:pic>
              </a:graphicData>
            </a:graphic>
          </wp:inline>
        </w:drawing>
      </w:r>
    </w:p>
    <w:p w14:paraId="71D09935" w14:textId="19295A8A" w:rsidR="00475735" w:rsidRDefault="00475735" w:rsidP="00475735">
      <w:pPr>
        <w:pStyle w:val="Ttulo4"/>
      </w:pPr>
      <w:bookmarkStart w:id="376" w:name="_Toc55428394"/>
      <w:bookmarkStart w:id="377" w:name="_Toc56450073"/>
      <w:bookmarkStart w:id="378" w:name="_Toc56802479"/>
      <w:r>
        <w:lastRenderedPageBreak/>
        <w:t>Ver todas las Cuentas</w:t>
      </w:r>
      <w:bookmarkEnd w:id="376"/>
      <w:bookmarkEnd w:id="377"/>
      <w:bookmarkEnd w:id="378"/>
    </w:p>
    <w:p w14:paraId="6A927BBD" w14:textId="77777777" w:rsidR="00475735" w:rsidRPr="000D2773" w:rsidRDefault="00475735" w:rsidP="00475735">
      <w:r>
        <w:rPr>
          <w:noProof/>
        </w:rPr>
        <w:drawing>
          <wp:inline distT="0" distB="0" distL="0" distR="0" wp14:anchorId="12218C5F" wp14:editId="2C12C937">
            <wp:extent cx="5612130" cy="1294130"/>
            <wp:effectExtent l="0" t="0" r="762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12130" cy="1294130"/>
                    </a:xfrm>
                    <a:prstGeom prst="rect">
                      <a:avLst/>
                    </a:prstGeom>
                  </pic:spPr>
                </pic:pic>
              </a:graphicData>
            </a:graphic>
          </wp:inline>
        </w:drawing>
      </w:r>
    </w:p>
    <w:p w14:paraId="311A5960" w14:textId="554D524C" w:rsidR="00475735" w:rsidRDefault="00475735" w:rsidP="00475735">
      <w:pPr>
        <w:pStyle w:val="Ttulo4"/>
      </w:pPr>
      <w:bookmarkStart w:id="379" w:name="_Toc55428396"/>
      <w:bookmarkStart w:id="380" w:name="_Toc56450075"/>
      <w:bookmarkStart w:id="381" w:name="_Toc56802480"/>
      <w:r>
        <w:t>Añadir Empresa</w:t>
      </w:r>
      <w:bookmarkEnd w:id="379"/>
      <w:bookmarkEnd w:id="380"/>
      <w:bookmarkEnd w:id="381"/>
    </w:p>
    <w:p w14:paraId="5AE376E3" w14:textId="77777777" w:rsidR="00475735" w:rsidRPr="000D2773" w:rsidRDefault="00475735" w:rsidP="00475735">
      <w:r>
        <w:rPr>
          <w:noProof/>
        </w:rPr>
        <w:drawing>
          <wp:inline distT="0" distB="0" distL="0" distR="0" wp14:anchorId="67BE1F5D" wp14:editId="03C63191">
            <wp:extent cx="5612130" cy="43465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2130" cy="4346575"/>
                    </a:xfrm>
                    <a:prstGeom prst="rect">
                      <a:avLst/>
                    </a:prstGeom>
                  </pic:spPr>
                </pic:pic>
              </a:graphicData>
            </a:graphic>
          </wp:inline>
        </w:drawing>
      </w:r>
    </w:p>
    <w:p w14:paraId="6354D973" w14:textId="2D466BA5" w:rsidR="00475735" w:rsidRDefault="00475735" w:rsidP="00475735">
      <w:pPr>
        <w:pStyle w:val="Ttulo4"/>
      </w:pPr>
      <w:bookmarkStart w:id="382" w:name="_Toc55428397"/>
      <w:bookmarkStart w:id="383" w:name="_Toc56450076"/>
      <w:bookmarkStart w:id="384" w:name="_Toc56802481"/>
      <w:r>
        <w:lastRenderedPageBreak/>
        <w:t>Buscar Empresa</w:t>
      </w:r>
      <w:bookmarkEnd w:id="382"/>
      <w:bookmarkEnd w:id="383"/>
      <w:bookmarkEnd w:id="384"/>
    </w:p>
    <w:p w14:paraId="4926FBB3" w14:textId="77777777" w:rsidR="00475735" w:rsidRPr="00C461CF" w:rsidRDefault="00475735" w:rsidP="00475735">
      <w:r>
        <w:rPr>
          <w:noProof/>
        </w:rPr>
        <w:drawing>
          <wp:inline distT="0" distB="0" distL="0" distR="0" wp14:anchorId="6568480A" wp14:editId="6CA08298">
            <wp:extent cx="5612130" cy="2060575"/>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2130" cy="2060575"/>
                    </a:xfrm>
                    <a:prstGeom prst="rect">
                      <a:avLst/>
                    </a:prstGeom>
                  </pic:spPr>
                </pic:pic>
              </a:graphicData>
            </a:graphic>
          </wp:inline>
        </w:drawing>
      </w:r>
    </w:p>
    <w:p w14:paraId="7792E395" w14:textId="10EBDFC0" w:rsidR="00475735" w:rsidRDefault="00475735" w:rsidP="00475735">
      <w:pPr>
        <w:pStyle w:val="Ttulo4"/>
      </w:pPr>
      <w:bookmarkStart w:id="385" w:name="_Toc55428398"/>
      <w:bookmarkStart w:id="386" w:name="_Toc56450077"/>
      <w:bookmarkStart w:id="387" w:name="_Toc56802482"/>
      <w:r>
        <w:t>Eliminar Empres</w:t>
      </w:r>
      <w:bookmarkEnd w:id="385"/>
      <w:bookmarkEnd w:id="386"/>
      <w:bookmarkEnd w:id="387"/>
    </w:p>
    <w:p w14:paraId="5931B800" w14:textId="77777777" w:rsidR="00475735" w:rsidRPr="00C461CF" w:rsidRDefault="00475735" w:rsidP="00475735">
      <w:r>
        <w:rPr>
          <w:noProof/>
        </w:rPr>
        <w:drawing>
          <wp:inline distT="0" distB="0" distL="0" distR="0" wp14:anchorId="64BEEEB0" wp14:editId="0BD7BE51">
            <wp:extent cx="5612130" cy="2034540"/>
            <wp:effectExtent l="0" t="0" r="762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12130" cy="2034540"/>
                    </a:xfrm>
                    <a:prstGeom prst="rect">
                      <a:avLst/>
                    </a:prstGeom>
                  </pic:spPr>
                </pic:pic>
              </a:graphicData>
            </a:graphic>
          </wp:inline>
        </w:drawing>
      </w:r>
    </w:p>
    <w:p w14:paraId="636CAEFD" w14:textId="13059E44" w:rsidR="00475735" w:rsidRDefault="00475735" w:rsidP="00475735">
      <w:pPr>
        <w:pStyle w:val="Ttulo4"/>
      </w:pPr>
      <w:bookmarkStart w:id="388" w:name="_Toc55428399"/>
      <w:bookmarkStart w:id="389" w:name="_Toc56450078"/>
      <w:bookmarkStart w:id="390" w:name="_Toc56802483"/>
      <w:r>
        <w:t>Modificar Empresa</w:t>
      </w:r>
      <w:bookmarkEnd w:id="388"/>
      <w:bookmarkEnd w:id="389"/>
      <w:bookmarkEnd w:id="390"/>
    </w:p>
    <w:p w14:paraId="5B821BB1" w14:textId="77777777" w:rsidR="00475735" w:rsidRDefault="00475735" w:rsidP="00475735">
      <w:r>
        <w:rPr>
          <w:noProof/>
        </w:rPr>
        <w:drawing>
          <wp:inline distT="0" distB="0" distL="0" distR="0" wp14:anchorId="6EACDDE0" wp14:editId="78C8B9E8">
            <wp:extent cx="5612130" cy="1997710"/>
            <wp:effectExtent l="0" t="0" r="762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612130" cy="1997710"/>
                    </a:xfrm>
                    <a:prstGeom prst="rect">
                      <a:avLst/>
                    </a:prstGeom>
                  </pic:spPr>
                </pic:pic>
              </a:graphicData>
            </a:graphic>
          </wp:inline>
        </w:drawing>
      </w:r>
    </w:p>
    <w:p w14:paraId="296D31D7" w14:textId="488DBD03" w:rsidR="00475735" w:rsidRDefault="00475735" w:rsidP="00475735">
      <w:pPr>
        <w:pStyle w:val="Ttulo4"/>
      </w:pPr>
      <w:bookmarkStart w:id="391" w:name="_Toc55428400"/>
      <w:bookmarkStart w:id="392" w:name="_Toc56450079"/>
      <w:bookmarkStart w:id="393" w:name="_Toc56802484"/>
      <w:r>
        <w:t>Modificar Empresa 1</w:t>
      </w:r>
      <w:bookmarkEnd w:id="391"/>
      <w:bookmarkEnd w:id="392"/>
      <w:bookmarkEnd w:id="393"/>
    </w:p>
    <w:p w14:paraId="5D1DC518" w14:textId="77777777" w:rsidR="00475735" w:rsidRPr="007340FB" w:rsidRDefault="00475735" w:rsidP="00475735"/>
    <w:p w14:paraId="5A1F0834" w14:textId="11356080" w:rsidR="00475735" w:rsidRDefault="00475735" w:rsidP="00475735">
      <w:pPr>
        <w:pStyle w:val="Ttulo4"/>
      </w:pPr>
      <w:bookmarkStart w:id="394" w:name="_Toc55428401"/>
      <w:bookmarkStart w:id="395" w:name="_Toc56450080"/>
      <w:bookmarkStart w:id="396" w:name="_Toc56802485"/>
      <w:r>
        <w:lastRenderedPageBreak/>
        <w:t>Ver todas las Empresas</w:t>
      </w:r>
      <w:bookmarkEnd w:id="394"/>
      <w:bookmarkEnd w:id="395"/>
      <w:bookmarkEnd w:id="396"/>
    </w:p>
    <w:p w14:paraId="738A8E9A" w14:textId="77777777" w:rsidR="00475735" w:rsidRPr="00C73E0E" w:rsidRDefault="00475735" w:rsidP="00475735">
      <w:r>
        <w:rPr>
          <w:noProof/>
        </w:rPr>
        <w:drawing>
          <wp:inline distT="0" distB="0" distL="0" distR="0" wp14:anchorId="4790E9E6" wp14:editId="1D69F6B2">
            <wp:extent cx="5612130" cy="1889760"/>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612130" cy="1889760"/>
                    </a:xfrm>
                    <a:prstGeom prst="rect">
                      <a:avLst/>
                    </a:prstGeom>
                  </pic:spPr>
                </pic:pic>
              </a:graphicData>
            </a:graphic>
          </wp:inline>
        </w:drawing>
      </w:r>
    </w:p>
    <w:p w14:paraId="42E8720A" w14:textId="42E41CE1" w:rsidR="00475735" w:rsidRDefault="00475735" w:rsidP="00475735">
      <w:pPr>
        <w:pStyle w:val="Ttulo4"/>
      </w:pPr>
      <w:bookmarkStart w:id="397" w:name="_Toc55428403"/>
      <w:bookmarkStart w:id="398" w:name="_Toc56450082"/>
      <w:bookmarkStart w:id="399" w:name="_Toc56802486"/>
      <w:r>
        <w:t>Añadir Entidad</w:t>
      </w:r>
      <w:bookmarkEnd w:id="397"/>
      <w:bookmarkEnd w:id="398"/>
      <w:bookmarkEnd w:id="399"/>
    </w:p>
    <w:p w14:paraId="6A6BC831" w14:textId="77777777" w:rsidR="00475735" w:rsidRPr="00C73E0E" w:rsidRDefault="00475735" w:rsidP="00475735">
      <w:r>
        <w:rPr>
          <w:noProof/>
        </w:rPr>
        <w:drawing>
          <wp:inline distT="0" distB="0" distL="0" distR="0" wp14:anchorId="0529D1DA" wp14:editId="30643ABD">
            <wp:extent cx="5612130" cy="3450590"/>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612130" cy="3450590"/>
                    </a:xfrm>
                    <a:prstGeom prst="rect">
                      <a:avLst/>
                    </a:prstGeom>
                  </pic:spPr>
                </pic:pic>
              </a:graphicData>
            </a:graphic>
          </wp:inline>
        </w:drawing>
      </w:r>
    </w:p>
    <w:p w14:paraId="43EBE27B" w14:textId="4183C57B" w:rsidR="00475735" w:rsidRDefault="00475735" w:rsidP="00475735">
      <w:pPr>
        <w:pStyle w:val="Ttulo4"/>
      </w:pPr>
      <w:bookmarkStart w:id="400" w:name="_Toc55428404"/>
      <w:bookmarkStart w:id="401" w:name="_Toc56450083"/>
      <w:bookmarkStart w:id="402" w:name="_Toc56802487"/>
      <w:r>
        <w:t>Buscar Entidad</w:t>
      </w:r>
      <w:bookmarkEnd w:id="400"/>
      <w:bookmarkEnd w:id="401"/>
      <w:bookmarkEnd w:id="402"/>
    </w:p>
    <w:p w14:paraId="4B5C6AFD" w14:textId="77777777" w:rsidR="00475735" w:rsidRPr="001B54F3" w:rsidRDefault="00475735" w:rsidP="00475735">
      <w:r>
        <w:rPr>
          <w:noProof/>
        </w:rPr>
        <w:drawing>
          <wp:inline distT="0" distB="0" distL="0" distR="0" wp14:anchorId="102E3463" wp14:editId="579C77A1">
            <wp:extent cx="5612130" cy="1798955"/>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612130" cy="1798955"/>
                    </a:xfrm>
                    <a:prstGeom prst="rect">
                      <a:avLst/>
                    </a:prstGeom>
                  </pic:spPr>
                </pic:pic>
              </a:graphicData>
            </a:graphic>
          </wp:inline>
        </w:drawing>
      </w:r>
    </w:p>
    <w:p w14:paraId="338151BD" w14:textId="75FEABE2" w:rsidR="00475735" w:rsidRDefault="00475735" w:rsidP="00475735">
      <w:pPr>
        <w:pStyle w:val="Ttulo4"/>
      </w:pPr>
      <w:bookmarkStart w:id="403" w:name="_Toc55428405"/>
      <w:bookmarkStart w:id="404" w:name="_Toc56450084"/>
      <w:bookmarkStart w:id="405" w:name="_Toc56802488"/>
      <w:r>
        <w:lastRenderedPageBreak/>
        <w:t>Eliminar Entidad</w:t>
      </w:r>
      <w:bookmarkEnd w:id="403"/>
      <w:bookmarkEnd w:id="404"/>
      <w:bookmarkEnd w:id="405"/>
    </w:p>
    <w:p w14:paraId="032993BC" w14:textId="77777777" w:rsidR="00475735" w:rsidRPr="001B54F3" w:rsidRDefault="00475735" w:rsidP="00475735">
      <w:pPr>
        <w:ind w:left="720" w:hanging="720"/>
      </w:pPr>
      <w:r>
        <w:rPr>
          <w:noProof/>
        </w:rPr>
        <w:drawing>
          <wp:inline distT="0" distB="0" distL="0" distR="0" wp14:anchorId="28A64823" wp14:editId="0E2A28BB">
            <wp:extent cx="5612130" cy="2638425"/>
            <wp:effectExtent l="0" t="0" r="762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612130" cy="2638425"/>
                    </a:xfrm>
                    <a:prstGeom prst="rect">
                      <a:avLst/>
                    </a:prstGeom>
                  </pic:spPr>
                </pic:pic>
              </a:graphicData>
            </a:graphic>
          </wp:inline>
        </w:drawing>
      </w:r>
    </w:p>
    <w:p w14:paraId="6D153F21" w14:textId="7B00A0EE" w:rsidR="00475735" w:rsidRDefault="00475735" w:rsidP="00475735">
      <w:pPr>
        <w:pStyle w:val="Ttulo4"/>
      </w:pPr>
      <w:bookmarkStart w:id="406" w:name="_Toc55428406"/>
      <w:bookmarkStart w:id="407" w:name="_Toc56450085"/>
      <w:bookmarkStart w:id="408" w:name="_Toc56802489"/>
      <w:r>
        <w:t>Modificar Entidad</w:t>
      </w:r>
      <w:bookmarkEnd w:id="406"/>
      <w:bookmarkEnd w:id="407"/>
      <w:bookmarkEnd w:id="408"/>
    </w:p>
    <w:p w14:paraId="6323B8CB" w14:textId="77777777" w:rsidR="00475735" w:rsidRDefault="00475735" w:rsidP="00475735">
      <w:r>
        <w:rPr>
          <w:noProof/>
        </w:rPr>
        <w:drawing>
          <wp:inline distT="0" distB="0" distL="0" distR="0" wp14:anchorId="02694263" wp14:editId="1B248923">
            <wp:extent cx="5612130" cy="2641600"/>
            <wp:effectExtent l="0" t="0" r="7620" b="63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612130" cy="2641600"/>
                    </a:xfrm>
                    <a:prstGeom prst="rect">
                      <a:avLst/>
                    </a:prstGeom>
                  </pic:spPr>
                </pic:pic>
              </a:graphicData>
            </a:graphic>
          </wp:inline>
        </w:drawing>
      </w:r>
    </w:p>
    <w:p w14:paraId="6C753290" w14:textId="14599B86" w:rsidR="00475735" w:rsidRDefault="00475735" w:rsidP="00475735">
      <w:pPr>
        <w:pStyle w:val="Ttulo4"/>
      </w:pPr>
      <w:bookmarkStart w:id="409" w:name="_Toc55428407"/>
      <w:bookmarkStart w:id="410" w:name="_Toc56450086"/>
      <w:bookmarkStart w:id="411" w:name="_Toc56802490"/>
      <w:r>
        <w:lastRenderedPageBreak/>
        <w:t>Ver todas las Entidades</w:t>
      </w:r>
      <w:bookmarkEnd w:id="409"/>
      <w:bookmarkEnd w:id="410"/>
      <w:bookmarkEnd w:id="411"/>
    </w:p>
    <w:p w14:paraId="580844D1" w14:textId="2E0B6EF6" w:rsidR="00475735" w:rsidRPr="000820A2" w:rsidRDefault="00475735" w:rsidP="00475735">
      <w:r>
        <w:rPr>
          <w:noProof/>
        </w:rPr>
        <w:drawing>
          <wp:inline distT="0" distB="0" distL="0" distR="0" wp14:anchorId="63ADCDE5" wp14:editId="1DC0B44B">
            <wp:extent cx="5612130" cy="2670175"/>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612130" cy="2670175"/>
                    </a:xfrm>
                    <a:prstGeom prst="rect">
                      <a:avLst/>
                    </a:prstGeom>
                  </pic:spPr>
                </pic:pic>
              </a:graphicData>
            </a:graphic>
          </wp:inline>
        </w:drawing>
      </w:r>
    </w:p>
    <w:p w14:paraId="5044F44B" w14:textId="07ACA7BD" w:rsidR="00475735" w:rsidRDefault="00475735" w:rsidP="00475735">
      <w:pPr>
        <w:pStyle w:val="Ttulo4"/>
      </w:pPr>
      <w:bookmarkStart w:id="412" w:name="_Toc55428417"/>
      <w:bookmarkStart w:id="413" w:name="_Toc56450096"/>
      <w:bookmarkStart w:id="414" w:name="_Toc56802491"/>
      <w:r>
        <w:t>Necesito Ayuda</w:t>
      </w:r>
      <w:bookmarkEnd w:id="412"/>
      <w:bookmarkEnd w:id="413"/>
      <w:bookmarkEnd w:id="414"/>
    </w:p>
    <w:p w14:paraId="005CD072" w14:textId="77777777" w:rsidR="00475735" w:rsidRPr="000820A2" w:rsidRDefault="00475735" w:rsidP="00475735">
      <w:r>
        <w:rPr>
          <w:noProof/>
        </w:rPr>
        <w:drawing>
          <wp:inline distT="0" distB="0" distL="0" distR="0" wp14:anchorId="2162E296" wp14:editId="699B4EDC">
            <wp:extent cx="5612130" cy="2820035"/>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2130" cy="2820035"/>
                    </a:xfrm>
                    <a:prstGeom prst="rect">
                      <a:avLst/>
                    </a:prstGeom>
                  </pic:spPr>
                </pic:pic>
              </a:graphicData>
            </a:graphic>
          </wp:inline>
        </w:drawing>
      </w:r>
    </w:p>
    <w:p w14:paraId="03B547CF" w14:textId="60A010FF" w:rsidR="00475735" w:rsidRDefault="00475735" w:rsidP="00475735">
      <w:pPr>
        <w:pStyle w:val="Ttulo4"/>
      </w:pPr>
      <w:bookmarkStart w:id="415" w:name="_Toc55428418"/>
      <w:bookmarkStart w:id="416" w:name="_Toc56450097"/>
      <w:bookmarkStart w:id="417" w:name="_Toc56802492"/>
      <w:r>
        <w:lastRenderedPageBreak/>
        <w:t>Enviar Comentario (Empresas</w:t>
      </w:r>
      <w:bookmarkEnd w:id="415"/>
      <w:bookmarkEnd w:id="416"/>
      <w:r>
        <w:t>)</w:t>
      </w:r>
      <w:bookmarkEnd w:id="417"/>
    </w:p>
    <w:p w14:paraId="5C9091FC" w14:textId="77777777" w:rsidR="00475735" w:rsidRPr="00391AB8" w:rsidRDefault="00475735" w:rsidP="00475735">
      <w:r>
        <w:rPr>
          <w:noProof/>
        </w:rPr>
        <w:drawing>
          <wp:inline distT="0" distB="0" distL="0" distR="0" wp14:anchorId="062D3ADF" wp14:editId="10383489">
            <wp:extent cx="5612130" cy="2270125"/>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2130" cy="2270125"/>
                    </a:xfrm>
                    <a:prstGeom prst="rect">
                      <a:avLst/>
                    </a:prstGeom>
                  </pic:spPr>
                </pic:pic>
              </a:graphicData>
            </a:graphic>
          </wp:inline>
        </w:drawing>
      </w:r>
    </w:p>
    <w:p w14:paraId="313D6B31" w14:textId="68FCBA8D" w:rsidR="00475735" w:rsidRDefault="00475735" w:rsidP="00475735">
      <w:pPr>
        <w:pStyle w:val="Ttulo4"/>
      </w:pPr>
      <w:bookmarkStart w:id="418" w:name="_Toc55428419"/>
      <w:bookmarkStart w:id="419" w:name="_Toc56450098"/>
      <w:bookmarkStart w:id="420" w:name="_Toc56802493"/>
      <w:r>
        <w:t>Ver Comentarios</w:t>
      </w:r>
      <w:bookmarkEnd w:id="418"/>
      <w:bookmarkEnd w:id="419"/>
      <w:bookmarkEnd w:id="420"/>
    </w:p>
    <w:p w14:paraId="1C46070D" w14:textId="77777777" w:rsidR="00475735" w:rsidRPr="00FE4A0B" w:rsidRDefault="00475735" w:rsidP="00475735">
      <w:r>
        <w:rPr>
          <w:noProof/>
        </w:rPr>
        <w:drawing>
          <wp:inline distT="0" distB="0" distL="0" distR="0" wp14:anchorId="57443619" wp14:editId="6EDC3E1D">
            <wp:extent cx="5612130" cy="2921635"/>
            <wp:effectExtent l="0" t="0" r="762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12130" cy="2921635"/>
                    </a:xfrm>
                    <a:prstGeom prst="rect">
                      <a:avLst/>
                    </a:prstGeom>
                  </pic:spPr>
                </pic:pic>
              </a:graphicData>
            </a:graphic>
          </wp:inline>
        </w:drawing>
      </w:r>
    </w:p>
    <w:p w14:paraId="458945CE" w14:textId="77777777" w:rsidR="00475735" w:rsidRPr="000820A2" w:rsidRDefault="00475735" w:rsidP="00475735"/>
    <w:p w14:paraId="618F94D9" w14:textId="57EFA435" w:rsidR="00475735" w:rsidRDefault="00475735" w:rsidP="00475735">
      <w:pPr>
        <w:pStyle w:val="Ttulo4"/>
      </w:pPr>
      <w:bookmarkStart w:id="421" w:name="_Toc55428421"/>
      <w:bookmarkStart w:id="422" w:name="_Toc56450100"/>
      <w:bookmarkStart w:id="423" w:name="_Toc56802494"/>
      <w:r>
        <w:lastRenderedPageBreak/>
        <w:t>Ver Datos Cuenta</w:t>
      </w:r>
      <w:bookmarkEnd w:id="421"/>
      <w:bookmarkEnd w:id="422"/>
      <w:bookmarkEnd w:id="423"/>
    </w:p>
    <w:p w14:paraId="5C4E315B" w14:textId="77777777" w:rsidR="00475735" w:rsidRPr="00FE4A0B" w:rsidRDefault="00475735" w:rsidP="00475735">
      <w:r>
        <w:rPr>
          <w:noProof/>
        </w:rPr>
        <w:drawing>
          <wp:inline distT="0" distB="0" distL="0" distR="0" wp14:anchorId="1247C0FE" wp14:editId="5909A9C0">
            <wp:extent cx="4981575" cy="40005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b="23497"/>
                    <a:stretch/>
                  </pic:blipFill>
                  <pic:spPr bwMode="auto">
                    <a:xfrm>
                      <a:off x="0" y="0"/>
                      <a:ext cx="4981575" cy="4000500"/>
                    </a:xfrm>
                    <a:prstGeom prst="rect">
                      <a:avLst/>
                    </a:prstGeom>
                    <a:ln>
                      <a:noFill/>
                    </a:ln>
                    <a:extLst>
                      <a:ext uri="{53640926-AAD7-44D8-BBD7-CCE9431645EC}">
                        <a14:shadowObscured xmlns:a14="http://schemas.microsoft.com/office/drawing/2010/main"/>
                      </a:ext>
                    </a:extLst>
                  </pic:spPr>
                </pic:pic>
              </a:graphicData>
            </a:graphic>
          </wp:inline>
        </w:drawing>
      </w:r>
    </w:p>
    <w:p w14:paraId="2703D47E" w14:textId="62C2008B" w:rsidR="00475735" w:rsidRDefault="00475735" w:rsidP="00475735">
      <w:pPr>
        <w:pStyle w:val="Ttulo4"/>
      </w:pPr>
      <w:bookmarkStart w:id="424" w:name="_Toc55428423"/>
      <w:bookmarkStart w:id="425" w:name="_Toc56450102"/>
      <w:bookmarkStart w:id="426" w:name="_Toc56802495"/>
      <w:r>
        <w:t>Añadir Empleado</w:t>
      </w:r>
      <w:bookmarkEnd w:id="424"/>
      <w:bookmarkEnd w:id="425"/>
      <w:bookmarkEnd w:id="426"/>
    </w:p>
    <w:p w14:paraId="58FBB0B3" w14:textId="77777777" w:rsidR="00475735" w:rsidRPr="00FE4A0B" w:rsidRDefault="00475735" w:rsidP="00475735">
      <w:r>
        <w:rPr>
          <w:noProof/>
        </w:rPr>
        <w:drawing>
          <wp:inline distT="0" distB="0" distL="0" distR="0" wp14:anchorId="1C8A816B" wp14:editId="0893B094">
            <wp:extent cx="5612130" cy="2432685"/>
            <wp:effectExtent l="0" t="0" r="762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12130" cy="2432685"/>
                    </a:xfrm>
                    <a:prstGeom prst="rect">
                      <a:avLst/>
                    </a:prstGeom>
                  </pic:spPr>
                </pic:pic>
              </a:graphicData>
            </a:graphic>
          </wp:inline>
        </w:drawing>
      </w:r>
    </w:p>
    <w:p w14:paraId="4AB6B571" w14:textId="0B33A88A" w:rsidR="00475735" w:rsidRDefault="00475735" w:rsidP="00475735">
      <w:pPr>
        <w:pStyle w:val="Ttulo4"/>
        <w:ind w:left="720" w:hanging="720"/>
      </w:pPr>
      <w:bookmarkStart w:id="427" w:name="_Toc55428424"/>
      <w:bookmarkStart w:id="428" w:name="_Toc56450103"/>
      <w:bookmarkStart w:id="429" w:name="_Toc56802496"/>
      <w:r>
        <w:lastRenderedPageBreak/>
        <w:t>Buscar Emplead</w:t>
      </w:r>
      <w:bookmarkEnd w:id="427"/>
      <w:bookmarkEnd w:id="428"/>
      <w:bookmarkEnd w:id="429"/>
    </w:p>
    <w:p w14:paraId="5E5B97E6" w14:textId="77777777" w:rsidR="00475735" w:rsidRPr="00A00E24" w:rsidRDefault="00475735" w:rsidP="00475735">
      <w:r>
        <w:rPr>
          <w:noProof/>
        </w:rPr>
        <w:drawing>
          <wp:inline distT="0" distB="0" distL="0" distR="0" wp14:anchorId="24E9D4EA" wp14:editId="3999E2DC">
            <wp:extent cx="5612130" cy="1821180"/>
            <wp:effectExtent l="0" t="0" r="7620" b="762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12130" cy="1821180"/>
                    </a:xfrm>
                    <a:prstGeom prst="rect">
                      <a:avLst/>
                    </a:prstGeom>
                  </pic:spPr>
                </pic:pic>
              </a:graphicData>
            </a:graphic>
          </wp:inline>
        </w:drawing>
      </w:r>
    </w:p>
    <w:p w14:paraId="7ADF4950" w14:textId="240C663D" w:rsidR="00475735" w:rsidRDefault="00475735" w:rsidP="00475735">
      <w:pPr>
        <w:pStyle w:val="Ttulo4"/>
      </w:pPr>
      <w:bookmarkStart w:id="430" w:name="_Toc55428425"/>
      <w:bookmarkStart w:id="431" w:name="_Toc56450104"/>
      <w:bookmarkStart w:id="432" w:name="_Toc56802497"/>
      <w:r>
        <w:t>Modificar Empleado</w:t>
      </w:r>
      <w:bookmarkEnd w:id="430"/>
      <w:bookmarkEnd w:id="431"/>
      <w:bookmarkEnd w:id="432"/>
    </w:p>
    <w:p w14:paraId="630C7E71" w14:textId="77777777" w:rsidR="00475735" w:rsidRPr="00A00E24" w:rsidRDefault="00475735" w:rsidP="00475735">
      <w:r>
        <w:rPr>
          <w:noProof/>
        </w:rPr>
        <w:drawing>
          <wp:inline distT="0" distB="0" distL="0" distR="0" wp14:anchorId="5FA0E132" wp14:editId="39EC1BBF">
            <wp:extent cx="5612130" cy="1719580"/>
            <wp:effectExtent l="0" t="0" r="762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12130" cy="1719580"/>
                    </a:xfrm>
                    <a:prstGeom prst="rect">
                      <a:avLst/>
                    </a:prstGeom>
                  </pic:spPr>
                </pic:pic>
              </a:graphicData>
            </a:graphic>
          </wp:inline>
        </w:drawing>
      </w:r>
    </w:p>
    <w:p w14:paraId="715BA2F8" w14:textId="0B0B0738" w:rsidR="00475735" w:rsidRDefault="00475735" w:rsidP="00475735">
      <w:pPr>
        <w:pStyle w:val="Ttulo4"/>
      </w:pPr>
      <w:bookmarkStart w:id="433" w:name="_Toc55428426"/>
      <w:bookmarkStart w:id="434" w:name="_Toc56450105"/>
      <w:bookmarkStart w:id="435" w:name="_Toc56802498"/>
      <w:r>
        <w:t>Modificar Empleado 1</w:t>
      </w:r>
      <w:bookmarkEnd w:id="433"/>
      <w:bookmarkEnd w:id="434"/>
      <w:bookmarkEnd w:id="435"/>
    </w:p>
    <w:p w14:paraId="6387EFD7" w14:textId="77777777" w:rsidR="00475735" w:rsidRPr="00A00E24" w:rsidRDefault="00475735" w:rsidP="00475735">
      <w:r>
        <w:rPr>
          <w:noProof/>
        </w:rPr>
        <w:drawing>
          <wp:inline distT="0" distB="0" distL="0" distR="0" wp14:anchorId="31F14D66" wp14:editId="113301D2">
            <wp:extent cx="5612130" cy="2815590"/>
            <wp:effectExtent l="0" t="0" r="762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12130" cy="2815590"/>
                    </a:xfrm>
                    <a:prstGeom prst="rect">
                      <a:avLst/>
                    </a:prstGeom>
                  </pic:spPr>
                </pic:pic>
              </a:graphicData>
            </a:graphic>
          </wp:inline>
        </w:drawing>
      </w:r>
    </w:p>
    <w:p w14:paraId="7108ECBC" w14:textId="7BEC052F" w:rsidR="00475735" w:rsidRDefault="00475735" w:rsidP="00475735">
      <w:pPr>
        <w:pStyle w:val="Ttulo4"/>
      </w:pPr>
      <w:bookmarkStart w:id="436" w:name="_Toc55428427"/>
      <w:bookmarkStart w:id="437" w:name="_Toc56450106"/>
      <w:bookmarkStart w:id="438" w:name="_Toc56802499"/>
      <w:r>
        <w:lastRenderedPageBreak/>
        <w:t>Solicitar Cuenta Talento Humano</w:t>
      </w:r>
      <w:bookmarkEnd w:id="436"/>
      <w:bookmarkEnd w:id="437"/>
      <w:bookmarkEnd w:id="438"/>
    </w:p>
    <w:p w14:paraId="7E6EDC22" w14:textId="77777777" w:rsidR="00475735" w:rsidRPr="005971F7" w:rsidRDefault="00475735" w:rsidP="00475735">
      <w:r>
        <w:rPr>
          <w:noProof/>
        </w:rPr>
        <w:drawing>
          <wp:inline distT="0" distB="0" distL="0" distR="0" wp14:anchorId="6CD99EDE" wp14:editId="73B092B9">
            <wp:extent cx="5612130" cy="1904365"/>
            <wp:effectExtent l="0" t="0" r="762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612130" cy="1904365"/>
                    </a:xfrm>
                    <a:prstGeom prst="rect">
                      <a:avLst/>
                    </a:prstGeom>
                  </pic:spPr>
                </pic:pic>
              </a:graphicData>
            </a:graphic>
          </wp:inline>
        </w:drawing>
      </w:r>
    </w:p>
    <w:p w14:paraId="7DFFFDA8" w14:textId="472D3F17" w:rsidR="00475735" w:rsidRDefault="00475735" w:rsidP="00475735">
      <w:pPr>
        <w:pStyle w:val="Ttulo4"/>
      </w:pPr>
      <w:bookmarkStart w:id="439" w:name="_Toc55428428"/>
      <w:bookmarkStart w:id="440" w:name="_Toc56450107"/>
      <w:bookmarkStart w:id="441" w:name="_Toc56802500"/>
      <w:r>
        <w:t>Solicitar Cuenta Talento Humano 1</w:t>
      </w:r>
      <w:bookmarkEnd w:id="439"/>
      <w:bookmarkEnd w:id="440"/>
      <w:bookmarkEnd w:id="441"/>
    </w:p>
    <w:p w14:paraId="60B3193B" w14:textId="77777777" w:rsidR="00475735" w:rsidRPr="00A00E24" w:rsidRDefault="00475735" w:rsidP="00475735">
      <w:r>
        <w:rPr>
          <w:noProof/>
        </w:rPr>
        <w:drawing>
          <wp:inline distT="0" distB="0" distL="0" distR="0" wp14:anchorId="57F9A895" wp14:editId="1FC55331">
            <wp:extent cx="5612130" cy="221107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12130" cy="2211070"/>
                    </a:xfrm>
                    <a:prstGeom prst="rect">
                      <a:avLst/>
                    </a:prstGeom>
                  </pic:spPr>
                </pic:pic>
              </a:graphicData>
            </a:graphic>
          </wp:inline>
        </w:drawing>
      </w:r>
    </w:p>
    <w:p w14:paraId="51DBC85F" w14:textId="6D18B014" w:rsidR="00475735" w:rsidRDefault="00475735" w:rsidP="00475735">
      <w:pPr>
        <w:pStyle w:val="Ttulo4"/>
      </w:pPr>
      <w:bookmarkStart w:id="442" w:name="_Toc55428429"/>
      <w:bookmarkStart w:id="443" w:name="_Toc56450108"/>
      <w:bookmarkStart w:id="444" w:name="_Toc56802501"/>
      <w:r>
        <w:t>Ver todos los Empleados</w:t>
      </w:r>
      <w:bookmarkEnd w:id="442"/>
      <w:bookmarkEnd w:id="443"/>
      <w:bookmarkEnd w:id="444"/>
    </w:p>
    <w:p w14:paraId="77A2B97A" w14:textId="77777777" w:rsidR="00475735" w:rsidRPr="00BA4BA2" w:rsidRDefault="00475735" w:rsidP="00475735">
      <w:r>
        <w:rPr>
          <w:noProof/>
        </w:rPr>
        <w:drawing>
          <wp:inline distT="0" distB="0" distL="0" distR="0" wp14:anchorId="70154A53" wp14:editId="7BD155F3">
            <wp:extent cx="5612130" cy="1802765"/>
            <wp:effectExtent l="0" t="0" r="7620" b="698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12130" cy="1802765"/>
                    </a:xfrm>
                    <a:prstGeom prst="rect">
                      <a:avLst/>
                    </a:prstGeom>
                  </pic:spPr>
                </pic:pic>
              </a:graphicData>
            </a:graphic>
          </wp:inline>
        </w:drawing>
      </w:r>
    </w:p>
    <w:p w14:paraId="326990B9" w14:textId="65E617D5" w:rsidR="00475735" w:rsidRDefault="00475735" w:rsidP="00475735">
      <w:pPr>
        <w:pStyle w:val="Ttulo4"/>
      </w:pPr>
      <w:bookmarkStart w:id="445" w:name="_Toc55428431"/>
      <w:bookmarkStart w:id="446" w:name="_Toc56450110"/>
      <w:bookmarkStart w:id="447" w:name="_Toc56802502"/>
      <w:r>
        <w:lastRenderedPageBreak/>
        <w:t>Buscar Contrato</w:t>
      </w:r>
      <w:bookmarkEnd w:id="445"/>
      <w:bookmarkEnd w:id="446"/>
      <w:bookmarkEnd w:id="447"/>
    </w:p>
    <w:p w14:paraId="16E1C60D" w14:textId="270A4E5E" w:rsidR="00475735" w:rsidRPr="00BA4BA2" w:rsidRDefault="00475735" w:rsidP="00475735">
      <w:r>
        <w:rPr>
          <w:noProof/>
        </w:rPr>
        <w:drawing>
          <wp:inline distT="0" distB="0" distL="0" distR="0" wp14:anchorId="28DB3899" wp14:editId="7D172004">
            <wp:extent cx="5612130" cy="2388870"/>
            <wp:effectExtent l="0" t="0" r="762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612130" cy="2388870"/>
                    </a:xfrm>
                    <a:prstGeom prst="rect">
                      <a:avLst/>
                    </a:prstGeom>
                  </pic:spPr>
                </pic:pic>
              </a:graphicData>
            </a:graphic>
          </wp:inline>
        </w:drawing>
      </w:r>
    </w:p>
    <w:p w14:paraId="6E77A714" w14:textId="08D227D7" w:rsidR="00475735" w:rsidRDefault="00475735" w:rsidP="00475735">
      <w:pPr>
        <w:pStyle w:val="Ttulo4"/>
      </w:pPr>
      <w:bookmarkStart w:id="448" w:name="_Toc55428432"/>
      <w:bookmarkStart w:id="449" w:name="_Toc56450111"/>
      <w:bookmarkStart w:id="450" w:name="_Toc56802503"/>
      <w:r>
        <w:lastRenderedPageBreak/>
        <w:t>Crear Contrato</w:t>
      </w:r>
      <w:bookmarkEnd w:id="448"/>
      <w:bookmarkEnd w:id="449"/>
      <w:bookmarkEnd w:id="450"/>
    </w:p>
    <w:p w14:paraId="7F51999B" w14:textId="77777777" w:rsidR="00475735" w:rsidRPr="00BA4BA2" w:rsidRDefault="00475735" w:rsidP="00475735">
      <w:r>
        <w:rPr>
          <w:noProof/>
        </w:rPr>
        <w:drawing>
          <wp:inline distT="0" distB="0" distL="0" distR="0" wp14:anchorId="7B3442DE" wp14:editId="54F5DF6E">
            <wp:extent cx="5612130" cy="5534025"/>
            <wp:effectExtent l="0" t="0" r="7620" b="952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b="2561"/>
                    <a:stretch/>
                  </pic:blipFill>
                  <pic:spPr bwMode="auto">
                    <a:xfrm>
                      <a:off x="0" y="0"/>
                      <a:ext cx="5612130" cy="5534025"/>
                    </a:xfrm>
                    <a:prstGeom prst="rect">
                      <a:avLst/>
                    </a:prstGeom>
                    <a:ln>
                      <a:noFill/>
                    </a:ln>
                    <a:extLst>
                      <a:ext uri="{53640926-AAD7-44D8-BBD7-CCE9431645EC}">
                        <a14:shadowObscured xmlns:a14="http://schemas.microsoft.com/office/drawing/2010/main"/>
                      </a:ext>
                    </a:extLst>
                  </pic:spPr>
                </pic:pic>
              </a:graphicData>
            </a:graphic>
          </wp:inline>
        </w:drawing>
      </w:r>
    </w:p>
    <w:p w14:paraId="787ECC83" w14:textId="70BAFE3C" w:rsidR="00475735" w:rsidRDefault="00475735" w:rsidP="00475735">
      <w:pPr>
        <w:pStyle w:val="Ttulo4"/>
      </w:pPr>
      <w:bookmarkStart w:id="451" w:name="_Toc55428433"/>
      <w:bookmarkStart w:id="452" w:name="_Toc56450112"/>
      <w:bookmarkStart w:id="453" w:name="_Toc56802504"/>
      <w:r>
        <w:t>Ver Todos los Contratos</w:t>
      </w:r>
      <w:bookmarkEnd w:id="451"/>
      <w:bookmarkEnd w:id="452"/>
      <w:bookmarkEnd w:id="453"/>
    </w:p>
    <w:p w14:paraId="3378AB83" w14:textId="77777777" w:rsidR="00475735" w:rsidRPr="00BA4BA2" w:rsidRDefault="00475735" w:rsidP="00475735">
      <w:r>
        <w:rPr>
          <w:noProof/>
        </w:rPr>
        <w:drawing>
          <wp:inline distT="0" distB="0" distL="0" distR="0" wp14:anchorId="68997A25" wp14:editId="62EFD879">
            <wp:extent cx="5612130" cy="1363345"/>
            <wp:effectExtent l="0" t="0" r="7620" b="825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612130" cy="1363345"/>
                    </a:xfrm>
                    <a:prstGeom prst="rect">
                      <a:avLst/>
                    </a:prstGeom>
                  </pic:spPr>
                </pic:pic>
              </a:graphicData>
            </a:graphic>
          </wp:inline>
        </w:drawing>
      </w:r>
    </w:p>
    <w:p w14:paraId="32990A10" w14:textId="3AC67FA6" w:rsidR="00F4468B" w:rsidRDefault="00F4468B" w:rsidP="00F4468B">
      <w:pPr>
        <w:pStyle w:val="Ttulo4"/>
      </w:pPr>
      <w:bookmarkStart w:id="454" w:name="_Toc55428435"/>
      <w:bookmarkStart w:id="455" w:name="_Toc56450114"/>
      <w:bookmarkStart w:id="456" w:name="_Toc56802505"/>
      <w:r>
        <w:lastRenderedPageBreak/>
        <w:t>Ver Entidades Contratadas</w:t>
      </w:r>
      <w:bookmarkEnd w:id="454"/>
      <w:bookmarkEnd w:id="455"/>
      <w:bookmarkEnd w:id="456"/>
    </w:p>
    <w:p w14:paraId="4D05AC1B" w14:textId="6C0D5012" w:rsidR="000E4846" w:rsidRPr="000E4846" w:rsidRDefault="00F4468B" w:rsidP="000E4846">
      <w:r>
        <w:rPr>
          <w:noProof/>
        </w:rPr>
        <w:drawing>
          <wp:inline distT="0" distB="0" distL="0" distR="0" wp14:anchorId="600CE5B7" wp14:editId="69D58EEB">
            <wp:extent cx="5612130" cy="2353945"/>
            <wp:effectExtent l="0" t="0" r="7620" b="825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612130" cy="2353945"/>
                    </a:xfrm>
                    <a:prstGeom prst="rect">
                      <a:avLst/>
                    </a:prstGeom>
                  </pic:spPr>
                </pic:pic>
              </a:graphicData>
            </a:graphic>
          </wp:inline>
        </w:drawing>
      </w:r>
    </w:p>
    <w:p w14:paraId="1E7C0C89" w14:textId="5A6CE4F9" w:rsidR="00891EC1" w:rsidRDefault="00891EC1" w:rsidP="00891EC1">
      <w:pPr>
        <w:pStyle w:val="Ttulo3"/>
      </w:pPr>
      <w:bookmarkStart w:id="457" w:name="_Toc56802506"/>
      <w:r>
        <w:t>Mockups aplicación móvil</w:t>
      </w:r>
      <w:bookmarkEnd w:id="457"/>
    </w:p>
    <w:p w14:paraId="1E990CAF" w14:textId="70886273" w:rsidR="00EB7164" w:rsidRDefault="00EB7164" w:rsidP="00EB7164"/>
    <w:p w14:paraId="3B35BD8E" w14:textId="6D516E62" w:rsidR="00EB7164" w:rsidRDefault="00EB7164" w:rsidP="00EB7164">
      <w:pPr>
        <w:pStyle w:val="Ttulo4"/>
      </w:pPr>
      <w:bookmarkStart w:id="458" w:name="_Toc56802507"/>
      <w:r>
        <w:t>Login</w:t>
      </w:r>
      <w:bookmarkEnd w:id="458"/>
    </w:p>
    <w:p w14:paraId="68049B16" w14:textId="07E1E174" w:rsidR="00EB7164" w:rsidRDefault="00EB7164" w:rsidP="00EB7164">
      <w:r>
        <w:rPr>
          <w:noProof/>
        </w:rPr>
        <w:drawing>
          <wp:inline distT="0" distB="0" distL="0" distR="0" wp14:anchorId="3F967DE4" wp14:editId="0CDCA63B">
            <wp:extent cx="2695575" cy="4646320"/>
            <wp:effectExtent l="0" t="0" r="0" b="190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696870" cy="4648552"/>
                    </a:xfrm>
                    <a:prstGeom prst="rect">
                      <a:avLst/>
                    </a:prstGeom>
                  </pic:spPr>
                </pic:pic>
              </a:graphicData>
            </a:graphic>
          </wp:inline>
        </w:drawing>
      </w:r>
    </w:p>
    <w:p w14:paraId="7F92E592" w14:textId="4852BEE2" w:rsidR="00EB7164" w:rsidRDefault="00EB7164" w:rsidP="00EB7164">
      <w:pPr>
        <w:pStyle w:val="Ttulo4"/>
      </w:pPr>
      <w:bookmarkStart w:id="459" w:name="_Toc56802508"/>
      <w:r>
        <w:lastRenderedPageBreak/>
        <w:t>Ventana principal</w:t>
      </w:r>
      <w:bookmarkEnd w:id="459"/>
    </w:p>
    <w:p w14:paraId="2971C1C3" w14:textId="767723DB" w:rsidR="00EB7164" w:rsidRDefault="00EB7164" w:rsidP="00EB7164">
      <w:r>
        <w:rPr>
          <w:noProof/>
        </w:rPr>
        <w:drawing>
          <wp:inline distT="0" distB="0" distL="0" distR="0" wp14:anchorId="5F53E799" wp14:editId="30E8B100">
            <wp:extent cx="2828925" cy="501015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828925" cy="5010150"/>
                    </a:xfrm>
                    <a:prstGeom prst="rect">
                      <a:avLst/>
                    </a:prstGeom>
                  </pic:spPr>
                </pic:pic>
              </a:graphicData>
            </a:graphic>
          </wp:inline>
        </w:drawing>
      </w:r>
    </w:p>
    <w:p w14:paraId="53A770DC" w14:textId="40059976" w:rsidR="00EB7164" w:rsidRDefault="00EB7164" w:rsidP="00EB7164">
      <w:pPr>
        <w:pStyle w:val="Ttulo4"/>
      </w:pPr>
      <w:bookmarkStart w:id="460" w:name="_Toc56802509"/>
      <w:r>
        <w:lastRenderedPageBreak/>
        <w:t>Menú</w:t>
      </w:r>
      <w:bookmarkEnd w:id="460"/>
    </w:p>
    <w:p w14:paraId="7C6FA493" w14:textId="31E05AC5" w:rsidR="00EB7164" w:rsidRDefault="00EB7164" w:rsidP="00EB7164">
      <w:r>
        <w:rPr>
          <w:noProof/>
        </w:rPr>
        <w:drawing>
          <wp:inline distT="0" distB="0" distL="0" distR="0" wp14:anchorId="3543CB5A" wp14:editId="04DD0BCC">
            <wp:extent cx="2819400" cy="5000625"/>
            <wp:effectExtent l="0" t="0" r="0"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819400" cy="5000625"/>
                    </a:xfrm>
                    <a:prstGeom prst="rect">
                      <a:avLst/>
                    </a:prstGeom>
                  </pic:spPr>
                </pic:pic>
              </a:graphicData>
            </a:graphic>
          </wp:inline>
        </w:drawing>
      </w:r>
    </w:p>
    <w:p w14:paraId="0706F83C" w14:textId="44E00E23" w:rsidR="00EB7164" w:rsidRDefault="00EB7164" w:rsidP="00EB7164">
      <w:pPr>
        <w:pStyle w:val="Ttulo4"/>
      </w:pPr>
      <w:bookmarkStart w:id="461" w:name="_Toc56802510"/>
      <w:r>
        <w:lastRenderedPageBreak/>
        <w:t>Cuenta</w:t>
      </w:r>
      <w:bookmarkEnd w:id="461"/>
    </w:p>
    <w:p w14:paraId="628B25A3" w14:textId="5EB42ADC" w:rsidR="00EB7164" w:rsidRDefault="00EB7164" w:rsidP="00EB7164">
      <w:r>
        <w:rPr>
          <w:noProof/>
        </w:rPr>
        <w:drawing>
          <wp:inline distT="0" distB="0" distL="0" distR="0" wp14:anchorId="4D266A6E" wp14:editId="55CDE9A2">
            <wp:extent cx="2924175" cy="4991100"/>
            <wp:effectExtent l="0" t="0" r="9525"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924175" cy="4991100"/>
                    </a:xfrm>
                    <a:prstGeom prst="rect">
                      <a:avLst/>
                    </a:prstGeom>
                  </pic:spPr>
                </pic:pic>
              </a:graphicData>
            </a:graphic>
          </wp:inline>
        </w:drawing>
      </w:r>
    </w:p>
    <w:p w14:paraId="40DD31E2" w14:textId="2F99F268" w:rsidR="00EB7164" w:rsidRDefault="00EB7164" w:rsidP="00EB7164"/>
    <w:p w14:paraId="3FF53A73" w14:textId="1CBF9871" w:rsidR="00EB7164" w:rsidRDefault="00EB7164" w:rsidP="00EB7164">
      <w:pPr>
        <w:pStyle w:val="Ttulo4"/>
      </w:pPr>
      <w:bookmarkStart w:id="462" w:name="_Toc56802511"/>
      <w:r>
        <w:lastRenderedPageBreak/>
        <w:t>Juegos</w:t>
      </w:r>
      <w:bookmarkEnd w:id="462"/>
    </w:p>
    <w:p w14:paraId="14C5ED2B" w14:textId="08283FAD" w:rsidR="00EB7164" w:rsidRDefault="00EB7164" w:rsidP="00EB7164">
      <w:r>
        <w:rPr>
          <w:noProof/>
        </w:rPr>
        <w:drawing>
          <wp:inline distT="0" distB="0" distL="0" distR="0" wp14:anchorId="0C787D89" wp14:editId="0574A500">
            <wp:extent cx="2943225" cy="4991100"/>
            <wp:effectExtent l="0" t="0" r="952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943225" cy="4991100"/>
                    </a:xfrm>
                    <a:prstGeom prst="rect">
                      <a:avLst/>
                    </a:prstGeom>
                  </pic:spPr>
                </pic:pic>
              </a:graphicData>
            </a:graphic>
          </wp:inline>
        </w:drawing>
      </w:r>
    </w:p>
    <w:p w14:paraId="544C28D2" w14:textId="18E175C1" w:rsidR="00EB7164" w:rsidRDefault="00EB7164" w:rsidP="00EB7164">
      <w:pPr>
        <w:pStyle w:val="Ttulo4"/>
      </w:pPr>
      <w:bookmarkStart w:id="463" w:name="_Toc56802512"/>
      <w:r>
        <w:lastRenderedPageBreak/>
        <w:t>Recompensas</w:t>
      </w:r>
      <w:bookmarkEnd w:id="463"/>
    </w:p>
    <w:p w14:paraId="419FBFF9" w14:textId="7CA889A6" w:rsidR="00EB7164" w:rsidRDefault="00EB7164" w:rsidP="00EB7164">
      <w:pPr>
        <w:rPr>
          <w:noProof/>
        </w:rPr>
      </w:pPr>
      <w:r>
        <w:rPr>
          <w:noProof/>
        </w:rPr>
        <w:drawing>
          <wp:inline distT="0" distB="0" distL="0" distR="0" wp14:anchorId="68B591A6" wp14:editId="18A18053">
            <wp:extent cx="2886075" cy="4962525"/>
            <wp:effectExtent l="0" t="0" r="9525" b="952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573"/>
                    <a:stretch/>
                  </pic:blipFill>
                  <pic:spPr bwMode="auto">
                    <a:xfrm>
                      <a:off x="0" y="0"/>
                      <a:ext cx="2886075" cy="4962525"/>
                    </a:xfrm>
                    <a:prstGeom prst="rect">
                      <a:avLst/>
                    </a:prstGeom>
                    <a:ln>
                      <a:noFill/>
                    </a:ln>
                    <a:extLst>
                      <a:ext uri="{53640926-AAD7-44D8-BBD7-CCE9431645EC}">
                        <a14:shadowObscured xmlns:a14="http://schemas.microsoft.com/office/drawing/2010/main"/>
                      </a:ext>
                    </a:extLst>
                  </pic:spPr>
                </pic:pic>
              </a:graphicData>
            </a:graphic>
          </wp:inline>
        </w:drawing>
      </w:r>
    </w:p>
    <w:p w14:paraId="1C6F2C81" w14:textId="6C500715" w:rsidR="00EB7164" w:rsidRDefault="00EB7164" w:rsidP="00EB7164"/>
    <w:p w14:paraId="04482658" w14:textId="46A48553" w:rsidR="00EB7164" w:rsidRDefault="00EB7164" w:rsidP="00EB7164">
      <w:pPr>
        <w:pStyle w:val="Ttulo4"/>
      </w:pPr>
      <w:bookmarkStart w:id="464" w:name="_Toc56802513"/>
      <w:r>
        <w:lastRenderedPageBreak/>
        <w:t>Reportes</w:t>
      </w:r>
      <w:bookmarkEnd w:id="464"/>
    </w:p>
    <w:p w14:paraId="309BA8EE" w14:textId="14A91156" w:rsidR="00EB7164" w:rsidRDefault="00EB7164" w:rsidP="00EB7164">
      <w:r>
        <w:rPr>
          <w:noProof/>
        </w:rPr>
        <w:drawing>
          <wp:inline distT="0" distB="0" distL="0" distR="0" wp14:anchorId="513C6320" wp14:editId="14B3A229">
            <wp:extent cx="2847975" cy="4972050"/>
            <wp:effectExtent l="0" t="0" r="9525"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2847975" cy="4972050"/>
                    </a:xfrm>
                    <a:prstGeom prst="rect">
                      <a:avLst/>
                    </a:prstGeom>
                  </pic:spPr>
                </pic:pic>
              </a:graphicData>
            </a:graphic>
          </wp:inline>
        </w:drawing>
      </w:r>
    </w:p>
    <w:p w14:paraId="350ADCE5" w14:textId="08FAABC6" w:rsidR="00EB7164" w:rsidRDefault="00EB7164" w:rsidP="00EB7164"/>
    <w:p w14:paraId="139C80CE" w14:textId="0A2D0507" w:rsidR="00EB7164" w:rsidRDefault="00EB7164" w:rsidP="00EB7164">
      <w:pPr>
        <w:pStyle w:val="Ttulo4"/>
      </w:pPr>
      <w:bookmarkStart w:id="465" w:name="_Toc56802514"/>
      <w:r>
        <w:t>Configuración</w:t>
      </w:r>
      <w:bookmarkEnd w:id="465"/>
    </w:p>
    <w:p w14:paraId="4955CCDB" w14:textId="77777777" w:rsidR="00EB7164" w:rsidRDefault="00EB7164" w:rsidP="00EB7164">
      <w:pPr>
        <w:rPr>
          <w:noProof/>
        </w:rPr>
      </w:pPr>
    </w:p>
    <w:p w14:paraId="7C26A553" w14:textId="413FD832" w:rsidR="00EB7164" w:rsidRDefault="00EB7164" w:rsidP="00EB7164">
      <w:r>
        <w:rPr>
          <w:noProof/>
        </w:rPr>
        <w:lastRenderedPageBreak/>
        <w:drawing>
          <wp:inline distT="0" distB="0" distL="0" distR="0" wp14:anchorId="01691186" wp14:editId="57570AA2">
            <wp:extent cx="2847975" cy="4962525"/>
            <wp:effectExtent l="0" t="0" r="9525" b="95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b="1139"/>
                    <a:stretch/>
                  </pic:blipFill>
                  <pic:spPr bwMode="auto">
                    <a:xfrm>
                      <a:off x="0" y="0"/>
                      <a:ext cx="2847975" cy="4962525"/>
                    </a:xfrm>
                    <a:prstGeom prst="rect">
                      <a:avLst/>
                    </a:prstGeom>
                    <a:ln>
                      <a:noFill/>
                    </a:ln>
                    <a:extLst>
                      <a:ext uri="{53640926-AAD7-44D8-BBD7-CCE9431645EC}">
                        <a14:shadowObscured xmlns:a14="http://schemas.microsoft.com/office/drawing/2010/main"/>
                      </a:ext>
                    </a:extLst>
                  </pic:spPr>
                </pic:pic>
              </a:graphicData>
            </a:graphic>
          </wp:inline>
        </w:drawing>
      </w:r>
    </w:p>
    <w:p w14:paraId="37E50252" w14:textId="2D4D310E" w:rsidR="00EB7164" w:rsidRDefault="00EB7164" w:rsidP="00EB7164">
      <w:pPr>
        <w:pStyle w:val="Ttulo4"/>
      </w:pPr>
      <w:bookmarkStart w:id="466" w:name="_Toc56802515"/>
      <w:r>
        <w:lastRenderedPageBreak/>
        <w:t>Ayuda</w:t>
      </w:r>
      <w:bookmarkEnd w:id="466"/>
    </w:p>
    <w:p w14:paraId="055FAD32" w14:textId="3ADF0705" w:rsidR="00EB7164" w:rsidRPr="00EB7164" w:rsidRDefault="00EB7164" w:rsidP="00EB7164">
      <w:r>
        <w:rPr>
          <w:noProof/>
        </w:rPr>
        <w:drawing>
          <wp:inline distT="0" distB="0" distL="0" distR="0" wp14:anchorId="191D14A0" wp14:editId="0BACEE62">
            <wp:extent cx="2876550" cy="4962525"/>
            <wp:effectExtent l="0" t="0" r="0" b="952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876550" cy="4962525"/>
                    </a:xfrm>
                    <a:prstGeom prst="rect">
                      <a:avLst/>
                    </a:prstGeom>
                  </pic:spPr>
                </pic:pic>
              </a:graphicData>
            </a:graphic>
          </wp:inline>
        </w:drawing>
      </w:r>
    </w:p>
    <w:p w14:paraId="214E9903" w14:textId="77777777" w:rsidR="0071479C" w:rsidRPr="0071479C" w:rsidRDefault="0071479C" w:rsidP="0071479C"/>
    <w:p w14:paraId="3E073355" w14:textId="77777777" w:rsidR="00F7553F" w:rsidRDefault="0023336A" w:rsidP="0023336A">
      <w:pPr>
        <w:pStyle w:val="Ttulo1"/>
      </w:pPr>
      <w:bookmarkStart w:id="467" w:name="_Toc56802516"/>
      <w:r>
        <w:t>Bibliografía</w:t>
      </w:r>
      <w:bookmarkEnd w:id="467"/>
    </w:p>
    <w:p w14:paraId="35492284" w14:textId="77777777" w:rsidR="00F7553F" w:rsidRDefault="00F7553F" w:rsidP="00D71B70">
      <w:pPr>
        <w:widowControl w:val="0"/>
        <w:autoSpaceDE w:val="0"/>
        <w:autoSpaceDN w:val="0"/>
        <w:adjustRightInd w:val="0"/>
        <w:spacing w:before="40" w:after="0" w:line="240" w:lineRule="auto"/>
        <w:ind w:left="480" w:hanging="480"/>
        <w:rPr>
          <w:rFonts w:ascii="Arial" w:hAnsi="Arial" w:cs="Arial"/>
        </w:rPr>
      </w:pPr>
    </w:p>
    <w:p w14:paraId="52319A80" w14:textId="17243DC1" w:rsidR="00FB3B37" w:rsidRPr="00FB3B37" w:rsidRDefault="00F7553F" w:rsidP="00FB3B37">
      <w:pPr>
        <w:widowControl w:val="0"/>
        <w:autoSpaceDE w:val="0"/>
        <w:autoSpaceDN w:val="0"/>
        <w:adjustRightInd w:val="0"/>
        <w:spacing w:before="40" w:after="0" w:line="240" w:lineRule="auto"/>
        <w:ind w:left="480" w:hanging="480"/>
        <w:rPr>
          <w:rFonts w:ascii="Arial" w:hAnsi="Arial" w:cs="Arial"/>
          <w:noProof/>
          <w:sz w:val="24"/>
          <w:szCs w:val="24"/>
        </w:rPr>
      </w:pPr>
      <w:r w:rsidRPr="008E71B5">
        <w:rPr>
          <w:rFonts w:ascii="Arial" w:hAnsi="Arial" w:cs="Arial"/>
        </w:rPr>
        <w:fldChar w:fldCharType="begin" w:fldLock="1"/>
      </w:r>
      <w:r w:rsidRPr="008E71B5">
        <w:rPr>
          <w:rFonts w:ascii="Arial" w:hAnsi="Arial" w:cs="Arial"/>
        </w:rPr>
        <w:instrText xml:space="preserve">ADDIN Mendeley Bibliography CSL_BIBLIOGRAPHY </w:instrText>
      </w:r>
      <w:r w:rsidRPr="008E71B5">
        <w:rPr>
          <w:rFonts w:ascii="Arial" w:hAnsi="Arial" w:cs="Arial"/>
        </w:rPr>
        <w:fldChar w:fldCharType="separate"/>
      </w:r>
      <w:r w:rsidR="00FB3B37" w:rsidRPr="00FB3B37">
        <w:rPr>
          <w:rFonts w:ascii="Arial" w:hAnsi="Arial" w:cs="Arial"/>
          <w:noProof/>
          <w:sz w:val="24"/>
          <w:szCs w:val="24"/>
        </w:rPr>
        <w:t xml:space="preserve">Acens. (2014). </w:t>
      </w:r>
      <w:r w:rsidR="00FB3B37" w:rsidRPr="00FB3B37">
        <w:rPr>
          <w:rFonts w:ascii="Arial" w:hAnsi="Arial" w:cs="Arial"/>
          <w:i/>
          <w:iCs/>
          <w:noProof/>
          <w:sz w:val="24"/>
          <w:szCs w:val="24"/>
        </w:rPr>
        <w:t>Bases de datos NoSQL. Qué son y tipos que nos podemos encontrar</w:t>
      </w:r>
      <w:r w:rsidR="00FB3B37" w:rsidRPr="00FB3B37">
        <w:rPr>
          <w:rFonts w:ascii="Arial" w:hAnsi="Arial" w:cs="Arial"/>
          <w:noProof/>
          <w:sz w:val="24"/>
          <w:szCs w:val="24"/>
        </w:rPr>
        <w:t>.</w:t>
      </w:r>
    </w:p>
    <w:p w14:paraId="54010E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liaga Ibarra, A., &amp; Miani Flores, M. A. (2008). </w:t>
      </w:r>
      <w:r w:rsidRPr="00FB3B37">
        <w:rPr>
          <w:rFonts w:ascii="Arial" w:hAnsi="Arial" w:cs="Arial"/>
          <w:i/>
          <w:iCs/>
          <w:noProof/>
          <w:sz w:val="24"/>
          <w:szCs w:val="24"/>
        </w:rPr>
        <w:t>PostgreSQL</w:t>
      </w:r>
      <w:r w:rsidRPr="00FB3B37">
        <w:rPr>
          <w:rFonts w:ascii="Arial" w:hAnsi="Arial" w:cs="Arial"/>
          <w:noProof/>
          <w:sz w:val="24"/>
          <w:szCs w:val="24"/>
        </w:rPr>
        <w:t>.</w:t>
      </w:r>
    </w:p>
    <w:p w14:paraId="47930A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mbit. (2019, May 20). </w:t>
      </w:r>
      <w:r w:rsidRPr="00FB3B37">
        <w:rPr>
          <w:rFonts w:ascii="Arial" w:hAnsi="Arial" w:cs="Arial"/>
          <w:i/>
          <w:iCs/>
          <w:noProof/>
          <w:sz w:val="24"/>
          <w:szCs w:val="24"/>
        </w:rPr>
        <w:t>La estrategia de seguridad en las bases de datos</w:t>
      </w:r>
      <w:r w:rsidRPr="00FB3B37">
        <w:rPr>
          <w:rFonts w:ascii="Arial" w:hAnsi="Arial" w:cs="Arial"/>
          <w:noProof/>
          <w:sz w:val="24"/>
          <w:szCs w:val="24"/>
        </w:rPr>
        <w:t>. La Estrategia de Seguridad En Las Bases de Datos. https://www.ambit-bst.com/blog/la-estrategia-de-seguridad-en-las-bases-de-datos</w:t>
      </w:r>
    </w:p>
    <w:p w14:paraId="6F0B30E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boleda Perdómo, E. J., &amp; Banco de la República, C. (2017). </w:t>
      </w:r>
      <w:r w:rsidRPr="00FB3B37">
        <w:rPr>
          <w:rFonts w:ascii="Arial" w:hAnsi="Arial" w:cs="Arial"/>
          <w:i/>
          <w:iCs/>
          <w:noProof/>
          <w:sz w:val="24"/>
          <w:szCs w:val="24"/>
        </w:rPr>
        <w:t>Los ministerios y el consejo de ministros | La Red Cultural del Banco de la República</w:t>
      </w:r>
      <w:r w:rsidRPr="00FB3B37">
        <w:rPr>
          <w:rFonts w:ascii="Arial" w:hAnsi="Arial" w:cs="Arial"/>
          <w:noProof/>
          <w:sz w:val="24"/>
          <w:szCs w:val="24"/>
        </w:rPr>
        <w:t>. Los Ministerios y El Consejo de Ministros. https://www.banrepcultural.org/biblioteca-virtual/credencial-historia/numero-145/los-ministerios-y-el-consejo-de-ministros</w:t>
      </w:r>
    </w:p>
    <w:p w14:paraId="1B5F0D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a, May 10). </w:t>
      </w:r>
      <w:r w:rsidRPr="00FB3B37">
        <w:rPr>
          <w:rFonts w:ascii="Arial" w:hAnsi="Arial" w:cs="Arial"/>
          <w:i/>
          <w:iCs/>
          <w:noProof/>
          <w:sz w:val="24"/>
          <w:szCs w:val="24"/>
        </w:rPr>
        <w:t>ARL SURA - Riesgos Laborales - ARL - ARL SURA - Riesgos Laborales - ARL</w:t>
      </w:r>
      <w:r w:rsidRPr="00FB3B37">
        <w:rPr>
          <w:rFonts w:ascii="Arial" w:hAnsi="Arial" w:cs="Arial"/>
          <w:noProof/>
          <w:sz w:val="24"/>
          <w:szCs w:val="24"/>
        </w:rPr>
        <w:t xml:space="preserve">. Pausas Activas - Software. </w:t>
      </w:r>
      <w:r w:rsidRPr="00FB3B37">
        <w:rPr>
          <w:rFonts w:ascii="Arial" w:hAnsi="Arial" w:cs="Arial"/>
          <w:noProof/>
          <w:sz w:val="24"/>
          <w:szCs w:val="24"/>
        </w:rPr>
        <w:lastRenderedPageBreak/>
        <w:t>https://www.arlsura.com/index.php/component/content/article?id=526:pausas-activas</w:t>
      </w:r>
    </w:p>
    <w:p w14:paraId="289B2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b, May 16). </w:t>
      </w:r>
      <w:r w:rsidRPr="00FB3B37">
        <w:rPr>
          <w:rFonts w:ascii="Arial" w:hAnsi="Arial" w:cs="Arial"/>
          <w:i/>
          <w:iCs/>
          <w:noProof/>
          <w:sz w:val="24"/>
          <w:szCs w:val="24"/>
        </w:rPr>
        <w:t>ARL SURA - Riesgos Laborales - ARL - Documentos - Pausas Activas</w:t>
      </w:r>
      <w:r w:rsidRPr="00FB3B37">
        <w:rPr>
          <w:rFonts w:ascii="Arial" w:hAnsi="Arial" w:cs="Arial"/>
          <w:noProof/>
          <w:sz w:val="24"/>
          <w:szCs w:val="24"/>
        </w:rPr>
        <w:t>. Pausas Activas - Documentación. https://www.arlsura.com/index.php/documentos/category/8-pausas-activas</w:t>
      </w:r>
    </w:p>
    <w:p w14:paraId="634BA67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aquero, J. M. (2016, December 13). </w:t>
      </w:r>
      <w:r w:rsidRPr="00FB3B37">
        <w:rPr>
          <w:rFonts w:ascii="Arial" w:hAnsi="Arial" w:cs="Arial"/>
          <w:i/>
          <w:iCs/>
          <w:noProof/>
          <w:sz w:val="24"/>
          <w:szCs w:val="24"/>
        </w:rPr>
        <w:t>Bases de Datos No Relacionales (NoSQL): cuándo, cómo y para qué usarlas | Silicon</w:t>
      </w:r>
      <w:r w:rsidRPr="00FB3B37">
        <w:rPr>
          <w:rFonts w:ascii="Arial" w:hAnsi="Arial" w:cs="Arial"/>
          <w:noProof/>
          <w:sz w:val="24"/>
          <w:szCs w:val="24"/>
        </w:rPr>
        <w:t>. Bases de Datos No Relacionales (NoSQL). https://www.silicon.es/bases-datos-no-relacionales-nosql-cuando-usarlas-2324948</w:t>
      </w:r>
    </w:p>
    <w:p w14:paraId="683E5422"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orras, O. (2015). </w:t>
      </w:r>
      <w:r w:rsidRPr="00FB3B37">
        <w:rPr>
          <w:rFonts w:ascii="Arial" w:hAnsi="Arial" w:cs="Arial"/>
          <w:i/>
          <w:iCs/>
          <w:noProof/>
          <w:sz w:val="24"/>
          <w:szCs w:val="24"/>
        </w:rPr>
        <w:t>Fundamentos de gamificación</w:t>
      </w:r>
      <w:r w:rsidRPr="00FB3B37">
        <w:rPr>
          <w:rFonts w:ascii="Arial" w:hAnsi="Arial" w:cs="Arial"/>
          <w:noProof/>
          <w:sz w:val="24"/>
          <w:szCs w:val="24"/>
        </w:rPr>
        <w:t>. https://www.researchgate.net/publication/280305526_Fundamentos_de_gamificacion</w:t>
      </w:r>
    </w:p>
    <w:p w14:paraId="3A2E96EF"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o Rincon, M. (2019, August 28). Conozca qué es una ARL, cuales con sus funciones y que ley las regula en Colombia. </w:t>
      </w:r>
      <w:r w:rsidRPr="00FB3B37">
        <w:rPr>
          <w:rFonts w:ascii="Arial" w:hAnsi="Arial" w:cs="Arial"/>
          <w:i/>
          <w:iCs/>
          <w:noProof/>
          <w:sz w:val="24"/>
          <w:szCs w:val="24"/>
        </w:rPr>
        <w:t>La República</w:t>
      </w:r>
      <w:r w:rsidRPr="00FB3B37">
        <w:rPr>
          <w:rFonts w:ascii="Arial" w:hAnsi="Arial" w:cs="Arial"/>
          <w:noProof/>
          <w:sz w:val="24"/>
          <w:szCs w:val="24"/>
        </w:rPr>
        <w:t>. https://www.larepublica.co/especiales/especial-salud-agosto-2019/conozca-que-es-una-arl-cuales-con-sus-funciones-y-que-ley-las-regula-en-colombia-2901676</w:t>
      </w:r>
    </w:p>
    <w:p w14:paraId="28612E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xion Esan. (2018, January 19). </w:t>
      </w:r>
      <w:r w:rsidRPr="00FB3B37">
        <w:rPr>
          <w:rFonts w:ascii="Arial" w:hAnsi="Arial" w:cs="Arial"/>
          <w:i/>
          <w:iCs/>
          <w:noProof/>
          <w:sz w:val="24"/>
          <w:szCs w:val="24"/>
        </w:rPr>
        <w:t>La salud ocupacional y su importancia para las empresas | Salud | Apuntes empresariales | ESAN</w:t>
      </w:r>
      <w:r w:rsidRPr="00FB3B37">
        <w:rPr>
          <w:rFonts w:ascii="Arial" w:hAnsi="Arial" w:cs="Arial"/>
          <w:noProof/>
          <w:sz w:val="24"/>
          <w:szCs w:val="24"/>
        </w:rPr>
        <w:t>. Conexion Esan - La Salud Ocupacional y Su Importancia Para Las Empresas. https://www.esan.edu.pe/apuntes-empresariales/2018/01/la-salud-ocupacional-y-su-importancia-para-las-empresas/</w:t>
      </w:r>
    </w:p>
    <w:p w14:paraId="3353489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LEY 27 DE 1946, Pub. L. No. 27, LEY 27 DE 1966 (1946). http://www.suin-juriscol.gov.co/viewDocument.asp?ruta=Leyes/1583161</w:t>
      </w:r>
    </w:p>
    <w:p w14:paraId="1D13BB2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aza Zapata, K. (2013, April 10). </w:t>
      </w:r>
      <w:r w:rsidRPr="00FB3B37">
        <w:rPr>
          <w:rFonts w:ascii="Arial" w:hAnsi="Arial" w:cs="Arial"/>
          <w:i/>
          <w:iCs/>
          <w:noProof/>
          <w:sz w:val="24"/>
          <w:szCs w:val="24"/>
        </w:rPr>
        <w:t>Ejercicios recomendados para tus pausas activas</w:t>
      </w:r>
      <w:r w:rsidRPr="00FB3B37">
        <w:rPr>
          <w:rFonts w:ascii="Arial" w:hAnsi="Arial" w:cs="Arial"/>
          <w:noProof/>
          <w:sz w:val="24"/>
          <w:szCs w:val="24"/>
        </w:rPr>
        <w:t>. Ejercicios Recomendados Para Tus Pausas Activas. https://blog.segurossura.com.co/articulo/salud/ejercicios-recomendados-pausas</w:t>
      </w:r>
    </w:p>
    <w:p w14:paraId="190027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Carmen Gastañaga, M. (2012). SALUD OCUPACIONAL: HISTORIA Y RETOS DEL FUTURO OCCUPATIONAL HEALTH: HISTORY AND FUTURE CHALLENGES. In </w:t>
      </w:r>
      <w:r w:rsidRPr="00FB3B37">
        <w:rPr>
          <w:rFonts w:ascii="Arial" w:hAnsi="Arial" w:cs="Arial"/>
          <w:i/>
          <w:iCs/>
          <w:noProof/>
          <w:sz w:val="24"/>
          <w:szCs w:val="24"/>
        </w:rPr>
        <w:t>Rev Peru Med Exp Salud Publica</w:t>
      </w:r>
      <w:r w:rsidRPr="00FB3B37">
        <w:rPr>
          <w:rFonts w:ascii="Arial" w:hAnsi="Arial" w:cs="Arial"/>
          <w:noProof/>
          <w:sz w:val="24"/>
          <w:szCs w:val="24"/>
        </w:rPr>
        <w:t xml:space="preserve"> (Vol. 29, Issue 2).</w:t>
      </w:r>
    </w:p>
    <w:p w14:paraId="3609927C"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FB3B37">
        <w:rPr>
          <w:rFonts w:ascii="Arial" w:hAnsi="Arial" w:cs="Arial"/>
          <w:noProof/>
          <w:sz w:val="24"/>
          <w:szCs w:val="24"/>
        </w:rPr>
        <w:t xml:space="preserve">Del Prado, J. (2019). </w:t>
      </w:r>
      <w:r w:rsidRPr="00FB3B37">
        <w:rPr>
          <w:rFonts w:ascii="Arial" w:hAnsi="Arial" w:cs="Arial"/>
          <w:i/>
          <w:iCs/>
          <w:noProof/>
          <w:sz w:val="24"/>
          <w:szCs w:val="24"/>
        </w:rPr>
        <w:t>El trabajo y la salud a lo largo de la historia</w:t>
      </w:r>
      <w:r w:rsidRPr="00FB3B37">
        <w:rPr>
          <w:rFonts w:ascii="Arial" w:hAnsi="Arial" w:cs="Arial"/>
          <w:noProof/>
          <w:sz w:val="24"/>
          <w:szCs w:val="24"/>
        </w:rPr>
        <w:t xml:space="preserve">. </w:t>
      </w:r>
      <w:r w:rsidRPr="009C1936">
        <w:rPr>
          <w:rFonts w:ascii="Arial" w:hAnsi="Arial" w:cs="Arial"/>
          <w:noProof/>
          <w:sz w:val="24"/>
          <w:szCs w:val="24"/>
          <w:lang w:val="en-US"/>
        </w:rPr>
        <w:t>IMF Business School. https://blogs.imf-formacion.com/blog/prevencion-riesgos-laborales/actualidad-laboral/el-trabajo-y-la-salud-a-lo-largo-de-la-historia/</w:t>
      </w:r>
    </w:p>
    <w:p w14:paraId="2845668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omínguez Chávez, J. (2015). </w:t>
      </w:r>
      <w:r w:rsidRPr="00FB3B37">
        <w:rPr>
          <w:rFonts w:ascii="Arial" w:hAnsi="Arial" w:cs="Arial"/>
          <w:i/>
          <w:iCs/>
          <w:noProof/>
          <w:sz w:val="24"/>
          <w:szCs w:val="24"/>
        </w:rPr>
        <w:t>Principios Básicos de Seguridad en Bases de Datos</w:t>
      </w:r>
      <w:r w:rsidRPr="00FB3B37">
        <w:rPr>
          <w:rFonts w:ascii="Arial" w:hAnsi="Arial" w:cs="Arial"/>
          <w:noProof/>
          <w:sz w:val="24"/>
          <w:szCs w:val="24"/>
        </w:rPr>
        <w:t>. https://www.researchgate.net/publication/279983428_Principios_Basicos_de_Seguridad_en_Bases_de_Datos</w:t>
      </w:r>
    </w:p>
    <w:p w14:paraId="097B2DD3"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FB3B37">
        <w:rPr>
          <w:rFonts w:ascii="Arial" w:hAnsi="Arial" w:cs="Arial"/>
          <w:noProof/>
          <w:sz w:val="24"/>
          <w:szCs w:val="24"/>
        </w:rPr>
        <w:t xml:space="preserve">González, V. (2017, August 19). </w:t>
      </w:r>
      <w:r w:rsidRPr="00FB3B37">
        <w:rPr>
          <w:rFonts w:ascii="Arial" w:hAnsi="Arial" w:cs="Arial"/>
          <w:i/>
          <w:iCs/>
          <w:noProof/>
          <w:sz w:val="24"/>
          <w:szCs w:val="24"/>
        </w:rPr>
        <w:t>El ciclo de vida de una aplicación de Android</w:t>
      </w:r>
      <w:r w:rsidRPr="00FB3B37">
        <w:rPr>
          <w:rFonts w:ascii="Arial" w:hAnsi="Arial" w:cs="Arial"/>
          <w:noProof/>
          <w:sz w:val="24"/>
          <w:szCs w:val="24"/>
        </w:rPr>
        <w:t xml:space="preserve">. </w:t>
      </w:r>
      <w:r w:rsidRPr="009C1936">
        <w:rPr>
          <w:rFonts w:ascii="Arial" w:hAnsi="Arial" w:cs="Arial"/>
          <w:noProof/>
          <w:sz w:val="24"/>
          <w:szCs w:val="24"/>
          <w:lang w:val="en-US"/>
        </w:rPr>
        <w:t>Androidsis. https://www.androidsis.com/el-ciclo-de-vida-de-una-aplicacion-de-android/</w:t>
      </w:r>
    </w:p>
    <w:p w14:paraId="5599B6E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RUPO DE GESTIÓN HUMANA. (2016). </w:t>
      </w:r>
      <w:r w:rsidRPr="00FB3B37">
        <w:rPr>
          <w:rFonts w:ascii="Arial" w:hAnsi="Arial" w:cs="Arial"/>
          <w:i/>
          <w:iCs/>
          <w:noProof/>
          <w:sz w:val="24"/>
          <w:szCs w:val="24"/>
        </w:rPr>
        <w:t>SISTEMA DE GESTIÓN DE LA SEGURIDAD Y LA SALUD EN EL TRABAJO</w:t>
      </w:r>
      <w:r w:rsidRPr="00FB3B37">
        <w:rPr>
          <w:rFonts w:ascii="Arial" w:hAnsi="Arial" w:cs="Arial"/>
          <w:noProof/>
          <w:sz w:val="24"/>
          <w:szCs w:val="24"/>
        </w:rPr>
        <w:t>. https://www.funcionpublica.gov.co/documents/418537/1927198/2016-0316_Plan_sg_sst+LMRC.pdf/d919f8d2-0a05-499e-8e44-505871b128c9</w:t>
      </w:r>
    </w:p>
    <w:p w14:paraId="050A2E5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ISOTools Excellence. (2016). </w:t>
      </w:r>
      <w:r w:rsidRPr="00FB3B37">
        <w:rPr>
          <w:rFonts w:ascii="Arial" w:hAnsi="Arial" w:cs="Arial"/>
          <w:i/>
          <w:iCs/>
          <w:noProof/>
          <w:sz w:val="24"/>
          <w:szCs w:val="24"/>
        </w:rPr>
        <w:t>Estructura del Sistema de Gestión de Seguridad y Salud en el Trabajo según Decreto 1072</w:t>
      </w:r>
      <w:r w:rsidRPr="00FB3B37">
        <w:rPr>
          <w:rFonts w:ascii="Arial" w:hAnsi="Arial" w:cs="Arial"/>
          <w:noProof/>
          <w:sz w:val="24"/>
          <w:szCs w:val="24"/>
        </w:rPr>
        <w:t>. Estructura Del Sistema de Gestión de Seguridad y Salud En El Trabajo Según Decreto 1072. https://www.isotools.com.co/estructura-del-sistema-de-gestion-de-seguridad-y-salud-en-el-trabajo-segun-decreto-1072/</w:t>
      </w:r>
    </w:p>
    <w:p w14:paraId="72A1379E"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FB3B37">
        <w:rPr>
          <w:rFonts w:ascii="Arial" w:hAnsi="Arial" w:cs="Arial"/>
          <w:noProof/>
          <w:sz w:val="24"/>
          <w:szCs w:val="24"/>
        </w:rPr>
        <w:lastRenderedPageBreak/>
        <w:t xml:space="preserve">Jara, A. (2015). Gamificación: Fundamentos y Aplicaciones. </w:t>
      </w:r>
      <w:r w:rsidRPr="009C1936">
        <w:rPr>
          <w:rFonts w:ascii="Arial" w:hAnsi="Arial" w:cs="Arial"/>
          <w:noProof/>
          <w:sz w:val="24"/>
          <w:szCs w:val="24"/>
          <w:lang w:val="en-US"/>
        </w:rPr>
        <w:t xml:space="preserve">In A. Jara (Ed.), </w:t>
      </w:r>
      <w:r w:rsidRPr="009C1936">
        <w:rPr>
          <w:rFonts w:ascii="Arial" w:hAnsi="Arial" w:cs="Arial"/>
          <w:i/>
          <w:iCs/>
          <w:noProof/>
          <w:sz w:val="24"/>
          <w:szCs w:val="24"/>
          <w:lang w:val="en-US"/>
        </w:rPr>
        <w:t xml:space="preserve">Gamificación </w:t>
      </w:r>
      <w:r w:rsidRPr="009C1936">
        <w:rPr>
          <w:rFonts w:ascii="Arial" w:hAnsi="Arial" w:cs="Arial"/>
          <w:noProof/>
          <w:sz w:val="24"/>
          <w:szCs w:val="24"/>
          <w:lang w:val="en-US"/>
        </w:rPr>
        <w:t xml:space="preserve"> (1st ed., Vol. 1). Editorial UOC. https://kupdf.net/download/gamificacion-fundamentos-y-aplicaciones_5bdd78cbe2b6f5f92ac8418b_pdf</w:t>
      </w:r>
    </w:p>
    <w:p w14:paraId="2DDF8B15"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Jobe, W. (2013). Native Apps Vs. Mobile Web Apps | Jobe | International Journal of Interactive Mobile Technologies (iJIM). </w:t>
      </w:r>
      <w:r w:rsidRPr="009C1936">
        <w:rPr>
          <w:rFonts w:ascii="Arial" w:hAnsi="Arial" w:cs="Arial"/>
          <w:i/>
          <w:iCs/>
          <w:noProof/>
          <w:sz w:val="24"/>
          <w:szCs w:val="24"/>
          <w:lang w:val="en-US"/>
        </w:rPr>
        <w:t>International Journal of Interactive Mobile Technoloies</w:t>
      </w:r>
      <w:r w:rsidRPr="009C1936">
        <w:rPr>
          <w:rFonts w:ascii="Arial" w:hAnsi="Arial" w:cs="Arial"/>
          <w:noProof/>
          <w:sz w:val="24"/>
          <w:szCs w:val="24"/>
          <w:lang w:val="en-US"/>
        </w:rPr>
        <w:t xml:space="preserve">, </w:t>
      </w:r>
      <w:r w:rsidRPr="009C1936">
        <w:rPr>
          <w:rFonts w:ascii="Arial" w:hAnsi="Arial" w:cs="Arial"/>
          <w:i/>
          <w:iCs/>
          <w:noProof/>
          <w:sz w:val="24"/>
          <w:szCs w:val="24"/>
          <w:lang w:val="en-US"/>
        </w:rPr>
        <w:t>7</w:t>
      </w:r>
      <w:r w:rsidRPr="009C1936">
        <w:rPr>
          <w:rFonts w:ascii="Arial" w:hAnsi="Arial" w:cs="Arial"/>
          <w:noProof/>
          <w:sz w:val="24"/>
          <w:szCs w:val="24"/>
          <w:lang w:val="en-US"/>
        </w:rPr>
        <w:t>(4), 2–7. https://onlinejour.journals.publicknowledgeproject.org/index.php/i-jim/article/view/3226/2840</w:t>
      </w:r>
    </w:p>
    <w:p w14:paraId="73E760A5"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Law, E., Roto, V., Vermeeren, A. P. O. S., Kort, J., &amp; Hassenzahl, M. (2008). Towards a shared definition of user experience. </w:t>
      </w:r>
      <w:r w:rsidRPr="009C1936">
        <w:rPr>
          <w:rFonts w:ascii="Arial" w:hAnsi="Arial" w:cs="Arial"/>
          <w:i/>
          <w:iCs/>
          <w:noProof/>
          <w:sz w:val="24"/>
          <w:szCs w:val="24"/>
          <w:lang w:val="en-US"/>
        </w:rPr>
        <w:t>Conference on Human Factors in Computing Systems - Proceedings</w:t>
      </w:r>
      <w:r w:rsidRPr="009C1936">
        <w:rPr>
          <w:rFonts w:ascii="Arial" w:hAnsi="Arial" w:cs="Arial"/>
          <w:noProof/>
          <w:sz w:val="24"/>
          <w:szCs w:val="24"/>
          <w:lang w:val="en-US"/>
        </w:rPr>
        <w:t>, 2395–2398. https://doi.org/10.1145/1358628.1358693</w:t>
      </w:r>
    </w:p>
    <w:p w14:paraId="0E7386B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yana Venenciano, E. (2013). Derecho del trabajo y derechos fundamentales: Ciudadanía en la empresa. </w:t>
      </w:r>
      <w:r w:rsidRPr="00FB3B37">
        <w:rPr>
          <w:rFonts w:ascii="Arial" w:hAnsi="Arial" w:cs="Arial"/>
          <w:i/>
          <w:iCs/>
          <w:noProof/>
          <w:sz w:val="24"/>
          <w:szCs w:val="24"/>
        </w:rPr>
        <w:t>Revista de Ciencias Sociales</w:t>
      </w:r>
      <w:r w:rsidRPr="00FB3B37">
        <w:rPr>
          <w:rFonts w:ascii="Arial" w:hAnsi="Arial" w:cs="Arial"/>
          <w:noProof/>
          <w:sz w:val="24"/>
          <w:szCs w:val="24"/>
        </w:rPr>
        <w:t xml:space="preserve">, </w:t>
      </w:r>
      <w:r w:rsidRPr="00FB3B37">
        <w:rPr>
          <w:rFonts w:ascii="Arial" w:hAnsi="Arial" w:cs="Arial"/>
          <w:i/>
          <w:iCs/>
          <w:noProof/>
          <w:sz w:val="24"/>
          <w:szCs w:val="24"/>
        </w:rPr>
        <w:t>63</w:t>
      </w:r>
      <w:r w:rsidRPr="00FB3B37">
        <w:rPr>
          <w:rFonts w:ascii="Arial" w:hAnsi="Arial" w:cs="Arial"/>
          <w:noProof/>
          <w:sz w:val="24"/>
          <w:szCs w:val="24"/>
        </w:rPr>
        <w:t>, 5–10. https://doi.org/10.22370/rcs.2013.63.167</w:t>
      </w:r>
    </w:p>
    <w:p w14:paraId="0104D09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tilla Toloza, S. C., &amp; Gómez-Conesa, A. (2007). El Cuestionario Internacional de Actividad Física. Un instrumento adecuado en el seguimiento de la actividad física poblacional. In </w:t>
      </w:r>
      <w:r w:rsidRPr="00FB3B37">
        <w:rPr>
          <w:rFonts w:ascii="Arial" w:hAnsi="Arial" w:cs="Arial"/>
          <w:i/>
          <w:iCs/>
          <w:noProof/>
          <w:sz w:val="24"/>
          <w:szCs w:val="24"/>
        </w:rPr>
        <w:t>Revista Iberoamericana de Fisioterapia y Kinesiologia</w:t>
      </w:r>
      <w:r w:rsidRPr="00FB3B37">
        <w:rPr>
          <w:rFonts w:ascii="Arial" w:hAnsi="Arial" w:cs="Arial"/>
          <w:noProof/>
          <w:sz w:val="24"/>
          <w:szCs w:val="24"/>
        </w:rPr>
        <w:t xml:space="preserve"> (Vol. 10, Issue 1, pp. 48–52). Ediciones Doyma, S.L. https://doi.org/10.1016/S1138-6045(07)73665-1</w:t>
      </w:r>
    </w:p>
    <w:p w14:paraId="30C3C33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zo, M. (2018, May 16). </w:t>
      </w:r>
      <w:r w:rsidRPr="00FB3B37">
        <w:rPr>
          <w:rFonts w:ascii="Arial" w:hAnsi="Arial" w:cs="Arial"/>
          <w:i/>
          <w:iCs/>
          <w:noProof/>
          <w:sz w:val="24"/>
          <w:szCs w:val="24"/>
        </w:rPr>
        <w:t>SQL vs NoSQL; Ventajas y Desventajas - Medium</w:t>
      </w:r>
      <w:r w:rsidRPr="00FB3B37">
        <w:rPr>
          <w:rFonts w:ascii="Arial" w:hAnsi="Arial" w:cs="Arial"/>
          <w:noProof/>
          <w:sz w:val="24"/>
          <w:szCs w:val="24"/>
        </w:rPr>
        <w:t>. SQL vs NoSQL; Ventajas y Desventajas. https://medium.com/@marlonmanzo/sql-vs-nosql-ventajas-y-desventajas-849ccc9db3d4</w:t>
      </w:r>
    </w:p>
    <w:p w14:paraId="612601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P. (2018, May 15). </w:t>
      </w:r>
      <w:r w:rsidRPr="00FB3B37">
        <w:rPr>
          <w:rFonts w:ascii="Arial" w:hAnsi="Arial" w:cs="Arial"/>
          <w:i/>
          <w:iCs/>
          <w:noProof/>
          <w:sz w:val="24"/>
          <w:szCs w:val="24"/>
        </w:rPr>
        <w:t>Wireframes: qué son y qué herramientas existen</w:t>
      </w:r>
      <w:r w:rsidRPr="00FB3B37">
        <w:rPr>
          <w:rFonts w:ascii="Arial" w:hAnsi="Arial" w:cs="Arial"/>
          <w:noProof/>
          <w:sz w:val="24"/>
          <w:szCs w:val="24"/>
        </w:rPr>
        <w:t>. Woko. https://woko.agency/blog/wireframes-que-son/</w:t>
      </w:r>
    </w:p>
    <w:p w14:paraId="0A2030D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X. D., Mardones Hernández, M. A., Bastias, C. M., Carreño, A. R., &amp; Retama, M. C. (2011). Pausa activa como factor de cambio en actividad física en funcionarios públicos. </w:t>
      </w:r>
      <w:r w:rsidRPr="00FB3B37">
        <w:rPr>
          <w:rFonts w:ascii="Arial" w:hAnsi="Arial" w:cs="Arial"/>
          <w:i/>
          <w:iCs/>
          <w:noProof/>
          <w:sz w:val="24"/>
          <w:szCs w:val="24"/>
        </w:rPr>
        <w:t>Revista Cubana de Salud Pública</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3), 306–313. http://recursosdigitales.usb.edu.co:2063/login.aspx?direct=true&amp;db=a9h&amp;AN=79557727&amp;lang=es&amp;site=ehost-live</w:t>
      </w:r>
    </w:p>
    <w:p w14:paraId="0FFE609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néndez, R., &amp; Asensio, B. (2000). </w:t>
      </w:r>
      <w:r w:rsidRPr="00FB3B37">
        <w:rPr>
          <w:rFonts w:ascii="Arial" w:hAnsi="Arial" w:cs="Arial"/>
          <w:i/>
          <w:iCs/>
          <w:noProof/>
          <w:sz w:val="24"/>
          <w:szCs w:val="24"/>
        </w:rPr>
        <w:t>Servidores de bases de datos.</w:t>
      </w:r>
      <w:r w:rsidRPr="00FB3B37">
        <w:rPr>
          <w:rFonts w:ascii="Arial" w:hAnsi="Arial" w:cs="Arial"/>
          <w:noProof/>
          <w:sz w:val="24"/>
          <w:szCs w:val="24"/>
        </w:rPr>
        <w:t xml:space="preserve"> https://www.um.es/docencia/barzana/DIVULGACION/INFORMATICA/sgbd.html</w:t>
      </w:r>
    </w:p>
    <w:p w14:paraId="2CCCCC2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rton, R. (2010). La ciencia como institución. </w:t>
      </w:r>
      <w:r w:rsidRPr="00FB3B37">
        <w:rPr>
          <w:rFonts w:ascii="Arial" w:hAnsi="Arial" w:cs="Arial"/>
          <w:i/>
          <w:iCs/>
          <w:noProof/>
          <w:sz w:val="24"/>
          <w:szCs w:val="24"/>
        </w:rPr>
        <w:t>Revista de Estudios Sociales</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 5–10. http://www.scielo.org.co/pdf/res/n37/n37a08.pdf</w:t>
      </w:r>
    </w:p>
    <w:p w14:paraId="47C02C8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crosoft. (2016, November 22). </w:t>
      </w:r>
      <w:r w:rsidRPr="00FB3B37">
        <w:rPr>
          <w:rFonts w:ascii="Arial" w:hAnsi="Arial" w:cs="Arial"/>
          <w:i/>
          <w:iCs/>
          <w:noProof/>
          <w:sz w:val="24"/>
          <w:szCs w:val="24"/>
        </w:rPr>
        <w:t>Ciclo de vida de desarrollo de software móvil - Xamarin | Microsoft Docs</w:t>
      </w:r>
      <w:r w:rsidRPr="00FB3B37">
        <w:rPr>
          <w:rFonts w:ascii="Arial" w:hAnsi="Arial" w:cs="Arial"/>
          <w:noProof/>
          <w:sz w:val="24"/>
          <w:szCs w:val="24"/>
        </w:rPr>
        <w:t>. Ciclo de Vida de Desarrollo de Software Móvil. https://docs.microsoft.com/es-es/xamarin/cross-platform/get-started/introduction-to-mobile-sdlc</w:t>
      </w:r>
    </w:p>
    <w:p w14:paraId="32796B1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la Protección Social. (2008, July 21). </w:t>
      </w:r>
      <w:r w:rsidRPr="00FB3B37">
        <w:rPr>
          <w:rFonts w:ascii="Arial" w:hAnsi="Arial" w:cs="Arial"/>
          <w:i/>
          <w:iCs/>
          <w:noProof/>
          <w:sz w:val="24"/>
          <w:szCs w:val="24"/>
        </w:rPr>
        <w:t>Deberes laborales del trabajador. – Accounter</w:t>
      </w:r>
      <w:r w:rsidRPr="00FB3B37">
        <w:rPr>
          <w:rFonts w:ascii="Arial" w:hAnsi="Arial" w:cs="Arial"/>
          <w:noProof/>
          <w:sz w:val="24"/>
          <w:szCs w:val="24"/>
        </w:rPr>
        <w:t>. Deberes Laborales Del Trabajador. https://www.accounter.co/normatividad/conceptos/deberes-laborales-del-trabajador.html</w:t>
      </w:r>
    </w:p>
    <w:p w14:paraId="770E641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Salud y Protección Social. (2016, May 6). </w:t>
      </w:r>
      <w:r w:rsidRPr="00FB3B37">
        <w:rPr>
          <w:rFonts w:ascii="Arial" w:hAnsi="Arial" w:cs="Arial"/>
          <w:i/>
          <w:iCs/>
          <w:noProof/>
          <w:sz w:val="24"/>
          <w:szCs w:val="24"/>
        </w:rPr>
        <w:t>Decreto 780 de 2016</w:t>
      </w:r>
      <w:r w:rsidRPr="00FB3B37">
        <w:rPr>
          <w:rFonts w:ascii="Arial" w:hAnsi="Arial" w:cs="Arial"/>
          <w:noProof/>
          <w:sz w:val="24"/>
          <w:szCs w:val="24"/>
        </w:rPr>
        <w:t>. Decreto 780 de 2016. https://www.leyex.info/leyes/Decreto780de2016.htm</w:t>
      </w:r>
    </w:p>
    <w:p w14:paraId="7E21AC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1986, June 6). </w:t>
      </w:r>
      <w:r w:rsidRPr="00FB3B37">
        <w:rPr>
          <w:rFonts w:ascii="Arial" w:hAnsi="Arial" w:cs="Arial"/>
          <w:i/>
          <w:iCs/>
          <w:noProof/>
          <w:sz w:val="24"/>
          <w:szCs w:val="24"/>
        </w:rPr>
        <w:t>RESOLUCIÓN NUMERO 2013</w:t>
      </w:r>
      <w:r w:rsidRPr="00FB3B37">
        <w:rPr>
          <w:rFonts w:ascii="Arial" w:hAnsi="Arial" w:cs="Arial"/>
          <w:noProof/>
          <w:sz w:val="24"/>
          <w:szCs w:val="24"/>
        </w:rPr>
        <w:t xml:space="preserve">. RESOLUCIÓN </w:t>
      </w:r>
      <w:r w:rsidRPr="00FB3B37">
        <w:rPr>
          <w:rFonts w:ascii="Arial" w:hAnsi="Arial" w:cs="Arial"/>
          <w:noProof/>
          <w:sz w:val="24"/>
          <w:szCs w:val="24"/>
        </w:rPr>
        <w:lastRenderedPageBreak/>
        <w:t>NUMERO 2013 DE 1986. http://copaso.upbbga.edu.co/legislacion/Resolucion 2013 de 1986 Organizacion y Funcionamiento de Comites de higiene y SI.pdf</w:t>
      </w:r>
    </w:p>
    <w:p w14:paraId="6CEA543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5, May 26). </w:t>
      </w:r>
      <w:r w:rsidRPr="00FB3B37">
        <w:rPr>
          <w:rFonts w:ascii="Arial" w:hAnsi="Arial" w:cs="Arial"/>
          <w:i/>
          <w:iCs/>
          <w:noProof/>
          <w:sz w:val="24"/>
          <w:szCs w:val="24"/>
        </w:rPr>
        <w:t>Decreto Número 1072 del 2015</w:t>
      </w:r>
      <w:r w:rsidRPr="00FB3B37">
        <w:rPr>
          <w:rFonts w:ascii="Arial" w:hAnsi="Arial" w:cs="Arial"/>
          <w:noProof/>
          <w:sz w:val="24"/>
          <w:szCs w:val="24"/>
        </w:rPr>
        <w:t>. Decreto Número 1072 Del 2015. http://www.mintrabajo.gov.co/documents/20147/0/DUR+Sector+Trabajo+Actualizado+a+15+de+abril++de+2016.pdf/a32b1dcf-7a4e-8a37-ac16-c121928719c8</w:t>
      </w:r>
    </w:p>
    <w:p w14:paraId="74ADCD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7). </w:t>
      </w:r>
      <w:r w:rsidRPr="00FB3B37">
        <w:rPr>
          <w:rFonts w:ascii="Arial" w:hAnsi="Arial" w:cs="Arial"/>
          <w:i/>
          <w:iCs/>
          <w:noProof/>
          <w:sz w:val="24"/>
          <w:szCs w:val="24"/>
        </w:rPr>
        <w:t>Resolución Número 1111 de 2017</w:t>
      </w:r>
      <w:r w:rsidRPr="00FB3B37">
        <w:rPr>
          <w:rFonts w:ascii="Arial" w:hAnsi="Arial" w:cs="Arial"/>
          <w:noProof/>
          <w:sz w:val="24"/>
          <w:szCs w:val="24"/>
        </w:rPr>
        <w:t>. https://94f4cb3b-d01d-47a3-bf08-3f422dcfda3f.filesusr.com/ugd/4d7232_5a4d38769ee3490baf4911ef925e6527.pdf</w:t>
      </w:r>
    </w:p>
    <w:p w14:paraId="4AAE836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9, February 13). </w:t>
      </w:r>
      <w:r w:rsidRPr="00FB3B37">
        <w:rPr>
          <w:rFonts w:ascii="Arial" w:hAnsi="Arial" w:cs="Arial"/>
          <w:i/>
          <w:iCs/>
          <w:noProof/>
          <w:sz w:val="24"/>
          <w:szCs w:val="24"/>
        </w:rPr>
        <w:t>Resolución 0312 de 2019 (texto actualizado) - SafetYA®</w:t>
      </w:r>
      <w:r w:rsidRPr="00FB3B37">
        <w:rPr>
          <w:rFonts w:ascii="Arial" w:hAnsi="Arial" w:cs="Arial"/>
          <w:noProof/>
          <w:sz w:val="24"/>
          <w:szCs w:val="24"/>
        </w:rPr>
        <w:t>. RESOLUCIÓN 0312 DE 2019. https://safetya.co/resolucion-0312-de-2019/</w:t>
      </w:r>
    </w:p>
    <w:p w14:paraId="23F4A25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15, June). </w:t>
      </w:r>
      <w:r w:rsidRPr="00FB3B37">
        <w:rPr>
          <w:rFonts w:ascii="Arial" w:hAnsi="Arial" w:cs="Arial"/>
          <w:i/>
          <w:iCs/>
          <w:noProof/>
          <w:sz w:val="24"/>
          <w:szCs w:val="24"/>
        </w:rPr>
        <w:t>ABECÉ PAUSAS ACTIVAS</w:t>
      </w:r>
      <w:r w:rsidRPr="00FB3B37">
        <w:rPr>
          <w:rFonts w:ascii="Arial" w:hAnsi="Arial" w:cs="Arial"/>
          <w:noProof/>
          <w:sz w:val="24"/>
          <w:szCs w:val="24"/>
        </w:rPr>
        <w:t>. ABECÉ PAUSAS ACTIVAS. https://www.minsalud.gov.co/sites/rid/Lists/BibliotecaDigital/RIDE/VS/PP/ENT/abece-pausas-activas.pdf</w:t>
      </w:r>
    </w:p>
    <w:p w14:paraId="7B0406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20, April 16). </w:t>
      </w:r>
      <w:r w:rsidRPr="00FB3B37">
        <w:rPr>
          <w:rFonts w:ascii="Arial" w:hAnsi="Arial" w:cs="Arial"/>
          <w:i/>
          <w:iCs/>
          <w:noProof/>
          <w:sz w:val="24"/>
          <w:szCs w:val="24"/>
        </w:rPr>
        <w:t>Régimen Subsidiado</w:t>
      </w:r>
      <w:r w:rsidRPr="00FB3B37">
        <w:rPr>
          <w:rFonts w:ascii="Arial" w:hAnsi="Arial" w:cs="Arial"/>
          <w:noProof/>
          <w:sz w:val="24"/>
          <w:szCs w:val="24"/>
        </w:rPr>
        <w:t>. Régimen Subsidiado. https://www.minsalud.gov.co/salud/Paginas/RégimenSubsidiado.aspx</w:t>
      </w:r>
    </w:p>
    <w:p w14:paraId="6481AB8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678 DE 1997, Pub. L. No. 1678, DECRETO 1678 DE 1997 (1997). http://www.suin-juriscol.gov.co/viewDocument.asp?id=1864874</w:t>
      </w:r>
    </w:p>
    <w:p w14:paraId="5D9D9A2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amp; REPÚBLICA DE COLOMBIA. (1999). </w:t>
      </w:r>
      <w:r w:rsidRPr="00FB3B37">
        <w:rPr>
          <w:rFonts w:ascii="Arial" w:hAnsi="Arial" w:cs="Arial"/>
          <w:i/>
          <w:iCs/>
          <w:noProof/>
          <w:sz w:val="24"/>
          <w:szCs w:val="24"/>
        </w:rPr>
        <w:t>DECRETO 1152 DE 1999</w:t>
      </w:r>
      <w:r w:rsidRPr="00FB3B37">
        <w:rPr>
          <w:rFonts w:ascii="Arial" w:hAnsi="Arial" w:cs="Arial"/>
          <w:noProof/>
          <w:sz w:val="24"/>
          <w:szCs w:val="24"/>
        </w:rPr>
        <w:t>.</w:t>
      </w:r>
    </w:p>
    <w:p w14:paraId="022EC02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5, March 15). </w:t>
      </w:r>
      <w:r w:rsidRPr="00FB3B37">
        <w:rPr>
          <w:rFonts w:ascii="Arial" w:hAnsi="Arial" w:cs="Arial"/>
          <w:i/>
          <w:iCs/>
          <w:noProof/>
          <w:sz w:val="24"/>
          <w:szCs w:val="24"/>
        </w:rPr>
        <w:t>Sistema de Gestión de Seguridad y Salud en el Trabajo - Ministerio del trabajo</w:t>
      </w:r>
      <w:r w:rsidRPr="00FB3B37">
        <w:rPr>
          <w:rFonts w:ascii="Arial" w:hAnsi="Arial" w:cs="Arial"/>
          <w:noProof/>
          <w:sz w:val="24"/>
          <w:szCs w:val="24"/>
        </w:rPr>
        <w:t>. Sistema de Gestión de La Seguridad y Salud En El Trabajo. http://www.mintrabajo.gov.co/relaciones-laborales/riesgos-laborales/sistema-de-gestion-de-seguridad-y-salud-en-el-trabajo</w:t>
      </w:r>
    </w:p>
    <w:p w14:paraId="568E5B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6, May 17). </w:t>
      </w:r>
      <w:r w:rsidRPr="00FB3B37">
        <w:rPr>
          <w:rFonts w:ascii="Arial" w:hAnsi="Arial" w:cs="Arial"/>
          <w:i/>
          <w:iCs/>
          <w:noProof/>
          <w:sz w:val="24"/>
          <w:szCs w:val="24"/>
        </w:rPr>
        <w:t>Glosario Laboral - Ministerio del trabajo</w:t>
      </w:r>
      <w:r w:rsidRPr="00FB3B37">
        <w:rPr>
          <w:rFonts w:ascii="Arial" w:hAnsi="Arial" w:cs="Arial"/>
          <w:noProof/>
          <w:sz w:val="24"/>
          <w:szCs w:val="24"/>
        </w:rPr>
        <w:t>. Glosario Laboral - Empleador. https://www.mintrabajo.gov.co/atencion-al-ciudadano/glosario</w:t>
      </w:r>
    </w:p>
    <w:p w14:paraId="2E5FEEF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295 1994, Pub. L. No. 1295, DECRETO 1295 DE 1994 1 (1994). http://www.secretariasenado.gov.co/senado/basedoc/decreto_1295_1994.html</w:t>
      </w:r>
    </w:p>
    <w:p w14:paraId="315E5E0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ontegro, D. C. (2020, January). </w:t>
      </w:r>
      <w:r w:rsidRPr="00FB3B37">
        <w:rPr>
          <w:rFonts w:ascii="Arial" w:hAnsi="Arial" w:cs="Arial"/>
          <w:i/>
          <w:iCs/>
          <w:noProof/>
          <w:sz w:val="24"/>
          <w:szCs w:val="24"/>
        </w:rPr>
        <w:t>Las pausas activas ayudan a prevenir graves enfermedades</w:t>
      </w:r>
      <w:r w:rsidRPr="00FB3B37">
        <w:rPr>
          <w:rFonts w:ascii="Arial" w:hAnsi="Arial" w:cs="Arial"/>
          <w:noProof/>
          <w:sz w:val="24"/>
          <w:szCs w:val="24"/>
        </w:rPr>
        <w:t>. Cuidados Generales. https://www.hospitalinfantildesanjose.org.co/cuidados-generales/las-pausas-activas-ayudan-a-prevenir-graves-enfermedades</w:t>
      </w:r>
    </w:p>
    <w:p w14:paraId="0C4A218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Organización Mundial de la Salud. (2017, November 30). </w:t>
      </w:r>
      <w:r w:rsidRPr="00FB3B37">
        <w:rPr>
          <w:rFonts w:ascii="Arial" w:hAnsi="Arial" w:cs="Arial"/>
          <w:i/>
          <w:iCs/>
          <w:noProof/>
          <w:sz w:val="24"/>
          <w:szCs w:val="24"/>
        </w:rPr>
        <w:t>Protección de la salud de los trabajadores</w:t>
      </w:r>
      <w:r w:rsidRPr="00FB3B37">
        <w:rPr>
          <w:rFonts w:ascii="Arial" w:hAnsi="Arial" w:cs="Arial"/>
          <w:noProof/>
          <w:sz w:val="24"/>
          <w:szCs w:val="24"/>
        </w:rPr>
        <w:t>. Protección de La Salud de Los Trabajadores. https://www.who.int/es/news-room/fact-sheets/detail/protecting-workers’-health</w:t>
      </w:r>
    </w:p>
    <w:p w14:paraId="12F478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érez Valdés, D. (2007, October 26). </w:t>
      </w:r>
      <w:r w:rsidRPr="00FB3B37">
        <w:rPr>
          <w:rFonts w:ascii="Arial" w:hAnsi="Arial" w:cs="Arial"/>
          <w:i/>
          <w:iCs/>
          <w:noProof/>
          <w:sz w:val="24"/>
          <w:szCs w:val="24"/>
        </w:rPr>
        <w:t>¿Qué son las bases de datos?</w:t>
      </w:r>
      <w:r w:rsidRPr="00FB3B37">
        <w:rPr>
          <w:rFonts w:ascii="Arial" w:hAnsi="Arial" w:cs="Arial"/>
          <w:noProof/>
          <w:sz w:val="24"/>
          <w:szCs w:val="24"/>
        </w:rPr>
        <w:t xml:space="preserve"> ¿Qué Son Las Bases de Datos? - Maestros de La Web. http://www.maestrosdelweb.com/que-son-las-bases-de-datos/</w:t>
      </w:r>
    </w:p>
    <w:p w14:paraId="47CB44F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rtal Colombiano de Trámites, C. y N. (2019, October 5). </w:t>
      </w:r>
      <w:r w:rsidRPr="00FB3B37">
        <w:rPr>
          <w:rFonts w:ascii="Arial" w:hAnsi="Arial" w:cs="Arial"/>
          <w:i/>
          <w:iCs/>
          <w:noProof/>
          <w:sz w:val="24"/>
          <w:szCs w:val="24"/>
        </w:rPr>
        <w:t>Ministerio del Trabajo de la República de Colombia -Govco</w:t>
      </w:r>
      <w:r w:rsidRPr="00FB3B37">
        <w:rPr>
          <w:rFonts w:ascii="Arial" w:hAnsi="Arial" w:cs="Arial"/>
          <w:noProof/>
          <w:sz w:val="24"/>
          <w:szCs w:val="24"/>
        </w:rPr>
        <w:t>. Ministerio Del Trabajo de La República de Colombia. https://govco.co/empleo/ministerio-del-trabajo-de-colombia/</w:t>
      </w:r>
    </w:p>
    <w:p w14:paraId="5C2262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Positiva Compañía de Seguros. (2016, September 14). </w:t>
      </w:r>
      <w:r w:rsidRPr="00FB3B37">
        <w:rPr>
          <w:rFonts w:ascii="Arial" w:hAnsi="Arial" w:cs="Arial"/>
          <w:i/>
          <w:iCs/>
          <w:noProof/>
          <w:sz w:val="24"/>
          <w:szCs w:val="24"/>
        </w:rPr>
        <w:t>Sotfware Pausas Activas - Positiva Comunica</w:t>
      </w:r>
      <w:r w:rsidRPr="00FB3B37">
        <w:rPr>
          <w:rFonts w:ascii="Arial" w:hAnsi="Arial" w:cs="Arial"/>
          <w:noProof/>
          <w:sz w:val="24"/>
          <w:szCs w:val="24"/>
        </w:rPr>
        <w:t>. Futura Activa 4.0. https://www.positivacomunica.com/download-view/sotfware-pausas-activas/</w:t>
      </w:r>
    </w:p>
    <w:p w14:paraId="2E3116C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ndon, Y. A. (2019, May 28). </w:t>
      </w:r>
      <w:r w:rsidRPr="00FB3B37">
        <w:rPr>
          <w:rFonts w:ascii="Arial" w:hAnsi="Arial" w:cs="Arial"/>
          <w:i/>
          <w:iCs/>
          <w:noProof/>
          <w:sz w:val="24"/>
          <w:szCs w:val="24"/>
        </w:rPr>
        <w:t>Bases de datos relacionales vs. no relacionales</w:t>
      </w:r>
      <w:r w:rsidRPr="00FB3B37">
        <w:rPr>
          <w:rFonts w:ascii="Arial" w:hAnsi="Arial" w:cs="Arial"/>
          <w:noProof/>
          <w:sz w:val="24"/>
          <w:szCs w:val="24"/>
        </w:rPr>
        <w:t>. Academiapragma. https://www.pragma.com.co/academia/lecciones/bases-de-datos-relacionales-vs.-no-relacionales</w:t>
      </w:r>
    </w:p>
    <w:p w14:paraId="2C43175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ublica de colombia. (2012, July 11). </w:t>
      </w:r>
      <w:r w:rsidRPr="00FB3B37">
        <w:rPr>
          <w:rFonts w:ascii="Arial" w:hAnsi="Arial" w:cs="Arial"/>
          <w:i/>
          <w:iCs/>
          <w:noProof/>
          <w:sz w:val="24"/>
          <w:szCs w:val="24"/>
        </w:rPr>
        <w:t>LEY 1562 DE 2012</w:t>
      </w:r>
      <w:r w:rsidRPr="00FB3B37">
        <w:rPr>
          <w:rFonts w:ascii="Arial" w:hAnsi="Arial" w:cs="Arial"/>
          <w:noProof/>
          <w:sz w:val="24"/>
          <w:szCs w:val="24"/>
        </w:rPr>
        <w:t>. Ley 1568 Del 2012. http://www.suin-juriscol.gov.co/viewDocument.asp?ruta=Leyes/1683411</w:t>
      </w:r>
    </w:p>
    <w:p w14:paraId="24E3896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ública de Colombia. (2009, October 14). </w:t>
      </w:r>
      <w:r w:rsidRPr="00FB3B37">
        <w:rPr>
          <w:rFonts w:ascii="Arial" w:hAnsi="Arial" w:cs="Arial"/>
          <w:i/>
          <w:iCs/>
          <w:noProof/>
          <w:sz w:val="24"/>
          <w:szCs w:val="24"/>
        </w:rPr>
        <w:t>LEY 1355 DE 2009</w:t>
      </w:r>
      <w:r w:rsidRPr="00FB3B37">
        <w:rPr>
          <w:rFonts w:ascii="Arial" w:hAnsi="Arial" w:cs="Arial"/>
          <w:noProof/>
          <w:sz w:val="24"/>
          <w:szCs w:val="24"/>
        </w:rPr>
        <w:t>. Diario Oficial. https://docs.colombia.justia.com/nacionales/leyes/ley-1355-de-2009.pdf</w:t>
      </w:r>
    </w:p>
    <w:p w14:paraId="4819EB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7, February 15). </w:t>
      </w:r>
      <w:r w:rsidRPr="00FB3B37">
        <w:rPr>
          <w:rFonts w:ascii="Arial" w:hAnsi="Arial" w:cs="Arial"/>
          <w:i/>
          <w:iCs/>
          <w:noProof/>
          <w:sz w:val="24"/>
          <w:szCs w:val="24"/>
        </w:rPr>
        <w:t>Programas del SG-SST: Su definición y estructura - SafetYA®</w:t>
      </w:r>
      <w:r w:rsidRPr="00FB3B37">
        <w:rPr>
          <w:rFonts w:ascii="Arial" w:hAnsi="Arial" w:cs="Arial"/>
          <w:noProof/>
          <w:sz w:val="24"/>
          <w:szCs w:val="24"/>
        </w:rPr>
        <w:t>. Programas Del SG-SST: Su Definición y Estructura. https://safetya.co/programas-del-sg-sst-estructura/#Estructurade_un_programa_del_SG-SST</w:t>
      </w:r>
    </w:p>
    <w:p w14:paraId="2576610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9, June 13). </w:t>
      </w:r>
      <w:r w:rsidRPr="00FB3B37">
        <w:rPr>
          <w:rFonts w:ascii="Arial" w:hAnsi="Arial" w:cs="Arial"/>
          <w:i/>
          <w:iCs/>
          <w:noProof/>
          <w:sz w:val="24"/>
          <w:szCs w:val="24"/>
        </w:rPr>
        <w:t>Comité paritario en seguridad y salud en el trabajo - preguntas</w:t>
      </w:r>
      <w:r w:rsidRPr="00FB3B37">
        <w:rPr>
          <w:rFonts w:ascii="Arial" w:hAnsi="Arial" w:cs="Arial"/>
          <w:noProof/>
          <w:sz w:val="24"/>
          <w:szCs w:val="24"/>
        </w:rPr>
        <w:t>. Preguntas Frecuentes Sobre El Comité Paritario En Seguridad y Salud En El Trabajo. https://safetya.co/comite-paritario-en-seguridad-y-salud-en-el-trabajo/</w:t>
      </w:r>
    </w:p>
    <w:p w14:paraId="4975CE9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amaría, J., &amp; Hernández, J. (2000). </w:t>
      </w:r>
      <w:r w:rsidRPr="00FB3B37">
        <w:rPr>
          <w:rFonts w:ascii="Arial" w:hAnsi="Arial" w:cs="Arial"/>
          <w:i/>
          <w:iCs/>
          <w:noProof/>
          <w:sz w:val="24"/>
          <w:szCs w:val="24"/>
        </w:rPr>
        <w:t>SQL SERVER VS MySQL</w:t>
      </w:r>
      <w:r w:rsidRPr="00FB3B37">
        <w:rPr>
          <w:rFonts w:ascii="Arial" w:hAnsi="Arial" w:cs="Arial"/>
          <w:noProof/>
          <w:sz w:val="24"/>
          <w:szCs w:val="24"/>
        </w:rPr>
        <w:t>. https://www.acens.com/wp-content/images/2014/02/bbdd-nosql-wp-acens.pdf</w:t>
      </w:r>
    </w:p>
    <w:p w14:paraId="478370C3"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Santos, R. A., Licea, V. R., &amp; Block, A. E. (2013). Broadband wireless access networks for 4G: Theory, application, and experimentation. In </w:t>
      </w:r>
      <w:r w:rsidRPr="009C1936">
        <w:rPr>
          <w:rFonts w:ascii="Arial" w:hAnsi="Arial" w:cs="Arial"/>
          <w:i/>
          <w:iCs/>
          <w:noProof/>
          <w:sz w:val="24"/>
          <w:szCs w:val="24"/>
          <w:lang w:val="en-US"/>
        </w:rPr>
        <w:t>Broadband Wireless Access Networks for 4G: Theory, Application, and Experimentation</w:t>
      </w:r>
      <w:r w:rsidRPr="009C1936">
        <w:rPr>
          <w:rFonts w:ascii="Arial" w:hAnsi="Arial" w:cs="Arial"/>
          <w:noProof/>
          <w:sz w:val="24"/>
          <w:szCs w:val="24"/>
          <w:lang w:val="en-US"/>
        </w:rPr>
        <w:t xml:space="preserve"> (Vol. 7, Issue 4). IGI Global. https://doi.org/10.4018/978-1-4666-4888-3</w:t>
      </w:r>
    </w:p>
    <w:p w14:paraId="1889D6FD"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Senati. (2005). </w:t>
      </w:r>
      <w:r w:rsidRPr="009C1936">
        <w:rPr>
          <w:rFonts w:ascii="Arial" w:hAnsi="Arial" w:cs="Arial"/>
          <w:i/>
          <w:iCs/>
          <w:noProof/>
          <w:sz w:val="24"/>
          <w:szCs w:val="24"/>
          <w:lang w:val="en-US"/>
        </w:rPr>
        <w:t>Redes y Conectividad</w:t>
      </w:r>
      <w:r w:rsidRPr="009C1936">
        <w:rPr>
          <w:rFonts w:ascii="Arial" w:hAnsi="Arial" w:cs="Arial"/>
          <w:noProof/>
          <w:sz w:val="24"/>
          <w:szCs w:val="24"/>
          <w:lang w:val="en-US"/>
        </w:rPr>
        <w:t xml:space="preserve"> (PNi (ed.); 1st ed., Vol. 1). SENATI. https://cld.bz/bookdata/hb0AHT/basic-html/page-1.html</w:t>
      </w:r>
    </w:p>
    <w:p w14:paraId="7B095BD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oftuS Colombia. (2019). </w:t>
      </w:r>
      <w:r w:rsidRPr="00FB3B37">
        <w:rPr>
          <w:rFonts w:ascii="Arial" w:hAnsi="Arial" w:cs="Arial"/>
          <w:i/>
          <w:iCs/>
          <w:noProof/>
          <w:sz w:val="24"/>
          <w:szCs w:val="24"/>
        </w:rPr>
        <w:t>Pausapp | Pausas Activas</w:t>
      </w:r>
      <w:r w:rsidRPr="00FB3B37">
        <w:rPr>
          <w:rFonts w:ascii="Arial" w:hAnsi="Arial" w:cs="Arial"/>
          <w:noProof/>
          <w:sz w:val="24"/>
          <w:szCs w:val="24"/>
        </w:rPr>
        <w:t>. Pausapp. https://pausapp.softusco.com/</w:t>
      </w:r>
    </w:p>
    <w:p w14:paraId="3114F5D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rPr>
      </w:pPr>
      <w:r w:rsidRPr="00FB3B37">
        <w:rPr>
          <w:rFonts w:ascii="Arial" w:hAnsi="Arial" w:cs="Arial"/>
          <w:noProof/>
          <w:sz w:val="24"/>
          <w:szCs w:val="24"/>
        </w:rPr>
        <w:t xml:space="preserve">Vegas, J. (1998). </w:t>
      </w:r>
      <w:r w:rsidRPr="00FB3B37">
        <w:rPr>
          <w:rFonts w:ascii="Arial" w:hAnsi="Arial" w:cs="Arial"/>
          <w:i/>
          <w:iCs/>
          <w:noProof/>
          <w:sz w:val="24"/>
          <w:szCs w:val="24"/>
        </w:rPr>
        <w:t>ORACLE: Arquitectura</w:t>
      </w:r>
      <w:r w:rsidRPr="00FB3B37">
        <w:rPr>
          <w:rFonts w:ascii="Arial" w:hAnsi="Arial" w:cs="Arial"/>
          <w:noProof/>
          <w:sz w:val="24"/>
          <w:szCs w:val="24"/>
        </w:rPr>
        <w:t>. https://www.infor.uva.es/~jvegas/cursos/bd/orarq/orarq.html</w:t>
      </w:r>
    </w:p>
    <w:p w14:paraId="3ABA1347" w14:textId="77777777" w:rsidR="0054583F" w:rsidRDefault="00F7553F" w:rsidP="0054583F">
      <w:pPr>
        <w:pStyle w:val="Ttulo3"/>
        <w:spacing w:line="240" w:lineRule="auto"/>
        <w:ind w:left="708"/>
        <w:rPr>
          <w:rFonts w:ascii="Arial" w:hAnsi="Arial" w:cs="Arial"/>
        </w:rPr>
      </w:pPr>
      <w:r w:rsidRPr="008E71B5">
        <w:rPr>
          <w:rFonts w:ascii="Arial" w:hAnsi="Arial" w:cs="Arial"/>
        </w:rPr>
        <w:fldChar w:fldCharType="end"/>
      </w:r>
    </w:p>
    <w:p w14:paraId="0F824ED5" w14:textId="77777777" w:rsidR="0054583F" w:rsidRDefault="0054583F">
      <w:r>
        <w:br w:type="page"/>
      </w:r>
    </w:p>
    <w:p w14:paraId="3AE51E91" w14:textId="00A3D006" w:rsidR="00546603" w:rsidRDefault="00546603" w:rsidP="00546603">
      <w:pPr>
        <w:pStyle w:val="Ttulo1"/>
      </w:pPr>
      <w:bookmarkStart w:id="468" w:name="_Toc56802517"/>
      <w:r>
        <w:lastRenderedPageBreak/>
        <w:t>TABLAS</w:t>
      </w:r>
      <w:bookmarkEnd w:id="468"/>
    </w:p>
    <w:p w14:paraId="624C2821" w14:textId="53820854" w:rsidR="00501FDB" w:rsidRDefault="0054583F">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54086299" w:history="1">
        <w:r w:rsidR="00501FDB" w:rsidRPr="00532AE1">
          <w:rPr>
            <w:rStyle w:val="Hipervnculo"/>
            <w:noProof/>
          </w:rPr>
          <w:t>Tabla 1 Clasificación por puntuación de las empresas dado al cumplimiento de lo reglamentado en la resolución 0312 del 2019</w:t>
        </w:r>
        <w:r w:rsidR="00501FDB">
          <w:rPr>
            <w:noProof/>
            <w:webHidden/>
          </w:rPr>
          <w:tab/>
        </w:r>
        <w:r w:rsidR="00501FDB">
          <w:rPr>
            <w:noProof/>
            <w:webHidden/>
          </w:rPr>
          <w:fldChar w:fldCharType="begin"/>
        </w:r>
        <w:r w:rsidR="00501FDB">
          <w:rPr>
            <w:noProof/>
            <w:webHidden/>
          </w:rPr>
          <w:instrText xml:space="preserve"> PAGEREF _Toc54086299 \h </w:instrText>
        </w:r>
        <w:r w:rsidR="00501FDB">
          <w:rPr>
            <w:noProof/>
            <w:webHidden/>
          </w:rPr>
        </w:r>
        <w:r w:rsidR="00501FDB">
          <w:rPr>
            <w:noProof/>
            <w:webHidden/>
          </w:rPr>
          <w:fldChar w:fldCharType="separate"/>
        </w:r>
        <w:r w:rsidR="00501FDB">
          <w:rPr>
            <w:noProof/>
            <w:webHidden/>
          </w:rPr>
          <w:t>13</w:t>
        </w:r>
        <w:r w:rsidR="00501FDB">
          <w:rPr>
            <w:noProof/>
            <w:webHidden/>
          </w:rPr>
          <w:fldChar w:fldCharType="end"/>
        </w:r>
      </w:hyperlink>
    </w:p>
    <w:p w14:paraId="1EAC5242" w14:textId="546D2F62" w:rsidR="00501FDB" w:rsidRDefault="0071479C">
      <w:pPr>
        <w:pStyle w:val="Tabladeilustraciones"/>
        <w:tabs>
          <w:tab w:val="right" w:leader="dot" w:pos="9350"/>
        </w:tabs>
        <w:rPr>
          <w:rFonts w:asciiTheme="minorHAnsi" w:eastAsiaTheme="minorEastAsia" w:hAnsiTheme="minorHAnsi"/>
          <w:noProof/>
          <w:lang w:eastAsia="es-CO"/>
        </w:rPr>
      </w:pPr>
      <w:hyperlink w:anchor="_Toc54086300" w:history="1">
        <w:r w:rsidR="00501FDB" w:rsidRPr="00532AE1">
          <w:rPr>
            <w:rStyle w:val="Hipervnculo"/>
            <w:noProof/>
          </w:rPr>
          <w:t>Tabla 2 Lista de puntuación para cada uno de los requerimientos mínimos declarados en la resolución 0312 del 2019</w:t>
        </w:r>
        <w:r w:rsidR="00501FDB">
          <w:rPr>
            <w:noProof/>
            <w:webHidden/>
          </w:rPr>
          <w:tab/>
        </w:r>
        <w:r w:rsidR="00501FDB">
          <w:rPr>
            <w:noProof/>
            <w:webHidden/>
          </w:rPr>
          <w:fldChar w:fldCharType="begin"/>
        </w:r>
        <w:r w:rsidR="00501FDB">
          <w:rPr>
            <w:noProof/>
            <w:webHidden/>
          </w:rPr>
          <w:instrText xml:space="preserve"> PAGEREF _Toc54086300 \h </w:instrText>
        </w:r>
        <w:r w:rsidR="00501FDB">
          <w:rPr>
            <w:noProof/>
            <w:webHidden/>
          </w:rPr>
        </w:r>
        <w:r w:rsidR="00501FDB">
          <w:rPr>
            <w:noProof/>
            <w:webHidden/>
          </w:rPr>
          <w:fldChar w:fldCharType="separate"/>
        </w:r>
        <w:r w:rsidR="00501FDB">
          <w:rPr>
            <w:noProof/>
            <w:webHidden/>
          </w:rPr>
          <w:t>15</w:t>
        </w:r>
        <w:r w:rsidR="00501FDB">
          <w:rPr>
            <w:noProof/>
            <w:webHidden/>
          </w:rPr>
          <w:fldChar w:fldCharType="end"/>
        </w:r>
      </w:hyperlink>
    </w:p>
    <w:p w14:paraId="53DC6067" w14:textId="63A78585" w:rsidR="00501FDB" w:rsidRDefault="0071479C">
      <w:pPr>
        <w:pStyle w:val="Tabladeilustraciones"/>
        <w:tabs>
          <w:tab w:val="right" w:leader="dot" w:pos="9350"/>
        </w:tabs>
        <w:rPr>
          <w:rFonts w:asciiTheme="minorHAnsi" w:eastAsiaTheme="minorEastAsia" w:hAnsiTheme="minorHAnsi"/>
          <w:noProof/>
          <w:lang w:eastAsia="es-CO"/>
        </w:rPr>
      </w:pPr>
      <w:hyperlink w:anchor="_Toc54086301" w:history="1">
        <w:r w:rsidR="00501FDB" w:rsidRPr="00532AE1">
          <w:rPr>
            <w:rStyle w:val="Hipervnculo"/>
            <w:noProof/>
          </w:rPr>
          <w:t>Tabla 3 Valoración de los trabajos seleccionados con relación alos aspectos definidos anteriormente</w:t>
        </w:r>
        <w:r w:rsidR="00501FDB">
          <w:rPr>
            <w:noProof/>
            <w:webHidden/>
          </w:rPr>
          <w:tab/>
        </w:r>
        <w:r w:rsidR="00501FDB">
          <w:rPr>
            <w:noProof/>
            <w:webHidden/>
          </w:rPr>
          <w:fldChar w:fldCharType="begin"/>
        </w:r>
        <w:r w:rsidR="00501FDB">
          <w:rPr>
            <w:noProof/>
            <w:webHidden/>
          </w:rPr>
          <w:instrText xml:space="preserve"> PAGEREF _Toc54086301 \h </w:instrText>
        </w:r>
        <w:r w:rsidR="00501FDB">
          <w:rPr>
            <w:noProof/>
            <w:webHidden/>
          </w:rPr>
        </w:r>
        <w:r w:rsidR="00501FDB">
          <w:rPr>
            <w:noProof/>
            <w:webHidden/>
          </w:rPr>
          <w:fldChar w:fldCharType="separate"/>
        </w:r>
        <w:r w:rsidR="00501FDB">
          <w:rPr>
            <w:noProof/>
            <w:webHidden/>
          </w:rPr>
          <w:t>42</w:t>
        </w:r>
        <w:r w:rsidR="00501FDB">
          <w:rPr>
            <w:noProof/>
            <w:webHidden/>
          </w:rPr>
          <w:fldChar w:fldCharType="end"/>
        </w:r>
      </w:hyperlink>
    </w:p>
    <w:p w14:paraId="486B329F" w14:textId="0E0BC508" w:rsidR="00501FDB" w:rsidRDefault="0071479C">
      <w:pPr>
        <w:pStyle w:val="Tabladeilustraciones"/>
        <w:tabs>
          <w:tab w:val="right" w:leader="dot" w:pos="9350"/>
        </w:tabs>
        <w:rPr>
          <w:rFonts w:asciiTheme="minorHAnsi" w:eastAsiaTheme="minorEastAsia" w:hAnsiTheme="minorHAnsi"/>
          <w:noProof/>
          <w:lang w:eastAsia="es-CO"/>
        </w:rPr>
      </w:pPr>
      <w:hyperlink w:anchor="_Toc54086302" w:history="1">
        <w:r w:rsidR="00501FDB" w:rsidRPr="00532AE1">
          <w:rPr>
            <w:rStyle w:val="Hipervnculo"/>
            <w:noProof/>
          </w:rPr>
          <w:t>Tabla 4 Listado de las tablas existentes en la base de datos del proyecto</w:t>
        </w:r>
        <w:r w:rsidR="00501FDB">
          <w:rPr>
            <w:noProof/>
            <w:webHidden/>
          </w:rPr>
          <w:tab/>
        </w:r>
        <w:r w:rsidR="00501FDB">
          <w:rPr>
            <w:noProof/>
            <w:webHidden/>
          </w:rPr>
          <w:fldChar w:fldCharType="begin"/>
        </w:r>
        <w:r w:rsidR="00501FDB">
          <w:rPr>
            <w:noProof/>
            <w:webHidden/>
          </w:rPr>
          <w:instrText xml:space="preserve"> PAGEREF _Toc54086302 \h </w:instrText>
        </w:r>
        <w:r w:rsidR="00501FDB">
          <w:rPr>
            <w:noProof/>
            <w:webHidden/>
          </w:rPr>
        </w:r>
        <w:r w:rsidR="00501FDB">
          <w:rPr>
            <w:noProof/>
            <w:webHidden/>
          </w:rPr>
          <w:fldChar w:fldCharType="separate"/>
        </w:r>
        <w:r w:rsidR="00501FDB">
          <w:rPr>
            <w:noProof/>
            <w:webHidden/>
          </w:rPr>
          <w:t>51</w:t>
        </w:r>
        <w:r w:rsidR="00501FDB">
          <w:rPr>
            <w:noProof/>
            <w:webHidden/>
          </w:rPr>
          <w:fldChar w:fldCharType="end"/>
        </w:r>
      </w:hyperlink>
    </w:p>
    <w:p w14:paraId="5381EA7B" w14:textId="529A4428" w:rsidR="00501FDB" w:rsidRDefault="0071479C">
      <w:pPr>
        <w:pStyle w:val="Tabladeilustraciones"/>
        <w:tabs>
          <w:tab w:val="right" w:leader="dot" w:pos="9350"/>
        </w:tabs>
        <w:rPr>
          <w:rFonts w:asciiTheme="minorHAnsi" w:eastAsiaTheme="minorEastAsia" w:hAnsiTheme="minorHAnsi"/>
          <w:noProof/>
          <w:lang w:eastAsia="es-CO"/>
        </w:rPr>
      </w:pPr>
      <w:hyperlink w:anchor="_Toc54086303" w:history="1">
        <w:r w:rsidR="00501FDB" w:rsidRPr="00532AE1">
          <w:rPr>
            <w:rStyle w:val="Hipervnculo"/>
            <w:noProof/>
          </w:rPr>
          <w:t>Tabla 5 Explicación  sobre la tabla afeccion_empleado</w:t>
        </w:r>
        <w:r w:rsidR="00501FDB">
          <w:rPr>
            <w:noProof/>
            <w:webHidden/>
          </w:rPr>
          <w:tab/>
        </w:r>
        <w:r w:rsidR="00501FDB">
          <w:rPr>
            <w:noProof/>
            <w:webHidden/>
          </w:rPr>
          <w:fldChar w:fldCharType="begin"/>
        </w:r>
        <w:r w:rsidR="00501FDB">
          <w:rPr>
            <w:noProof/>
            <w:webHidden/>
          </w:rPr>
          <w:instrText xml:space="preserve"> PAGEREF _Toc54086303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3A0D6007" w14:textId="119B3799" w:rsidR="00501FDB" w:rsidRDefault="0071479C">
      <w:pPr>
        <w:pStyle w:val="Tabladeilustraciones"/>
        <w:tabs>
          <w:tab w:val="right" w:leader="dot" w:pos="9350"/>
        </w:tabs>
        <w:rPr>
          <w:rFonts w:asciiTheme="minorHAnsi" w:eastAsiaTheme="minorEastAsia" w:hAnsiTheme="minorHAnsi"/>
          <w:noProof/>
          <w:lang w:eastAsia="es-CO"/>
        </w:rPr>
      </w:pPr>
      <w:hyperlink w:anchor="_Toc54086304" w:history="1">
        <w:r w:rsidR="00501FDB" w:rsidRPr="00532AE1">
          <w:rPr>
            <w:rStyle w:val="Hipervnculo"/>
            <w:noProof/>
          </w:rPr>
          <w:t>Tabla 6 Explicación de los indices de la tabla afeccion_empleado</w:t>
        </w:r>
        <w:r w:rsidR="00501FDB">
          <w:rPr>
            <w:noProof/>
            <w:webHidden/>
          </w:rPr>
          <w:tab/>
        </w:r>
        <w:r w:rsidR="00501FDB">
          <w:rPr>
            <w:noProof/>
            <w:webHidden/>
          </w:rPr>
          <w:fldChar w:fldCharType="begin"/>
        </w:r>
        <w:r w:rsidR="00501FDB">
          <w:rPr>
            <w:noProof/>
            <w:webHidden/>
          </w:rPr>
          <w:instrText xml:space="preserve"> PAGEREF _Toc54086304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2E29C33D" w14:textId="1526E515" w:rsidR="00501FDB" w:rsidRDefault="0071479C">
      <w:pPr>
        <w:pStyle w:val="Tabladeilustraciones"/>
        <w:tabs>
          <w:tab w:val="right" w:leader="dot" w:pos="9350"/>
        </w:tabs>
        <w:rPr>
          <w:rFonts w:asciiTheme="minorHAnsi" w:eastAsiaTheme="minorEastAsia" w:hAnsiTheme="minorHAnsi"/>
          <w:noProof/>
          <w:lang w:eastAsia="es-CO"/>
        </w:rPr>
      </w:pPr>
      <w:hyperlink w:anchor="_Toc54086305" w:history="1">
        <w:r w:rsidR="00501FDB" w:rsidRPr="00532AE1">
          <w:rPr>
            <w:rStyle w:val="Hipervnculo"/>
            <w:noProof/>
          </w:rPr>
          <w:t>Tabla 7 Explicación sobre la tabla afeccion_medica</w:t>
        </w:r>
        <w:r w:rsidR="00501FDB">
          <w:rPr>
            <w:noProof/>
            <w:webHidden/>
          </w:rPr>
          <w:tab/>
        </w:r>
        <w:r w:rsidR="00501FDB">
          <w:rPr>
            <w:noProof/>
            <w:webHidden/>
          </w:rPr>
          <w:fldChar w:fldCharType="begin"/>
        </w:r>
        <w:r w:rsidR="00501FDB">
          <w:rPr>
            <w:noProof/>
            <w:webHidden/>
          </w:rPr>
          <w:instrText xml:space="preserve"> PAGEREF _Toc54086305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1333B4B5" w14:textId="058B7477" w:rsidR="00501FDB" w:rsidRDefault="0071479C">
      <w:pPr>
        <w:pStyle w:val="Tabladeilustraciones"/>
        <w:tabs>
          <w:tab w:val="right" w:leader="dot" w:pos="9350"/>
        </w:tabs>
        <w:rPr>
          <w:rFonts w:asciiTheme="minorHAnsi" w:eastAsiaTheme="minorEastAsia" w:hAnsiTheme="minorHAnsi"/>
          <w:noProof/>
          <w:lang w:eastAsia="es-CO"/>
        </w:rPr>
      </w:pPr>
      <w:hyperlink w:anchor="_Toc54086306" w:history="1">
        <w:r w:rsidR="00501FDB" w:rsidRPr="00532AE1">
          <w:rPr>
            <w:rStyle w:val="Hipervnculo"/>
            <w:noProof/>
          </w:rPr>
          <w:t>Tabla 8 Explicación sobre índices de la tabla afeccion_medica</w:t>
        </w:r>
        <w:r w:rsidR="00501FDB">
          <w:rPr>
            <w:noProof/>
            <w:webHidden/>
          </w:rPr>
          <w:tab/>
        </w:r>
        <w:r w:rsidR="00501FDB">
          <w:rPr>
            <w:noProof/>
            <w:webHidden/>
          </w:rPr>
          <w:fldChar w:fldCharType="begin"/>
        </w:r>
        <w:r w:rsidR="00501FDB">
          <w:rPr>
            <w:noProof/>
            <w:webHidden/>
          </w:rPr>
          <w:instrText xml:space="preserve"> PAGEREF _Toc54086306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41A84A69" w14:textId="3D669663" w:rsidR="00501FDB" w:rsidRDefault="0071479C">
      <w:pPr>
        <w:pStyle w:val="Tabladeilustraciones"/>
        <w:tabs>
          <w:tab w:val="right" w:leader="dot" w:pos="9350"/>
        </w:tabs>
        <w:rPr>
          <w:rFonts w:asciiTheme="minorHAnsi" w:eastAsiaTheme="minorEastAsia" w:hAnsiTheme="minorHAnsi"/>
          <w:noProof/>
          <w:lang w:eastAsia="es-CO"/>
        </w:rPr>
      </w:pPr>
      <w:hyperlink w:anchor="_Toc54086307" w:history="1">
        <w:r w:rsidR="00501FDB" w:rsidRPr="00532AE1">
          <w:rPr>
            <w:rStyle w:val="Hipervnculo"/>
            <w:noProof/>
          </w:rPr>
          <w:t>Tabla 9 Explicación de la tabla afiliacion_contrato</w:t>
        </w:r>
        <w:r w:rsidR="00501FDB">
          <w:rPr>
            <w:noProof/>
            <w:webHidden/>
          </w:rPr>
          <w:tab/>
        </w:r>
        <w:r w:rsidR="00501FDB">
          <w:rPr>
            <w:noProof/>
            <w:webHidden/>
          </w:rPr>
          <w:fldChar w:fldCharType="begin"/>
        </w:r>
        <w:r w:rsidR="00501FDB">
          <w:rPr>
            <w:noProof/>
            <w:webHidden/>
          </w:rPr>
          <w:instrText xml:space="preserve"> PAGEREF _Toc54086307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703B82FF" w14:textId="3F08783A" w:rsidR="00501FDB" w:rsidRDefault="0071479C">
      <w:pPr>
        <w:pStyle w:val="Tabladeilustraciones"/>
        <w:tabs>
          <w:tab w:val="right" w:leader="dot" w:pos="9350"/>
        </w:tabs>
        <w:rPr>
          <w:rFonts w:asciiTheme="minorHAnsi" w:eastAsiaTheme="minorEastAsia" w:hAnsiTheme="minorHAnsi"/>
          <w:noProof/>
          <w:lang w:eastAsia="es-CO"/>
        </w:rPr>
      </w:pPr>
      <w:hyperlink w:anchor="_Toc54086308" w:history="1">
        <w:r w:rsidR="00501FDB" w:rsidRPr="00532AE1">
          <w:rPr>
            <w:rStyle w:val="Hipervnculo"/>
            <w:noProof/>
          </w:rPr>
          <w:t>Tabla 10 Explicación de los indices de la tabla afiliacion_contrato</w:t>
        </w:r>
        <w:r w:rsidR="00501FDB">
          <w:rPr>
            <w:noProof/>
            <w:webHidden/>
          </w:rPr>
          <w:tab/>
        </w:r>
        <w:r w:rsidR="00501FDB">
          <w:rPr>
            <w:noProof/>
            <w:webHidden/>
          </w:rPr>
          <w:fldChar w:fldCharType="begin"/>
        </w:r>
        <w:r w:rsidR="00501FDB">
          <w:rPr>
            <w:noProof/>
            <w:webHidden/>
          </w:rPr>
          <w:instrText xml:space="preserve"> PAGEREF _Toc54086308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361D5D35" w14:textId="1C62FFD6" w:rsidR="00501FDB" w:rsidRDefault="0071479C">
      <w:pPr>
        <w:pStyle w:val="Tabladeilustraciones"/>
        <w:tabs>
          <w:tab w:val="right" w:leader="dot" w:pos="9350"/>
        </w:tabs>
        <w:rPr>
          <w:rFonts w:asciiTheme="minorHAnsi" w:eastAsiaTheme="minorEastAsia" w:hAnsiTheme="minorHAnsi"/>
          <w:noProof/>
          <w:lang w:eastAsia="es-CO"/>
        </w:rPr>
      </w:pPr>
      <w:hyperlink w:anchor="_Toc54086309" w:history="1">
        <w:r w:rsidR="00501FDB" w:rsidRPr="00532AE1">
          <w:rPr>
            <w:rStyle w:val="Hipervnculo"/>
            <w:noProof/>
          </w:rPr>
          <w:t>Tabla 11 Explicación de la tabla afiliacion_empleado</w:t>
        </w:r>
        <w:r w:rsidR="00501FDB">
          <w:rPr>
            <w:noProof/>
            <w:webHidden/>
          </w:rPr>
          <w:tab/>
        </w:r>
        <w:r w:rsidR="00501FDB">
          <w:rPr>
            <w:noProof/>
            <w:webHidden/>
          </w:rPr>
          <w:fldChar w:fldCharType="begin"/>
        </w:r>
        <w:r w:rsidR="00501FDB">
          <w:rPr>
            <w:noProof/>
            <w:webHidden/>
          </w:rPr>
          <w:instrText xml:space="preserve"> PAGEREF _Toc54086309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F8D9BBD" w14:textId="52905BD2" w:rsidR="00501FDB" w:rsidRDefault="0071479C">
      <w:pPr>
        <w:pStyle w:val="Tabladeilustraciones"/>
        <w:tabs>
          <w:tab w:val="right" w:leader="dot" w:pos="9350"/>
        </w:tabs>
        <w:rPr>
          <w:rFonts w:asciiTheme="minorHAnsi" w:eastAsiaTheme="minorEastAsia" w:hAnsiTheme="minorHAnsi"/>
          <w:noProof/>
          <w:lang w:eastAsia="es-CO"/>
        </w:rPr>
      </w:pPr>
      <w:hyperlink w:anchor="_Toc54086310" w:history="1">
        <w:r w:rsidR="00501FDB" w:rsidRPr="00532AE1">
          <w:rPr>
            <w:rStyle w:val="Hipervnculo"/>
            <w:noProof/>
          </w:rPr>
          <w:t>Tabla 12 Explicación de los índices de la tabla afiliacion_empleado</w:t>
        </w:r>
        <w:r w:rsidR="00501FDB">
          <w:rPr>
            <w:noProof/>
            <w:webHidden/>
          </w:rPr>
          <w:tab/>
        </w:r>
        <w:r w:rsidR="00501FDB">
          <w:rPr>
            <w:noProof/>
            <w:webHidden/>
          </w:rPr>
          <w:fldChar w:fldCharType="begin"/>
        </w:r>
        <w:r w:rsidR="00501FDB">
          <w:rPr>
            <w:noProof/>
            <w:webHidden/>
          </w:rPr>
          <w:instrText xml:space="preserve"> PAGEREF _Toc54086310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69C6134" w14:textId="71AD5CC3" w:rsidR="00501FDB" w:rsidRDefault="0071479C">
      <w:pPr>
        <w:pStyle w:val="Tabladeilustraciones"/>
        <w:tabs>
          <w:tab w:val="right" w:leader="dot" w:pos="9350"/>
        </w:tabs>
        <w:rPr>
          <w:rFonts w:asciiTheme="minorHAnsi" w:eastAsiaTheme="minorEastAsia" w:hAnsiTheme="minorHAnsi"/>
          <w:noProof/>
          <w:lang w:eastAsia="es-CO"/>
        </w:rPr>
      </w:pPr>
      <w:hyperlink w:anchor="_Toc54086311" w:history="1">
        <w:r w:rsidR="00501FDB" w:rsidRPr="00532AE1">
          <w:rPr>
            <w:rStyle w:val="Hipervnculo"/>
            <w:noProof/>
          </w:rPr>
          <w:t>Tabla 13 Explicación de la tabla afiliacion_empresa</w:t>
        </w:r>
        <w:r w:rsidR="00501FDB">
          <w:rPr>
            <w:noProof/>
            <w:webHidden/>
          </w:rPr>
          <w:tab/>
        </w:r>
        <w:r w:rsidR="00501FDB">
          <w:rPr>
            <w:noProof/>
            <w:webHidden/>
          </w:rPr>
          <w:fldChar w:fldCharType="begin"/>
        </w:r>
        <w:r w:rsidR="00501FDB">
          <w:rPr>
            <w:noProof/>
            <w:webHidden/>
          </w:rPr>
          <w:instrText xml:space="preserve"> PAGEREF _Toc54086311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849BC92" w14:textId="62C12E99" w:rsidR="00501FDB" w:rsidRDefault="0071479C">
      <w:pPr>
        <w:pStyle w:val="Tabladeilustraciones"/>
        <w:tabs>
          <w:tab w:val="right" w:leader="dot" w:pos="9350"/>
        </w:tabs>
        <w:rPr>
          <w:rFonts w:asciiTheme="minorHAnsi" w:eastAsiaTheme="minorEastAsia" w:hAnsiTheme="minorHAnsi"/>
          <w:noProof/>
          <w:lang w:eastAsia="es-CO"/>
        </w:rPr>
      </w:pPr>
      <w:hyperlink w:anchor="_Toc54086312" w:history="1">
        <w:r w:rsidR="00501FDB" w:rsidRPr="00532AE1">
          <w:rPr>
            <w:rStyle w:val="Hipervnculo"/>
            <w:noProof/>
          </w:rPr>
          <w:t>Tabla 14 Explicación de los índices de la tabla afiliacion_empresa</w:t>
        </w:r>
        <w:r w:rsidR="00501FDB">
          <w:rPr>
            <w:noProof/>
            <w:webHidden/>
          </w:rPr>
          <w:tab/>
        </w:r>
        <w:r w:rsidR="00501FDB">
          <w:rPr>
            <w:noProof/>
            <w:webHidden/>
          </w:rPr>
          <w:fldChar w:fldCharType="begin"/>
        </w:r>
        <w:r w:rsidR="00501FDB">
          <w:rPr>
            <w:noProof/>
            <w:webHidden/>
          </w:rPr>
          <w:instrText xml:space="preserve"> PAGEREF _Toc54086312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FD3D4C1" w14:textId="51804449" w:rsidR="00501FDB" w:rsidRDefault="0071479C">
      <w:pPr>
        <w:pStyle w:val="Tabladeilustraciones"/>
        <w:tabs>
          <w:tab w:val="right" w:leader="dot" w:pos="9350"/>
        </w:tabs>
        <w:rPr>
          <w:rFonts w:asciiTheme="minorHAnsi" w:eastAsiaTheme="minorEastAsia" w:hAnsiTheme="minorHAnsi"/>
          <w:noProof/>
          <w:lang w:eastAsia="es-CO"/>
        </w:rPr>
      </w:pPr>
      <w:hyperlink w:anchor="_Toc54086313" w:history="1">
        <w:r w:rsidR="00501FDB" w:rsidRPr="00532AE1">
          <w:rPr>
            <w:rStyle w:val="Hipervnculo"/>
            <w:noProof/>
          </w:rPr>
          <w:t>Tabla 15 Explicación de la tabla comentarios</w:t>
        </w:r>
        <w:r w:rsidR="00501FDB">
          <w:rPr>
            <w:noProof/>
            <w:webHidden/>
          </w:rPr>
          <w:tab/>
        </w:r>
        <w:r w:rsidR="00501FDB">
          <w:rPr>
            <w:noProof/>
            <w:webHidden/>
          </w:rPr>
          <w:fldChar w:fldCharType="begin"/>
        </w:r>
        <w:r w:rsidR="00501FDB">
          <w:rPr>
            <w:noProof/>
            <w:webHidden/>
          </w:rPr>
          <w:instrText xml:space="preserve"> PAGEREF _Toc54086313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4C95ADEE" w14:textId="10861B16" w:rsidR="00501FDB" w:rsidRDefault="0071479C">
      <w:pPr>
        <w:pStyle w:val="Tabladeilustraciones"/>
        <w:tabs>
          <w:tab w:val="right" w:leader="dot" w:pos="9350"/>
        </w:tabs>
        <w:rPr>
          <w:rFonts w:asciiTheme="minorHAnsi" w:eastAsiaTheme="minorEastAsia" w:hAnsiTheme="minorHAnsi"/>
          <w:noProof/>
          <w:lang w:eastAsia="es-CO"/>
        </w:rPr>
      </w:pPr>
      <w:hyperlink w:anchor="_Toc54086314" w:history="1">
        <w:r w:rsidR="00501FDB" w:rsidRPr="00532AE1">
          <w:rPr>
            <w:rStyle w:val="Hipervnculo"/>
            <w:noProof/>
          </w:rPr>
          <w:t>Tabla 16 Explicación de los índices de la tabla comentarios</w:t>
        </w:r>
        <w:r w:rsidR="00501FDB">
          <w:rPr>
            <w:noProof/>
            <w:webHidden/>
          </w:rPr>
          <w:tab/>
        </w:r>
        <w:r w:rsidR="00501FDB">
          <w:rPr>
            <w:noProof/>
            <w:webHidden/>
          </w:rPr>
          <w:fldChar w:fldCharType="begin"/>
        </w:r>
        <w:r w:rsidR="00501FDB">
          <w:rPr>
            <w:noProof/>
            <w:webHidden/>
          </w:rPr>
          <w:instrText xml:space="preserve"> PAGEREF _Toc54086314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253E57AF" w14:textId="1D259895" w:rsidR="00501FDB" w:rsidRDefault="0071479C">
      <w:pPr>
        <w:pStyle w:val="Tabladeilustraciones"/>
        <w:tabs>
          <w:tab w:val="right" w:leader="dot" w:pos="9350"/>
        </w:tabs>
        <w:rPr>
          <w:rFonts w:asciiTheme="minorHAnsi" w:eastAsiaTheme="minorEastAsia" w:hAnsiTheme="minorHAnsi"/>
          <w:noProof/>
          <w:lang w:eastAsia="es-CO"/>
        </w:rPr>
      </w:pPr>
      <w:hyperlink w:anchor="_Toc54086315" w:history="1">
        <w:r w:rsidR="00501FDB" w:rsidRPr="00532AE1">
          <w:rPr>
            <w:rStyle w:val="Hipervnculo"/>
            <w:noProof/>
          </w:rPr>
          <w:t>Tabla 17 Explicación de la tabla consulta_medica</w:t>
        </w:r>
        <w:r w:rsidR="00501FDB">
          <w:rPr>
            <w:noProof/>
            <w:webHidden/>
          </w:rPr>
          <w:tab/>
        </w:r>
        <w:r w:rsidR="00501FDB">
          <w:rPr>
            <w:noProof/>
            <w:webHidden/>
          </w:rPr>
          <w:fldChar w:fldCharType="begin"/>
        </w:r>
        <w:r w:rsidR="00501FDB">
          <w:rPr>
            <w:noProof/>
            <w:webHidden/>
          </w:rPr>
          <w:instrText xml:space="preserve"> PAGEREF _Toc54086315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63B68E58" w14:textId="327459E9" w:rsidR="00501FDB" w:rsidRDefault="0071479C">
      <w:pPr>
        <w:pStyle w:val="Tabladeilustraciones"/>
        <w:tabs>
          <w:tab w:val="right" w:leader="dot" w:pos="9350"/>
        </w:tabs>
        <w:rPr>
          <w:rFonts w:asciiTheme="minorHAnsi" w:eastAsiaTheme="minorEastAsia" w:hAnsiTheme="minorHAnsi"/>
          <w:noProof/>
          <w:lang w:eastAsia="es-CO"/>
        </w:rPr>
      </w:pPr>
      <w:hyperlink w:anchor="_Toc54086316" w:history="1">
        <w:r w:rsidR="00501FDB" w:rsidRPr="00532AE1">
          <w:rPr>
            <w:rStyle w:val="Hipervnculo"/>
            <w:noProof/>
          </w:rPr>
          <w:t>Tabla 18 Explicación de los índices de la tabla consulta_medica</w:t>
        </w:r>
        <w:r w:rsidR="00501FDB">
          <w:rPr>
            <w:noProof/>
            <w:webHidden/>
          </w:rPr>
          <w:tab/>
        </w:r>
        <w:r w:rsidR="00501FDB">
          <w:rPr>
            <w:noProof/>
            <w:webHidden/>
          </w:rPr>
          <w:fldChar w:fldCharType="begin"/>
        </w:r>
        <w:r w:rsidR="00501FDB">
          <w:rPr>
            <w:noProof/>
            <w:webHidden/>
          </w:rPr>
          <w:instrText xml:space="preserve"> PAGEREF _Toc54086316 \h </w:instrText>
        </w:r>
        <w:r w:rsidR="00501FDB">
          <w:rPr>
            <w:noProof/>
            <w:webHidden/>
          </w:rPr>
        </w:r>
        <w:r w:rsidR="00501FDB">
          <w:rPr>
            <w:noProof/>
            <w:webHidden/>
          </w:rPr>
          <w:fldChar w:fldCharType="separate"/>
        </w:r>
        <w:r w:rsidR="00501FDB">
          <w:rPr>
            <w:noProof/>
            <w:webHidden/>
          </w:rPr>
          <w:t>57</w:t>
        </w:r>
        <w:r w:rsidR="00501FDB">
          <w:rPr>
            <w:noProof/>
            <w:webHidden/>
          </w:rPr>
          <w:fldChar w:fldCharType="end"/>
        </w:r>
      </w:hyperlink>
    </w:p>
    <w:p w14:paraId="6D7FA187" w14:textId="64909F9A" w:rsidR="00501FDB" w:rsidRDefault="0071479C">
      <w:pPr>
        <w:pStyle w:val="Tabladeilustraciones"/>
        <w:tabs>
          <w:tab w:val="right" w:leader="dot" w:pos="9350"/>
        </w:tabs>
        <w:rPr>
          <w:rFonts w:asciiTheme="minorHAnsi" w:eastAsiaTheme="minorEastAsia" w:hAnsiTheme="minorHAnsi"/>
          <w:noProof/>
          <w:lang w:eastAsia="es-CO"/>
        </w:rPr>
      </w:pPr>
      <w:hyperlink w:anchor="_Toc54086317" w:history="1">
        <w:r w:rsidR="00501FDB" w:rsidRPr="00532AE1">
          <w:rPr>
            <w:rStyle w:val="Hipervnculo"/>
            <w:noProof/>
          </w:rPr>
          <w:t>Tabla 19 Explicación de la tabla contrato</w:t>
        </w:r>
        <w:r w:rsidR="00501FDB">
          <w:rPr>
            <w:noProof/>
            <w:webHidden/>
          </w:rPr>
          <w:tab/>
        </w:r>
        <w:r w:rsidR="00501FDB">
          <w:rPr>
            <w:noProof/>
            <w:webHidden/>
          </w:rPr>
          <w:fldChar w:fldCharType="begin"/>
        </w:r>
        <w:r w:rsidR="00501FDB">
          <w:rPr>
            <w:noProof/>
            <w:webHidden/>
          </w:rPr>
          <w:instrText xml:space="preserve"> PAGEREF _Toc54086317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5464B6E5" w14:textId="25DFCF51" w:rsidR="00501FDB" w:rsidRDefault="0071479C">
      <w:pPr>
        <w:pStyle w:val="Tabladeilustraciones"/>
        <w:tabs>
          <w:tab w:val="right" w:leader="dot" w:pos="9350"/>
        </w:tabs>
        <w:rPr>
          <w:rFonts w:asciiTheme="minorHAnsi" w:eastAsiaTheme="minorEastAsia" w:hAnsiTheme="minorHAnsi"/>
          <w:noProof/>
          <w:lang w:eastAsia="es-CO"/>
        </w:rPr>
      </w:pPr>
      <w:hyperlink w:anchor="_Toc54086318" w:history="1">
        <w:r w:rsidR="00501FDB" w:rsidRPr="00532AE1">
          <w:rPr>
            <w:rStyle w:val="Hipervnculo"/>
            <w:noProof/>
          </w:rPr>
          <w:t>Tabla 20 Explicación de los índices de la tabla contrato</w:t>
        </w:r>
        <w:r w:rsidR="00501FDB">
          <w:rPr>
            <w:noProof/>
            <w:webHidden/>
          </w:rPr>
          <w:tab/>
        </w:r>
        <w:r w:rsidR="00501FDB">
          <w:rPr>
            <w:noProof/>
            <w:webHidden/>
          </w:rPr>
          <w:fldChar w:fldCharType="begin"/>
        </w:r>
        <w:r w:rsidR="00501FDB">
          <w:rPr>
            <w:noProof/>
            <w:webHidden/>
          </w:rPr>
          <w:instrText xml:space="preserve"> PAGEREF _Toc54086318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36C95CF6" w14:textId="3629E4DB" w:rsidR="00501FDB" w:rsidRDefault="0071479C">
      <w:pPr>
        <w:pStyle w:val="Tabladeilustraciones"/>
        <w:tabs>
          <w:tab w:val="right" w:leader="dot" w:pos="9350"/>
        </w:tabs>
        <w:rPr>
          <w:rFonts w:asciiTheme="minorHAnsi" w:eastAsiaTheme="minorEastAsia" w:hAnsiTheme="minorHAnsi"/>
          <w:noProof/>
          <w:lang w:eastAsia="es-CO"/>
        </w:rPr>
      </w:pPr>
      <w:hyperlink w:anchor="_Toc54086319" w:history="1">
        <w:r w:rsidR="00501FDB" w:rsidRPr="00532AE1">
          <w:rPr>
            <w:rStyle w:val="Hipervnculo"/>
            <w:noProof/>
          </w:rPr>
          <w:t>Tabla 21 Explicación de la tabla contrato_licencia</w:t>
        </w:r>
        <w:r w:rsidR="00501FDB">
          <w:rPr>
            <w:noProof/>
            <w:webHidden/>
          </w:rPr>
          <w:tab/>
        </w:r>
        <w:r w:rsidR="00501FDB">
          <w:rPr>
            <w:noProof/>
            <w:webHidden/>
          </w:rPr>
          <w:fldChar w:fldCharType="begin"/>
        </w:r>
        <w:r w:rsidR="00501FDB">
          <w:rPr>
            <w:noProof/>
            <w:webHidden/>
          </w:rPr>
          <w:instrText xml:space="preserve"> PAGEREF _Toc54086319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6600272D" w14:textId="7E36DF70" w:rsidR="00501FDB" w:rsidRDefault="0071479C">
      <w:pPr>
        <w:pStyle w:val="Tabladeilustraciones"/>
        <w:tabs>
          <w:tab w:val="right" w:leader="dot" w:pos="9350"/>
        </w:tabs>
        <w:rPr>
          <w:rFonts w:asciiTheme="minorHAnsi" w:eastAsiaTheme="minorEastAsia" w:hAnsiTheme="minorHAnsi"/>
          <w:noProof/>
          <w:lang w:eastAsia="es-CO"/>
        </w:rPr>
      </w:pPr>
      <w:hyperlink w:anchor="_Toc54086320" w:history="1">
        <w:r w:rsidR="00501FDB" w:rsidRPr="00532AE1">
          <w:rPr>
            <w:rStyle w:val="Hipervnculo"/>
            <w:noProof/>
          </w:rPr>
          <w:t>Tabla 22 Explicación de los índices de la tabla contrato_licencia</w:t>
        </w:r>
        <w:r w:rsidR="00501FDB">
          <w:rPr>
            <w:noProof/>
            <w:webHidden/>
          </w:rPr>
          <w:tab/>
        </w:r>
        <w:r w:rsidR="00501FDB">
          <w:rPr>
            <w:noProof/>
            <w:webHidden/>
          </w:rPr>
          <w:fldChar w:fldCharType="begin"/>
        </w:r>
        <w:r w:rsidR="00501FDB">
          <w:rPr>
            <w:noProof/>
            <w:webHidden/>
          </w:rPr>
          <w:instrText xml:space="preserve"> PAGEREF _Toc54086320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2EEBD313" w14:textId="5C4138EB" w:rsidR="00501FDB" w:rsidRDefault="0071479C">
      <w:pPr>
        <w:pStyle w:val="Tabladeilustraciones"/>
        <w:tabs>
          <w:tab w:val="right" w:leader="dot" w:pos="9350"/>
        </w:tabs>
        <w:rPr>
          <w:rFonts w:asciiTheme="minorHAnsi" w:eastAsiaTheme="minorEastAsia" w:hAnsiTheme="minorHAnsi"/>
          <w:noProof/>
          <w:lang w:eastAsia="es-CO"/>
        </w:rPr>
      </w:pPr>
      <w:hyperlink w:anchor="_Toc54086321" w:history="1">
        <w:r w:rsidR="00501FDB" w:rsidRPr="00532AE1">
          <w:rPr>
            <w:rStyle w:val="Hipervnculo"/>
            <w:noProof/>
          </w:rPr>
          <w:t>Tabla 23 Explicación de la tabla cuenta</w:t>
        </w:r>
        <w:r w:rsidR="00501FDB">
          <w:rPr>
            <w:noProof/>
            <w:webHidden/>
          </w:rPr>
          <w:tab/>
        </w:r>
        <w:r w:rsidR="00501FDB">
          <w:rPr>
            <w:noProof/>
            <w:webHidden/>
          </w:rPr>
          <w:fldChar w:fldCharType="begin"/>
        </w:r>
        <w:r w:rsidR="00501FDB">
          <w:rPr>
            <w:noProof/>
            <w:webHidden/>
          </w:rPr>
          <w:instrText xml:space="preserve"> PAGEREF _Toc54086321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280D3EB2" w14:textId="200CD621" w:rsidR="00501FDB" w:rsidRDefault="0071479C">
      <w:pPr>
        <w:pStyle w:val="Tabladeilustraciones"/>
        <w:tabs>
          <w:tab w:val="right" w:leader="dot" w:pos="9350"/>
        </w:tabs>
        <w:rPr>
          <w:rFonts w:asciiTheme="minorHAnsi" w:eastAsiaTheme="minorEastAsia" w:hAnsiTheme="minorHAnsi"/>
          <w:noProof/>
          <w:lang w:eastAsia="es-CO"/>
        </w:rPr>
      </w:pPr>
      <w:hyperlink w:anchor="_Toc54086322" w:history="1">
        <w:r w:rsidR="00501FDB" w:rsidRPr="00532AE1">
          <w:rPr>
            <w:rStyle w:val="Hipervnculo"/>
            <w:noProof/>
          </w:rPr>
          <w:t>Tabla 24 Explicación de los índices de la tabla cuenta</w:t>
        </w:r>
        <w:r w:rsidR="00501FDB">
          <w:rPr>
            <w:noProof/>
            <w:webHidden/>
          </w:rPr>
          <w:tab/>
        </w:r>
        <w:r w:rsidR="00501FDB">
          <w:rPr>
            <w:noProof/>
            <w:webHidden/>
          </w:rPr>
          <w:fldChar w:fldCharType="begin"/>
        </w:r>
        <w:r w:rsidR="00501FDB">
          <w:rPr>
            <w:noProof/>
            <w:webHidden/>
          </w:rPr>
          <w:instrText xml:space="preserve"> PAGEREF _Toc54086322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1F2AEE62" w14:textId="782BCE08" w:rsidR="00501FDB" w:rsidRDefault="0071479C">
      <w:pPr>
        <w:pStyle w:val="Tabladeilustraciones"/>
        <w:tabs>
          <w:tab w:val="right" w:leader="dot" w:pos="9350"/>
        </w:tabs>
        <w:rPr>
          <w:rFonts w:asciiTheme="minorHAnsi" w:eastAsiaTheme="minorEastAsia" w:hAnsiTheme="minorHAnsi"/>
          <w:noProof/>
          <w:lang w:eastAsia="es-CO"/>
        </w:rPr>
      </w:pPr>
      <w:hyperlink w:anchor="_Toc54086323" w:history="1">
        <w:r w:rsidR="00501FDB" w:rsidRPr="00532AE1">
          <w:rPr>
            <w:rStyle w:val="Hipervnculo"/>
            <w:noProof/>
          </w:rPr>
          <w:t>Tabla 25 Explicación de la tabla empleado</w:t>
        </w:r>
        <w:r w:rsidR="00501FDB">
          <w:rPr>
            <w:noProof/>
            <w:webHidden/>
          </w:rPr>
          <w:tab/>
        </w:r>
        <w:r w:rsidR="00501FDB">
          <w:rPr>
            <w:noProof/>
            <w:webHidden/>
          </w:rPr>
          <w:fldChar w:fldCharType="begin"/>
        </w:r>
        <w:r w:rsidR="00501FDB">
          <w:rPr>
            <w:noProof/>
            <w:webHidden/>
          </w:rPr>
          <w:instrText xml:space="preserve"> PAGEREF _Toc54086323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D07F686" w14:textId="0F7515C1" w:rsidR="00501FDB" w:rsidRDefault="0071479C">
      <w:pPr>
        <w:pStyle w:val="Tabladeilustraciones"/>
        <w:tabs>
          <w:tab w:val="right" w:leader="dot" w:pos="9350"/>
        </w:tabs>
        <w:rPr>
          <w:rFonts w:asciiTheme="minorHAnsi" w:eastAsiaTheme="minorEastAsia" w:hAnsiTheme="minorHAnsi"/>
          <w:noProof/>
          <w:lang w:eastAsia="es-CO"/>
        </w:rPr>
      </w:pPr>
      <w:hyperlink w:anchor="_Toc54086324" w:history="1">
        <w:r w:rsidR="00501FDB" w:rsidRPr="00532AE1">
          <w:rPr>
            <w:rStyle w:val="Hipervnculo"/>
            <w:noProof/>
          </w:rPr>
          <w:t>Tabla 26 Explicación de los índices de la tabla empleado</w:t>
        </w:r>
        <w:r w:rsidR="00501FDB">
          <w:rPr>
            <w:noProof/>
            <w:webHidden/>
          </w:rPr>
          <w:tab/>
        </w:r>
        <w:r w:rsidR="00501FDB">
          <w:rPr>
            <w:noProof/>
            <w:webHidden/>
          </w:rPr>
          <w:fldChar w:fldCharType="begin"/>
        </w:r>
        <w:r w:rsidR="00501FDB">
          <w:rPr>
            <w:noProof/>
            <w:webHidden/>
          </w:rPr>
          <w:instrText xml:space="preserve"> PAGEREF _Toc54086324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589531D" w14:textId="28AD316B" w:rsidR="00501FDB" w:rsidRDefault="0071479C">
      <w:pPr>
        <w:pStyle w:val="Tabladeilustraciones"/>
        <w:tabs>
          <w:tab w:val="right" w:leader="dot" w:pos="9350"/>
        </w:tabs>
        <w:rPr>
          <w:rFonts w:asciiTheme="minorHAnsi" w:eastAsiaTheme="minorEastAsia" w:hAnsiTheme="minorHAnsi"/>
          <w:noProof/>
          <w:lang w:eastAsia="es-CO"/>
        </w:rPr>
      </w:pPr>
      <w:hyperlink w:anchor="_Toc54086325" w:history="1">
        <w:r w:rsidR="00501FDB" w:rsidRPr="00532AE1">
          <w:rPr>
            <w:rStyle w:val="Hipervnculo"/>
            <w:noProof/>
          </w:rPr>
          <w:t>Tabla 27 Explicación de la tabla Empresa</w:t>
        </w:r>
        <w:r w:rsidR="00501FDB">
          <w:rPr>
            <w:noProof/>
            <w:webHidden/>
          </w:rPr>
          <w:tab/>
        </w:r>
        <w:r w:rsidR="00501FDB">
          <w:rPr>
            <w:noProof/>
            <w:webHidden/>
          </w:rPr>
          <w:fldChar w:fldCharType="begin"/>
        </w:r>
        <w:r w:rsidR="00501FDB">
          <w:rPr>
            <w:noProof/>
            <w:webHidden/>
          </w:rPr>
          <w:instrText xml:space="preserve"> PAGEREF _Toc54086325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4046509C" w14:textId="4F10A60C" w:rsidR="00501FDB" w:rsidRDefault="0071479C">
      <w:pPr>
        <w:pStyle w:val="Tabladeilustraciones"/>
        <w:tabs>
          <w:tab w:val="right" w:leader="dot" w:pos="9350"/>
        </w:tabs>
        <w:rPr>
          <w:rFonts w:asciiTheme="minorHAnsi" w:eastAsiaTheme="minorEastAsia" w:hAnsiTheme="minorHAnsi"/>
          <w:noProof/>
          <w:lang w:eastAsia="es-CO"/>
        </w:rPr>
      </w:pPr>
      <w:hyperlink w:anchor="_Toc54086326" w:history="1">
        <w:r w:rsidR="00501FDB" w:rsidRPr="00532AE1">
          <w:rPr>
            <w:rStyle w:val="Hipervnculo"/>
            <w:noProof/>
          </w:rPr>
          <w:t>Tabla 28 Explicación de los índices de la tabla empresa</w:t>
        </w:r>
        <w:r w:rsidR="00501FDB">
          <w:rPr>
            <w:noProof/>
            <w:webHidden/>
          </w:rPr>
          <w:tab/>
        </w:r>
        <w:r w:rsidR="00501FDB">
          <w:rPr>
            <w:noProof/>
            <w:webHidden/>
          </w:rPr>
          <w:fldChar w:fldCharType="begin"/>
        </w:r>
        <w:r w:rsidR="00501FDB">
          <w:rPr>
            <w:noProof/>
            <w:webHidden/>
          </w:rPr>
          <w:instrText xml:space="preserve"> PAGEREF _Toc54086326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648F38AD" w14:textId="2F5DAEBA" w:rsidR="00501FDB" w:rsidRDefault="0071479C">
      <w:pPr>
        <w:pStyle w:val="Tabladeilustraciones"/>
        <w:tabs>
          <w:tab w:val="right" w:leader="dot" w:pos="9350"/>
        </w:tabs>
        <w:rPr>
          <w:rFonts w:asciiTheme="minorHAnsi" w:eastAsiaTheme="minorEastAsia" w:hAnsiTheme="minorHAnsi"/>
          <w:noProof/>
          <w:lang w:eastAsia="es-CO"/>
        </w:rPr>
      </w:pPr>
      <w:hyperlink w:anchor="_Toc54086327" w:history="1">
        <w:r w:rsidR="00501FDB" w:rsidRPr="00532AE1">
          <w:rPr>
            <w:rStyle w:val="Hipervnculo"/>
            <w:noProof/>
          </w:rPr>
          <w:t>Tabla 29 Explicación de la tabla entidad</w:t>
        </w:r>
        <w:r w:rsidR="00501FDB">
          <w:rPr>
            <w:noProof/>
            <w:webHidden/>
          </w:rPr>
          <w:tab/>
        </w:r>
        <w:r w:rsidR="00501FDB">
          <w:rPr>
            <w:noProof/>
            <w:webHidden/>
          </w:rPr>
          <w:fldChar w:fldCharType="begin"/>
        </w:r>
        <w:r w:rsidR="00501FDB">
          <w:rPr>
            <w:noProof/>
            <w:webHidden/>
          </w:rPr>
          <w:instrText xml:space="preserve"> PAGEREF _Toc54086327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657E340A" w14:textId="3F9AE980" w:rsidR="00501FDB" w:rsidRDefault="0071479C">
      <w:pPr>
        <w:pStyle w:val="Tabladeilustraciones"/>
        <w:tabs>
          <w:tab w:val="right" w:leader="dot" w:pos="9350"/>
        </w:tabs>
        <w:rPr>
          <w:rFonts w:asciiTheme="minorHAnsi" w:eastAsiaTheme="minorEastAsia" w:hAnsiTheme="minorHAnsi"/>
          <w:noProof/>
          <w:lang w:eastAsia="es-CO"/>
        </w:rPr>
      </w:pPr>
      <w:hyperlink w:anchor="_Toc54086328" w:history="1">
        <w:r w:rsidR="00501FDB" w:rsidRPr="00532AE1">
          <w:rPr>
            <w:rStyle w:val="Hipervnculo"/>
            <w:noProof/>
          </w:rPr>
          <w:t>Tabla 30 Explicación de los índices de la tabla entidad</w:t>
        </w:r>
        <w:r w:rsidR="00501FDB">
          <w:rPr>
            <w:noProof/>
            <w:webHidden/>
          </w:rPr>
          <w:tab/>
        </w:r>
        <w:r w:rsidR="00501FDB">
          <w:rPr>
            <w:noProof/>
            <w:webHidden/>
          </w:rPr>
          <w:fldChar w:fldCharType="begin"/>
        </w:r>
        <w:r w:rsidR="00501FDB">
          <w:rPr>
            <w:noProof/>
            <w:webHidden/>
          </w:rPr>
          <w:instrText xml:space="preserve"> PAGEREF _Toc54086328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359F52C1" w14:textId="5B745956" w:rsidR="00501FDB" w:rsidRDefault="0071479C">
      <w:pPr>
        <w:pStyle w:val="Tabladeilustraciones"/>
        <w:tabs>
          <w:tab w:val="right" w:leader="dot" w:pos="9350"/>
        </w:tabs>
        <w:rPr>
          <w:rFonts w:asciiTheme="minorHAnsi" w:eastAsiaTheme="minorEastAsia" w:hAnsiTheme="minorHAnsi"/>
          <w:noProof/>
          <w:lang w:eastAsia="es-CO"/>
        </w:rPr>
      </w:pPr>
      <w:hyperlink w:anchor="_Toc54086329" w:history="1">
        <w:r w:rsidR="00501FDB" w:rsidRPr="00532AE1">
          <w:rPr>
            <w:rStyle w:val="Hipervnculo"/>
            <w:noProof/>
          </w:rPr>
          <w:t>Tabla 31 Explicación de la tabla incapacidad</w:t>
        </w:r>
        <w:r w:rsidR="00501FDB">
          <w:rPr>
            <w:noProof/>
            <w:webHidden/>
          </w:rPr>
          <w:tab/>
        </w:r>
        <w:r w:rsidR="00501FDB">
          <w:rPr>
            <w:noProof/>
            <w:webHidden/>
          </w:rPr>
          <w:fldChar w:fldCharType="begin"/>
        </w:r>
        <w:r w:rsidR="00501FDB">
          <w:rPr>
            <w:noProof/>
            <w:webHidden/>
          </w:rPr>
          <w:instrText xml:space="preserve"> PAGEREF _Toc54086329 \h </w:instrText>
        </w:r>
        <w:r w:rsidR="00501FDB">
          <w:rPr>
            <w:noProof/>
            <w:webHidden/>
          </w:rPr>
        </w:r>
        <w:r w:rsidR="00501FDB">
          <w:rPr>
            <w:noProof/>
            <w:webHidden/>
          </w:rPr>
          <w:fldChar w:fldCharType="separate"/>
        </w:r>
        <w:r w:rsidR="00501FDB">
          <w:rPr>
            <w:noProof/>
            <w:webHidden/>
          </w:rPr>
          <w:t>65</w:t>
        </w:r>
        <w:r w:rsidR="00501FDB">
          <w:rPr>
            <w:noProof/>
            <w:webHidden/>
          </w:rPr>
          <w:fldChar w:fldCharType="end"/>
        </w:r>
      </w:hyperlink>
    </w:p>
    <w:p w14:paraId="3C3677E7" w14:textId="2CCC61AF" w:rsidR="00501FDB" w:rsidRDefault="0071479C">
      <w:pPr>
        <w:pStyle w:val="Tabladeilustraciones"/>
        <w:tabs>
          <w:tab w:val="right" w:leader="dot" w:pos="9350"/>
        </w:tabs>
        <w:rPr>
          <w:rFonts w:asciiTheme="minorHAnsi" w:eastAsiaTheme="minorEastAsia" w:hAnsiTheme="minorHAnsi"/>
          <w:noProof/>
          <w:lang w:eastAsia="es-CO"/>
        </w:rPr>
      </w:pPr>
      <w:hyperlink w:anchor="_Toc54086330" w:history="1">
        <w:r w:rsidR="00501FDB" w:rsidRPr="00532AE1">
          <w:rPr>
            <w:rStyle w:val="Hipervnculo"/>
            <w:noProof/>
          </w:rPr>
          <w:t>Tabla 32 Explicación de los índices de la tabla incapacidad</w:t>
        </w:r>
        <w:r w:rsidR="00501FDB">
          <w:rPr>
            <w:noProof/>
            <w:webHidden/>
          </w:rPr>
          <w:tab/>
        </w:r>
        <w:r w:rsidR="00501FDB">
          <w:rPr>
            <w:noProof/>
            <w:webHidden/>
          </w:rPr>
          <w:fldChar w:fldCharType="begin"/>
        </w:r>
        <w:r w:rsidR="00501FDB">
          <w:rPr>
            <w:noProof/>
            <w:webHidden/>
          </w:rPr>
          <w:instrText xml:space="preserve"> PAGEREF _Toc54086330 \h </w:instrText>
        </w:r>
        <w:r w:rsidR="00501FDB">
          <w:rPr>
            <w:noProof/>
            <w:webHidden/>
          </w:rPr>
        </w:r>
        <w:r w:rsidR="00501FDB">
          <w:rPr>
            <w:noProof/>
            <w:webHidden/>
          </w:rPr>
          <w:fldChar w:fldCharType="separate"/>
        </w:r>
        <w:r w:rsidR="00501FDB">
          <w:rPr>
            <w:noProof/>
            <w:webHidden/>
          </w:rPr>
          <w:t>66</w:t>
        </w:r>
        <w:r w:rsidR="00501FDB">
          <w:rPr>
            <w:noProof/>
            <w:webHidden/>
          </w:rPr>
          <w:fldChar w:fldCharType="end"/>
        </w:r>
      </w:hyperlink>
    </w:p>
    <w:p w14:paraId="10A29ED4" w14:textId="06E62C15" w:rsidR="00501FDB" w:rsidRDefault="0071479C">
      <w:pPr>
        <w:pStyle w:val="Tabladeilustraciones"/>
        <w:tabs>
          <w:tab w:val="right" w:leader="dot" w:pos="9350"/>
        </w:tabs>
        <w:rPr>
          <w:rFonts w:asciiTheme="minorHAnsi" w:eastAsiaTheme="minorEastAsia" w:hAnsiTheme="minorHAnsi"/>
          <w:noProof/>
          <w:lang w:eastAsia="es-CO"/>
        </w:rPr>
      </w:pPr>
      <w:hyperlink w:anchor="_Toc54086331" w:history="1">
        <w:r w:rsidR="00501FDB" w:rsidRPr="00532AE1">
          <w:rPr>
            <w:rStyle w:val="Hipervnculo"/>
            <w:noProof/>
          </w:rPr>
          <w:t>Tabla 33 Explicación de la tabla juego</w:t>
        </w:r>
        <w:r w:rsidR="00501FDB">
          <w:rPr>
            <w:noProof/>
            <w:webHidden/>
          </w:rPr>
          <w:tab/>
        </w:r>
        <w:r w:rsidR="00501FDB">
          <w:rPr>
            <w:noProof/>
            <w:webHidden/>
          </w:rPr>
          <w:fldChar w:fldCharType="begin"/>
        </w:r>
        <w:r w:rsidR="00501FDB">
          <w:rPr>
            <w:noProof/>
            <w:webHidden/>
          </w:rPr>
          <w:instrText xml:space="preserve"> PAGEREF _Toc54086331 \h </w:instrText>
        </w:r>
        <w:r w:rsidR="00501FDB">
          <w:rPr>
            <w:noProof/>
            <w:webHidden/>
          </w:rPr>
        </w:r>
        <w:r w:rsidR="00501FDB">
          <w:rPr>
            <w:noProof/>
            <w:webHidden/>
          </w:rPr>
          <w:fldChar w:fldCharType="separate"/>
        </w:r>
        <w:r w:rsidR="00501FDB">
          <w:rPr>
            <w:noProof/>
            <w:webHidden/>
          </w:rPr>
          <w:t>67</w:t>
        </w:r>
        <w:r w:rsidR="00501FDB">
          <w:rPr>
            <w:noProof/>
            <w:webHidden/>
          </w:rPr>
          <w:fldChar w:fldCharType="end"/>
        </w:r>
      </w:hyperlink>
    </w:p>
    <w:p w14:paraId="49B3F08C" w14:textId="6ADFACF3" w:rsidR="00501FDB" w:rsidRDefault="0071479C">
      <w:pPr>
        <w:pStyle w:val="Tabladeilustraciones"/>
        <w:tabs>
          <w:tab w:val="right" w:leader="dot" w:pos="9350"/>
        </w:tabs>
        <w:rPr>
          <w:rFonts w:asciiTheme="minorHAnsi" w:eastAsiaTheme="minorEastAsia" w:hAnsiTheme="minorHAnsi"/>
          <w:noProof/>
          <w:lang w:eastAsia="es-CO"/>
        </w:rPr>
      </w:pPr>
      <w:hyperlink w:anchor="_Toc54086332" w:history="1">
        <w:r w:rsidR="00501FDB" w:rsidRPr="00532AE1">
          <w:rPr>
            <w:rStyle w:val="Hipervnculo"/>
            <w:noProof/>
          </w:rPr>
          <w:t>Tabla 34 Explicación de los índices de la tabla juego</w:t>
        </w:r>
        <w:r w:rsidR="00501FDB">
          <w:rPr>
            <w:noProof/>
            <w:webHidden/>
          </w:rPr>
          <w:tab/>
        </w:r>
        <w:r w:rsidR="00501FDB">
          <w:rPr>
            <w:noProof/>
            <w:webHidden/>
          </w:rPr>
          <w:fldChar w:fldCharType="begin"/>
        </w:r>
        <w:r w:rsidR="00501FDB">
          <w:rPr>
            <w:noProof/>
            <w:webHidden/>
          </w:rPr>
          <w:instrText xml:space="preserve"> PAGEREF _Toc54086332 \h </w:instrText>
        </w:r>
        <w:r w:rsidR="00501FDB">
          <w:rPr>
            <w:noProof/>
            <w:webHidden/>
          </w:rPr>
        </w:r>
        <w:r w:rsidR="00501FDB">
          <w:rPr>
            <w:noProof/>
            <w:webHidden/>
          </w:rPr>
          <w:fldChar w:fldCharType="separate"/>
        </w:r>
        <w:r w:rsidR="00501FDB">
          <w:rPr>
            <w:noProof/>
            <w:webHidden/>
          </w:rPr>
          <w:t>68</w:t>
        </w:r>
        <w:r w:rsidR="00501FDB">
          <w:rPr>
            <w:noProof/>
            <w:webHidden/>
          </w:rPr>
          <w:fldChar w:fldCharType="end"/>
        </w:r>
      </w:hyperlink>
    </w:p>
    <w:p w14:paraId="17201A48" w14:textId="27955D72" w:rsidR="00501FDB" w:rsidRDefault="0071479C">
      <w:pPr>
        <w:pStyle w:val="Tabladeilustraciones"/>
        <w:tabs>
          <w:tab w:val="right" w:leader="dot" w:pos="9350"/>
        </w:tabs>
        <w:rPr>
          <w:rFonts w:asciiTheme="minorHAnsi" w:eastAsiaTheme="minorEastAsia" w:hAnsiTheme="minorHAnsi"/>
          <w:noProof/>
          <w:lang w:eastAsia="es-CO"/>
        </w:rPr>
      </w:pPr>
      <w:hyperlink w:anchor="_Toc54086333" w:history="1">
        <w:r w:rsidR="00501FDB" w:rsidRPr="00532AE1">
          <w:rPr>
            <w:rStyle w:val="Hipervnculo"/>
            <w:noProof/>
          </w:rPr>
          <w:t>Tabla 35 Explicación de la tabla log</w:t>
        </w:r>
        <w:r w:rsidR="00501FDB">
          <w:rPr>
            <w:noProof/>
            <w:webHidden/>
          </w:rPr>
          <w:tab/>
        </w:r>
        <w:r w:rsidR="00501FDB">
          <w:rPr>
            <w:noProof/>
            <w:webHidden/>
          </w:rPr>
          <w:fldChar w:fldCharType="begin"/>
        </w:r>
        <w:r w:rsidR="00501FDB">
          <w:rPr>
            <w:noProof/>
            <w:webHidden/>
          </w:rPr>
          <w:instrText xml:space="preserve"> PAGEREF _Toc54086333 \h </w:instrText>
        </w:r>
        <w:r w:rsidR="00501FDB">
          <w:rPr>
            <w:noProof/>
            <w:webHidden/>
          </w:rPr>
        </w:r>
        <w:r w:rsidR="00501FDB">
          <w:rPr>
            <w:noProof/>
            <w:webHidden/>
          </w:rPr>
          <w:fldChar w:fldCharType="separate"/>
        </w:r>
        <w:r w:rsidR="00501FDB">
          <w:rPr>
            <w:noProof/>
            <w:webHidden/>
          </w:rPr>
          <w:t>69</w:t>
        </w:r>
        <w:r w:rsidR="00501FDB">
          <w:rPr>
            <w:noProof/>
            <w:webHidden/>
          </w:rPr>
          <w:fldChar w:fldCharType="end"/>
        </w:r>
      </w:hyperlink>
    </w:p>
    <w:p w14:paraId="459CF374" w14:textId="356C1E03" w:rsidR="00501FDB" w:rsidRDefault="0071479C">
      <w:pPr>
        <w:pStyle w:val="Tabladeilustraciones"/>
        <w:tabs>
          <w:tab w:val="right" w:leader="dot" w:pos="9350"/>
        </w:tabs>
        <w:rPr>
          <w:rFonts w:asciiTheme="minorHAnsi" w:eastAsiaTheme="minorEastAsia" w:hAnsiTheme="minorHAnsi"/>
          <w:noProof/>
          <w:lang w:eastAsia="es-CO"/>
        </w:rPr>
      </w:pPr>
      <w:hyperlink w:anchor="_Toc54086334" w:history="1">
        <w:r w:rsidR="00501FDB" w:rsidRPr="00532AE1">
          <w:rPr>
            <w:rStyle w:val="Hipervnculo"/>
            <w:noProof/>
          </w:rPr>
          <w:t>Tabla 36 Explicación de los indices de la tabla log</w:t>
        </w:r>
        <w:r w:rsidR="00501FDB">
          <w:rPr>
            <w:noProof/>
            <w:webHidden/>
          </w:rPr>
          <w:tab/>
        </w:r>
        <w:r w:rsidR="00501FDB">
          <w:rPr>
            <w:noProof/>
            <w:webHidden/>
          </w:rPr>
          <w:fldChar w:fldCharType="begin"/>
        </w:r>
        <w:r w:rsidR="00501FDB">
          <w:rPr>
            <w:noProof/>
            <w:webHidden/>
          </w:rPr>
          <w:instrText xml:space="preserve"> PAGEREF _Toc54086334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313484EE" w14:textId="5154A840" w:rsidR="00501FDB" w:rsidRDefault="0071479C">
      <w:pPr>
        <w:pStyle w:val="Tabladeilustraciones"/>
        <w:tabs>
          <w:tab w:val="right" w:leader="dot" w:pos="9350"/>
        </w:tabs>
        <w:rPr>
          <w:rFonts w:asciiTheme="minorHAnsi" w:eastAsiaTheme="minorEastAsia" w:hAnsiTheme="minorHAnsi"/>
          <w:noProof/>
          <w:lang w:eastAsia="es-CO"/>
        </w:rPr>
      </w:pPr>
      <w:hyperlink w:anchor="_Toc54086335" w:history="1">
        <w:r w:rsidR="00501FDB" w:rsidRPr="00532AE1">
          <w:rPr>
            <w:rStyle w:val="Hipervnculo"/>
            <w:noProof/>
          </w:rPr>
          <w:t>Tabla 37 Explicación de la tabla nivel_riesgo</w:t>
        </w:r>
        <w:r w:rsidR="00501FDB">
          <w:rPr>
            <w:noProof/>
            <w:webHidden/>
          </w:rPr>
          <w:tab/>
        </w:r>
        <w:r w:rsidR="00501FDB">
          <w:rPr>
            <w:noProof/>
            <w:webHidden/>
          </w:rPr>
          <w:fldChar w:fldCharType="begin"/>
        </w:r>
        <w:r w:rsidR="00501FDB">
          <w:rPr>
            <w:noProof/>
            <w:webHidden/>
          </w:rPr>
          <w:instrText xml:space="preserve"> PAGEREF _Toc54086335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46DC657E" w14:textId="77DF2EE4" w:rsidR="00501FDB" w:rsidRDefault="0071479C">
      <w:pPr>
        <w:pStyle w:val="Tabladeilustraciones"/>
        <w:tabs>
          <w:tab w:val="right" w:leader="dot" w:pos="9350"/>
        </w:tabs>
        <w:rPr>
          <w:rFonts w:asciiTheme="minorHAnsi" w:eastAsiaTheme="minorEastAsia" w:hAnsiTheme="minorHAnsi"/>
          <w:noProof/>
          <w:lang w:eastAsia="es-CO"/>
        </w:rPr>
      </w:pPr>
      <w:hyperlink w:anchor="_Toc54086336" w:history="1">
        <w:r w:rsidR="00501FDB" w:rsidRPr="00532AE1">
          <w:rPr>
            <w:rStyle w:val="Hipervnculo"/>
            <w:noProof/>
          </w:rPr>
          <w:t>Tabla 38 Explicación de los índices de la tabla nivel_riesgo</w:t>
        </w:r>
        <w:r w:rsidR="00501FDB">
          <w:rPr>
            <w:noProof/>
            <w:webHidden/>
          </w:rPr>
          <w:tab/>
        </w:r>
        <w:r w:rsidR="00501FDB">
          <w:rPr>
            <w:noProof/>
            <w:webHidden/>
          </w:rPr>
          <w:fldChar w:fldCharType="begin"/>
        </w:r>
        <w:r w:rsidR="00501FDB">
          <w:rPr>
            <w:noProof/>
            <w:webHidden/>
          </w:rPr>
          <w:instrText xml:space="preserve"> PAGEREF _Toc54086336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102E741C" w14:textId="2EACAF68" w:rsidR="00501FDB" w:rsidRDefault="0071479C">
      <w:pPr>
        <w:pStyle w:val="Tabladeilustraciones"/>
        <w:tabs>
          <w:tab w:val="right" w:leader="dot" w:pos="9350"/>
        </w:tabs>
        <w:rPr>
          <w:rFonts w:asciiTheme="minorHAnsi" w:eastAsiaTheme="minorEastAsia" w:hAnsiTheme="minorHAnsi"/>
          <w:noProof/>
          <w:lang w:eastAsia="es-CO"/>
        </w:rPr>
      </w:pPr>
      <w:hyperlink w:anchor="_Toc54086337" w:history="1">
        <w:r w:rsidR="00501FDB" w:rsidRPr="00532AE1">
          <w:rPr>
            <w:rStyle w:val="Hipervnculo"/>
            <w:noProof/>
          </w:rPr>
          <w:t>Tabla 39 Explicación de la tabla partida</w:t>
        </w:r>
        <w:r w:rsidR="00501FDB">
          <w:rPr>
            <w:noProof/>
            <w:webHidden/>
          </w:rPr>
          <w:tab/>
        </w:r>
        <w:r w:rsidR="00501FDB">
          <w:rPr>
            <w:noProof/>
            <w:webHidden/>
          </w:rPr>
          <w:fldChar w:fldCharType="begin"/>
        </w:r>
        <w:r w:rsidR="00501FDB">
          <w:rPr>
            <w:noProof/>
            <w:webHidden/>
          </w:rPr>
          <w:instrText xml:space="preserve"> PAGEREF _Toc54086337 \h </w:instrText>
        </w:r>
        <w:r w:rsidR="00501FDB">
          <w:rPr>
            <w:noProof/>
            <w:webHidden/>
          </w:rPr>
        </w:r>
        <w:r w:rsidR="00501FDB">
          <w:rPr>
            <w:noProof/>
            <w:webHidden/>
          </w:rPr>
          <w:fldChar w:fldCharType="separate"/>
        </w:r>
        <w:r w:rsidR="00501FDB">
          <w:rPr>
            <w:noProof/>
            <w:webHidden/>
          </w:rPr>
          <w:t>71</w:t>
        </w:r>
        <w:r w:rsidR="00501FDB">
          <w:rPr>
            <w:noProof/>
            <w:webHidden/>
          </w:rPr>
          <w:fldChar w:fldCharType="end"/>
        </w:r>
      </w:hyperlink>
    </w:p>
    <w:p w14:paraId="612907C6" w14:textId="12DDFDE8" w:rsidR="00501FDB" w:rsidRDefault="0071479C">
      <w:pPr>
        <w:pStyle w:val="Tabladeilustraciones"/>
        <w:tabs>
          <w:tab w:val="right" w:leader="dot" w:pos="9350"/>
        </w:tabs>
        <w:rPr>
          <w:rFonts w:asciiTheme="minorHAnsi" w:eastAsiaTheme="minorEastAsia" w:hAnsiTheme="minorHAnsi"/>
          <w:noProof/>
          <w:lang w:eastAsia="es-CO"/>
        </w:rPr>
      </w:pPr>
      <w:hyperlink w:anchor="_Toc54086338" w:history="1">
        <w:r w:rsidR="00501FDB" w:rsidRPr="00532AE1">
          <w:rPr>
            <w:rStyle w:val="Hipervnculo"/>
            <w:noProof/>
          </w:rPr>
          <w:t>Tabla 40 Explicación de los índices de la tabla partida</w:t>
        </w:r>
        <w:r w:rsidR="00501FDB">
          <w:rPr>
            <w:noProof/>
            <w:webHidden/>
          </w:rPr>
          <w:tab/>
        </w:r>
        <w:r w:rsidR="00501FDB">
          <w:rPr>
            <w:noProof/>
            <w:webHidden/>
          </w:rPr>
          <w:fldChar w:fldCharType="begin"/>
        </w:r>
        <w:r w:rsidR="00501FDB">
          <w:rPr>
            <w:noProof/>
            <w:webHidden/>
          </w:rPr>
          <w:instrText xml:space="preserve"> PAGEREF _Toc54086338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7E1C1A35" w14:textId="3973373D" w:rsidR="00501FDB" w:rsidRDefault="0071479C">
      <w:pPr>
        <w:pStyle w:val="Tabladeilustraciones"/>
        <w:tabs>
          <w:tab w:val="right" w:leader="dot" w:pos="9350"/>
        </w:tabs>
        <w:rPr>
          <w:rFonts w:asciiTheme="minorHAnsi" w:eastAsiaTheme="minorEastAsia" w:hAnsiTheme="minorHAnsi"/>
          <w:noProof/>
          <w:lang w:eastAsia="es-CO"/>
        </w:rPr>
      </w:pPr>
      <w:hyperlink w:anchor="_Toc54086339" w:history="1">
        <w:r w:rsidR="00501FDB" w:rsidRPr="00532AE1">
          <w:rPr>
            <w:rStyle w:val="Hipervnculo"/>
            <w:noProof/>
          </w:rPr>
          <w:t>Tabla 41 Explicación de la tabla rol</w:t>
        </w:r>
        <w:r w:rsidR="00501FDB">
          <w:rPr>
            <w:noProof/>
            <w:webHidden/>
          </w:rPr>
          <w:tab/>
        </w:r>
        <w:r w:rsidR="00501FDB">
          <w:rPr>
            <w:noProof/>
            <w:webHidden/>
          </w:rPr>
          <w:fldChar w:fldCharType="begin"/>
        </w:r>
        <w:r w:rsidR="00501FDB">
          <w:rPr>
            <w:noProof/>
            <w:webHidden/>
          </w:rPr>
          <w:instrText xml:space="preserve"> PAGEREF _Toc54086339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172656F2" w14:textId="6C339B68" w:rsidR="00501FDB" w:rsidRDefault="0071479C">
      <w:pPr>
        <w:pStyle w:val="Tabladeilustraciones"/>
        <w:tabs>
          <w:tab w:val="right" w:leader="dot" w:pos="9350"/>
        </w:tabs>
        <w:rPr>
          <w:rFonts w:asciiTheme="minorHAnsi" w:eastAsiaTheme="minorEastAsia" w:hAnsiTheme="minorHAnsi"/>
          <w:noProof/>
          <w:lang w:eastAsia="es-CO"/>
        </w:rPr>
      </w:pPr>
      <w:hyperlink w:anchor="_Toc54086340" w:history="1">
        <w:r w:rsidR="00501FDB" w:rsidRPr="00532AE1">
          <w:rPr>
            <w:rStyle w:val="Hipervnculo"/>
            <w:noProof/>
          </w:rPr>
          <w:t>Tabla 42 Explicación de los índices de la tabla rol</w:t>
        </w:r>
        <w:r w:rsidR="00501FDB">
          <w:rPr>
            <w:noProof/>
            <w:webHidden/>
          </w:rPr>
          <w:tab/>
        </w:r>
        <w:r w:rsidR="00501FDB">
          <w:rPr>
            <w:noProof/>
            <w:webHidden/>
          </w:rPr>
          <w:fldChar w:fldCharType="begin"/>
        </w:r>
        <w:r w:rsidR="00501FDB">
          <w:rPr>
            <w:noProof/>
            <w:webHidden/>
          </w:rPr>
          <w:instrText xml:space="preserve"> PAGEREF _Toc54086340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34E246C6" w14:textId="33A8A5B6" w:rsidR="00501FDB" w:rsidRDefault="0071479C">
      <w:pPr>
        <w:pStyle w:val="Tabladeilustraciones"/>
        <w:tabs>
          <w:tab w:val="right" w:leader="dot" w:pos="9350"/>
        </w:tabs>
        <w:rPr>
          <w:rFonts w:asciiTheme="minorHAnsi" w:eastAsiaTheme="minorEastAsia" w:hAnsiTheme="minorHAnsi"/>
          <w:noProof/>
          <w:lang w:eastAsia="es-CO"/>
        </w:rPr>
      </w:pPr>
      <w:hyperlink w:anchor="_Toc54086341" w:history="1">
        <w:r w:rsidR="00501FDB" w:rsidRPr="00532AE1">
          <w:rPr>
            <w:rStyle w:val="Hipervnculo"/>
            <w:noProof/>
          </w:rPr>
          <w:t>Tabla 43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1 \h </w:instrText>
        </w:r>
        <w:r w:rsidR="00501FDB">
          <w:rPr>
            <w:noProof/>
            <w:webHidden/>
          </w:rPr>
        </w:r>
        <w:r w:rsidR="00501FDB">
          <w:rPr>
            <w:noProof/>
            <w:webHidden/>
          </w:rPr>
          <w:fldChar w:fldCharType="separate"/>
        </w:r>
        <w:r w:rsidR="00501FDB">
          <w:rPr>
            <w:noProof/>
            <w:webHidden/>
          </w:rPr>
          <w:t>73</w:t>
        </w:r>
        <w:r w:rsidR="00501FDB">
          <w:rPr>
            <w:noProof/>
            <w:webHidden/>
          </w:rPr>
          <w:fldChar w:fldCharType="end"/>
        </w:r>
      </w:hyperlink>
    </w:p>
    <w:p w14:paraId="67C1F0FF" w14:textId="0DC81AC4" w:rsidR="00501FDB" w:rsidRDefault="0071479C">
      <w:pPr>
        <w:pStyle w:val="Tabladeilustraciones"/>
        <w:tabs>
          <w:tab w:val="right" w:leader="dot" w:pos="9350"/>
        </w:tabs>
        <w:rPr>
          <w:rFonts w:asciiTheme="minorHAnsi" w:eastAsiaTheme="minorEastAsia" w:hAnsiTheme="minorHAnsi"/>
          <w:noProof/>
          <w:lang w:eastAsia="es-CO"/>
        </w:rPr>
      </w:pPr>
      <w:hyperlink w:anchor="_Toc54086342" w:history="1">
        <w:r w:rsidR="00501FDB" w:rsidRPr="00532AE1">
          <w:rPr>
            <w:rStyle w:val="Hipervnculo"/>
            <w:noProof/>
          </w:rPr>
          <w:t>Tabla 44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2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6474307" w14:textId="6D17B840" w:rsidR="00501FDB" w:rsidRDefault="0071479C">
      <w:pPr>
        <w:pStyle w:val="Tabladeilustraciones"/>
        <w:tabs>
          <w:tab w:val="right" w:leader="dot" w:pos="9350"/>
        </w:tabs>
        <w:rPr>
          <w:rFonts w:asciiTheme="minorHAnsi" w:eastAsiaTheme="minorEastAsia" w:hAnsiTheme="minorHAnsi"/>
          <w:noProof/>
          <w:lang w:eastAsia="es-CO"/>
        </w:rPr>
      </w:pPr>
      <w:hyperlink w:anchor="_Toc54086343" w:history="1">
        <w:r w:rsidR="00501FDB" w:rsidRPr="00532AE1">
          <w:rPr>
            <w:rStyle w:val="Hipervnculo"/>
            <w:noProof/>
          </w:rPr>
          <w:t>Tabla 45 Explicación de la tabla tipo_afeccion</w:t>
        </w:r>
        <w:r w:rsidR="00501FDB">
          <w:rPr>
            <w:noProof/>
            <w:webHidden/>
          </w:rPr>
          <w:tab/>
        </w:r>
        <w:r w:rsidR="00501FDB">
          <w:rPr>
            <w:noProof/>
            <w:webHidden/>
          </w:rPr>
          <w:fldChar w:fldCharType="begin"/>
        </w:r>
        <w:r w:rsidR="00501FDB">
          <w:rPr>
            <w:noProof/>
            <w:webHidden/>
          </w:rPr>
          <w:instrText xml:space="preserve"> PAGEREF _Toc54086343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46E31598" w14:textId="78C9E2A7" w:rsidR="00501FDB" w:rsidRDefault="0071479C">
      <w:pPr>
        <w:pStyle w:val="Tabladeilustraciones"/>
        <w:tabs>
          <w:tab w:val="right" w:leader="dot" w:pos="9350"/>
        </w:tabs>
        <w:rPr>
          <w:rFonts w:asciiTheme="minorHAnsi" w:eastAsiaTheme="minorEastAsia" w:hAnsiTheme="minorHAnsi"/>
          <w:noProof/>
          <w:lang w:eastAsia="es-CO"/>
        </w:rPr>
      </w:pPr>
      <w:hyperlink w:anchor="_Toc54086344" w:history="1">
        <w:r w:rsidR="00501FDB" w:rsidRPr="00532AE1">
          <w:rPr>
            <w:rStyle w:val="Hipervnculo"/>
            <w:noProof/>
          </w:rPr>
          <w:t>Tabla 46 Explicación de los índices de la tabla tipo_afeccion</w:t>
        </w:r>
        <w:r w:rsidR="00501FDB">
          <w:rPr>
            <w:noProof/>
            <w:webHidden/>
          </w:rPr>
          <w:tab/>
        </w:r>
        <w:r w:rsidR="00501FDB">
          <w:rPr>
            <w:noProof/>
            <w:webHidden/>
          </w:rPr>
          <w:fldChar w:fldCharType="begin"/>
        </w:r>
        <w:r w:rsidR="00501FDB">
          <w:rPr>
            <w:noProof/>
            <w:webHidden/>
          </w:rPr>
          <w:instrText xml:space="preserve"> PAGEREF _Toc54086344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0C04EF3" w14:textId="6863C49E" w:rsidR="00501FDB" w:rsidRDefault="0071479C">
      <w:pPr>
        <w:pStyle w:val="Tabladeilustraciones"/>
        <w:tabs>
          <w:tab w:val="right" w:leader="dot" w:pos="9350"/>
        </w:tabs>
        <w:rPr>
          <w:rFonts w:asciiTheme="minorHAnsi" w:eastAsiaTheme="minorEastAsia" w:hAnsiTheme="minorHAnsi"/>
          <w:noProof/>
          <w:lang w:eastAsia="es-CO"/>
        </w:rPr>
      </w:pPr>
      <w:hyperlink w:anchor="_Toc54086345" w:history="1">
        <w:r w:rsidR="00501FDB" w:rsidRPr="00532AE1">
          <w:rPr>
            <w:rStyle w:val="Hipervnculo"/>
            <w:noProof/>
          </w:rPr>
          <w:t>Tabla 47 Explicación de la tabla tipo_contrato</w:t>
        </w:r>
        <w:r w:rsidR="00501FDB">
          <w:rPr>
            <w:noProof/>
            <w:webHidden/>
          </w:rPr>
          <w:tab/>
        </w:r>
        <w:r w:rsidR="00501FDB">
          <w:rPr>
            <w:noProof/>
            <w:webHidden/>
          </w:rPr>
          <w:fldChar w:fldCharType="begin"/>
        </w:r>
        <w:r w:rsidR="00501FDB">
          <w:rPr>
            <w:noProof/>
            <w:webHidden/>
          </w:rPr>
          <w:instrText xml:space="preserve"> PAGEREF _Toc54086345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CA174E1" w14:textId="279ABFF5" w:rsidR="00501FDB" w:rsidRDefault="0071479C">
      <w:pPr>
        <w:pStyle w:val="Tabladeilustraciones"/>
        <w:tabs>
          <w:tab w:val="right" w:leader="dot" w:pos="9350"/>
        </w:tabs>
        <w:rPr>
          <w:rFonts w:asciiTheme="minorHAnsi" w:eastAsiaTheme="minorEastAsia" w:hAnsiTheme="minorHAnsi"/>
          <w:noProof/>
          <w:lang w:eastAsia="es-CO"/>
        </w:rPr>
      </w:pPr>
      <w:hyperlink w:anchor="_Toc54086346" w:history="1">
        <w:r w:rsidR="00501FDB" w:rsidRPr="00532AE1">
          <w:rPr>
            <w:rStyle w:val="Hipervnculo"/>
            <w:noProof/>
          </w:rPr>
          <w:t>Tabla 48 Explicación de los índices de la tabla tipo_contrato</w:t>
        </w:r>
        <w:r w:rsidR="00501FDB">
          <w:rPr>
            <w:noProof/>
            <w:webHidden/>
          </w:rPr>
          <w:tab/>
        </w:r>
        <w:r w:rsidR="00501FDB">
          <w:rPr>
            <w:noProof/>
            <w:webHidden/>
          </w:rPr>
          <w:fldChar w:fldCharType="begin"/>
        </w:r>
        <w:r w:rsidR="00501FDB">
          <w:rPr>
            <w:noProof/>
            <w:webHidden/>
          </w:rPr>
          <w:instrText xml:space="preserve"> PAGEREF _Toc54086346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190DA2D9" w14:textId="58B03640" w:rsidR="00501FDB" w:rsidRDefault="0071479C">
      <w:pPr>
        <w:pStyle w:val="Tabladeilustraciones"/>
        <w:tabs>
          <w:tab w:val="right" w:leader="dot" w:pos="9350"/>
        </w:tabs>
        <w:rPr>
          <w:rFonts w:asciiTheme="minorHAnsi" w:eastAsiaTheme="minorEastAsia" w:hAnsiTheme="minorHAnsi"/>
          <w:noProof/>
          <w:lang w:eastAsia="es-CO"/>
        </w:rPr>
      </w:pPr>
      <w:hyperlink w:anchor="_Toc54086347" w:history="1">
        <w:r w:rsidR="00501FDB" w:rsidRPr="00532AE1">
          <w:rPr>
            <w:rStyle w:val="Hipervnculo"/>
            <w:noProof/>
          </w:rPr>
          <w:t>Tabla 49 Explicación de la tabla tipo_evento</w:t>
        </w:r>
        <w:r w:rsidR="00501FDB">
          <w:rPr>
            <w:noProof/>
            <w:webHidden/>
          </w:rPr>
          <w:tab/>
        </w:r>
        <w:r w:rsidR="00501FDB">
          <w:rPr>
            <w:noProof/>
            <w:webHidden/>
          </w:rPr>
          <w:fldChar w:fldCharType="begin"/>
        </w:r>
        <w:r w:rsidR="00501FDB">
          <w:rPr>
            <w:noProof/>
            <w:webHidden/>
          </w:rPr>
          <w:instrText xml:space="preserve"> PAGEREF _Toc54086347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B2D20C5" w14:textId="1312FE97" w:rsidR="00501FDB" w:rsidRDefault="0071479C">
      <w:pPr>
        <w:pStyle w:val="Tabladeilustraciones"/>
        <w:tabs>
          <w:tab w:val="right" w:leader="dot" w:pos="9350"/>
        </w:tabs>
        <w:rPr>
          <w:rFonts w:asciiTheme="minorHAnsi" w:eastAsiaTheme="minorEastAsia" w:hAnsiTheme="minorHAnsi"/>
          <w:noProof/>
          <w:lang w:eastAsia="es-CO"/>
        </w:rPr>
      </w:pPr>
      <w:hyperlink w:anchor="_Toc54086348" w:history="1">
        <w:r w:rsidR="00501FDB" w:rsidRPr="00532AE1">
          <w:rPr>
            <w:rStyle w:val="Hipervnculo"/>
            <w:noProof/>
          </w:rPr>
          <w:t>Tabla 50 Explicación de los índices de la tabla tipo_evento</w:t>
        </w:r>
        <w:r w:rsidR="00501FDB">
          <w:rPr>
            <w:noProof/>
            <w:webHidden/>
          </w:rPr>
          <w:tab/>
        </w:r>
        <w:r w:rsidR="00501FDB">
          <w:rPr>
            <w:noProof/>
            <w:webHidden/>
          </w:rPr>
          <w:fldChar w:fldCharType="begin"/>
        </w:r>
        <w:r w:rsidR="00501FDB">
          <w:rPr>
            <w:noProof/>
            <w:webHidden/>
          </w:rPr>
          <w:instrText xml:space="preserve"> PAGEREF _Toc54086348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4D4EF969" w14:textId="4AA417A6" w:rsidR="00501FDB" w:rsidRDefault="0071479C">
      <w:pPr>
        <w:pStyle w:val="Tabladeilustraciones"/>
        <w:tabs>
          <w:tab w:val="right" w:leader="dot" w:pos="9350"/>
        </w:tabs>
        <w:rPr>
          <w:rFonts w:asciiTheme="minorHAnsi" w:eastAsiaTheme="minorEastAsia" w:hAnsiTheme="minorHAnsi"/>
          <w:noProof/>
          <w:lang w:eastAsia="es-CO"/>
        </w:rPr>
      </w:pPr>
      <w:hyperlink w:anchor="_Toc54086349" w:history="1">
        <w:r w:rsidR="00501FDB" w:rsidRPr="00532AE1">
          <w:rPr>
            <w:rStyle w:val="Hipervnculo"/>
            <w:noProof/>
          </w:rPr>
          <w:t>Tabla 51 Explicación de la tabla tipo_incapacidad</w:t>
        </w:r>
        <w:r w:rsidR="00501FDB">
          <w:rPr>
            <w:noProof/>
            <w:webHidden/>
          </w:rPr>
          <w:tab/>
        </w:r>
        <w:r w:rsidR="00501FDB">
          <w:rPr>
            <w:noProof/>
            <w:webHidden/>
          </w:rPr>
          <w:fldChar w:fldCharType="begin"/>
        </w:r>
        <w:r w:rsidR="00501FDB">
          <w:rPr>
            <w:noProof/>
            <w:webHidden/>
          </w:rPr>
          <w:instrText xml:space="preserve"> PAGEREF _Toc54086349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9C314CC" w14:textId="4B405D3F" w:rsidR="00501FDB" w:rsidRDefault="0071479C">
      <w:pPr>
        <w:pStyle w:val="Tabladeilustraciones"/>
        <w:tabs>
          <w:tab w:val="right" w:leader="dot" w:pos="9350"/>
        </w:tabs>
        <w:rPr>
          <w:rFonts w:asciiTheme="minorHAnsi" w:eastAsiaTheme="minorEastAsia" w:hAnsiTheme="minorHAnsi"/>
          <w:noProof/>
          <w:lang w:eastAsia="es-CO"/>
        </w:rPr>
      </w:pPr>
      <w:hyperlink w:anchor="_Toc54086350" w:history="1">
        <w:r w:rsidR="00501FDB" w:rsidRPr="00532AE1">
          <w:rPr>
            <w:rStyle w:val="Hipervnculo"/>
            <w:noProof/>
          </w:rPr>
          <w:t>Tabla 52 Explicación de los índices de la tabla tipo_incapacidad</w:t>
        </w:r>
        <w:r w:rsidR="00501FDB">
          <w:rPr>
            <w:noProof/>
            <w:webHidden/>
          </w:rPr>
          <w:tab/>
        </w:r>
        <w:r w:rsidR="00501FDB">
          <w:rPr>
            <w:noProof/>
            <w:webHidden/>
          </w:rPr>
          <w:fldChar w:fldCharType="begin"/>
        </w:r>
        <w:r w:rsidR="00501FDB">
          <w:rPr>
            <w:noProof/>
            <w:webHidden/>
          </w:rPr>
          <w:instrText xml:space="preserve"> PAGEREF _Toc54086350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7C01C646" w14:textId="60B97DAA" w:rsidR="00501FDB" w:rsidRDefault="0071479C">
      <w:pPr>
        <w:pStyle w:val="Tabladeilustraciones"/>
        <w:tabs>
          <w:tab w:val="right" w:leader="dot" w:pos="9350"/>
        </w:tabs>
        <w:rPr>
          <w:rFonts w:asciiTheme="minorHAnsi" w:eastAsiaTheme="minorEastAsia" w:hAnsiTheme="minorHAnsi"/>
          <w:noProof/>
          <w:lang w:eastAsia="es-CO"/>
        </w:rPr>
      </w:pPr>
      <w:hyperlink w:anchor="_Toc54086351" w:history="1">
        <w:r w:rsidR="00501FDB" w:rsidRPr="00532AE1">
          <w:rPr>
            <w:rStyle w:val="Hipervnculo"/>
            <w:noProof/>
          </w:rPr>
          <w:t>Tabla 53Explicación de la tabla tipo_juego</w:t>
        </w:r>
        <w:r w:rsidR="00501FDB">
          <w:rPr>
            <w:noProof/>
            <w:webHidden/>
          </w:rPr>
          <w:tab/>
        </w:r>
        <w:r w:rsidR="00501FDB">
          <w:rPr>
            <w:noProof/>
            <w:webHidden/>
          </w:rPr>
          <w:fldChar w:fldCharType="begin"/>
        </w:r>
        <w:r w:rsidR="00501FDB">
          <w:rPr>
            <w:noProof/>
            <w:webHidden/>
          </w:rPr>
          <w:instrText xml:space="preserve"> PAGEREF _Toc54086351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B206868" w14:textId="313AE6D0" w:rsidR="00501FDB" w:rsidRDefault="0071479C">
      <w:pPr>
        <w:pStyle w:val="Tabladeilustraciones"/>
        <w:tabs>
          <w:tab w:val="right" w:leader="dot" w:pos="9350"/>
        </w:tabs>
        <w:rPr>
          <w:rFonts w:asciiTheme="minorHAnsi" w:eastAsiaTheme="minorEastAsia" w:hAnsiTheme="minorHAnsi"/>
          <w:noProof/>
          <w:lang w:eastAsia="es-CO"/>
        </w:rPr>
      </w:pPr>
      <w:hyperlink w:anchor="_Toc54086352" w:history="1">
        <w:r w:rsidR="00501FDB" w:rsidRPr="00532AE1">
          <w:rPr>
            <w:rStyle w:val="Hipervnculo"/>
            <w:noProof/>
          </w:rPr>
          <w:t>Tabla 54 Explicación de los índices de la tabla tipo_juego</w:t>
        </w:r>
        <w:r w:rsidR="00501FDB">
          <w:rPr>
            <w:noProof/>
            <w:webHidden/>
          </w:rPr>
          <w:tab/>
        </w:r>
        <w:r w:rsidR="00501FDB">
          <w:rPr>
            <w:noProof/>
            <w:webHidden/>
          </w:rPr>
          <w:fldChar w:fldCharType="begin"/>
        </w:r>
        <w:r w:rsidR="00501FDB">
          <w:rPr>
            <w:noProof/>
            <w:webHidden/>
          </w:rPr>
          <w:instrText xml:space="preserve"> PAGEREF _Toc54086352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5525D15" w14:textId="3D9E8FF1" w:rsidR="00501FDB" w:rsidRDefault="0071479C">
      <w:pPr>
        <w:pStyle w:val="Tabladeilustraciones"/>
        <w:tabs>
          <w:tab w:val="right" w:leader="dot" w:pos="9350"/>
        </w:tabs>
        <w:rPr>
          <w:rFonts w:asciiTheme="minorHAnsi" w:eastAsiaTheme="minorEastAsia" w:hAnsiTheme="minorHAnsi"/>
          <w:noProof/>
          <w:lang w:eastAsia="es-CO"/>
        </w:rPr>
      </w:pPr>
      <w:hyperlink w:anchor="_Toc54086353" w:history="1">
        <w:r w:rsidR="00501FDB" w:rsidRPr="00532AE1">
          <w:rPr>
            <w:rStyle w:val="Hipervnculo"/>
            <w:noProof/>
          </w:rPr>
          <w:t>Tabla 55 Explicación de la tabla tipo_licencia</w:t>
        </w:r>
        <w:r w:rsidR="00501FDB">
          <w:rPr>
            <w:noProof/>
            <w:webHidden/>
          </w:rPr>
          <w:tab/>
        </w:r>
        <w:r w:rsidR="00501FDB">
          <w:rPr>
            <w:noProof/>
            <w:webHidden/>
          </w:rPr>
          <w:fldChar w:fldCharType="begin"/>
        </w:r>
        <w:r w:rsidR="00501FDB">
          <w:rPr>
            <w:noProof/>
            <w:webHidden/>
          </w:rPr>
          <w:instrText xml:space="preserve"> PAGEREF _Toc54086353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3C9DFD8" w14:textId="12201AB1" w:rsidR="00501FDB" w:rsidRDefault="0071479C">
      <w:pPr>
        <w:pStyle w:val="Tabladeilustraciones"/>
        <w:tabs>
          <w:tab w:val="right" w:leader="dot" w:pos="9350"/>
        </w:tabs>
        <w:rPr>
          <w:rFonts w:asciiTheme="minorHAnsi" w:eastAsiaTheme="minorEastAsia" w:hAnsiTheme="minorHAnsi"/>
          <w:noProof/>
          <w:lang w:eastAsia="es-CO"/>
        </w:rPr>
      </w:pPr>
      <w:hyperlink w:anchor="_Toc54086354" w:history="1">
        <w:r w:rsidR="00501FDB" w:rsidRPr="00532AE1">
          <w:rPr>
            <w:rStyle w:val="Hipervnculo"/>
            <w:noProof/>
          </w:rPr>
          <w:t>Tabla 56 Explicación de los índices de la tabla tipo_licencia</w:t>
        </w:r>
        <w:r w:rsidR="00501FDB">
          <w:rPr>
            <w:noProof/>
            <w:webHidden/>
          </w:rPr>
          <w:tab/>
        </w:r>
        <w:r w:rsidR="00501FDB">
          <w:rPr>
            <w:noProof/>
            <w:webHidden/>
          </w:rPr>
          <w:fldChar w:fldCharType="begin"/>
        </w:r>
        <w:r w:rsidR="00501FDB">
          <w:rPr>
            <w:noProof/>
            <w:webHidden/>
          </w:rPr>
          <w:instrText xml:space="preserve"> PAGEREF _Toc54086354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4C1E97C2" w14:textId="029D4CEC" w:rsidR="0054583F" w:rsidRDefault="0054583F" w:rsidP="0054583F">
      <w:r>
        <w:fldChar w:fldCharType="end"/>
      </w:r>
    </w:p>
    <w:p w14:paraId="0AE5823A" w14:textId="21C1A657" w:rsidR="00546603" w:rsidRDefault="00546603" w:rsidP="0054583F"/>
    <w:p w14:paraId="1D172515" w14:textId="7F7E7BE1" w:rsidR="00546603" w:rsidRDefault="00546603" w:rsidP="00546603">
      <w:pPr>
        <w:pStyle w:val="Ttulo1"/>
      </w:pPr>
      <w:bookmarkStart w:id="469" w:name="_Toc56802518"/>
      <w:r>
        <w:t>ILUSTRACIONES</w:t>
      </w:r>
      <w:bookmarkEnd w:id="469"/>
    </w:p>
    <w:p w14:paraId="6BDE3A4C" w14:textId="6C0ED9C7" w:rsidR="00501FDB" w:rsidRDefault="00546603">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Ilustración" </w:instrText>
      </w:r>
      <w:r>
        <w:fldChar w:fldCharType="separate"/>
      </w:r>
      <w:hyperlink w:anchor="_Toc54086291" w:history="1">
        <w:r w:rsidR="00501FDB" w:rsidRPr="00236AF6">
          <w:rPr>
            <w:rStyle w:val="Hipervnculo"/>
            <w:noProof/>
          </w:rPr>
          <w:t>Ilustración 1 Interfaz de usuario de Pausas activas de la ARL Sura</w:t>
        </w:r>
        <w:r w:rsidR="00501FDB">
          <w:rPr>
            <w:noProof/>
            <w:webHidden/>
          </w:rPr>
          <w:tab/>
        </w:r>
        <w:r w:rsidR="00501FDB">
          <w:rPr>
            <w:noProof/>
            <w:webHidden/>
          </w:rPr>
          <w:fldChar w:fldCharType="begin"/>
        </w:r>
        <w:r w:rsidR="00501FDB">
          <w:rPr>
            <w:noProof/>
            <w:webHidden/>
          </w:rPr>
          <w:instrText xml:space="preserve"> PAGEREF _Toc54086291 \h </w:instrText>
        </w:r>
        <w:r w:rsidR="00501FDB">
          <w:rPr>
            <w:noProof/>
            <w:webHidden/>
          </w:rPr>
        </w:r>
        <w:r w:rsidR="00501FDB">
          <w:rPr>
            <w:noProof/>
            <w:webHidden/>
          </w:rPr>
          <w:fldChar w:fldCharType="separate"/>
        </w:r>
        <w:r w:rsidR="00501FDB">
          <w:rPr>
            <w:noProof/>
            <w:webHidden/>
          </w:rPr>
          <w:t>37</w:t>
        </w:r>
        <w:r w:rsidR="00501FDB">
          <w:rPr>
            <w:noProof/>
            <w:webHidden/>
          </w:rPr>
          <w:fldChar w:fldCharType="end"/>
        </w:r>
      </w:hyperlink>
    </w:p>
    <w:p w14:paraId="476F5824" w14:textId="3C7F6F6B" w:rsidR="00501FDB" w:rsidRDefault="0071479C">
      <w:pPr>
        <w:pStyle w:val="Tabladeilustraciones"/>
        <w:tabs>
          <w:tab w:val="right" w:leader="dot" w:pos="9350"/>
        </w:tabs>
        <w:rPr>
          <w:rFonts w:asciiTheme="minorHAnsi" w:eastAsiaTheme="minorEastAsia" w:hAnsiTheme="minorHAnsi"/>
          <w:noProof/>
          <w:lang w:eastAsia="es-CO"/>
        </w:rPr>
      </w:pPr>
      <w:hyperlink w:anchor="_Toc54086292" w:history="1">
        <w:r w:rsidR="00501FDB" w:rsidRPr="00236AF6">
          <w:rPr>
            <w:rStyle w:val="Hipervnculo"/>
            <w:noProof/>
          </w:rPr>
          <w:t>Ilustración 2 Interfaz de usuario de Futura Activa 4.0</w:t>
        </w:r>
        <w:r w:rsidR="00501FDB">
          <w:rPr>
            <w:noProof/>
            <w:webHidden/>
          </w:rPr>
          <w:tab/>
        </w:r>
        <w:r w:rsidR="00501FDB">
          <w:rPr>
            <w:noProof/>
            <w:webHidden/>
          </w:rPr>
          <w:fldChar w:fldCharType="begin"/>
        </w:r>
        <w:r w:rsidR="00501FDB">
          <w:rPr>
            <w:noProof/>
            <w:webHidden/>
          </w:rPr>
          <w:instrText xml:space="preserve"> PAGEREF _Toc54086292 \h </w:instrText>
        </w:r>
        <w:r w:rsidR="00501FDB">
          <w:rPr>
            <w:noProof/>
            <w:webHidden/>
          </w:rPr>
        </w:r>
        <w:r w:rsidR="00501FDB">
          <w:rPr>
            <w:noProof/>
            <w:webHidden/>
          </w:rPr>
          <w:fldChar w:fldCharType="separate"/>
        </w:r>
        <w:r w:rsidR="00501FDB">
          <w:rPr>
            <w:noProof/>
            <w:webHidden/>
          </w:rPr>
          <w:t>38</w:t>
        </w:r>
        <w:r w:rsidR="00501FDB">
          <w:rPr>
            <w:noProof/>
            <w:webHidden/>
          </w:rPr>
          <w:fldChar w:fldCharType="end"/>
        </w:r>
      </w:hyperlink>
    </w:p>
    <w:p w14:paraId="15953186" w14:textId="6727C8A1" w:rsidR="00501FDB" w:rsidRDefault="0071479C">
      <w:pPr>
        <w:pStyle w:val="Tabladeilustraciones"/>
        <w:tabs>
          <w:tab w:val="right" w:leader="dot" w:pos="9350"/>
        </w:tabs>
        <w:rPr>
          <w:rFonts w:asciiTheme="minorHAnsi" w:eastAsiaTheme="minorEastAsia" w:hAnsiTheme="minorHAnsi"/>
          <w:noProof/>
          <w:lang w:eastAsia="es-CO"/>
        </w:rPr>
      </w:pPr>
      <w:hyperlink w:anchor="_Toc54086293" w:history="1">
        <w:r w:rsidR="00501FDB" w:rsidRPr="00236AF6">
          <w:rPr>
            <w:rStyle w:val="Hipervnculo"/>
            <w:noProof/>
          </w:rPr>
          <w:t>Ilustración 3 Interfaz de usuario de Pausapp</w:t>
        </w:r>
        <w:r w:rsidR="00501FDB">
          <w:rPr>
            <w:noProof/>
            <w:webHidden/>
          </w:rPr>
          <w:tab/>
        </w:r>
        <w:r w:rsidR="00501FDB">
          <w:rPr>
            <w:noProof/>
            <w:webHidden/>
          </w:rPr>
          <w:fldChar w:fldCharType="begin"/>
        </w:r>
        <w:r w:rsidR="00501FDB">
          <w:rPr>
            <w:noProof/>
            <w:webHidden/>
          </w:rPr>
          <w:instrText xml:space="preserve"> PAGEREF _Toc54086293 \h </w:instrText>
        </w:r>
        <w:r w:rsidR="00501FDB">
          <w:rPr>
            <w:noProof/>
            <w:webHidden/>
          </w:rPr>
        </w:r>
        <w:r w:rsidR="00501FDB">
          <w:rPr>
            <w:noProof/>
            <w:webHidden/>
          </w:rPr>
          <w:fldChar w:fldCharType="separate"/>
        </w:r>
        <w:r w:rsidR="00501FDB">
          <w:rPr>
            <w:noProof/>
            <w:webHidden/>
          </w:rPr>
          <w:t>39</w:t>
        </w:r>
        <w:r w:rsidR="00501FDB">
          <w:rPr>
            <w:noProof/>
            <w:webHidden/>
          </w:rPr>
          <w:fldChar w:fldCharType="end"/>
        </w:r>
      </w:hyperlink>
    </w:p>
    <w:p w14:paraId="1799B05B" w14:textId="26FFE483" w:rsidR="00501FDB" w:rsidRDefault="0071479C">
      <w:pPr>
        <w:pStyle w:val="Tabladeilustraciones"/>
        <w:tabs>
          <w:tab w:val="right" w:leader="dot" w:pos="9350"/>
        </w:tabs>
        <w:rPr>
          <w:rFonts w:asciiTheme="minorHAnsi" w:eastAsiaTheme="minorEastAsia" w:hAnsiTheme="minorHAnsi"/>
          <w:noProof/>
          <w:lang w:eastAsia="es-CO"/>
        </w:rPr>
      </w:pPr>
      <w:hyperlink w:anchor="_Toc54086294" w:history="1">
        <w:r w:rsidR="00501FDB" w:rsidRPr="00236AF6">
          <w:rPr>
            <w:rStyle w:val="Hipervnculo"/>
            <w:noProof/>
          </w:rPr>
          <w:t>Ilustración 4 Diagrama de arquitectura del proyecto</w:t>
        </w:r>
        <w:r w:rsidR="00501FDB">
          <w:rPr>
            <w:noProof/>
            <w:webHidden/>
          </w:rPr>
          <w:tab/>
        </w:r>
        <w:r w:rsidR="00501FDB">
          <w:rPr>
            <w:noProof/>
            <w:webHidden/>
          </w:rPr>
          <w:fldChar w:fldCharType="begin"/>
        </w:r>
        <w:r w:rsidR="00501FDB">
          <w:rPr>
            <w:noProof/>
            <w:webHidden/>
          </w:rPr>
          <w:instrText xml:space="preserve"> PAGEREF _Toc54086294 \h </w:instrText>
        </w:r>
        <w:r w:rsidR="00501FDB">
          <w:rPr>
            <w:noProof/>
            <w:webHidden/>
          </w:rPr>
        </w:r>
        <w:r w:rsidR="00501FDB">
          <w:rPr>
            <w:noProof/>
            <w:webHidden/>
          </w:rPr>
          <w:fldChar w:fldCharType="separate"/>
        </w:r>
        <w:r w:rsidR="00501FDB">
          <w:rPr>
            <w:noProof/>
            <w:webHidden/>
          </w:rPr>
          <w:t>47</w:t>
        </w:r>
        <w:r w:rsidR="00501FDB">
          <w:rPr>
            <w:noProof/>
            <w:webHidden/>
          </w:rPr>
          <w:fldChar w:fldCharType="end"/>
        </w:r>
      </w:hyperlink>
    </w:p>
    <w:p w14:paraId="7E0F6241" w14:textId="723F4083" w:rsidR="00501FDB" w:rsidRDefault="0071479C">
      <w:pPr>
        <w:pStyle w:val="Tabladeilustraciones"/>
        <w:tabs>
          <w:tab w:val="right" w:leader="dot" w:pos="9350"/>
        </w:tabs>
        <w:rPr>
          <w:rFonts w:asciiTheme="minorHAnsi" w:eastAsiaTheme="minorEastAsia" w:hAnsiTheme="minorHAnsi"/>
          <w:noProof/>
          <w:lang w:eastAsia="es-CO"/>
        </w:rPr>
      </w:pPr>
      <w:hyperlink w:anchor="_Toc54086295" w:history="1">
        <w:r w:rsidR="00501FDB" w:rsidRPr="00236AF6">
          <w:rPr>
            <w:rStyle w:val="Hipervnculo"/>
            <w:noProof/>
          </w:rPr>
          <w:t>Ilustración 5 Diagrama de despliegue del proyecto</w:t>
        </w:r>
        <w:r w:rsidR="00501FDB">
          <w:rPr>
            <w:noProof/>
            <w:webHidden/>
          </w:rPr>
          <w:tab/>
        </w:r>
        <w:r w:rsidR="00501FDB">
          <w:rPr>
            <w:noProof/>
            <w:webHidden/>
          </w:rPr>
          <w:fldChar w:fldCharType="begin"/>
        </w:r>
        <w:r w:rsidR="00501FDB">
          <w:rPr>
            <w:noProof/>
            <w:webHidden/>
          </w:rPr>
          <w:instrText xml:space="preserve"> PAGEREF _Toc54086295 \h </w:instrText>
        </w:r>
        <w:r w:rsidR="00501FDB">
          <w:rPr>
            <w:noProof/>
            <w:webHidden/>
          </w:rPr>
        </w:r>
        <w:r w:rsidR="00501FDB">
          <w:rPr>
            <w:noProof/>
            <w:webHidden/>
          </w:rPr>
          <w:fldChar w:fldCharType="separate"/>
        </w:r>
        <w:r w:rsidR="00501FDB">
          <w:rPr>
            <w:noProof/>
            <w:webHidden/>
          </w:rPr>
          <w:t>49</w:t>
        </w:r>
        <w:r w:rsidR="00501FDB">
          <w:rPr>
            <w:noProof/>
            <w:webHidden/>
          </w:rPr>
          <w:fldChar w:fldCharType="end"/>
        </w:r>
      </w:hyperlink>
    </w:p>
    <w:p w14:paraId="2F395798" w14:textId="1B2916B9" w:rsidR="00501FDB" w:rsidRDefault="0071479C">
      <w:pPr>
        <w:pStyle w:val="Tabladeilustraciones"/>
        <w:tabs>
          <w:tab w:val="right" w:leader="dot" w:pos="9350"/>
        </w:tabs>
        <w:rPr>
          <w:rFonts w:asciiTheme="minorHAnsi" w:eastAsiaTheme="minorEastAsia" w:hAnsiTheme="minorHAnsi"/>
          <w:noProof/>
          <w:lang w:eastAsia="es-CO"/>
        </w:rPr>
      </w:pPr>
      <w:hyperlink w:anchor="_Toc54086296" w:history="1">
        <w:r w:rsidR="00501FDB" w:rsidRPr="00236AF6">
          <w:rPr>
            <w:rStyle w:val="Hipervnculo"/>
            <w:noProof/>
          </w:rPr>
          <w:t>Ilustración 6 Modelo entidad relación de la base de datos del proyecto</w:t>
        </w:r>
        <w:r w:rsidR="00501FDB">
          <w:rPr>
            <w:noProof/>
            <w:webHidden/>
          </w:rPr>
          <w:tab/>
        </w:r>
        <w:r w:rsidR="00501FDB">
          <w:rPr>
            <w:noProof/>
            <w:webHidden/>
          </w:rPr>
          <w:fldChar w:fldCharType="begin"/>
        </w:r>
        <w:r w:rsidR="00501FDB">
          <w:rPr>
            <w:noProof/>
            <w:webHidden/>
          </w:rPr>
          <w:instrText xml:space="preserve"> PAGEREF _Toc54086296 \h </w:instrText>
        </w:r>
        <w:r w:rsidR="00501FDB">
          <w:rPr>
            <w:noProof/>
            <w:webHidden/>
          </w:rPr>
        </w:r>
        <w:r w:rsidR="00501FDB">
          <w:rPr>
            <w:noProof/>
            <w:webHidden/>
          </w:rPr>
          <w:fldChar w:fldCharType="separate"/>
        </w:r>
        <w:r w:rsidR="00501FDB">
          <w:rPr>
            <w:noProof/>
            <w:webHidden/>
          </w:rPr>
          <w:t>50</w:t>
        </w:r>
        <w:r w:rsidR="00501FDB">
          <w:rPr>
            <w:noProof/>
            <w:webHidden/>
          </w:rPr>
          <w:fldChar w:fldCharType="end"/>
        </w:r>
      </w:hyperlink>
    </w:p>
    <w:p w14:paraId="45E21EFC" w14:textId="03BD5B2A" w:rsidR="00501FDB" w:rsidRDefault="0071479C">
      <w:pPr>
        <w:pStyle w:val="Tabladeilustraciones"/>
        <w:tabs>
          <w:tab w:val="right" w:leader="dot" w:pos="9350"/>
        </w:tabs>
        <w:rPr>
          <w:rFonts w:asciiTheme="minorHAnsi" w:eastAsiaTheme="minorEastAsia" w:hAnsiTheme="minorHAnsi"/>
          <w:noProof/>
          <w:lang w:eastAsia="es-CO"/>
        </w:rPr>
      </w:pPr>
      <w:hyperlink w:anchor="_Toc54086297" w:history="1">
        <w:r w:rsidR="00501FDB" w:rsidRPr="00236AF6">
          <w:rPr>
            <w:rStyle w:val="Hipervnculo"/>
            <w:noProof/>
          </w:rPr>
          <w:t>Ilustración 7 Diagrama de modulos del proyecto de APPAUSA.</w:t>
        </w:r>
        <w:r w:rsidR="00501FDB">
          <w:rPr>
            <w:noProof/>
            <w:webHidden/>
          </w:rPr>
          <w:tab/>
        </w:r>
        <w:r w:rsidR="00501FDB">
          <w:rPr>
            <w:noProof/>
            <w:webHidden/>
          </w:rPr>
          <w:fldChar w:fldCharType="begin"/>
        </w:r>
        <w:r w:rsidR="00501FDB">
          <w:rPr>
            <w:noProof/>
            <w:webHidden/>
          </w:rPr>
          <w:instrText xml:space="preserve"> PAGEREF _Toc54086297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32635063" w14:textId="0ECB8F4E" w:rsidR="00546603" w:rsidRPr="00546603" w:rsidRDefault="00546603" w:rsidP="00546603">
      <w:r>
        <w:fldChar w:fldCharType="end"/>
      </w:r>
    </w:p>
    <w:sectPr w:rsidR="00546603" w:rsidRPr="00546603" w:rsidSect="008E0C9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3E7B81" w14:textId="77777777" w:rsidR="00F354C2" w:rsidRDefault="00F354C2" w:rsidP="00476702">
      <w:pPr>
        <w:spacing w:after="0" w:line="240" w:lineRule="auto"/>
      </w:pPr>
      <w:r>
        <w:separator/>
      </w:r>
    </w:p>
  </w:endnote>
  <w:endnote w:type="continuationSeparator" w:id="0">
    <w:p w14:paraId="6EC0DD1D" w14:textId="77777777" w:rsidR="00F354C2" w:rsidRDefault="00F354C2" w:rsidP="00476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5CE53E" w14:textId="77777777" w:rsidR="00F354C2" w:rsidRDefault="00F354C2" w:rsidP="00476702">
      <w:pPr>
        <w:spacing w:after="0" w:line="240" w:lineRule="auto"/>
      </w:pPr>
      <w:r>
        <w:separator/>
      </w:r>
    </w:p>
  </w:footnote>
  <w:footnote w:type="continuationSeparator" w:id="0">
    <w:p w14:paraId="0C762E5C" w14:textId="77777777" w:rsidR="00F354C2" w:rsidRDefault="00F354C2" w:rsidP="00476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4441"/>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28C6310"/>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782657"/>
    <w:multiLevelType w:val="hybridMultilevel"/>
    <w:tmpl w:val="2214E1F4"/>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 w15:restartNumberingAfterBreak="0">
    <w:nsid w:val="166C714F"/>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5" w15:restartNumberingAfterBreak="0">
    <w:nsid w:val="1A8D50DC"/>
    <w:multiLevelType w:val="hybridMultilevel"/>
    <w:tmpl w:val="DF1A64C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19403E"/>
    <w:multiLevelType w:val="multilevel"/>
    <w:tmpl w:val="A50EB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C761E"/>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E2503"/>
    <w:multiLevelType w:val="hybridMultilevel"/>
    <w:tmpl w:val="19AA0E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39F315D"/>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1"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DC16AD"/>
    <w:multiLevelType w:val="hybridMultilevel"/>
    <w:tmpl w:val="3B2EC1EA"/>
    <w:lvl w:ilvl="0" w:tplc="B5BEDBD6">
      <w:start w:val="1"/>
      <w:numFmt w:val="bullet"/>
      <w:lvlText w:val=""/>
      <w:lvlJc w:val="left"/>
      <w:pPr>
        <w:tabs>
          <w:tab w:val="num" w:pos="720"/>
        </w:tabs>
        <w:ind w:left="720" w:hanging="360"/>
      </w:pPr>
      <w:rPr>
        <w:rFonts w:ascii="Wingdings 2" w:hAnsi="Wingdings 2" w:hint="default"/>
      </w:rPr>
    </w:lvl>
    <w:lvl w:ilvl="1" w:tplc="1B1A1332" w:tentative="1">
      <w:start w:val="1"/>
      <w:numFmt w:val="bullet"/>
      <w:lvlText w:val=""/>
      <w:lvlJc w:val="left"/>
      <w:pPr>
        <w:tabs>
          <w:tab w:val="num" w:pos="1440"/>
        </w:tabs>
        <w:ind w:left="1440" w:hanging="360"/>
      </w:pPr>
      <w:rPr>
        <w:rFonts w:ascii="Wingdings 2" w:hAnsi="Wingdings 2" w:hint="default"/>
      </w:rPr>
    </w:lvl>
    <w:lvl w:ilvl="2" w:tplc="EBFEEDBA" w:tentative="1">
      <w:start w:val="1"/>
      <w:numFmt w:val="bullet"/>
      <w:lvlText w:val=""/>
      <w:lvlJc w:val="left"/>
      <w:pPr>
        <w:tabs>
          <w:tab w:val="num" w:pos="2160"/>
        </w:tabs>
        <w:ind w:left="2160" w:hanging="360"/>
      </w:pPr>
      <w:rPr>
        <w:rFonts w:ascii="Wingdings 2" w:hAnsi="Wingdings 2" w:hint="default"/>
      </w:rPr>
    </w:lvl>
    <w:lvl w:ilvl="3" w:tplc="9A1EF3FA" w:tentative="1">
      <w:start w:val="1"/>
      <w:numFmt w:val="bullet"/>
      <w:lvlText w:val=""/>
      <w:lvlJc w:val="left"/>
      <w:pPr>
        <w:tabs>
          <w:tab w:val="num" w:pos="2880"/>
        </w:tabs>
        <w:ind w:left="2880" w:hanging="360"/>
      </w:pPr>
      <w:rPr>
        <w:rFonts w:ascii="Wingdings 2" w:hAnsi="Wingdings 2" w:hint="default"/>
      </w:rPr>
    </w:lvl>
    <w:lvl w:ilvl="4" w:tplc="4202BFE6" w:tentative="1">
      <w:start w:val="1"/>
      <w:numFmt w:val="bullet"/>
      <w:lvlText w:val=""/>
      <w:lvlJc w:val="left"/>
      <w:pPr>
        <w:tabs>
          <w:tab w:val="num" w:pos="3600"/>
        </w:tabs>
        <w:ind w:left="3600" w:hanging="360"/>
      </w:pPr>
      <w:rPr>
        <w:rFonts w:ascii="Wingdings 2" w:hAnsi="Wingdings 2" w:hint="default"/>
      </w:rPr>
    </w:lvl>
    <w:lvl w:ilvl="5" w:tplc="8FAE8F96" w:tentative="1">
      <w:start w:val="1"/>
      <w:numFmt w:val="bullet"/>
      <w:lvlText w:val=""/>
      <w:lvlJc w:val="left"/>
      <w:pPr>
        <w:tabs>
          <w:tab w:val="num" w:pos="4320"/>
        </w:tabs>
        <w:ind w:left="4320" w:hanging="360"/>
      </w:pPr>
      <w:rPr>
        <w:rFonts w:ascii="Wingdings 2" w:hAnsi="Wingdings 2" w:hint="default"/>
      </w:rPr>
    </w:lvl>
    <w:lvl w:ilvl="6" w:tplc="0F824E9C" w:tentative="1">
      <w:start w:val="1"/>
      <w:numFmt w:val="bullet"/>
      <w:lvlText w:val=""/>
      <w:lvlJc w:val="left"/>
      <w:pPr>
        <w:tabs>
          <w:tab w:val="num" w:pos="5040"/>
        </w:tabs>
        <w:ind w:left="5040" w:hanging="360"/>
      </w:pPr>
      <w:rPr>
        <w:rFonts w:ascii="Wingdings 2" w:hAnsi="Wingdings 2" w:hint="default"/>
      </w:rPr>
    </w:lvl>
    <w:lvl w:ilvl="7" w:tplc="2F02BEF6" w:tentative="1">
      <w:start w:val="1"/>
      <w:numFmt w:val="bullet"/>
      <w:lvlText w:val=""/>
      <w:lvlJc w:val="left"/>
      <w:pPr>
        <w:tabs>
          <w:tab w:val="num" w:pos="5760"/>
        </w:tabs>
        <w:ind w:left="5760" w:hanging="360"/>
      </w:pPr>
      <w:rPr>
        <w:rFonts w:ascii="Wingdings 2" w:hAnsi="Wingdings 2" w:hint="default"/>
      </w:rPr>
    </w:lvl>
    <w:lvl w:ilvl="8" w:tplc="58B22D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B4C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731B68"/>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6" w15:restartNumberingAfterBreak="0">
    <w:nsid w:val="3E6A3017"/>
    <w:multiLevelType w:val="hybridMultilevel"/>
    <w:tmpl w:val="6230667A"/>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cs="Wingdings" w:hint="default"/>
      </w:rPr>
    </w:lvl>
    <w:lvl w:ilvl="3" w:tplc="240A0001" w:tentative="1">
      <w:start w:val="1"/>
      <w:numFmt w:val="bullet"/>
      <w:lvlText w:val=""/>
      <w:lvlJc w:val="left"/>
      <w:pPr>
        <w:ind w:left="2945" w:hanging="360"/>
      </w:pPr>
      <w:rPr>
        <w:rFonts w:ascii="Symbol" w:hAnsi="Symbol" w:cs="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cs="Wingdings" w:hint="default"/>
      </w:rPr>
    </w:lvl>
    <w:lvl w:ilvl="6" w:tplc="240A0001" w:tentative="1">
      <w:start w:val="1"/>
      <w:numFmt w:val="bullet"/>
      <w:lvlText w:val=""/>
      <w:lvlJc w:val="left"/>
      <w:pPr>
        <w:ind w:left="5105" w:hanging="360"/>
      </w:pPr>
      <w:rPr>
        <w:rFonts w:ascii="Symbol" w:hAnsi="Symbol" w:cs="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cs="Wingdings" w:hint="default"/>
      </w:rPr>
    </w:lvl>
  </w:abstractNum>
  <w:abstractNum w:abstractNumId="17" w15:restartNumberingAfterBreak="0">
    <w:nsid w:val="48B800C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295D0A"/>
    <w:multiLevelType w:val="hybridMultilevel"/>
    <w:tmpl w:val="21062E52"/>
    <w:lvl w:ilvl="0" w:tplc="653E837E">
      <w:start w:val="1"/>
      <w:numFmt w:val="bullet"/>
      <w:lvlText w:val=""/>
      <w:lvlJc w:val="left"/>
      <w:pPr>
        <w:tabs>
          <w:tab w:val="num" w:pos="1203"/>
        </w:tabs>
        <w:ind w:left="1203" w:hanging="360"/>
      </w:pPr>
      <w:rPr>
        <w:rFonts w:ascii="Wingdings 2" w:hAnsi="Wingdings 2" w:hint="default"/>
      </w:rPr>
    </w:lvl>
    <w:lvl w:ilvl="1" w:tplc="0FD0DC80" w:tentative="1">
      <w:start w:val="1"/>
      <w:numFmt w:val="bullet"/>
      <w:lvlText w:val=""/>
      <w:lvlJc w:val="left"/>
      <w:pPr>
        <w:tabs>
          <w:tab w:val="num" w:pos="1923"/>
        </w:tabs>
        <w:ind w:left="1923" w:hanging="360"/>
      </w:pPr>
      <w:rPr>
        <w:rFonts w:ascii="Wingdings 2" w:hAnsi="Wingdings 2" w:hint="default"/>
      </w:rPr>
    </w:lvl>
    <w:lvl w:ilvl="2" w:tplc="D9A8A9C6" w:tentative="1">
      <w:start w:val="1"/>
      <w:numFmt w:val="bullet"/>
      <w:lvlText w:val=""/>
      <w:lvlJc w:val="left"/>
      <w:pPr>
        <w:tabs>
          <w:tab w:val="num" w:pos="2643"/>
        </w:tabs>
        <w:ind w:left="2643" w:hanging="360"/>
      </w:pPr>
      <w:rPr>
        <w:rFonts w:ascii="Wingdings 2" w:hAnsi="Wingdings 2" w:hint="default"/>
      </w:rPr>
    </w:lvl>
    <w:lvl w:ilvl="3" w:tplc="A0DA4F24" w:tentative="1">
      <w:start w:val="1"/>
      <w:numFmt w:val="bullet"/>
      <w:lvlText w:val=""/>
      <w:lvlJc w:val="left"/>
      <w:pPr>
        <w:tabs>
          <w:tab w:val="num" w:pos="3363"/>
        </w:tabs>
        <w:ind w:left="3363" w:hanging="360"/>
      </w:pPr>
      <w:rPr>
        <w:rFonts w:ascii="Wingdings 2" w:hAnsi="Wingdings 2" w:hint="default"/>
      </w:rPr>
    </w:lvl>
    <w:lvl w:ilvl="4" w:tplc="6888B22E" w:tentative="1">
      <w:start w:val="1"/>
      <w:numFmt w:val="bullet"/>
      <w:lvlText w:val=""/>
      <w:lvlJc w:val="left"/>
      <w:pPr>
        <w:tabs>
          <w:tab w:val="num" w:pos="4083"/>
        </w:tabs>
        <w:ind w:left="4083" w:hanging="360"/>
      </w:pPr>
      <w:rPr>
        <w:rFonts w:ascii="Wingdings 2" w:hAnsi="Wingdings 2" w:hint="default"/>
      </w:rPr>
    </w:lvl>
    <w:lvl w:ilvl="5" w:tplc="0F4C12D6" w:tentative="1">
      <w:start w:val="1"/>
      <w:numFmt w:val="bullet"/>
      <w:lvlText w:val=""/>
      <w:lvlJc w:val="left"/>
      <w:pPr>
        <w:tabs>
          <w:tab w:val="num" w:pos="4803"/>
        </w:tabs>
        <w:ind w:left="4803" w:hanging="360"/>
      </w:pPr>
      <w:rPr>
        <w:rFonts w:ascii="Wingdings 2" w:hAnsi="Wingdings 2" w:hint="default"/>
      </w:rPr>
    </w:lvl>
    <w:lvl w:ilvl="6" w:tplc="FEC46528" w:tentative="1">
      <w:start w:val="1"/>
      <w:numFmt w:val="bullet"/>
      <w:lvlText w:val=""/>
      <w:lvlJc w:val="left"/>
      <w:pPr>
        <w:tabs>
          <w:tab w:val="num" w:pos="5523"/>
        </w:tabs>
        <w:ind w:left="5523" w:hanging="360"/>
      </w:pPr>
      <w:rPr>
        <w:rFonts w:ascii="Wingdings 2" w:hAnsi="Wingdings 2" w:hint="default"/>
      </w:rPr>
    </w:lvl>
    <w:lvl w:ilvl="7" w:tplc="0EF65922" w:tentative="1">
      <w:start w:val="1"/>
      <w:numFmt w:val="bullet"/>
      <w:lvlText w:val=""/>
      <w:lvlJc w:val="left"/>
      <w:pPr>
        <w:tabs>
          <w:tab w:val="num" w:pos="6243"/>
        </w:tabs>
        <w:ind w:left="6243" w:hanging="360"/>
      </w:pPr>
      <w:rPr>
        <w:rFonts w:ascii="Wingdings 2" w:hAnsi="Wingdings 2" w:hint="default"/>
      </w:rPr>
    </w:lvl>
    <w:lvl w:ilvl="8" w:tplc="F21CAC1A" w:tentative="1">
      <w:start w:val="1"/>
      <w:numFmt w:val="bullet"/>
      <w:lvlText w:val=""/>
      <w:lvlJc w:val="left"/>
      <w:pPr>
        <w:tabs>
          <w:tab w:val="num" w:pos="6963"/>
        </w:tabs>
        <w:ind w:left="6963" w:hanging="360"/>
      </w:pPr>
      <w:rPr>
        <w:rFonts w:ascii="Wingdings 2" w:hAnsi="Wingdings 2" w:hint="default"/>
      </w:rPr>
    </w:lvl>
  </w:abstractNum>
  <w:abstractNum w:abstractNumId="19" w15:restartNumberingAfterBreak="0">
    <w:nsid w:val="52F00973"/>
    <w:multiLevelType w:val="hybridMultilevel"/>
    <w:tmpl w:val="56C8A5BE"/>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0"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5B42DEE"/>
    <w:multiLevelType w:val="hybridMultilevel"/>
    <w:tmpl w:val="09C2A7D8"/>
    <w:lvl w:ilvl="0" w:tplc="240A0015">
      <w:start w:val="1"/>
      <w:numFmt w:val="upp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D4C769F"/>
    <w:multiLevelType w:val="multilevel"/>
    <w:tmpl w:val="1992745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AF4C6B"/>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5" w15:restartNumberingAfterBreak="0">
    <w:nsid w:val="62C6074D"/>
    <w:multiLevelType w:val="hybridMultilevel"/>
    <w:tmpl w:val="7744EAC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6" w15:restartNumberingAfterBreak="0">
    <w:nsid w:val="6D2E4C03"/>
    <w:multiLevelType w:val="hybridMultilevel"/>
    <w:tmpl w:val="C0CE264E"/>
    <w:lvl w:ilvl="0" w:tplc="F864D6D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390A2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13E2E36"/>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7526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EE51E0"/>
    <w:multiLevelType w:val="multilevel"/>
    <w:tmpl w:val="240A001D"/>
    <w:lvl w:ilvl="0">
      <w:start w:val="1"/>
      <w:numFmt w:val="decimal"/>
      <w:lvlText w:val="%1)"/>
      <w:lvlJc w:val="left"/>
      <w:pPr>
        <w:ind w:left="1428" w:hanging="360"/>
      </w:pPr>
      <w:rPr>
        <w:rFonts w:hint="default"/>
      </w:rPr>
    </w:lvl>
    <w:lvl w:ilvl="1">
      <w:start w:val="1"/>
      <w:numFmt w:val="lowerLetter"/>
      <w:lvlText w:val="%2)"/>
      <w:lvlJc w:val="left"/>
      <w:pPr>
        <w:ind w:left="1788" w:hanging="360"/>
      </w:pPr>
      <w:rPr>
        <w:rFonts w:hint="default"/>
      </w:rPr>
    </w:lvl>
    <w:lvl w:ilvl="2">
      <w:start w:val="1"/>
      <w:numFmt w:val="lowerRoman"/>
      <w:lvlText w:val="%3)"/>
      <w:lvlJc w:val="left"/>
      <w:pPr>
        <w:ind w:left="2148" w:hanging="360"/>
      </w:pPr>
      <w:rPr>
        <w:rFonts w:hint="default"/>
      </w:rPr>
    </w:lvl>
    <w:lvl w:ilvl="3">
      <w:start w:val="1"/>
      <w:numFmt w:val="decimal"/>
      <w:lvlText w:val="(%4)"/>
      <w:lvlJc w:val="left"/>
      <w:pPr>
        <w:ind w:left="2508" w:hanging="360"/>
      </w:pPr>
      <w:rPr>
        <w:rFonts w:hint="default"/>
      </w:rPr>
    </w:lvl>
    <w:lvl w:ilvl="4">
      <w:start w:val="1"/>
      <w:numFmt w:val="lowerLetter"/>
      <w:lvlText w:val="(%5)"/>
      <w:lvlJc w:val="left"/>
      <w:pPr>
        <w:ind w:left="2868" w:hanging="360"/>
      </w:pPr>
      <w:rPr>
        <w:rFonts w:hint="default"/>
      </w:rPr>
    </w:lvl>
    <w:lvl w:ilvl="5">
      <w:start w:val="1"/>
      <w:numFmt w:val="lowerRoman"/>
      <w:lvlText w:val="(%6)"/>
      <w:lvlJc w:val="left"/>
      <w:pPr>
        <w:ind w:left="3228" w:hanging="360"/>
      </w:pPr>
      <w:rPr>
        <w:rFonts w:hint="default"/>
      </w:rPr>
    </w:lvl>
    <w:lvl w:ilvl="6">
      <w:start w:val="1"/>
      <w:numFmt w:val="decimal"/>
      <w:lvlText w:val="%7."/>
      <w:lvlJc w:val="left"/>
      <w:pPr>
        <w:ind w:left="3588" w:hanging="360"/>
      </w:pPr>
      <w:rPr>
        <w:rFonts w:hint="default"/>
      </w:rPr>
    </w:lvl>
    <w:lvl w:ilvl="7">
      <w:start w:val="1"/>
      <w:numFmt w:val="lowerLetter"/>
      <w:lvlText w:val="%8."/>
      <w:lvlJc w:val="left"/>
      <w:pPr>
        <w:ind w:left="3948" w:hanging="360"/>
      </w:pPr>
      <w:rPr>
        <w:rFonts w:hint="default"/>
      </w:rPr>
    </w:lvl>
    <w:lvl w:ilvl="8">
      <w:start w:val="1"/>
      <w:numFmt w:val="lowerRoman"/>
      <w:lvlText w:val="%9."/>
      <w:lvlJc w:val="left"/>
      <w:pPr>
        <w:ind w:left="4308" w:hanging="360"/>
      </w:pPr>
      <w:rPr>
        <w:rFonts w:hint="default"/>
      </w:rPr>
    </w:lvl>
  </w:abstractNum>
  <w:num w:numId="1">
    <w:abstractNumId w:val="6"/>
  </w:num>
  <w:num w:numId="2">
    <w:abstractNumId w:val="25"/>
  </w:num>
  <w:num w:numId="3">
    <w:abstractNumId w:val="11"/>
  </w:num>
  <w:num w:numId="4">
    <w:abstractNumId w:val="24"/>
  </w:num>
  <w:num w:numId="5">
    <w:abstractNumId w:val="3"/>
  </w:num>
  <w:num w:numId="6">
    <w:abstractNumId w:val="19"/>
  </w:num>
  <w:num w:numId="7">
    <w:abstractNumId w:val="2"/>
  </w:num>
  <w:num w:numId="8">
    <w:abstractNumId w:val="13"/>
  </w:num>
  <w:num w:numId="9">
    <w:abstractNumId w:val="8"/>
  </w:num>
  <w:num w:numId="10">
    <w:abstractNumId w:val="9"/>
  </w:num>
  <w:num w:numId="11">
    <w:abstractNumId w:val="18"/>
  </w:num>
  <w:num w:numId="12">
    <w:abstractNumId w:val="26"/>
  </w:num>
  <w:num w:numId="13">
    <w:abstractNumId w:val="22"/>
  </w:num>
  <w:num w:numId="14">
    <w:abstractNumId w:val="30"/>
  </w:num>
  <w:num w:numId="15">
    <w:abstractNumId w:val="1"/>
  </w:num>
  <w:num w:numId="16">
    <w:abstractNumId w:val="7"/>
  </w:num>
  <w:num w:numId="17">
    <w:abstractNumId w:val="15"/>
  </w:num>
  <w:num w:numId="18">
    <w:abstractNumId w:val="4"/>
  </w:num>
  <w:num w:numId="19">
    <w:abstractNumId w:val="10"/>
  </w:num>
  <w:num w:numId="20">
    <w:abstractNumId w:val="29"/>
  </w:num>
  <w:num w:numId="21">
    <w:abstractNumId w:val="0"/>
  </w:num>
  <w:num w:numId="22">
    <w:abstractNumId w:val="17"/>
  </w:num>
  <w:num w:numId="23">
    <w:abstractNumId w:val="14"/>
  </w:num>
  <w:num w:numId="24">
    <w:abstractNumId w:val="21"/>
  </w:num>
  <w:num w:numId="25">
    <w:abstractNumId w:val="5"/>
  </w:num>
  <w:num w:numId="26">
    <w:abstractNumId w:val="23"/>
  </w:num>
  <w:num w:numId="27">
    <w:abstractNumId w:val="27"/>
  </w:num>
  <w:num w:numId="28">
    <w:abstractNumId w:val="28"/>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CO" w:vendorID="64" w:dllVersion="0" w:nlCheck="1" w:checkStyle="0"/>
  <w:activeWritingStyle w:appName="MSWord" w:lang="es-ES"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ED9"/>
    <w:rsid w:val="000140D6"/>
    <w:rsid w:val="0001703D"/>
    <w:rsid w:val="00022612"/>
    <w:rsid w:val="00026744"/>
    <w:rsid w:val="00030E52"/>
    <w:rsid w:val="00045345"/>
    <w:rsid w:val="0005464E"/>
    <w:rsid w:val="0006001C"/>
    <w:rsid w:val="0006522A"/>
    <w:rsid w:val="00071952"/>
    <w:rsid w:val="00081A08"/>
    <w:rsid w:val="00082E91"/>
    <w:rsid w:val="00083E0A"/>
    <w:rsid w:val="00084497"/>
    <w:rsid w:val="000902FE"/>
    <w:rsid w:val="00094A1B"/>
    <w:rsid w:val="0009643D"/>
    <w:rsid w:val="000A6977"/>
    <w:rsid w:val="000B2F28"/>
    <w:rsid w:val="000C0E2B"/>
    <w:rsid w:val="000C73EA"/>
    <w:rsid w:val="000D29F3"/>
    <w:rsid w:val="000E4846"/>
    <w:rsid w:val="000F25ED"/>
    <w:rsid w:val="000F46E3"/>
    <w:rsid w:val="00105063"/>
    <w:rsid w:val="0011369E"/>
    <w:rsid w:val="00126C81"/>
    <w:rsid w:val="00131B9E"/>
    <w:rsid w:val="00154B26"/>
    <w:rsid w:val="00174023"/>
    <w:rsid w:val="00192943"/>
    <w:rsid w:val="001A36BD"/>
    <w:rsid w:val="001A7AB8"/>
    <w:rsid w:val="001B518A"/>
    <w:rsid w:val="001C1A35"/>
    <w:rsid w:val="001C4D26"/>
    <w:rsid w:val="001D23D2"/>
    <w:rsid w:val="001E065E"/>
    <w:rsid w:val="001E100F"/>
    <w:rsid w:val="002054C1"/>
    <w:rsid w:val="00210C04"/>
    <w:rsid w:val="00214939"/>
    <w:rsid w:val="002157F3"/>
    <w:rsid w:val="00217495"/>
    <w:rsid w:val="0023336A"/>
    <w:rsid w:val="00246F04"/>
    <w:rsid w:val="0025456B"/>
    <w:rsid w:val="00273400"/>
    <w:rsid w:val="002743EE"/>
    <w:rsid w:val="002763D1"/>
    <w:rsid w:val="0028163F"/>
    <w:rsid w:val="00290155"/>
    <w:rsid w:val="00291B78"/>
    <w:rsid w:val="002941D2"/>
    <w:rsid w:val="002B65BF"/>
    <w:rsid w:val="002E1481"/>
    <w:rsid w:val="002E6164"/>
    <w:rsid w:val="002E6AE7"/>
    <w:rsid w:val="002F52C3"/>
    <w:rsid w:val="00313EE0"/>
    <w:rsid w:val="00315857"/>
    <w:rsid w:val="0031716B"/>
    <w:rsid w:val="0031799B"/>
    <w:rsid w:val="00324766"/>
    <w:rsid w:val="003252C6"/>
    <w:rsid w:val="003462BC"/>
    <w:rsid w:val="00346DDA"/>
    <w:rsid w:val="003509D1"/>
    <w:rsid w:val="00362A25"/>
    <w:rsid w:val="00363F24"/>
    <w:rsid w:val="00370300"/>
    <w:rsid w:val="003943C6"/>
    <w:rsid w:val="003979CC"/>
    <w:rsid w:val="003A25EA"/>
    <w:rsid w:val="003A3DDD"/>
    <w:rsid w:val="003B1C7A"/>
    <w:rsid w:val="003B460E"/>
    <w:rsid w:val="003C3A60"/>
    <w:rsid w:val="003C5D73"/>
    <w:rsid w:val="003D3B8E"/>
    <w:rsid w:val="003E5938"/>
    <w:rsid w:val="003F0DF5"/>
    <w:rsid w:val="003F61AD"/>
    <w:rsid w:val="003F73E4"/>
    <w:rsid w:val="0040680F"/>
    <w:rsid w:val="00410333"/>
    <w:rsid w:val="004204FF"/>
    <w:rsid w:val="00423336"/>
    <w:rsid w:val="00424738"/>
    <w:rsid w:val="00426A82"/>
    <w:rsid w:val="00427328"/>
    <w:rsid w:val="004371FB"/>
    <w:rsid w:val="00444EFA"/>
    <w:rsid w:val="0044670D"/>
    <w:rsid w:val="004513BC"/>
    <w:rsid w:val="00453CFA"/>
    <w:rsid w:val="00454349"/>
    <w:rsid w:val="0047555E"/>
    <w:rsid w:val="00475735"/>
    <w:rsid w:val="00476702"/>
    <w:rsid w:val="00487DCC"/>
    <w:rsid w:val="004958ED"/>
    <w:rsid w:val="00497EE0"/>
    <w:rsid w:val="004A537D"/>
    <w:rsid w:val="004B013C"/>
    <w:rsid w:val="004D0ED9"/>
    <w:rsid w:val="004D34CD"/>
    <w:rsid w:val="004D59D2"/>
    <w:rsid w:val="004D7E46"/>
    <w:rsid w:val="004E35B3"/>
    <w:rsid w:val="004E68CC"/>
    <w:rsid w:val="00501FDB"/>
    <w:rsid w:val="005147A8"/>
    <w:rsid w:val="00514969"/>
    <w:rsid w:val="00521ABB"/>
    <w:rsid w:val="00531C3C"/>
    <w:rsid w:val="00533083"/>
    <w:rsid w:val="0054583F"/>
    <w:rsid w:val="00546603"/>
    <w:rsid w:val="0055468E"/>
    <w:rsid w:val="00555D37"/>
    <w:rsid w:val="0056609E"/>
    <w:rsid w:val="005670B0"/>
    <w:rsid w:val="00573647"/>
    <w:rsid w:val="00575BF8"/>
    <w:rsid w:val="00577537"/>
    <w:rsid w:val="00587121"/>
    <w:rsid w:val="005912C7"/>
    <w:rsid w:val="005B1AE4"/>
    <w:rsid w:val="005D5FFF"/>
    <w:rsid w:val="006116E8"/>
    <w:rsid w:val="00613533"/>
    <w:rsid w:val="006163CC"/>
    <w:rsid w:val="00642624"/>
    <w:rsid w:val="006563FD"/>
    <w:rsid w:val="006A5AA7"/>
    <w:rsid w:val="006A5F8F"/>
    <w:rsid w:val="006A6EEA"/>
    <w:rsid w:val="006C0B6F"/>
    <w:rsid w:val="006C16F3"/>
    <w:rsid w:val="006C4F0C"/>
    <w:rsid w:val="006D17E7"/>
    <w:rsid w:val="006D266A"/>
    <w:rsid w:val="006E71A7"/>
    <w:rsid w:val="006F32C4"/>
    <w:rsid w:val="007000C7"/>
    <w:rsid w:val="00701328"/>
    <w:rsid w:val="00711424"/>
    <w:rsid w:val="00712B1A"/>
    <w:rsid w:val="0071479C"/>
    <w:rsid w:val="0071671E"/>
    <w:rsid w:val="007202A1"/>
    <w:rsid w:val="00725542"/>
    <w:rsid w:val="00744EF4"/>
    <w:rsid w:val="007538FE"/>
    <w:rsid w:val="00754BE9"/>
    <w:rsid w:val="00755B3C"/>
    <w:rsid w:val="007603E2"/>
    <w:rsid w:val="00770E0E"/>
    <w:rsid w:val="00791F95"/>
    <w:rsid w:val="007A588D"/>
    <w:rsid w:val="007B01EA"/>
    <w:rsid w:val="007C6CC6"/>
    <w:rsid w:val="007C7AD7"/>
    <w:rsid w:val="007F1DFC"/>
    <w:rsid w:val="007F2A3C"/>
    <w:rsid w:val="0080756C"/>
    <w:rsid w:val="008200B0"/>
    <w:rsid w:val="00824C62"/>
    <w:rsid w:val="00833E74"/>
    <w:rsid w:val="00881BC0"/>
    <w:rsid w:val="0088278D"/>
    <w:rsid w:val="00884672"/>
    <w:rsid w:val="00887FA5"/>
    <w:rsid w:val="00891EC1"/>
    <w:rsid w:val="008B08D1"/>
    <w:rsid w:val="008C3B3B"/>
    <w:rsid w:val="008C46B2"/>
    <w:rsid w:val="008D17FE"/>
    <w:rsid w:val="008D24E6"/>
    <w:rsid w:val="008E0C9D"/>
    <w:rsid w:val="008E42E1"/>
    <w:rsid w:val="008E71B5"/>
    <w:rsid w:val="008F1CD3"/>
    <w:rsid w:val="008F25A9"/>
    <w:rsid w:val="008F2679"/>
    <w:rsid w:val="00903EBA"/>
    <w:rsid w:val="00922BF8"/>
    <w:rsid w:val="009539F1"/>
    <w:rsid w:val="00955792"/>
    <w:rsid w:val="00961476"/>
    <w:rsid w:val="009648C7"/>
    <w:rsid w:val="009679B4"/>
    <w:rsid w:val="0098462B"/>
    <w:rsid w:val="00992E76"/>
    <w:rsid w:val="009B6F7E"/>
    <w:rsid w:val="009C1936"/>
    <w:rsid w:val="009C5586"/>
    <w:rsid w:val="009C61FD"/>
    <w:rsid w:val="009D527E"/>
    <w:rsid w:val="009E2074"/>
    <w:rsid w:val="009E65E4"/>
    <w:rsid w:val="009F4C6D"/>
    <w:rsid w:val="00A07EC8"/>
    <w:rsid w:val="00A13B36"/>
    <w:rsid w:val="00A32AE1"/>
    <w:rsid w:val="00A33ABB"/>
    <w:rsid w:val="00A6365A"/>
    <w:rsid w:val="00A70F8D"/>
    <w:rsid w:val="00A810AA"/>
    <w:rsid w:val="00A83CDE"/>
    <w:rsid w:val="00A84A82"/>
    <w:rsid w:val="00A87D7C"/>
    <w:rsid w:val="00AA36DC"/>
    <w:rsid w:val="00AA65B3"/>
    <w:rsid w:val="00AB332A"/>
    <w:rsid w:val="00AB6BB7"/>
    <w:rsid w:val="00AC2EC9"/>
    <w:rsid w:val="00AC573B"/>
    <w:rsid w:val="00AC795B"/>
    <w:rsid w:val="00AD1EFA"/>
    <w:rsid w:val="00AD6CEA"/>
    <w:rsid w:val="00AD7A72"/>
    <w:rsid w:val="00AF2C25"/>
    <w:rsid w:val="00AF5C41"/>
    <w:rsid w:val="00AF76E4"/>
    <w:rsid w:val="00B04FFF"/>
    <w:rsid w:val="00B0685A"/>
    <w:rsid w:val="00B16F68"/>
    <w:rsid w:val="00B176D7"/>
    <w:rsid w:val="00B26886"/>
    <w:rsid w:val="00B435C8"/>
    <w:rsid w:val="00B63643"/>
    <w:rsid w:val="00B71851"/>
    <w:rsid w:val="00B71C9A"/>
    <w:rsid w:val="00B753EC"/>
    <w:rsid w:val="00B77BD4"/>
    <w:rsid w:val="00B902EB"/>
    <w:rsid w:val="00B9303A"/>
    <w:rsid w:val="00BA4ABA"/>
    <w:rsid w:val="00BA4B41"/>
    <w:rsid w:val="00BA66EF"/>
    <w:rsid w:val="00BB0C8B"/>
    <w:rsid w:val="00BB2159"/>
    <w:rsid w:val="00BB6BCC"/>
    <w:rsid w:val="00BC4340"/>
    <w:rsid w:val="00BC5919"/>
    <w:rsid w:val="00BD330D"/>
    <w:rsid w:val="00BE1122"/>
    <w:rsid w:val="00BE557E"/>
    <w:rsid w:val="00C15159"/>
    <w:rsid w:val="00C22352"/>
    <w:rsid w:val="00C240B3"/>
    <w:rsid w:val="00C4602B"/>
    <w:rsid w:val="00C65FFC"/>
    <w:rsid w:val="00C70944"/>
    <w:rsid w:val="00C75411"/>
    <w:rsid w:val="00C826FE"/>
    <w:rsid w:val="00C82D99"/>
    <w:rsid w:val="00C91C49"/>
    <w:rsid w:val="00C93D98"/>
    <w:rsid w:val="00C94E93"/>
    <w:rsid w:val="00CA7EB7"/>
    <w:rsid w:val="00CB5F84"/>
    <w:rsid w:val="00CC28B4"/>
    <w:rsid w:val="00CC5A0E"/>
    <w:rsid w:val="00D0394F"/>
    <w:rsid w:val="00D10E34"/>
    <w:rsid w:val="00D255ED"/>
    <w:rsid w:val="00D311FF"/>
    <w:rsid w:val="00D33B85"/>
    <w:rsid w:val="00D46584"/>
    <w:rsid w:val="00D5535D"/>
    <w:rsid w:val="00D61639"/>
    <w:rsid w:val="00D63AC6"/>
    <w:rsid w:val="00D71B70"/>
    <w:rsid w:val="00D76792"/>
    <w:rsid w:val="00D83687"/>
    <w:rsid w:val="00D94A94"/>
    <w:rsid w:val="00DB36D7"/>
    <w:rsid w:val="00DB6D86"/>
    <w:rsid w:val="00DB76A6"/>
    <w:rsid w:val="00DC2A5A"/>
    <w:rsid w:val="00DE08D3"/>
    <w:rsid w:val="00DE366B"/>
    <w:rsid w:val="00E0247E"/>
    <w:rsid w:val="00E03410"/>
    <w:rsid w:val="00E03C31"/>
    <w:rsid w:val="00E040F1"/>
    <w:rsid w:val="00E13BEF"/>
    <w:rsid w:val="00E16970"/>
    <w:rsid w:val="00E20133"/>
    <w:rsid w:val="00E20586"/>
    <w:rsid w:val="00E20A2E"/>
    <w:rsid w:val="00E3408A"/>
    <w:rsid w:val="00E42FED"/>
    <w:rsid w:val="00E552EA"/>
    <w:rsid w:val="00E56B36"/>
    <w:rsid w:val="00E660CE"/>
    <w:rsid w:val="00E70341"/>
    <w:rsid w:val="00E823C5"/>
    <w:rsid w:val="00E849B1"/>
    <w:rsid w:val="00EA2478"/>
    <w:rsid w:val="00EA47B2"/>
    <w:rsid w:val="00EA754F"/>
    <w:rsid w:val="00EB1FED"/>
    <w:rsid w:val="00EB7164"/>
    <w:rsid w:val="00EC208C"/>
    <w:rsid w:val="00EC3365"/>
    <w:rsid w:val="00EC491F"/>
    <w:rsid w:val="00ED00DC"/>
    <w:rsid w:val="00ED13F1"/>
    <w:rsid w:val="00ED5010"/>
    <w:rsid w:val="00EE785A"/>
    <w:rsid w:val="00F05133"/>
    <w:rsid w:val="00F05EE8"/>
    <w:rsid w:val="00F11E97"/>
    <w:rsid w:val="00F15D0E"/>
    <w:rsid w:val="00F354C2"/>
    <w:rsid w:val="00F44587"/>
    <w:rsid w:val="00F4468B"/>
    <w:rsid w:val="00F52D09"/>
    <w:rsid w:val="00F5645B"/>
    <w:rsid w:val="00F7045A"/>
    <w:rsid w:val="00F7553F"/>
    <w:rsid w:val="00F777AB"/>
    <w:rsid w:val="00FA3504"/>
    <w:rsid w:val="00FA3BBA"/>
    <w:rsid w:val="00FB3B37"/>
    <w:rsid w:val="00FB3FCD"/>
    <w:rsid w:val="00FC4292"/>
    <w:rsid w:val="00FD25D6"/>
    <w:rsid w:val="00FD3B54"/>
    <w:rsid w:val="00FD68A4"/>
    <w:rsid w:val="00FE03DC"/>
    <w:rsid w:val="00FE447F"/>
    <w:rsid w:val="00FE746B"/>
    <w:rsid w:val="00FF5D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18A38"/>
  <w15:chartTrackingRefBased/>
  <w15:docId w15:val="{AAB561D9-3585-47F0-94EB-A6E17AFB1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02"/>
    <w:pPr>
      <w:jc w:val="both"/>
    </w:pPr>
    <w:rPr>
      <w:rFonts w:ascii="Century Gothic" w:hAnsi="Century Gothic"/>
    </w:rPr>
  </w:style>
  <w:style w:type="paragraph" w:styleId="Ttulo1">
    <w:name w:val="heading 1"/>
    <w:basedOn w:val="Normal"/>
    <w:next w:val="Normal"/>
    <w:link w:val="Ttulo1Car"/>
    <w:uiPriority w:val="9"/>
    <w:qFormat/>
    <w:rsid w:val="00315857"/>
    <w:pPr>
      <w:keepNext/>
      <w:keepLines/>
      <w:spacing w:before="240" w:after="0"/>
      <w:jc w:val="center"/>
      <w:outlineLvl w:val="0"/>
    </w:pPr>
    <w:rPr>
      <w:rFonts w:eastAsiaTheme="majorEastAsia" w:cstheme="majorBidi"/>
      <w:color w:val="C45911" w:themeColor="accent2" w:themeShade="BF"/>
      <w:sz w:val="28"/>
      <w:szCs w:val="32"/>
    </w:rPr>
  </w:style>
  <w:style w:type="paragraph" w:styleId="Ttulo2">
    <w:name w:val="heading 2"/>
    <w:basedOn w:val="Normal"/>
    <w:next w:val="Normal"/>
    <w:link w:val="Ttulo2Car"/>
    <w:uiPriority w:val="9"/>
    <w:unhideWhenUsed/>
    <w:qFormat/>
    <w:rsid w:val="00D71B70"/>
    <w:pPr>
      <w:keepNext/>
      <w:keepLines/>
      <w:spacing w:before="40" w:after="0"/>
      <w:outlineLvl w:val="1"/>
    </w:pPr>
    <w:rPr>
      <w:rFonts w:eastAsiaTheme="majorEastAsia" w:cstheme="majorBidi"/>
      <w:color w:val="F4B083" w:themeColor="accent2" w:themeTint="99"/>
      <w:sz w:val="26"/>
      <w:szCs w:val="26"/>
    </w:rPr>
  </w:style>
  <w:style w:type="paragraph" w:styleId="Ttulo3">
    <w:name w:val="heading 3"/>
    <w:basedOn w:val="Normal"/>
    <w:next w:val="Normal"/>
    <w:link w:val="Ttulo3Car"/>
    <w:uiPriority w:val="9"/>
    <w:unhideWhenUsed/>
    <w:qFormat/>
    <w:rsid w:val="00D71B70"/>
    <w:pPr>
      <w:keepNext/>
      <w:keepLines/>
      <w:spacing w:before="40" w:after="0"/>
      <w:outlineLvl w:val="2"/>
    </w:pPr>
    <w:rPr>
      <w:rFonts w:eastAsiaTheme="majorEastAsia" w:cstheme="majorBidi"/>
      <w:color w:val="C45911" w:themeColor="accent2" w:themeShade="BF"/>
      <w:sz w:val="24"/>
      <w:szCs w:val="24"/>
    </w:rPr>
  </w:style>
  <w:style w:type="paragraph" w:styleId="Ttulo4">
    <w:name w:val="heading 4"/>
    <w:basedOn w:val="Normal"/>
    <w:next w:val="Normal"/>
    <w:link w:val="Ttulo4Car"/>
    <w:uiPriority w:val="9"/>
    <w:unhideWhenUsed/>
    <w:qFormat/>
    <w:rsid w:val="00D71B70"/>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5857"/>
    <w:rPr>
      <w:rFonts w:ascii="Century Gothic" w:eastAsiaTheme="majorEastAsia" w:hAnsi="Century Gothic" w:cstheme="majorBidi"/>
      <w:color w:val="C45911" w:themeColor="accent2" w:themeShade="BF"/>
      <w:sz w:val="28"/>
      <w:szCs w:val="32"/>
    </w:rPr>
  </w:style>
  <w:style w:type="character" w:customStyle="1" w:styleId="Ttulo2Car">
    <w:name w:val="Título 2 Car"/>
    <w:basedOn w:val="Fuentedeprrafopredeter"/>
    <w:link w:val="Ttulo2"/>
    <w:uiPriority w:val="9"/>
    <w:rsid w:val="00D71B70"/>
    <w:rPr>
      <w:rFonts w:ascii="Century Gothic" w:eastAsiaTheme="majorEastAsia" w:hAnsi="Century Gothic" w:cstheme="majorBidi"/>
      <w:color w:val="F4B083" w:themeColor="accent2" w:themeTint="99"/>
      <w:sz w:val="26"/>
      <w:szCs w:val="26"/>
    </w:rPr>
  </w:style>
  <w:style w:type="character" w:customStyle="1" w:styleId="Ttulo3Car">
    <w:name w:val="Título 3 Car"/>
    <w:basedOn w:val="Fuentedeprrafopredeter"/>
    <w:link w:val="Ttulo3"/>
    <w:uiPriority w:val="9"/>
    <w:rsid w:val="00D71B70"/>
    <w:rPr>
      <w:rFonts w:ascii="Century Gothic" w:eastAsiaTheme="majorEastAsia" w:hAnsi="Century Gothic" w:cstheme="majorBidi"/>
      <w:color w:val="C45911" w:themeColor="accent2" w:themeShade="BF"/>
      <w:sz w:val="24"/>
      <w:szCs w:val="24"/>
    </w:rPr>
  </w:style>
  <w:style w:type="character" w:customStyle="1" w:styleId="Ttulo4Car">
    <w:name w:val="Título 4 Car"/>
    <w:basedOn w:val="Fuentedeprrafopredeter"/>
    <w:link w:val="Ttulo4"/>
    <w:uiPriority w:val="9"/>
    <w:rsid w:val="00D71B70"/>
    <w:rPr>
      <w:rFonts w:ascii="Century Gothic" w:eastAsiaTheme="majorEastAsia" w:hAnsi="Century Gothic" w:cstheme="majorBidi"/>
      <w:i/>
      <w:iCs/>
      <w:color w:val="C45911" w:themeColor="accent2" w:themeShade="BF"/>
    </w:rPr>
  </w:style>
  <w:style w:type="paragraph" w:styleId="TtuloTDC">
    <w:name w:val="TOC Heading"/>
    <w:basedOn w:val="Ttulo1"/>
    <w:next w:val="Normal"/>
    <w:uiPriority w:val="39"/>
    <w:unhideWhenUsed/>
    <w:qFormat/>
    <w:rsid w:val="004D0ED9"/>
    <w:pPr>
      <w:outlineLvl w:val="9"/>
    </w:pPr>
    <w:rPr>
      <w:lang w:eastAsia="es-CO"/>
    </w:rPr>
  </w:style>
  <w:style w:type="paragraph" w:styleId="TDC1">
    <w:name w:val="toc 1"/>
    <w:basedOn w:val="Normal"/>
    <w:next w:val="Normal"/>
    <w:autoRedefine/>
    <w:uiPriority w:val="39"/>
    <w:unhideWhenUsed/>
    <w:rsid w:val="004D0ED9"/>
    <w:pPr>
      <w:spacing w:after="100"/>
    </w:pPr>
  </w:style>
  <w:style w:type="paragraph" w:styleId="TDC2">
    <w:name w:val="toc 2"/>
    <w:basedOn w:val="Normal"/>
    <w:next w:val="Normal"/>
    <w:autoRedefine/>
    <w:uiPriority w:val="39"/>
    <w:unhideWhenUsed/>
    <w:rsid w:val="004D0ED9"/>
    <w:pPr>
      <w:spacing w:after="100"/>
      <w:ind w:left="220"/>
    </w:pPr>
  </w:style>
  <w:style w:type="paragraph" w:styleId="TDC3">
    <w:name w:val="toc 3"/>
    <w:basedOn w:val="Normal"/>
    <w:next w:val="Normal"/>
    <w:autoRedefine/>
    <w:uiPriority w:val="39"/>
    <w:unhideWhenUsed/>
    <w:rsid w:val="004D0ED9"/>
    <w:pPr>
      <w:spacing w:after="100"/>
      <w:ind w:left="440"/>
    </w:pPr>
  </w:style>
  <w:style w:type="character" w:styleId="Hipervnculo">
    <w:name w:val="Hyperlink"/>
    <w:basedOn w:val="Fuentedeprrafopredeter"/>
    <w:uiPriority w:val="99"/>
    <w:unhideWhenUsed/>
    <w:rsid w:val="004D0ED9"/>
    <w:rPr>
      <w:color w:val="0563C1" w:themeColor="hyperlink"/>
      <w:u w:val="single"/>
    </w:rPr>
  </w:style>
  <w:style w:type="character" w:customStyle="1" w:styleId="Mencinsinresolver1">
    <w:name w:val="Mención sin resolver1"/>
    <w:basedOn w:val="Fuentedeprrafopredeter"/>
    <w:uiPriority w:val="99"/>
    <w:semiHidden/>
    <w:unhideWhenUsed/>
    <w:rsid w:val="006C4F0C"/>
    <w:rPr>
      <w:color w:val="605E5C"/>
      <w:shd w:val="clear" w:color="auto" w:fill="E1DFDD"/>
    </w:rPr>
  </w:style>
  <w:style w:type="paragraph" w:styleId="Prrafodelista">
    <w:name w:val="List Paragraph"/>
    <w:basedOn w:val="Normal"/>
    <w:uiPriority w:val="34"/>
    <w:qFormat/>
    <w:rsid w:val="00192943"/>
    <w:pPr>
      <w:ind w:left="720"/>
      <w:contextualSpacing/>
    </w:pPr>
  </w:style>
  <w:style w:type="paragraph" w:styleId="Ttulo">
    <w:name w:val="Title"/>
    <w:basedOn w:val="Normal"/>
    <w:next w:val="Normal"/>
    <w:link w:val="TtuloCar"/>
    <w:uiPriority w:val="10"/>
    <w:qFormat/>
    <w:rsid w:val="00D71B70"/>
    <w:pPr>
      <w:spacing w:after="0" w:line="240" w:lineRule="auto"/>
      <w:contextualSpacing/>
    </w:pPr>
    <w:rPr>
      <w:rFonts w:asciiTheme="majorHAnsi" w:eastAsiaTheme="majorEastAsia" w:hAnsiTheme="majorHAnsi" w:cstheme="majorBidi"/>
      <w:color w:val="4472C4" w:themeColor="accent1"/>
      <w:kern w:val="28"/>
      <w:sz w:val="72"/>
      <w:szCs w:val="72"/>
      <w:lang w:eastAsia="ja-JP"/>
    </w:rPr>
  </w:style>
  <w:style w:type="character" w:customStyle="1" w:styleId="TtuloCar">
    <w:name w:val="Título Car"/>
    <w:basedOn w:val="Fuentedeprrafopredeter"/>
    <w:link w:val="Ttulo"/>
    <w:uiPriority w:val="10"/>
    <w:rsid w:val="00D71B70"/>
    <w:rPr>
      <w:rFonts w:asciiTheme="majorHAnsi" w:eastAsiaTheme="majorEastAsia" w:hAnsiTheme="majorHAnsi" w:cstheme="majorBidi"/>
      <w:color w:val="4472C4" w:themeColor="accent1"/>
      <w:kern w:val="28"/>
      <w:sz w:val="72"/>
      <w:szCs w:val="72"/>
      <w:lang w:eastAsia="ja-JP"/>
    </w:rPr>
  </w:style>
  <w:style w:type="character" w:styleId="Hipervnculovisitado">
    <w:name w:val="FollowedHyperlink"/>
    <w:basedOn w:val="Fuentedeprrafopredeter"/>
    <w:uiPriority w:val="99"/>
    <w:semiHidden/>
    <w:unhideWhenUsed/>
    <w:rsid w:val="009C61FD"/>
    <w:rPr>
      <w:color w:val="954F72" w:themeColor="followedHyperlink"/>
      <w:u w:val="single"/>
    </w:rPr>
  </w:style>
  <w:style w:type="character" w:styleId="Textoennegrita">
    <w:name w:val="Strong"/>
    <w:basedOn w:val="Fuentedeprrafopredeter"/>
    <w:uiPriority w:val="22"/>
    <w:qFormat/>
    <w:rsid w:val="008B08D1"/>
    <w:rPr>
      <w:b/>
      <w:bCs/>
    </w:rPr>
  </w:style>
  <w:style w:type="paragraph" w:styleId="NormalWeb">
    <w:name w:val="Normal (Web)"/>
    <w:basedOn w:val="Normal"/>
    <w:uiPriority w:val="99"/>
    <w:semiHidden/>
    <w:unhideWhenUsed/>
    <w:rsid w:val="008B08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476702"/>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767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6702"/>
  </w:style>
  <w:style w:type="paragraph" w:styleId="Piedepgina">
    <w:name w:val="footer"/>
    <w:basedOn w:val="Normal"/>
    <w:link w:val="PiedepginaCar"/>
    <w:uiPriority w:val="99"/>
    <w:unhideWhenUsed/>
    <w:rsid w:val="004767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6702"/>
  </w:style>
  <w:style w:type="paragraph" w:styleId="Tabladeilustraciones">
    <w:name w:val="table of figures"/>
    <w:basedOn w:val="Normal"/>
    <w:next w:val="Normal"/>
    <w:uiPriority w:val="99"/>
    <w:unhideWhenUsed/>
    <w:rsid w:val="0054583F"/>
    <w:pPr>
      <w:spacing w:after="0"/>
    </w:pPr>
  </w:style>
  <w:style w:type="character" w:customStyle="1" w:styleId="Mencinsinresolver2">
    <w:name w:val="Mención sin resolver2"/>
    <w:basedOn w:val="Fuentedeprrafopredeter"/>
    <w:uiPriority w:val="99"/>
    <w:semiHidden/>
    <w:unhideWhenUsed/>
    <w:rsid w:val="002157F3"/>
    <w:rPr>
      <w:color w:val="605E5C"/>
      <w:shd w:val="clear" w:color="auto" w:fill="E1DFDD"/>
    </w:rPr>
  </w:style>
  <w:style w:type="paragraph" w:styleId="TDC4">
    <w:name w:val="toc 4"/>
    <w:basedOn w:val="Normal"/>
    <w:next w:val="Normal"/>
    <w:autoRedefine/>
    <w:uiPriority w:val="39"/>
    <w:unhideWhenUsed/>
    <w:rsid w:val="00D311FF"/>
    <w:pPr>
      <w:spacing w:after="100"/>
      <w:ind w:left="660"/>
    </w:pPr>
  </w:style>
  <w:style w:type="paragraph" w:styleId="Textonotapie">
    <w:name w:val="footnote text"/>
    <w:basedOn w:val="Normal"/>
    <w:link w:val="TextonotapieCar"/>
    <w:uiPriority w:val="99"/>
    <w:semiHidden/>
    <w:unhideWhenUsed/>
    <w:rsid w:val="00C94E9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4E93"/>
    <w:rPr>
      <w:rFonts w:ascii="Century Gothic" w:hAnsi="Century Gothic"/>
      <w:sz w:val="20"/>
      <w:szCs w:val="20"/>
    </w:rPr>
  </w:style>
  <w:style w:type="character" w:styleId="Refdenotaalpie">
    <w:name w:val="footnote reference"/>
    <w:basedOn w:val="Fuentedeprrafopredeter"/>
    <w:uiPriority w:val="99"/>
    <w:semiHidden/>
    <w:unhideWhenUsed/>
    <w:rsid w:val="00C94E93"/>
    <w:rPr>
      <w:vertAlign w:val="superscript"/>
    </w:rPr>
  </w:style>
  <w:style w:type="paragraph" w:styleId="Sinespaciado">
    <w:name w:val="No Spacing"/>
    <w:uiPriority w:val="1"/>
    <w:qFormat/>
    <w:rsid w:val="00AF76E4"/>
    <w:pPr>
      <w:spacing w:after="0" w:line="240" w:lineRule="auto"/>
    </w:pPr>
    <w:rPr>
      <w:rFonts w:ascii="Century Gothic" w:hAnsi="Century Gothic"/>
    </w:rPr>
  </w:style>
  <w:style w:type="table" w:styleId="Tablaconcuadrcula5oscura-nfasis1">
    <w:name w:val="Grid Table 5 Dark Accent 1"/>
    <w:basedOn w:val="Tablanormal"/>
    <w:uiPriority w:val="50"/>
    <w:rsid w:val="00126C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
    <w:name w:val="Table Grid"/>
    <w:basedOn w:val="Tablanormal"/>
    <w:uiPriority w:val="39"/>
    <w:rsid w:val="004D3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PrincipiodelformularioCar">
    <w:name w:val="z-Principio del formulario Car"/>
    <w:basedOn w:val="Fuentedeprrafopredeter"/>
    <w:link w:val="z-Principiodelformulario"/>
    <w:uiPriority w:val="99"/>
    <w:semiHidden/>
    <w:rsid w:val="00E70341"/>
    <w:rPr>
      <w:rFonts w:ascii="Arial" w:eastAsia="Times New Roman" w:hAnsi="Arial" w:cs="Arial"/>
      <w:vanish/>
      <w:sz w:val="16"/>
      <w:szCs w:val="16"/>
      <w:lang w:eastAsia="es-CO"/>
    </w:rPr>
  </w:style>
  <w:style w:type="paragraph" w:styleId="z-Principiodelformulario">
    <w:name w:val="HTML Top of Form"/>
    <w:basedOn w:val="Normal"/>
    <w:next w:val="Normal"/>
    <w:link w:val="z-PrincipiodelformularioCar"/>
    <w:hidden/>
    <w:uiPriority w:val="99"/>
    <w:semiHidden/>
    <w:unhideWhenUsed/>
    <w:rsid w:val="00E70341"/>
    <w:pPr>
      <w:pBdr>
        <w:bottom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FinaldelformularioCar">
    <w:name w:val="z-Final del formulario Car"/>
    <w:basedOn w:val="Fuentedeprrafopredeter"/>
    <w:link w:val="z-Finaldelformulario"/>
    <w:uiPriority w:val="99"/>
    <w:rsid w:val="00E70341"/>
    <w:rPr>
      <w:rFonts w:ascii="Arial" w:eastAsia="Times New Roman" w:hAnsi="Arial" w:cs="Arial"/>
      <w:vanish/>
      <w:sz w:val="16"/>
      <w:szCs w:val="16"/>
      <w:lang w:eastAsia="es-CO"/>
    </w:rPr>
  </w:style>
  <w:style w:type="paragraph" w:styleId="z-Finaldelformulario">
    <w:name w:val="HTML Bottom of Form"/>
    <w:basedOn w:val="Normal"/>
    <w:next w:val="Normal"/>
    <w:link w:val="z-FinaldelformularioCar"/>
    <w:hidden/>
    <w:uiPriority w:val="99"/>
    <w:unhideWhenUsed/>
    <w:rsid w:val="00E70341"/>
    <w:pPr>
      <w:pBdr>
        <w:top w:val="single" w:sz="6" w:space="1" w:color="auto"/>
      </w:pBdr>
      <w:spacing w:after="0" w:line="240" w:lineRule="auto"/>
      <w:jc w:val="center"/>
    </w:pPr>
    <w:rPr>
      <w:rFonts w:ascii="Arial" w:eastAsia="Times New Roman" w:hAnsi="Arial" w:cs="Arial"/>
      <w:vanish/>
      <w:sz w:val="16"/>
      <w:szCs w:val="16"/>
      <w:lang w:eastAsia="es-CO"/>
    </w:rPr>
  </w:style>
  <w:style w:type="character" w:styleId="DefinicinHTML">
    <w:name w:val="HTML Definition"/>
    <w:basedOn w:val="Fuentedeprrafopredeter"/>
    <w:uiPriority w:val="99"/>
    <w:semiHidden/>
    <w:unhideWhenUsed/>
    <w:rsid w:val="00E70341"/>
    <w:rPr>
      <w:i/>
      <w:iCs/>
    </w:rPr>
  </w:style>
  <w:style w:type="character" w:customStyle="1" w:styleId="unit">
    <w:name w:val="unit"/>
    <w:basedOn w:val="Fuentedeprrafopredeter"/>
    <w:rsid w:val="00E70341"/>
  </w:style>
  <w:style w:type="paragraph" w:styleId="TDC5">
    <w:name w:val="toc 5"/>
    <w:basedOn w:val="Normal"/>
    <w:next w:val="Normal"/>
    <w:autoRedefine/>
    <w:uiPriority w:val="39"/>
    <w:unhideWhenUsed/>
    <w:rsid w:val="008200B0"/>
    <w:pPr>
      <w:spacing w:after="100"/>
      <w:ind w:left="880"/>
      <w:jc w:val="left"/>
    </w:pPr>
    <w:rPr>
      <w:rFonts w:asciiTheme="minorHAnsi" w:eastAsiaTheme="minorEastAsia" w:hAnsiTheme="minorHAnsi"/>
      <w:lang w:eastAsia="es-CO"/>
    </w:rPr>
  </w:style>
  <w:style w:type="paragraph" w:styleId="TDC6">
    <w:name w:val="toc 6"/>
    <w:basedOn w:val="Normal"/>
    <w:next w:val="Normal"/>
    <w:autoRedefine/>
    <w:uiPriority w:val="39"/>
    <w:unhideWhenUsed/>
    <w:rsid w:val="008200B0"/>
    <w:pPr>
      <w:spacing w:after="100"/>
      <w:ind w:left="1100"/>
      <w:jc w:val="left"/>
    </w:pPr>
    <w:rPr>
      <w:rFonts w:asciiTheme="minorHAnsi" w:eastAsiaTheme="minorEastAsia" w:hAnsiTheme="minorHAnsi"/>
      <w:lang w:eastAsia="es-CO"/>
    </w:rPr>
  </w:style>
  <w:style w:type="paragraph" w:styleId="TDC7">
    <w:name w:val="toc 7"/>
    <w:basedOn w:val="Normal"/>
    <w:next w:val="Normal"/>
    <w:autoRedefine/>
    <w:uiPriority w:val="39"/>
    <w:unhideWhenUsed/>
    <w:rsid w:val="008200B0"/>
    <w:pPr>
      <w:spacing w:after="100"/>
      <w:ind w:left="1320"/>
      <w:jc w:val="left"/>
    </w:pPr>
    <w:rPr>
      <w:rFonts w:asciiTheme="minorHAnsi" w:eastAsiaTheme="minorEastAsia" w:hAnsiTheme="minorHAnsi"/>
      <w:lang w:eastAsia="es-CO"/>
    </w:rPr>
  </w:style>
  <w:style w:type="paragraph" w:styleId="TDC8">
    <w:name w:val="toc 8"/>
    <w:basedOn w:val="Normal"/>
    <w:next w:val="Normal"/>
    <w:autoRedefine/>
    <w:uiPriority w:val="39"/>
    <w:unhideWhenUsed/>
    <w:rsid w:val="008200B0"/>
    <w:pPr>
      <w:spacing w:after="100"/>
      <w:ind w:left="1540"/>
      <w:jc w:val="left"/>
    </w:pPr>
    <w:rPr>
      <w:rFonts w:asciiTheme="minorHAnsi" w:eastAsiaTheme="minorEastAsia" w:hAnsiTheme="minorHAnsi"/>
      <w:lang w:eastAsia="es-CO"/>
    </w:rPr>
  </w:style>
  <w:style w:type="paragraph" w:styleId="TDC9">
    <w:name w:val="toc 9"/>
    <w:basedOn w:val="Normal"/>
    <w:next w:val="Normal"/>
    <w:autoRedefine/>
    <w:uiPriority w:val="39"/>
    <w:unhideWhenUsed/>
    <w:rsid w:val="008200B0"/>
    <w:pPr>
      <w:spacing w:after="100"/>
      <w:ind w:left="1760"/>
      <w:jc w:val="left"/>
    </w:pPr>
    <w:rPr>
      <w:rFonts w:asciiTheme="minorHAnsi" w:eastAsiaTheme="minorEastAsia" w:hAnsiTheme="minorHAnsi"/>
      <w:lang w:eastAsia="es-CO"/>
    </w:rPr>
  </w:style>
  <w:style w:type="character" w:styleId="Mencinsinresolver">
    <w:name w:val="Unresolved Mention"/>
    <w:basedOn w:val="Fuentedeprrafopredeter"/>
    <w:uiPriority w:val="99"/>
    <w:semiHidden/>
    <w:unhideWhenUsed/>
    <w:rsid w:val="00820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608935">
      <w:bodyDiv w:val="1"/>
      <w:marLeft w:val="0"/>
      <w:marRight w:val="0"/>
      <w:marTop w:val="0"/>
      <w:marBottom w:val="0"/>
      <w:divBdr>
        <w:top w:val="none" w:sz="0" w:space="0" w:color="auto"/>
        <w:left w:val="none" w:sz="0" w:space="0" w:color="auto"/>
        <w:bottom w:val="none" w:sz="0" w:space="0" w:color="auto"/>
        <w:right w:val="none" w:sz="0" w:space="0" w:color="auto"/>
      </w:divBdr>
      <w:divsChild>
        <w:div w:id="5984927">
          <w:marLeft w:val="547"/>
          <w:marRight w:val="0"/>
          <w:marTop w:val="82"/>
          <w:marBottom w:val="120"/>
          <w:divBdr>
            <w:top w:val="none" w:sz="0" w:space="0" w:color="auto"/>
            <w:left w:val="none" w:sz="0" w:space="0" w:color="auto"/>
            <w:bottom w:val="none" w:sz="0" w:space="0" w:color="auto"/>
            <w:right w:val="none" w:sz="0" w:space="0" w:color="auto"/>
          </w:divBdr>
        </w:div>
        <w:div w:id="785929349">
          <w:marLeft w:val="547"/>
          <w:marRight w:val="0"/>
          <w:marTop w:val="82"/>
          <w:marBottom w:val="120"/>
          <w:divBdr>
            <w:top w:val="none" w:sz="0" w:space="0" w:color="auto"/>
            <w:left w:val="none" w:sz="0" w:space="0" w:color="auto"/>
            <w:bottom w:val="none" w:sz="0" w:space="0" w:color="auto"/>
            <w:right w:val="none" w:sz="0" w:space="0" w:color="auto"/>
          </w:divBdr>
        </w:div>
        <w:div w:id="107746742">
          <w:marLeft w:val="547"/>
          <w:marRight w:val="0"/>
          <w:marTop w:val="82"/>
          <w:marBottom w:val="120"/>
          <w:divBdr>
            <w:top w:val="none" w:sz="0" w:space="0" w:color="auto"/>
            <w:left w:val="none" w:sz="0" w:space="0" w:color="auto"/>
            <w:bottom w:val="none" w:sz="0" w:space="0" w:color="auto"/>
            <w:right w:val="none" w:sz="0" w:space="0" w:color="auto"/>
          </w:divBdr>
        </w:div>
        <w:div w:id="1405714348">
          <w:marLeft w:val="547"/>
          <w:marRight w:val="0"/>
          <w:marTop w:val="82"/>
          <w:marBottom w:val="120"/>
          <w:divBdr>
            <w:top w:val="none" w:sz="0" w:space="0" w:color="auto"/>
            <w:left w:val="none" w:sz="0" w:space="0" w:color="auto"/>
            <w:bottom w:val="none" w:sz="0" w:space="0" w:color="auto"/>
            <w:right w:val="none" w:sz="0" w:space="0" w:color="auto"/>
          </w:divBdr>
        </w:div>
      </w:divsChild>
    </w:div>
    <w:div w:id="254287385">
      <w:bodyDiv w:val="1"/>
      <w:marLeft w:val="0"/>
      <w:marRight w:val="0"/>
      <w:marTop w:val="0"/>
      <w:marBottom w:val="0"/>
      <w:divBdr>
        <w:top w:val="none" w:sz="0" w:space="0" w:color="auto"/>
        <w:left w:val="none" w:sz="0" w:space="0" w:color="auto"/>
        <w:bottom w:val="none" w:sz="0" w:space="0" w:color="auto"/>
        <w:right w:val="none" w:sz="0" w:space="0" w:color="auto"/>
      </w:divBdr>
      <w:divsChild>
        <w:div w:id="1372651937">
          <w:marLeft w:val="-1425"/>
          <w:marRight w:val="0"/>
          <w:marTop w:val="0"/>
          <w:marBottom w:val="0"/>
          <w:divBdr>
            <w:top w:val="none" w:sz="0" w:space="0" w:color="auto"/>
            <w:left w:val="none" w:sz="0" w:space="0" w:color="auto"/>
            <w:bottom w:val="none" w:sz="0" w:space="0" w:color="auto"/>
            <w:right w:val="none" w:sz="0" w:space="0" w:color="auto"/>
          </w:divBdr>
        </w:div>
      </w:divsChild>
    </w:div>
    <w:div w:id="272633876">
      <w:bodyDiv w:val="1"/>
      <w:marLeft w:val="0"/>
      <w:marRight w:val="0"/>
      <w:marTop w:val="0"/>
      <w:marBottom w:val="0"/>
      <w:divBdr>
        <w:top w:val="none" w:sz="0" w:space="0" w:color="auto"/>
        <w:left w:val="none" w:sz="0" w:space="0" w:color="auto"/>
        <w:bottom w:val="none" w:sz="0" w:space="0" w:color="auto"/>
        <w:right w:val="none" w:sz="0" w:space="0" w:color="auto"/>
      </w:divBdr>
      <w:divsChild>
        <w:div w:id="1471167532">
          <w:marLeft w:val="0"/>
          <w:marRight w:val="0"/>
          <w:marTop w:val="225"/>
          <w:marBottom w:val="300"/>
          <w:divBdr>
            <w:top w:val="single" w:sz="6" w:space="11" w:color="DCDCDC"/>
            <w:left w:val="single" w:sz="6" w:space="23" w:color="DCDCDC"/>
            <w:bottom w:val="single" w:sz="6" w:space="11" w:color="DCDCDC"/>
            <w:right w:val="single" w:sz="6" w:space="23" w:color="DCDCDC"/>
          </w:divBdr>
          <w:divsChild>
            <w:div w:id="9029107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359279525">
      <w:bodyDiv w:val="1"/>
      <w:marLeft w:val="0"/>
      <w:marRight w:val="0"/>
      <w:marTop w:val="0"/>
      <w:marBottom w:val="0"/>
      <w:divBdr>
        <w:top w:val="none" w:sz="0" w:space="0" w:color="auto"/>
        <w:left w:val="none" w:sz="0" w:space="0" w:color="auto"/>
        <w:bottom w:val="none" w:sz="0" w:space="0" w:color="auto"/>
        <w:right w:val="none" w:sz="0" w:space="0" w:color="auto"/>
      </w:divBdr>
    </w:div>
    <w:div w:id="443884054">
      <w:bodyDiv w:val="1"/>
      <w:marLeft w:val="0"/>
      <w:marRight w:val="0"/>
      <w:marTop w:val="0"/>
      <w:marBottom w:val="0"/>
      <w:divBdr>
        <w:top w:val="none" w:sz="0" w:space="0" w:color="auto"/>
        <w:left w:val="none" w:sz="0" w:space="0" w:color="auto"/>
        <w:bottom w:val="none" w:sz="0" w:space="0" w:color="auto"/>
        <w:right w:val="none" w:sz="0" w:space="0" w:color="auto"/>
      </w:divBdr>
    </w:div>
    <w:div w:id="582376060">
      <w:bodyDiv w:val="1"/>
      <w:marLeft w:val="0"/>
      <w:marRight w:val="0"/>
      <w:marTop w:val="0"/>
      <w:marBottom w:val="0"/>
      <w:divBdr>
        <w:top w:val="none" w:sz="0" w:space="0" w:color="auto"/>
        <w:left w:val="none" w:sz="0" w:space="0" w:color="auto"/>
        <w:bottom w:val="none" w:sz="0" w:space="0" w:color="auto"/>
        <w:right w:val="none" w:sz="0" w:space="0" w:color="auto"/>
      </w:divBdr>
    </w:div>
    <w:div w:id="665978501">
      <w:bodyDiv w:val="1"/>
      <w:marLeft w:val="0"/>
      <w:marRight w:val="0"/>
      <w:marTop w:val="0"/>
      <w:marBottom w:val="0"/>
      <w:divBdr>
        <w:top w:val="none" w:sz="0" w:space="0" w:color="auto"/>
        <w:left w:val="none" w:sz="0" w:space="0" w:color="auto"/>
        <w:bottom w:val="none" w:sz="0" w:space="0" w:color="auto"/>
        <w:right w:val="none" w:sz="0" w:space="0" w:color="auto"/>
      </w:divBdr>
    </w:div>
    <w:div w:id="815335854">
      <w:bodyDiv w:val="1"/>
      <w:marLeft w:val="0"/>
      <w:marRight w:val="0"/>
      <w:marTop w:val="0"/>
      <w:marBottom w:val="0"/>
      <w:divBdr>
        <w:top w:val="none" w:sz="0" w:space="0" w:color="auto"/>
        <w:left w:val="none" w:sz="0" w:space="0" w:color="auto"/>
        <w:bottom w:val="none" w:sz="0" w:space="0" w:color="auto"/>
        <w:right w:val="none" w:sz="0" w:space="0" w:color="auto"/>
      </w:divBdr>
      <w:divsChild>
        <w:div w:id="456219362">
          <w:marLeft w:val="547"/>
          <w:marRight w:val="0"/>
          <w:marTop w:val="53"/>
          <w:marBottom w:val="120"/>
          <w:divBdr>
            <w:top w:val="none" w:sz="0" w:space="0" w:color="auto"/>
            <w:left w:val="none" w:sz="0" w:space="0" w:color="auto"/>
            <w:bottom w:val="none" w:sz="0" w:space="0" w:color="auto"/>
            <w:right w:val="none" w:sz="0" w:space="0" w:color="auto"/>
          </w:divBdr>
        </w:div>
        <w:div w:id="2081053587">
          <w:marLeft w:val="547"/>
          <w:marRight w:val="0"/>
          <w:marTop w:val="53"/>
          <w:marBottom w:val="120"/>
          <w:divBdr>
            <w:top w:val="none" w:sz="0" w:space="0" w:color="auto"/>
            <w:left w:val="none" w:sz="0" w:space="0" w:color="auto"/>
            <w:bottom w:val="none" w:sz="0" w:space="0" w:color="auto"/>
            <w:right w:val="none" w:sz="0" w:space="0" w:color="auto"/>
          </w:divBdr>
        </w:div>
        <w:div w:id="1923755504">
          <w:marLeft w:val="547"/>
          <w:marRight w:val="0"/>
          <w:marTop w:val="53"/>
          <w:marBottom w:val="120"/>
          <w:divBdr>
            <w:top w:val="none" w:sz="0" w:space="0" w:color="auto"/>
            <w:left w:val="none" w:sz="0" w:space="0" w:color="auto"/>
            <w:bottom w:val="none" w:sz="0" w:space="0" w:color="auto"/>
            <w:right w:val="none" w:sz="0" w:space="0" w:color="auto"/>
          </w:divBdr>
        </w:div>
        <w:div w:id="584924252">
          <w:marLeft w:val="547"/>
          <w:marRight w:val="0"/>
          <w:marTop w:val="53"/>
          <w:marBottom w:val="120"/>
          <w:divBdr>
            <w:top w:val="none" w:sz="0" w:space="0" w:color="auto"/>
            <w:left w:val="none" w:sz="0" w:space="0" w:color="auto"/>
            <w:bottom w:val="none" w:sz="0" w:space="0" w:color="auto"/>
            <w:right w:val="none" w:sz="0" w:space="0" w:color="auto"/>
          </w:divBdr>
        </w:div>
        <w:div w:id="1243178699">
          <w:marLeft w:val="547"/>
          <w:marRight w:val="0"/>
          <w:marTop w:val="53"/>
          <w:marBottom w:val="120"/>
          <w:divBdr>
            <w:top w:val="none" w:sz="0" w:space="0" w:color="auto"/>
            <w:left w:val="none" w:sz="0" w:space="0" w:color="auto"/>
            <w:bottom w:val="none" w:sz="0" w:space="0" w:color="auto"/>
            <w:right w:val="none" w:sz="0" w:space="0" w:color="auto"/>
          </w:divBdr>
        </w:div>
        <w:div w:id="528108234">
          <w:marLeft w:val="547"/>
          <w:marRight w:val="0"/>
          <w:marTop w:val="53"/>
          <w:marBottom w:val="120"/>
          <w:divBdr>
            <w:top w:val="none" w:sz="0" w:space="0" w:color="auto"/>
            <w:left w:val="none" w:sz="0" w:space="0" w:color="auto"/>
            <w:bottom w:val="none" w:sz="0" w:space="0" w:color="auto"/>
            <w:right w:val="none" w:sz="0" w:space="0" w:color="auto"/>
          </w:divBdr>
        </w:div>
        <w:div w:id="1422949969">
          <w:marLeft w:val="547"/>
          <w:marRight w:val="0"/>
          <w:marTop w:val="53"/>
          <w:marBottom w:val="120"/>
          <w:divBdr>
            <w:top w:val="none" w:sz="0" w:space="0" w:color="auto"/>
            <w:left w:val="none" w:sz="0" w:space="0" w:color="auto"/>
            <w:bottom w:val="none" w:sz="0" w:space="0" w:color="auto"/>
            <w:right w:val="none" w:sz="0" w:space="0" w:color="auto"/>
          </w:divBdr>
        </w:div>
        <w:div w:id="858543689">
          <w:marLeft w:val="547"/>
          <w:marRight w:val="0"/>
          <w:marTop w:val="53"/>
          <w:marBottom w:val="120"/>
          <w:divBdr>
            <w:top w:val="none" w:sz="0" w:space="0" w:color="auto"/>
            <w:left w:val="none" w:sz="0" w:space="0" w:color="auto"/>
            <w:bottom w:val="none" w:sz="0" w:space="0" w:color="auto"/>
            <w:right w:val="none" w:sz="0" w:space="0" w:color="auto"/>
          </w:divBdr>
        </w:div>
        <w:div w:id="1564490663">
          <w:marLeft w:val="547"/>
          <w:marRight w:val="0"/>
          <w:marTop w:val="53"/>
          <w:marBottom w:val="120"/>
          <w:divBdr>
            <w:top w:val="none" w:sz="0" w:space="0" w:color="auto"/>
            <w:left w:val="none" w:sz="0" w:space="0" w:color="auto"/>
            <w:bottom w:val="none" w:sz="0" w:space="0" w:color="auto"/>
            <w:right w:val="none" w:sz="0" w:space="0" w:color="auto"/>
          </w:divBdr>
        </w:div>
        <w:div w:id="2059208784">
          <w:marLeft w:val="547"/>
          <w:marRight w:val="0"/>
          <w:marTop w:val="53"/>
          <w:marBottom w:val="120"/>
          <w:divBdr>
            <w:top w:val="none" w:sz="0" w:space="0" w:color="auto"/>
            <w:left w:val="none" w:sz="0" w:space="0" w:color="auto"/>
            <w:bottom w:val="none" w:sz="0" w:space="0" w:color="auto"/>
            <w:right w:val="none" w:sz="0" w:space="0" w:color="auto"/>
          </w:divBdr>
        </w:div>
        <w:div w:id="1597206073">
          <w:marLeft w:val="547"/>
          <w:marRight w:val="0"/>
          <w:marTop w:val="53"/>
          <w:marBottom w:val="120"/>
          <w:divBdr>
            <w:top w:val="none" w:sz="0" w:space="0" w:color="auto"/>
            <w:left w:val="none" w:sz="0" w:space="0" w:color="auto"/>
            <w:bottom w:val="none" w:sz="0" w:space="0" w:color="auto"/>
            <w:right w:val="none" w:sz="0" w:space="0" w:color="auto"/>
          </w:divBdr>
        </w:div>
        <w:div w:id="212814114">
          <w:marLeft w:val="547"/>
          <w:marRight w:val="0"/>
          <w:marTop w:val="53"/>
          <w:marBottom w:val="120"/>
          <w:divBdr>
            <w:top w:val="none" w:sz="0" w:space="0" w:color="auto"/>
            <w:left w:val="none" w:sz="0" w:space="0" w:color="auto"/>
            <w:bottom w:val="none" w:sz="0" w:space="0" w:color="auto"/>
            <w:right w:val="none" w:sz="0" w:space="0" w:color="auto"/>
          </w:divBdr>
        </w:div>
      </w:divsChild>
    </w:div>
    <w:div w:id="826483712">
      <w:bodyDiv w:val="1"/>
      <w:marLeft w:val="0"/>
      <w:marRight w:val="0"/>
      <w:marTop w:val="0"/>
      <w:marBottom w:val="0"/>
      <w:divBdr>
        <w:top w:val="none" w:sz="0" w:space="0" w:color="auto"/>
        <w:left w:val="none" w:sz="0" w:space="0" w:color="auto"/>
        <w:bottom w:val="none" w:sz="0" w:space="0" w:color="auto"/>
        <w:right w:val="none" w:sz="0" w:space="0" w:color="auto"/>
      </w:divBdr>
    </w:div>
    <w:div w:id="896938746">
      <w:bodyDiv w:val="1"/>
      <w:marLeft w:val="0"/>
      <w:marRight w:val="0"/>
      <w:marTop w:val="0"/>
      <w:marBottom w:val="0"/>
      <w:divBdr>
        <w:top w:val="none" w:sz="0" w:space="0" w:color="auto"/>
        <w:left w:val="none" w:sz="0" w:space="0" w:color="auto"/>
        <w:bottom w:val="none" w:sz="0" w:space="0" w:color="auto"/>
        <w:right w:val="none" w:sz="0" w:space="0" w:color="auto"/>
      </w:divBdr>
    </w:div>
    <w:div w:id="936861925">
      <w:bodyDiv w:val="1"/>
      <w:marLeft w:val="0"/>
      <w:marRight w:val="0"/>
      <w:marTop w:val="0"/>
      <w:marBottom w:val="0"/>
      <w:divBdr>
        <w:top w:val="none" w:sz="0" w:space="0" w:color="auto"/>
        <w:left w:val="none" w:sz="0" w:space="0" w:color="auto"/>
        <w:bottom w:val="none" w:sz="0" w:space="0" w:color="auto"/>
        <w:right w:val="none" w:sz="0" w:space="0" w:color="auto"/>
      </w:divBdr>
      <w:divsChild>
        <w:div w:id="1689133960">
          <w:marLeft w:val="-1425"/>
          <w:marRight w:val="0"/>
          <w:marTop w:val="0"/>
          <w:marBottom w:val="0"/>
          <w:divBdr>
            <w:top w:val="none" w:sz="0" w:space="0" w:color="auto"/>
            <w:left w:val="none" w:sz="0" w:space="0" w:color="auto"/>
            <w:bottom w:val="none" w:sz="0" w:space="0" w:color="auto"/>
            <w:right w:val="none" w:sz="0" w:space="0" w:color="auto"/>
          </w:divBdr>
        </w:div>
      </w:divsChild>
    </w:div>
    <w:div w:id="957637550">
      <w:bodyDiv w:val="1"/>
      <w:marLeft w:val="0"/>
      <w:marRight w:val="0"/>
      <w:marTop w:val="0"/>
      <w:marBottom w:val="0"/>
      <w:divBdr>
        <w:top w:val="none" w:sz="0" w:space="0" w:color="auto"/>
        <w:left w:val="none" w:sz="0" w:space="0" w:color="auto"/>
        <w:bottom w:val="none" w:sz="0" w:space="0" w:color="auto"/>
        <w:right w:val="none" w:sz="0" w:space="0" w:color="auto"/>
      </w:divBdr>
    </w:div>
    <w:div w:id="991447726">
      <w:bodyDiv w:val="1"/>
      <w:marLeft w:val="0"/>
      <w:marRight w:val="0"/>
      <w:marTop w:val="0"/>
      <w:marBottom w:val="0"/>
      <w:divBdr>
        <w:top w:val="none" w:sz="0" w:space="0" w:color="auto"/>
        <w:left w:val="none" w:sz="0" w:space="0" w:color="auto"/>
        <w:bottom w:val="none" w:sz="0" w:space="0" w:color="auto"/>
        <w:right w:val="none" w:sz="0" w:space="0" w:color="auto"/>
      </w:divBdr>
    </w:div>
    <w:div w:id="1331176222">
      <w:bodyDiv w:val="1"/>
      <w:marLeft w:val="0"/>
      <w:marRight w:val="0"/>
      <w:marTop w:val="0"/>
      <w:marBottom w:val="0"/>
      <w:divBdr>
        <w:top w:val="none" w:sz="0" w:space="0" w:color="auto"/>
        <w:left w:val="none" w:sz="0" w:space="0" w:color="auto"/>
        <w:bottom w:val="none" w:sz="0" w:space="0" w:color="auto"/>
        <w:right w:val="none" w:sz="0" w:space="0" w:color="auto"/>
      </w:divBdr>
    </w:div>
    <w:div w:id="1428041446">
      <w:bodyDiv w:val="1"/>
      <w:marLeft w:val="0"/>
      <w:marRight w:val="0"/>
      <w:marTop w:val="0"/>
      <w:marBottom w:val="0"/>
      <w:divBdr>
        <w:top w:val="none" w:sz="0" w:space="0" w:color="auto"/>
        <w:left w:val="none" w:sz="0" w:space="0" w:color="auto"/>
        <w:bottom w:val="none" w:sz="0" w:space="0" w:color="auto"/>
        <w:right w:val="none" w:sz="0" w:space="0" w:color="auto"/>
      </w:divBdr>
    </w:div>
    <w:div w:id="1511216108">
      <w:bodyDiv w:val="1"/>
      <w:marLeft w:val="0"/>
      <w:marRight w:val="0"/>
      <w:marTop w:val="0"/>
      <w:marBottom w:val="0"/>
      <w:divBdr>
        <w:top w:val="none" w:sz="0" w:space="0" w:color="auto"/>
        <w:left w:val="none" w:sz="0" w:space="0" w:color="auto"/>
        <w:bottom w:val="none" w:sz="0" w:space="0" w:color="auto"/>
        <w:right w:val="none" w:sz="0" w:space="0" w:color="auto"/>
      </w:divBdr>
      <w:divsChild>
        <w:div w:id="1283221877">
          <w:marLeft w:val="547"/>
          <w:marRight w:val="0"/>
          <w:marTop w:val="86"/>
          <w:marBottom w:val="120"/>
          <w:divBdr>
            <w:top w:val="none" w:sz="0" w:space="0" w:color="auto"/>
            <w:left w:val="none" w:sz="0" w:space="0" w:color="auto"/>
            <w:bottom w:val="none" w:sz="0" w:space="0" w:color="auto"/>
            <w:right w:val="none" w:sz="0" w:space="0" w:color="auto"/>
          </w:divBdr>
        </w:div>
        <w:div w:id="541327703">
          <w:marLeft w:val="547"/>
          <w:marRight w:val="0"/>
          <w:marTop w:val="86"/>
          <w:marBottom w:val="120"/>
          <w:divBdr>
            <w:top w:val="none" w:sz="0" w:space="0" w:color="auto"/>
            <w:left w:val="none" w:sz="0" w:space="0" w:color="auto"/>
            <w:bottom w:val="none" w:sz="0" w:space="0" w:color="auto"/>
            <w:right w:val="none" w:sz="0" w:space="0" w:color="auto"/>
          </w:divBdr>
        </w:div>
        <w:div w:id="504521016">
          <w:marLeft w:val="547"/>
          <w:marRight w:val="0"/>
          <w:marTop w:val="86"/>
          <w:marBottom w:val="120"/>
          <w:divBdr>
            <w:top w:val="none" w:sz="0" w:space="0" w:color="auto"/>
            <w:left w:val="none" w:sz="0" w:space="0" w:color="auto"/>
            <w:bottom w:val="none" w:sz="0" w:space="0" w:color="auto"/>
            <w:right w:val="none" w:sz="0" w:space="0" w:color="auto"/>
          </w:divBdr>
        </w:div>
        <w:div w:id="425198866">
          <w:marLeft w:val="547"/>
          <w:marRight w:val="0"/>
          <w:marTop w:val="86"/>
          <w:marBottom w:val="120"/>
          <w:divBdr>
            <w:top w:val="none" w:sz="0" w:space="0" w:color="auto"/>
            <w:left w:val="none" w:sz="0" w:space="0" w:color="auto"/>
            <w:bottom w:val="none" w:sz="0" w:space="0" w:color="auto"/>
            <w:right w:val="none" w:sz="0" w:space="0" w:color="auto"/>
          </w:divBdr>
        </w:div>
        <w:div w:id="1830828849">
          <w:marLeft w:val="547"/>
          <w:marRight w:val="0"/>
          <w:marTop w:val="86"/>
          <w:marBottom w:val="120"/>
          <w:divBdr>
            <w:top w:val="none" w:sz="0" w:space="0" w:color="auto"/>
            <w:left w:val="none" w:sz="0" w:space="0" w:color="auto"/>
            <w:bottom w:val="none" w:sz="0" w:space="0" w:color="auto"/>
            <w:right w:val="none" w:sz="0" w:space="0" w:color="auto"/>
          </w:divBdr>
        </w:div>
      </w:divsChild>
    </w:div>
    <w:div w:id="1597443766">
      <w:bodyDiv w:val="1"/>
      <w:marLeft w:val="0"/>
      <w:marRight w:val="0"/>
      <w:marTop w:val="0"/>
      <w:marBottom w:val="0"/>
      <w:divBdr>
        <w:top w:val="none" w:sz="0" w:space="0" w:color="auto"/>
        <w:left w:val="none" w:sz="0" w:space="0" w:color="auto"/>
        <w:bottom w:val="none" w:sz="0" w:space="0" w:color="auto"/>
        <w:right w:val="none" w:sz="0" w:space="0" w:color="auto"/>
      </w:divBdr>
    </w:div>
    <w:div w:id="1665401275">
      <w:bodyDiv w:val="1"/>
      <w:marLeft w:val="0"/>
      <w:marRight w:val="0"/>
      <w:marTop w:val="0"/>
      <w:marBottom w:val="0"/>
      <w:divBdr>
        <w:top w:val="none" w:sz="0" w:space="0" w:color="auto"/>
        <w:left w:val="none" w:sz="0" w:space="0" w:color="auto"/>
        <w:bottom w:val="none" w:sz="0" w:space="0" w:color="auto"/>
        <w:right w:val="none" w:sz="0" w:space="0" w:color="auto"/>
      </w:divBdr>
    </w:div>
    <w:div w:id="1720133239">
      <w:bodyDiv w:val="1"/>
      <w:marLeft w:val="0"/>
      <w:marRight w:val="0"/>
      <w:marTop w:val="0"/>
      <w:marBottom w:val="0"/>
      <w:divBdr>
        <w:top w:val="none" w:sz="0" w:space="0" w:color="auto"/>
        <w:left w:val="none" w:sz="0" w:space="0" w:color="auto"/>
        <w:bottom w:val="none" w:sz="0" w:space="0" w:color="auto"/>
        <w:right w:val="none" w:sz="0" w:space="0" w:color="auto"/>
      </w:divBdr>
      <w:divsChild>
        <w:div w:id="306515948">
          <w:marLeft w:val="547"/>
          <w:marRight w:val="0"/>
          <w:marTop w:val="53"/>
          <w:marBottom w:val="120"/>
          <w:divBdr>
            <w:top w:val="none" w:sz="0" w:space="0" w:color="auto"/>
            <w:left w:val="none" w:sz="0" w:space="0" w:color="auto"/>
            <w:bottom w:val="none" w:sz="0" w:space="0" w:color="auto"/>
            <w:right w:val="none" w:sz="0" w:space="0" w:color="auto"/>
          </w:divBdr>
        </w:div>
        <w:div w:id="1008408913">
          <w:marLeft w:val="547"/>
          <w:marRight w:val="0"/>
          <w:marTop w:val="53"/>
          <w:marBottom w:val="120"/>
          <w:divBdr>
            <w:top w:val="none" w:sz="0" w:space="0" w:color="auto"/>
            <w:left w:val="none" w:sz="0" w:space="0" w:color="auto"/>
            <w:bottom w:val="none" w:sz="0" w:space="0" w:color="auto"/>
            <w:right w:val="none" w:sz="0" w:space="0" w:color="auto"/>
          </w:divBdr>
        </w:div>
        <w:div w:id="271284245">
          <w:marLeft w:val="547"/>
          <w:marRight w:val="0"/>
          <w:marTop w:val="53"/>
          <w:marBottom w:val="120"/>
          <w:divBdr>
            <w:top w:val="none" w:sz="0" w:space="0" w:color="auto"/>
            <w:left w:val="none" w:sz="0" w:space="0" w:color="auto"/>
            <w:bottom w:val="none" w:sz="0" w:space="0" w:color="auto"/>
            <w:right w:val="none" w:sz="0" w:space="0" w:color="auto"/>
          </w:divBdr>
        </w:div>
        <w:div w:id="1720855282">
          <w:marLeft w:val="547"/>
          <w:marRight w:val="0"/>
          <w:marTop w:val="53"/>
          <w:marBottom w:val="120"/>
          <w:divBdr>
            <w:top w:val="none" w:sz="0" w:space="0" w:color="auto"/>
            <w:left w:val="none" w:sz="0" w:space="0" w:color="auto"/>
            <w:bottom w:val="none" w:sz="0" w:space="0" w:color="auto"/>
            <w:right w:val="none" w:sz="0" w:space="0" w:color="auto"/>
          </w:divBdr>
        </w:div>
        <w:div w:id="196936879">
          <w:marLeft w:val="547"/>
          <w:marRight w:val="0"/>
          <w:marTop w:val="53"/>
          <w:marBottom w:val="120"/>
          <w:divBdr>
            <w:top w:val="none" w:sz="0" w:space="0" w:color="auto"/>
            <w:left w:val="none" w:sz="0" w:space="0" w:color="auto"/>
            <w:bottom w:val="none" w:sz="0" w:space="0" w:color="auto"/>
            <w:right w:val="none" w:sz="0" w:space="0" w:color="auto"/>
          </w:divBdr>
        </w:div>
        <w:div w:id="1571891673">
          <w:marLeft w:val="547"/>
          <w:marRight w:val="0"/>
          <w:marTop w:val="53"/>
          <w:marBottom w:val="120"/>
          <w:divBdr>
            <w:top w:val="none" w:sz="0" w:space="0" w:color="auto"/>
            <w:left w:val="none" w:sz="0" w:space="0" w:color="auto"/>
            <w:bottom w:val="none" w:sz="0" w:space="0" w:color="auto"/>
            <w:right w:val="none" w:sz="0" w:space="0" w:color="auto"/>
          </w:divBdr>
        </w:div>
        <w:div w:id="2019040118">
          <w:marLeft w:val="547"/>
          <w:marRight w:val="0"/>
          <w:marTop w:val="53"/>
          <w:marBottom w:val="120"/>
          <w:divBdr>
            <w:top w:val="none" w:sz="0" w:space="0" w:color="auto"/>
            <w:left w:val="none" w:sz="0" w:space="0" w:color="auto"/>
            <w:bottom w:val="none" w:sz="0" w:space="0" w:color="auto"/>
            <w:right w:val="none" w:sz="0" w:space="0" w:color="auto"/>
          </w:divBdr>
        </w:div>
        <w:div w:id="487938641">
          <w:marLeft w:val="547"/>
          <w:marRight w:val="0"/>
          <w:marTop w:val="53"/>
          <w:marBottom w:val="120"/>
          <w:divBdr>
            <w:top w:val="none" w:sz="0" w:space="0" w:color="auto"/>
            <w:left w:val="none" w:sz="0" w:space="0" w:color="auto"/>
            <w:bottom w:val="none" w:sz="0" w:space="0" w:color="auto"/>
            <w:right w:val="none" w:sz="0" w:space="0" w:color="auto"/>
          </w:divBdr>
        </w:div>
        <w:div w:id="133059959">
          <w:marLeft w:val="547"/>
          <w:marRight w:val="0"/>
          <w:marTop w:val="53"/>
          <w:marBottom w:val="120"/>
          <w:divBdr>
            <w:top w:val="none" w:sz="0" w:space="0" w:color="auto"/>
            <w:left w:val="none" w:sz="0" w:space="0" w:color="auto"/>
            <w:bottom w:val="none" w:sz="0" w:space="0" w:color="auto"/>
            <w:right w:val="none" w:sz="0" w:space="0" w:color="auto"/>
          </w:divBdr>
        </w:div>
        <w:div w:id="972100811">
          <w:marLeft w:val="547"/>
          <w:marRight w:val="0"/>
          <w:marTop w:val="53"/>
          <w:marBottom w:val="120"/>
          <w:divBdr>
            <w:top w:val="none" w:sz="0" w:space="0" w:color="auto"/>
            <w:left w:val="none" w:sz="0" w:space="0" w:color="auto"/>
            <w:bottom w:val="none" w:sz="0" w:space="0" w:color="auto"/>
            <w:right w:val="none" w:sz="0" w:space="0" w:color="auto"/>
          </w:divBdr>
        </w:div>
        <w:div w:id="1867669271">
          <w:marLeft w:val="547"/>
          <w:marRight w:val="0"/>
          <w:marTop w:val="53"/>
          <w:marBottom w:val="120"/>
          <w:divBdr>
            <w:top w:val="none" w:sz="0" w:space="0" w:color="auto"/>
            <w:left w:val="none" w:sz="0" w:space="0" w:color="auto"/>
            <w:bottom w:val="none" w:sz="0" w:space="0" w:color="auto"/>
            <w:right w:val="none" w:sz="0" w:space="0" w:color="auto"/>
          </w:divBdr>
        </w:div>
        <w:div w:id="505563284">
          <w:marLeft w:val="547"/>
          <w:marRight w:val="0"/>
          <w:marTop w:val="53"/>
          <w:marBottom w:val="120"/>
          <w:divBdr>
            <w:top w:val="none" w:sz="0" w:space="0" w:color="auto"/>
            <w:left w:val="none" w:sz="0" w:space="0" w:color="auto"/>
            <w:bottom w:val="none" w:sz="0" w:space="0" w:color="auto"/>
            <w:right w:val="none" w:sz="0" w:space="0" w:color="auto"/>
          </w:divBdr>
        </w:div>
      </w:divsChild>
    </w:div>
    <w:div w:id="1768233216">
      <w:bodyDiv w:val="1"/>
      <w:marLeft w:val="0"/>
      <w:marRight w:val="0"/>
      <w:marTop w:val="0"/>
      <w:marBottom w:val="0"/>
      <w:divBdr>
        <w:top w:val="none" w:sz="0" w:space="0" w:color="auto"/>
        <w:left w:val="none" w:sz="0" w:space="0" w:color="auto"/>
        <w:bottom w:val="none" w:sz="0" w:space="0" w:color="auto"/>
        <w:right w:val="none" w:sz="0" w:space="0" w:color="auto"/>
      </w:divBdr>
    </w:div>
    <w:div w:id="1837570703">
      <w:bodyDiv w:val="1"/>
      <w:marLeft w:val="0"/>
      <w:marRight w:val="0"/>
      <w:marTop w:val="0"/>
      <w:marBottom w:val="0"/>
      <w:divBdr>
        <w:top w:val="none" w:sz="0" w:space="0" w:color="auto"/>
        <w:left w:val="none" w:sz="0" w:space="0" w:color="auto"/>
        <w:bottom w:val="none" w:sz="0" w:space="0" w:color="auto"/>
        <w:right w:val="none" w:sz="0" w:space="0" w:color="auto"/>
      </w:divBdr>
    </w:div>
    <w:div w:id="1988364553">
      <w:bodyDiv w:val="1"/>
      <w:marLeft w:val="0"/>
      <w:marRight w:val="0"/>
      <w:marTop w:val="0"/>
      <w:marBottom w:val="0"/>
      <w:divBdr>
        <w:top w:val="none" w:sz="0" w:space="0" w:color="auto"/>
        <w:left w:val="none" w:sz="0" w:space="0" w:color="auto"/>
        <w:bottom w:val="none" w:sz="0" w:space="0" w:color="auto"/>
        <w:right w:val="none" w:sz="0" w:space="0" w:color="auto"/>
      </w:divBdr>
    </w:div>
    <w:div w:id="2006742247">
      <w:bodyDiv w:val="1"/>
      <w:marLeft w:val="0"/>
      <w:marRight w:val="0"/>
      <w:marTop w:val="0"/>
      <w:marBottom w:val="0"/>
      <w:divBdr>
        <w:top w:val="none" w:sz="0" w:space="0" w:color="auto"/>
        <w:left w:val="none" w:sz="0" w:space="0" w:color="auto"/>
        <w:bottom w:val="none" w:sz="0" w:space="0" w:color="auto"/>
        <w:right w:val="none" w:sz="0" w:space="0" w:color="auto"/>
      </w:divBdr>
    </w:div>
    <w:div w:id="2051033598">
      <w:bodyDiv w:val="1"/>
      <w:marLeft w:val="0"/>
      <w:marRight w:val="0"/>
      <w:marTop w:val="0"/>
      <w:marBottom w:val="0"/>
      <w:divBdr>
        <w:top w:val="none" w:sz="0" w:space="0" w:color="auto"/>
        <w:left w:val="none" w:sz="0" w:space="0" w:color="auto"/>
        <w:bottom w:val="none" w:sz="0" w:space="0" w:color="auto"/>
        <w:right w:val="none" w:sz="0" w:space="0" w:color="auto"/>
      </w:divBdr>
      <w:divsChild>
        <w:div w:id="1388147985">
          <w:marLeft w:val="547"/>
          <w:marRight w:val="0"/>
          <w:marTop w:val="77"/>
          <w:marBottom w:val="120"/>
          <w:divBdr>
            <w:top w:val="none" w:sz="0" w:space="0" w:color="auto"/>
            <w:left w:val="none" w:sz="0" w:space="0" w:color="auto"/>
            <w:bottom w:val="none" w:sz="0" w:space="0" w:color="auto"/>
            <w:right w:val="none" w:sz="0" w:space="0" w:color="auto"/>
          </w:divBdr>
        </w:div>
        <w:div w:id="1689484136">
          <w:marLeft w:val="547"/>
          <w:marRight w:val="0"/>
          <w:marTop w:val="77"/>
          <w:marBottom w:val="120"/>
          <w:divBdr>
            <w:top w:val="none" w:sz="0" w:space="0" w:color="auto"/>
            <w:left w:val="none" w:sz="0" w:space="0" w:color="auto"/>
            <w:bottom w:val="none" w:sz="0" w:space="0" w:color="auto"/>
            <w:right w:val="none" w:sz="0" w:space="0" w:color="auto"/>
          </w:divBdr>
        </w:div>
        <w:div w:id="1516338164">
          <w:marLeft w:val="547"/>
          <w:marRight w:val="0"/>
          <w:marTop w:val="77"/>
          <w:marBottom w:val="120"/>
          <w:divBdr>
            <w:top w:val="none" w:sz="0" w:space="0" w:color="auto"/>
            <w:left w:val="none" w:sz="0" w:space="0" w:color="auto"/>
            <w:bottom w:val="none" w:sz="0" w:space="0" w:color="auto"/>
            <w:right w:val="none" w:sz="0" w:space="0" w:color="auto"/>
          </w:divBdr>
        </w:div>
        <w:div w:id="1439838336">
          <w:marLeft w:val="547"/>
          <w:marRight w:val="0"/>
          <w:marTop w:val="77"/>
          <w:marBottom w:val="120"/>
          <w:divBdr>
            <w:top w:val="none" w:sz="0" w:space="0" w:color="auto"/>
            <w:left w:val="none" w:sz="0" w:space="0" w:color="auto"/>
            <w:bottom w:val="none" w:sz="0" w:space="0" w:color="auto"/>
            <w:right w:val="none" w:sz="0" w:space="0" w:color="auto"/>
          </w:divBdr>
        </w:div>
        <w:div w:id="268506931">
          <w:marLeft w:val="547"/>
          <w:marRight w:val="0"/>
          <w:marTop w:val="77"/>
          <w:marBottom w:val="120"/>
          <w:divBdr>
            <w:top w:val="none" w:sz="0" w:space="0" w:color="auto"/>
            <w:left w:val="none" w:sz="0" w:space="0" w:color="auto"/>
            <w:bottom w:val="none" w:sz="0" w:space="0" w:color="auto"/>
            <w:right w:val="none" w:sz="0" w:space="0" w:color="auto"/>
          </w:divBdr>
        </w:div>
        <w:div w:id="1825005414">
          <w:marLeft w:val="547"/>
          <w:marRight w:val="0"/>
          <w:marTop w:val="77"/>
          <w:marBottom w:val="120"/>
          <w:divBdr>
            <w:top w:val="none" w:sz="0" w:space="0" w:color="auto"/>
            <w:left w:val="none" w:sz="0" w:space="0" w:color="auto"/>
            <w:bottom w:val="none" w:sz="0" w:space="0" w:color="auto"/>
            <w:right w:val="none" w:sz="0" w:space="0" w:color="auto"/>
          </w:divBdr>
        </w:div>
        <w:div w:id="870724121">
          <w:marLeft w:val="547"/>
          <w:marRight w:val="0"/>
          <w:marTop w:val="77"/>
          <w:marBottom w:val="120"/>
          <w:divBdr>
            <w:top w:val="none" w:sz="0" w:space="0" w:color="auto"/>
            <w:left w:val="none" w:sz="0" w:space="0" w:color="auto"/>
            <w:bottom w:val="none" w:sz="0" w:space="0" w:color="auto"/>
            <w:right w:val="none" w:sz="0" w:space="0" w:color="auto"/>
          </w:divBdr>
        </w:div>
      </w:divsChild>
    </w:div>
    <w:div w:id="2075740178">
      <w:bodyDiv w:val="1"/>
      <w:marLeft w:val="0"/>
      <w:marRight w:val="0"/>
      <w:marTop w:val="0"/>
      <w:marBottom w:val="0"/>
      <w:divBdr>
        <w:top w:val="none" w:sz="0" w:space="0" w:color="auto"/>
        <w:left w:val="none" w:sz="0" w:space="0" w:color="auto"/>
        <w:bottom w:val="none" w:sz="0" w:space="0" w:color="auto"/>
        <w:right w:val="none" w:sz="0" w:space="0" w:color="auto"/>
      </w:divBdr>
      <w:divsChild>
        <w:div w:id="573010920">
          <w:marLeft w:val="547"/>
          <w:marRight w:val="0"/>
          <w:marTop w:val="53"/>
          <w:marBottom w:val="120"/>
          <w:divBdr>
            <w:top w:val="none" w:sz="0" w:space="0" w:color="auto"/>
            <w:left w:val="none" w:sz="0" w:space="0" w:color="auto"/>
            <w:bottom w:val="none" w:sz="0" w:space="0" w:color="auto"/>
            <w:right w:val="none" w:sz="0" w:space="0" w:color="auto"/>
          </w:divBdr>
        </w:div>
        <w:div w:id="1758863373">
          <w:marLeft w:val="547"/>
          <w:marRight w:val="0"/>
          <w:marTop w:val="53"/>
          <w:marBottom w:val="120"/>
          <w:divBdr>
            <w:top w:val="none" w:sz="0" w:space="0" w:color="auto"/>
            <w:left w:val="none" w:sz="0" w:space="0" w:color="auto"/>
            <w:bottom w:val="none" w:sz="0" w:space="0" w:color="auto"/>
            <w:right w:val="none" w:sz="0" w:space="0" w:color="auto"/>
          </w:divBdr>
        </w:div>
        <w:div w:id="1630815873">
          <w:marLeft w:val="547"/>
          <w:marRight w:val="0"/>
          <w:marTop w:val="53"/>
          <w:marBottom w:val="120"/>
          <w:divBdr>
            <w:top w:val="none" w:sz="0" w:space="0" w:color="auto"/>
            <w:left w:val="none" w:sz="0" w:space="0" w:color="auto"/>
            <w:bottom w:val="none" w:sz="0" w:space="0" w:color="auto"/>
            <w:right w:val="none" w:sz="0" w:space="0" w:color="auto"/>
          </w:divBdr>
        </w:div>
        <w:div w:id="1208105387">
          <w:marLeft w:val="547"/>
          <w:marRight w:val="0"/>
          <w:marTop w:val="53"/>
          <w:marBottom w:val="120"/>
          <w:divBdr>
            <w:top w:val="none" w:sz="0" w:space="0" w:color="auto"/>
            <w:left w:val="none" w:sz="0" w:space="0" w:color="auto"/>
            <w:bottom w:val="none" w:sz="0" w:space="0" w:color="auto"/>
            <w:right w:val="none" w:sz="0" w:space="0" w:color="auto"/>
          </w:divBdr>
        </w:div>
        <w:div w:id="1360930917">
          <w:marLeft w:val="547"/>
          <w:marRight w:val="0"/>
          <w:marTop w:val="53"/>
          <w:marBottom w:val="120"/>
          <w:divBdr>
            <w:top w:val="none" w:sz="0" w:space="0" w:color="auto"/>
            <w:left w:val="none" w:sz="0" w:space="0" w:color="auto"/>
            <w:bottom w:val="none" w:sz="0" w:space="0" w:color="auto"/>
            <w:right w:val="none" w:sz="0" w:space="0" w:color="auto"/>
          </w:divBdr>
        </w:div>
        <w:div w:id="543567107">
          <w:marLeft w:val="547"/>
          <w:marRight w:val="0"/>
          <w:marTop w:val="53"/>
          <w:marBottom w:val="120"/>
          <w:divBdr>
            <w:top w:val="none" w:sz="0" w:space="0" w:color="auto"/>
            <w:left w:val="none" w:sz="0" w:space="0" w:color="auto"/>
            <w:bottom w:val="none" w:sz="0" w:space="0" w:color="auto"/>
            <w:right w:val="none" w:sz="0" w:space="0" w:color="auto"/>
          </w:divBdr>
        </w:div>
        <w:div w:id="755323192">
          <w:marLeft w:val="547"/>
          <w:marRight w:val="0"/>
          <w:marTop w:val="53"/>
          <w:marBottom w:val="120"/>
          <w:divBdr>
            <w:top w:val="none" w:sz="0" w:space="0" w:color="auto"/>
            <w:left w:val="none" w:sz="0" w:space="0" w:color="auto"/>
            <w:bottom w:val="none" w:sz="0" w:space="0" w:color="auto"/>
            <w:right w:val="none" w:sz="0" w:space="0" w:color="auto"/>
          </w:divBdr>
        </w:div>
        <w:div w:id="729158529">
          <w:marLeft w:val="547"/>
          <w:marRight w:val="0"/>
          <w:marTop w:val="53"/>
          <w:marBottom w:val="120"/>
          <w:divBdr>
            <w:top w:val="none" w:sz="0" w:space="0" w:color="auto"/>
            <w:left w:val="none" w:sz="0" w:space="0" w:color="auto"/>
            <w:bottom w:val="none" w:sz="0" w:space="0" w:color="auto"/>
            <w:right w:val="none" w:sz="0" w:space="0" w:color="auto"/>
          </w:divBdr>
        </w:div>
        <w:div w:id="1337070821">
          <w:marLeft w:val="547"/>
          <w:marRight w:val="0"/>
          <w:marTop w:val="53"/>
          <w:marBottom w:val="120"/>
          <w:divBdr>
            <w:top w:val="none" w:sz="0" w:space="0" w:color="auto"/>
            <w:left w:val="none" w:sz="0" w:space="0" w:color="auto"/>
            <w:bottom w:val="none" w:sz="0" w:space="0" w:color="auto"/>
            <w:right w:val="none" w:sz="0" w:space="0" w:color="auto"/>
          </w:divBdr>
        </w:div>
        <w:div w:id="83964355">
          <w:marLeft w:val="547"/>
          <w:marRight w:val="0"/>
          <w:marTop w:val="53"/>
          <w:marBottom w:val="120"/>
          <w:divBdr>
            <w:top w:val="none" w:sz="0" w:space="0" w:color="auto"/>
            <w:left w:val="none" w:sz="0" w:space="0" w:color="auto"/>
            <w:bottom w:val="none" w:sz="0" w:space="0" w:color="auto"/>
            <w:right w:val="none" w:sz="0" w:space="0" w:color="auto"/>
          </w:divBdr>
        </w:div>
        <w:div w:id="1276327396">
          <w:marLeft w:val="547"/>
          <w:marRight w:val="0"/>
          <w:marTop w:val="53"/>
          <w:marBottom w:val="120"/>
          <w:divBdr>
            <w:top w:val="none" w:sz="0" w:space="0" w:color="auto"/>
            <w:left w:val="none" w:sz="0" w:space="0" w:color="auto"/>
            <w:bottom w:val="none" w:sz="0" w:space="0" w:color="auto"/>
            <w:right w:val="none" w:sz="0" w:space="0" w:color="auto"/>
          </w:divBdr>
        </w:div>
        <w:div w:id="2078088264">
          <w:marLeft w:val="547"/>
          <w:marRight w:val="0"/>
          <w:marTop w:val="53"/>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http://localhost/phpmyadmin/db_structure.php?db=ingusb_appausa&amp;pos=0&amp;sort=records&amp;sort_order=DESC" TargetMode="External"/><Relationship Id="rId42" Type="http://schemas.openxmlformats.org/officeDocument/2006/relationships/hyperlink" Target="http://localhost/phpmyadmin/tbl_structure.php?db=ingusb_appausa&amp;table=contrato_licencia" TargetMode="External"/><Relationship Id="rId63" Type="http://schemas.openxmlformats.org/officeDocument/2006/relationships/hyperlink" Target="http://localhost/phpmyadmin/sql.php?db=ingusb_appausa&amp;table=rol_cuenta&amp;pos=0" TargetMode="External"/><Relationship Id="rId84" Type="http://schemas.openxmlformats.org/officeDocument/2006/relationships/image" Target="media/image19.png"/><Relationship Id="rId138" Type="http://schemas.openxmlformats.org/officeDocument/2006/relationships/image" Target="media/image73.png"/><Relationship Id="rId107" Type="http://schemas.openxmlformats.org/officeDocument/2006/relationships/image" Target="media/image42.png"/><Relationship Id="rId11" Type="http://schemas.openxmlformats.org/officeDocument/2006/relationships/image" Target="media/image4.png"/><Relationship Id="rId32" Type="http://schemas.openxmlformats.org/officeDocument/2006/relationships/hyperlink" Target="http://localhost/phpmyadmin/tbl_structure.php?db=ingusb_appausa&amp;table=afiliacion_empleado" TargetMode="External"/><Relationship Id="rId53" Type="http://schemas.openxmlformats.org/officeDocument/2006/relationships/hyperlink" Target="http://localhost/phpmyadmin/sql.php?db=ingusb_appausa&amp;table=juego&amp;pos=0" TargetMode="External"/><Relationship Id="rId74" Type="http://schemas.openxmlformats.org/officeDocument/2006/relationships/hyperlink" Target="http://localhost/phpmyadmin/tbl_structure.php?db=ingusb_appausa&amp;table=tipo_juego" TargetMode="External"/><Relationship Id="rId128"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25.png"/><Relationship Id="rId95" Type="http://schemas.openxmlformats.org/officeDocument/2006/relationships/image" Target="media/image30.png"/><Relationship Id="rId22" Type="http://schemas.openxmlformats.org/officeDocument/2006/relationships/hyperlink" Target="http://localhost/phpmyadmin/db_structure.php?db=ingusb_appausa&amp;pos=0&amp;sort=type&amp;sort_order=ASC" TargetMode="External"/><Relationship Id="rId27" Type="http://schemas.openxmlformats.org/officeDocument/2006/relationships/hyperlink" Target="http://localhost/phpmyadmin/sql.php?db=ingusb_appausa&amp;table=afeccion_medica&amp;pos=0" TargetMode="External"/><Relationship Id="rId43" Type="http://schemas.openxmlformats.org/officeDocument/2006/relationships/hyperlink" Target="http://localhost/phpmyadmin/sql.php?db=ingusb_appausa&amp;table=cuenta&amp;pos=0" TargetMode="External"/><Relationship Id="rId48" Type="http://schemas.openxmlformats.org/officeDocument/2006/relationships/hyperlink" Target="http://localhost/phpmyadmin/tbl_structure.php?db=ingusb_appausa&amp;table=empresa" TargetMode="External"/><Relationship Id="rId64" Type="http://schemas.openxmlformats.org/officeDocument/2006/relationships/hyperlink" Target="http://localhost/phpmyadmin/tbl_structure.php?db=ingusb_appausa&amp;table=rol_cuenta" TargetMode="External"/><Relationship Id="rId69" Type="http://schemas.openxmlformats.org/officeDocument/2006/relationships/hyperlink" Target="http://localhost/phpmyadmin/sql.php?db=ingusb_appausa&amp;table=tipo_evento&amp;pos=0" TargetMode="External"/><Relationship Id="rId113" Type="http://schemas.openxmlformats.org/officeDocument/2006/relationships/image" Target="media/image48.png"/><Relationship Id="rId118" Type="http://schemas.openxmlformats.org/officeDocument/2006/relationships/image" Target="media/image53.png"/><Relationship Id="rId134" Type="http://schemas.openxmlformats.org/officeDocument/2006/relationships/image" Target="media/image69.png"/><Relationship Id="rId139" Type="http://schemas.openxmlformats.org/officeDocument/2006/relationships/image" Target="media/image74.png"/><Relationship Id="rId80" Type="http://schemas.openxmlformats.org/officeDocument/2006/relationships/image" Target="media/image15.png"/><Relationship Id="rId85" Type="http://schemas.openxmlformats.org/officeDocument/2006/relationships/image" Target="media/image20.png"/><Relationship Id="rId12" Type="http://schemas.microsoft.com/office/2007/relationships/hdphoto" Target="media/hdphoto1.wdp"/><Relationship Id="rId17" Type="http://schemas.openxmlformats.org/officeDocument/2006/relationships/image" Target="media/image9.jpg"/><Relationship Id="rId33" Type="http://schemas.openxmlformats.org/officeDocument/2006/relationships/hyperlink" Target="http://localhost/phpmyadmin/sql.php?db=ingusb_appausa&amp;table=afiliacion_empresa&amp;pos=0" TargetMode="External"/><Relationship Id="rId38" Type="http://schemas.openxmlformats.org/officeDocument/2006/relationships/hyperlink" Target="http://localhost/phpmyadmin/tbl_structure.php?db=ingusb_appausa&amp;table=consulta_medica" TargetMode="External"/><Relationship Id="rId59" Type="http://schemas.openxmlformats.org/officeDocument/2006/relationships/hyperlink" Target="http://localhost/phpmyadmin/sql.php?db=ingusb_appausa&amp;table=partida&amp;pos=0"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9.png"/><Relationship Id="rId129" Type="http://schemas.openxmlformats.org/officeDocument/2006/relationships/image" Target="media/image64.png"/><Relationship Id="rId54" Type="http://schemas.openxmlformats.org/officeDocument/2006/relationships/hyperlink" Target="http://localhost/phpmyadmin/tbl_structure.php?db=ingusb_appausa&amp;table=juego" TargetMode="External"/><Relationship Id="rId70" Type="http://schemas.openxmlformats.org/officeDocument/2006/relationships/hyperlink" Target="http://localhost/phpmyadmin/tbl_structure.php?db=ingusb_appausa&amp;table=tipo_evento" TargetMode="External"/><Relationship Id="rId75" Type="http://schemas.openxmlformats.org/officeDocument/2006/relationships/hyperlink" Target="http://localhost/phpmyadmin/sql.php?db=ingusb_appausa&amp;table=tipo_licencia&amp;pos=0" TargetMode="External"/><Relationship Id="rId91" Type="http://schemas.openxmlformats.org/officeDocument/2006/relationships/image" Target="media/image26.png"/><Relationship Id="rId96" Type="http://schemas.openxmlformats.org/officeDocument/2006/relationships/image" Target="media/image31.png"/><Relationship Id="rId140" Type="http://schemas.openxmlformats.org/officeDocument/2006/relationships/image" Target="media/image75.png"/><Relationship Id="rId145"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localhost/phpmyadmin/db_structure.php?db=ingusb_appausa&amp;pos=0&amp;sort=collation&amp;sort_order=ASC" TargetMode="External"/><Relationship Id="rId28" Type="http://schemas.openxmlformats.org/officeDocument/2006/relationships/hyperlink" Target="http://localhost/phpmyadmin/tbl_structure.php?db=ingusb_appausa&amp;table=afeccion_medica" TargetMode="External"/><Relationship Id="rId49" Type="http://schemas.openxmlformats.org/officeDocument/2006/relationships/hyperlink" Target="http://localhost/phpmyadmin/sql.php?db=ingusb_appausa&amp;table=entidad&amp;pos=0"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http://localhost/phpmyadmin/tbl_structure.php?db=ingusb_appausa&amp;table=cuenta" TargetMode="External"/><Relationship Id="rId60" Type="http://schemas.openxmlformats.org/officeDocument/2006/relationships/hyperlink" Target="http://localhost/phpmyadmin/tbl_structure.php?db=ingusb_appausa&amp;table=partida" TargetMode="External"/><Relationship Id="rId65" Type="http://schemas.openxmlformats.org/officeDocument/2006/relationships/hyperlink" Target="http://localhost/phpmyadmin/sql.php?db=ingusb_appausa&amp;table=tipo_afeccion&amp;pos=0" TargetMode="External"/><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5.png"/><Relationship Id="rId135" Type="http://schemas.openxmlformats.org/officeDocument/2006/relationships/image" Target="media/image70.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localhost/phpmyadmin/sql.php?db=ingusb_appausa&amp;table=contrato&amp;pos=0" TargetMode="External"/><Relationship Id="rId109" Type="http://schemas.openxmlformats.org/officeDocument/2006/relationships/image" Target="media/image44.png"/><Relationship Id="rId34" Type="http://schemas.openxmlformats.org/officeDocument/2006/relationships/hyperlink" Target="http://localhost/phpmyadmin/tbl_structure.php?db=ingusb_appausa&amp;table=afiliacion_empresa" TargetMode="External"/><Relationship Id="rId50" Type="http://schemas.openxmlformats.org/officeDocument/2006/relationships/hyperlink" Target="http://localhost/phpmyadmin/tbl_structure.php?db=ingusb_appausa&amp;table=entidad" TargetMode="External"/><Relationship Id="rId55" Type="http://schemas.openxmlformats.org/officeDocument/2006/relationships/hyperlink" Target="http://localhost/phpmyadmin/sql.php?db=ingusb_appausa&amp;table=log&amp;pos=0" TargetMode="External"/><Relationship Id="rId76" Type="http://schemas.openxmlformats.org/officeDocument/2006/relationships/hyperlink" Target="http://localhost/phpmyadmin/tbl_structure.php?db=ingusb_appausa&amp;table=tipo_licencia" TargetMode="External"/><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60.png"/><Relationship Id="rId141" Type="http://schemas.openxmlformats.org/officeDocument/2006/relationships/image" Target="media/image76.png"/><Relationship Id="rId146"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hyperlink" Target="http://localhost/phpmyadmin/sql.php?db=ingusb_appausa&amp;table=tipo_incapacidad&amp;pos=0"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http://localhost/phpmyadmin/sql.php?db=ingusb_appausa&amp;table=afiliacion_contrato&amp;pos=0" TargetMode="External"/><Relationship Id="rId24" Type="http://schemas.openxmlformats.org/officeDocument/2006/relationships/hyperlink" Target="http://localhost/phpmyadmin/db_structure.php?db=ingusb_appausa&amp;pos=0&amp;sort=size&amp;sort_order=DESC" TargetMode="External"/><Relationship Id="rId40" Type="http://schemas.openxmlformats.org/officeDocument/2006/relationships/hyperlink" Target="http://localhost/phpmyadmin/tbl_structure.php?db=ingusb_appausa&amp;table=contrato" TargetMode="External"/><Relationship Id="rId45" Type="http://schemas.openxmlformats.org/officeDocument/2006/relationships/hyperlink" Target="http://localhost/phpmyadmin/sql.php?db=ingusb_appausa&amp;table=empleado&amp;pos=0" TargetMode="External"/><Relationship Id="rId66" Type="http://schemas.openxmlformats.org/officeDocument/2006/relationships/hyperlink" Target="http://localhost/phpmyadmin/tbl_structure.php?db=ingusb_appausa&amp;table=tipo_afeccion" TargetMode="External"/><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6.png"/><Relationship Id="rId136" Type="http://schemas.openxmlformats.org/officeDocument/2006/relationships/image" Target="media/image71.png"/><Relationship Id="rId61" Type="http://schemas.openxmlformats.org/officeDocument/2006/relationships/hyperlink" Target="http://localhost/phpmyadmin/sql.php?db=ingusb_appausa&amp;table=rol&amp;pos=0" TargetMode="External"/><Relationship Id="rId82" Type="http://schemas.openxmlformats.org/officeDocument/2006/relationships/image" Target="media/image17.png"/><Relationship Id="rId19" Type="http://schemas.openxmlformats.org/officeDocument/2006/relationships/hyperlink" Target="http://localhost/phpmyadmin/db_structure.php?db=ingusb_appausa&amp;pos=0&amp;sort=table&amp;sort_order=DESC" TargetMode="External"/><Relationship Id="rId14" Type="http://schemas.openxmlformats.org/officeDocument/2006/relationships/image" Target="media/image6.png"/><Relationship Id="rId30" Type="http://schemas.openxmlformats.org/officeDocument/2006/relationships/hyperlink" Target="http://localhost/phpmyadmin/tbl_structure.php?db=ingusb_appausa&amp;table=afiliacion_contrato" TargetMode="External"/><Relationship Id="rId35" Type="http://schemas.openxmlformats.org/officeDocument/2006/relationships/hyperlink" Target="http://localhost/phpmyadmin/sql.php?db=ingusb_appausa&amp;table=comentario&amp;pos=0" TargetMode="External"/><Relationship Id="rId56" Type="http://schemas.openxmlformats.org/officeDocument/2006/relationships/hyperlink" Target="http://localhost/phpmyadmin/tbl_structure.php?db=ingusb_appausa&amp;table=log"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1.png"/><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localhost/phpmyadmin/sql.php?db=ingusb_appausa&amp;table=incapacidad&amp;pos=0" TargetMode="External"/><Relationship Id="rId72" Type="http://schemas.openxmlformats.org/officeDocument/2006/relationships/hyperlink" Target="http://localhost/phpmyadmin/tbl_structure.php?db=ingusb_appausa&amp;table=tipo_incapacidad" TargetMode="External"/><Relationship Id="rId93" Type="http://schemas.openxmlformats.org/officeDocument/2006/relationships/image" Target="media/image28.png"/><Relationship Id="rId98" Type="http://schemas.openxmlformats.org/officeDocument/2006/relationships/image" Target="media/image33.png"/><Relationship Id="rId121" Type="http://schemas.openxmlformats.org/officeDocument/2006/relationships/image" Target="media/image56.png"/><Relationship Id="rId142"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hyperlink" Target="http://localhost/phpmyadmin/sql.php?db=ingusb_appausa&amp;table=afeccion_empleado&amp;pos=0" TargetMode="External"/><Relationship Id="rId46" Type="http://schemas.openxmlformats.org/officeDocument/2006/relationships/hyperlink" Target="http://localhost/phpmyadmin/tbl_structure.php?db=ingusb_appausa&amp;table=empleado" TargetMode="External"/><Relationship Id="rId67" Type="http://schemas.openxmlformats.org/officeDocument/2006/relationships/hyperlink" Target="http://localhost/phpmyadmin/sql.php?db=ingusb_appausa&amp;table=tipo_contrato&amp;pos=0" TargetMode="External"/><Relationship Id="rId116" Type="http://schemas.openxmlformats.org/officeDocument/2006/relationships/image" Target="media/image51.png"/><Relationship Id="rId137" Type="http://schemas.openxmlformats.org/officeDocument/2006/relationships/image" Target="media/image72.png"/><Relationship Id="rId20" Type="http://schemas.openxmlformats.org/officeDocument/2006/relationships/image" Target="media/image11.gif"/><Relationship Id="rId41" Type="http://schemas.openxmlformats.org/officeDocument/2006/relationships/hyperlink" Target="http://localhost/phpmyadmin/sql.php?db=ingusb_appausa&amp;table=contrato_licencia&amp;pos=0" TargetMode="External"/><Relationship Id="rId62" Type="http://schemas.openxmlformats.org/officeDocument/2006/relationships/hyperlink" Target="http://localhost/phpmyadmin/tbl_structure.php?db=ingusb_appausa&amp;table=rol"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7.png"/><Relationship Id="rId15" Type="http://schemas.openxmlformats.org/officeDocument/2006/relationships/image" Target="media/image7.png"/><Relationship Id="rId36" Type="http://schemas.openxmlformats.org/officeDocument/2006/relationships/hyperlink" Target="http://localhost/phpmyadmin/tbl_structure.php?db=ingusb_appausa&amp;table=comentario" TargetMode="External"/><Relationship Id="rId57" Type="http://schemas.openxmlformats.org/officeDocument/2006/relationships/hyperlink" Target="http://localhost/phpmyadmin/sql.php?db=ingusb_appausa&amp;table=nivel_riesgo&amp;pos=0" TargetMode="External"/><Relationship Id="rId106" Type="http://schemas.openxmlformats.org/officeDocument/2006/relationships/image" Target="media/image41.png"/><Relationship Id="rId127" Type="http://schemas.openxmlformats.org/officeDocument/2006/relationships/image" Target="media/image62.png"/><Relationship Id="rId10" Type="http://schemas.openxmlformats.org/officeDocument/2006/relationships/image" Target="media/image3.png"/><Relationship Id="rId31" Type="http://schemas.openxmlformats.org/officeDocument/2006/relationships/hyperlink" Target="http://localhost/phpmyadmin/sql.php?db=ingusb_appausa&amp;table=afiliacion_empleado&amp;pos=0" TargetMode="External"/><Relationship Id="rId52" Type="http://schemas.openxmlformats.org/officeDocument/2006/relationships/hyperlink" Target="http://localhost/phpmyadmin/tbl_structure.php?db=ingusb_appausa&amp;table=incapacidad" TargetMode="External"/><Relationship Id="rId73" Type="http://schemas.openxmlformats.org/officeDocument/2006/relationships/hyperlink" Target="http://localhost/phpmyadmin/sql.php?db=ingusb_appausa&amp;table=tipo_juego&amp;pos=0"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7.png"/><Relationship Id="rId143" Type="http://schemas.openxmlformats.org/officeDocument/2006/relationships/image" Target="media/image78.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localhost/phpmyadmin/tbl_structure.php?db=ingusb_appausa&amp;table=afeccion_empleado" TargetMode="External"/><Relationship Id="rId47" Type="http://schemas.openxmlformats.org/officeDocument/2006/relationships/hyperlink" Target="http://localhost/phpmyadmin/sql.php?db=ingusb_appausa&amp;table=empresa&amp;pos=0" TargetMode="External"/><Relationship Id="rId68" Type="http://schemas.openxmlformats.org/officeDocument/2006/relationships/hyperlink" Target="http://localhost/phpmyadmin/tbl_structure.php?db=ingusb_appausa&amp;table=tipo_contrato" TargetMode="External"/><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8.png"/><Relationship Id="rId16" Type="http://schemas.openxmlformats.org/officeDocument/2006/relationships/image" Target="media/image8.png"/><Relationship Id="rId37" Type="http://schemas.openxmlformats.org/officeDocument/2006/relationships/hyperlink" Target="http://localhost/phpmyadmin/sql.php?db=ingusb_appausa&amp;table=consulta_medica&amp;pos=0" TargetMode="External"/><Relationship Id="rId58" Type="http://schemas.openxmlformats.org/officeDocument/2006/relationships/hyperlink" Target="http://localhost/phpmyadmin/tbl_structure.php?db=ingusb_appausa&amp;table=nivel_riesgo"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8.png"/><Relationship Id="rId144" Type="http://schemas.openxmlformats.org/officeDocument/2006/relationships/image" Target="media/image7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C0C8-6208-4D30-BCB6-AF788532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94</TotalTime>
  <Pages>1</Pages>
  <Words>50633</Words>
  <Characters>278483</Characters>
  <Application>Microsoft Office Word</Application>
  <DocSecurity>0</DocSecurity>
  <Lines>2320</Lines>
  <Paragraphs>6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8 - Simulacion Computacional</dc:creator>
  <cp:keywords/>
  <dc:description/>
  <cp:lastModifiedBy>JUAN DAVID GONZALEZ DIMATE</cp:lastModifiedBy>
  <cp:revision>126</cp:revision>
  <dcterms:created xsi:type="dcterms:W3CDTF">2020-02-21T04:12:00Z</dcterms:created>
  <dcterms:modified xsi:type="dcterms:W3CDTF">2020-11-21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